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1B3" w:rsidRDefault="007771B3" w:rsidP="00EA1058">
      <w:pPr>
        <w:pStyle w:val="Subtitle"/>
      </w:pPr>
    </w:p>
    <w:p w:rsidR="007771B3" w:rsidRPr="007771B3" w:rsidRDefault="007771B3" w:rsidP="007771B3">
      <w:pPr>
        <w:rPr>
          <w:lang w:eastAsia="zh-CN" w:bidi="hi-IN"/>
        </w:rPr>
      </w:pPr>
    </w:p>
    <w:p w:rsidR="00424E8E" w:rsidRDefault="008E6AB3" w:rsidP="00C65D42">
      <w:pPr>
        <w:pStyle w:val="Textbody"/>
        <w:spacing w:after="100" w:afterAutospacing="1" w:line="192" w:lineRule="auto"/>
        <w:jc w:val="center"/>
        <w:rPr>
          <w:rFonts w:ascii="BaskervilleT" w:hAnsi="BaskervilleT" w:cs="Times New Roman"/>
          <w:spacing w:val="66"/>
          <w:sz w:val="26"/>
          <w:szCs w:val="2"/>
        </w:rPr>
      </w:pPr>
      <w:r w:rsidRPr="00B5531F">
        <w:rPr>
          <w:sz w:val="96"/>
          <w:szCs w:val="74"/>
        </w:rPr>
        <w:t xml:space="preserve">Lightning Path </w:t>
      </w:r>
      <w:r>
        <w:rPr>
          <w:sz w:val="96"/>
          <w:szCs w:val="74"/>
        </w:rPr>
        <w:br/>
      </w:r>
      <w:r>
        <w:rPr>
          <w:sz w:val="72"/>
          <w:szCs w:val="72"/>
        </w:rPr>
        <w:t>Workbook Four</w:t>
      </w:r>
      <w:r w:rsidR="008A13B8" w:rsidRPr="00C5078D">
        <w:rPr>
          <w:rFonts w:ascii="BaskervilleT" w:hAnsi="BaskervilleT" w:cs="Times New Roman"/>
          <w:spacing w:val="66"/>
          <w:sz w:val="56"/>
        </w:rPr>
        <w:br/>
      </w:r>
    </w:p>
    <w:p w:rsidR="00424E8E" w:rsidRDefault="00424E8E">
      <w:pPr>
        <w:pStyle w:val="Textbody"/>
        <w:spacing w:after="58"/>
        <w:jc w:val="center"/>
        <w:rPr>
          <w:rFonts w:ascii="BaskervilleT" w:hAnsi="BaskervilleT" w:cs="Times New Roman"/>
          <w:spacing w:val="66"/>
          <w:sz w:val="26"/>
          <w:szCs w:val="2"/>
        </w:rPr>
      </w:pPr>
    </w:p>
    <w:p w:rsidR="00424E8E" w:rsidRPr="0056477B" w:rsidRDefault="00424E8E">
      <w:pPr>
        <w:pStyle w:val="Textbody"/>
        <w:spacing w:after="58"/>
        <w:jc w:val="center"/>
        <w:rPr>
          <w:rFonts w:ascii="BaskervilleT" w:hAnsi="BaskervilleT" w:cs="Times New Roman"/>
          <w:spacing w:val="66"/>
          <w:sz w:val="32"/>
          <w:szCs w:val="8"/>
        </w:rPr>
      </w:pPr>
    </w:p>
    <w:p w:rsidR="00424E8E" w:rsidRPr="0056477B" w:rsidRDefault="000A78A5">
      <w:pPr>
        <w:pStyle w:val="Textbody"/>
        <w:spacing w:after="58"/>
        <w:jc w:val="center"/>
        <w:rPr>
          <w:rFonts w:ascii="Baskerville Old Face" w:hAnsi="Baskerville Old Face" w:cs="Times New Roman"/>
          <w:spacing w:val="66"/>
          <w:sz w:val="48"/>
          <w:szCs w:val="18"/>
        </w:rPr>
      </w:pPr>
      <w:r>
        <w:rPr>
          <w:rFonts w:ascii="Baskerville Old Face" w:hAnsi="Baskerville Old Face" w:cs="Times New Roman"/>
          <w:spacing w:val="66"/>
          <w:sz w:val="48"/>
          <w:szCs w:val="18"/>
        </w:rPr>
        <w:t>Archetypal Study</w:t>
      </w:r>
    </w:p>
    <w:p w:rsidR="00424E8E" w:rsidRPr="00424E8E" w:rsidRDefault="00424E8E">
      <w:pPr>
        <w:pStyle w:val="Textbody"/>
        <w:spacing w:after="58"/>
        <w:jc w:val="center"/>
        <w:rPr>
          <w:rFonts w:ascii="BaskervilleT" w:hAnsi="BaskervilleT" w:cs="Times New Roman"/>
          <w:spacing w:val="66"/>
          <w:sz w:val="34"/>
          <w:szCs w:val="10"/>
        </w:rPr>
      </w:pPr>
    </w:p>
    <w:p w:rsidR="00504780" w:rsidRPr="00424E8E" w:rsidRDefault="00424E8E">
      <w:pPr>
        <w:pStyle w:val="Textbody"/>
        <w:spacing w:after="58"/>
        <w:jc w:val="center"/>
        <w:rPr>
          <w:rFonts w:ascii="BaskervilleT" w:hAnsi="BaskervilleT" w:cs="Times New Roman"/>
          <w:sz w:val="16"/>
          <w:szCs w:val="16"/>
        </w:rPr>
      </w:pPr>
      <w:r w:rsidRPr="00424E8E">
        <w:rPr>
          <w:rFonts w:ascii="BaskervilleT" w:hAnsi="BaskervilleT" w:cs="Times New Roman"/>
          <w:spacing w:val="66"/>
          <w:sz w:val="26"/>
          <w:szCs w:val="2"/>
        </w:rPr>
        <w:t>TOSAS</w:t>
      </w:r>
    </w:p>
    <w:p w:rsidR="00504780" w:rsidRPr="00C5078D" w:rsidRDefault="00504780">
      <w:pPr>
        <w:pStyle w:val="Textbody"/>
        <w:spacing w:after="58"/>
        <w:jc w:val="center"/>
        <w:rPr>
          <w:rFonts w:ascii="BaskervilleT" w:hAnsi="BaskervilleT" w:cs="Times New Roman"/>
        </w:rPr>
      </w:pPr>
    </w:p>
    <w:p w:rsidR="00BB51C2" w:rsidRDefault="00BB51C2">
      <w:pPr>
        <w:pStyle w:val="Textbody"/>
        <w:spacing w:after="58"/>
        <w:jc w:val="center"/>
        <w:rPr>
          <w:rFonts w:ascii="BaskervilleT" w:hAnsi="BaskervilleT" w:cs="Times New Roman"/>
        </w:rPr>
      </w:pPr>
    </w:p>
    <w:p w:rsidR="00481945" w:rsidRDefault="00481945">
      <w:pPr>
        <w:pStyle w:val="Textbody"/>
        <w:spacing w:after="58"/>
        <w:jc w:val="center"/>
        <w:rPr>
          <w:rFonts w:ascii="BaskervilleT" w:hAnsi="BaskervilleT" w:cs="Times New Roman"/>
        </w:rPr>
      </w:pPr>
    </w:p>
    <w:p w:rsidR="00BB51C2" w:rsidRDefault="00BB51C2">
      <w:pPr>
        <w:pStyle w:val="Textbody"/>
        <w:spacing w:after="58"/>
        <w:jc w:val="center"/>
        <w:rPr>
          <w:rFonts w:ascii="BaskervilleT" w:hAnsi="BaskervilleT" w:cs="Times New Roman"/>
        </w:rPr>
      </w:pPr>
    </w:p>
    <w:p w:rsidR="0056477B" w:rsidRDefault="0056477B">
      <w:pPr>
        <w:pStyle w:val="Textbody"/>
        <w:spacing w:after="58"/>
        <w:jc w:val="center"/>
        <w:rPr>
          <w:rFonts w:ascii="BaskervilleT" w:hAnsi="BaskervilleT" w:cs="Times New Roman"/>
        </w:rPr>
      </w:pPr>
      <w:r>
        <w:rPr>
          <w:rFonts w:ascii="BaskervilleT" w:hAnsi="BaskervilleT" w:cs="Times New Roman"/>
        </w:rPr>
        <w:t xml:space="preserve">Version 0.80 </w:t>
      </w:r>
    </w:p>
    <w:p w:rsidR="0056477B" w:rsidRPr="00C5078D" w:rsidRDefault="0056477B">
      <w:pPr>
        <w:pStyle w:val="Textbody"/>
        <w:spacing w:after="58"/>
        <w:jc w:val="center"/>
        <w:rPr>
          <w:rFonts w:ascii="BaskervilleT" w:hAnsi="BaskervilleT" w:cs="Times New Roman"/>
        </w:rPr>
      </w:pPr>
    </w:p>
    <w:p w:rsidR="00481945" w:rsidRDefault="00481945">
      <w:pPr>
        <w:pStyle w:val="Textbody"/>
        <w:spacing w:after="58"/>
        <w:jc w:val="center"/>
        <w:rPr>
          <w:rFonts w:ascii="BaskervilleT" w:hAnsi="BaskervilleT" w:cs="Times New Roman"/>
        </w:rPr>
      </w:pPr>
    </w:p>
    <w:p w:rsidR="00481945" w:rsidRDefault="00481945">
      <w:pPr>
        <w:pStyle w:val="Textbody"/>
        <w:spacing w:after="58"/>
        <w:jc w:val="center"/>
        <w:rPr>
          <w:rFonts w:ascii="BaskervilleT" w:hAnsi="BaskervilleT" w:cs="Times New Roman"/>
        </w:rPr>
      </w:pPr>
    </w:p>
    <w:p w:rsidR="00481945" w:rsidRDefault="00481945">
      <w:pPr>
        <w:pStyle w:val="Textbody"/>
        <w:spacing w:after="58"/>
        <w:jc w:val="center"/>
        <w:rPr>
          <w:rFonts w:ascii="BaskervilleT" w:hAnsi="BaskervilleT" w:cs="Times New Roman"/>
        </w:rPr>
      </w:pPr>
    </w:p>
    <w:p w:rsidR="00BB51C2" w:rsidRPr="00C5078D" w:rsidRDefault="00A6749A">
      <w:pPr>
        <w:pStyle w:val="Textbody"/>
        <w:spacing w:after="58"/>
        <w:jc w:val="center"/>
        <w:rPr>
          <w:rFonts w:ascii="BaskervilleT" w:hAnsi="BaskervilleT" w:cs="Times New Roman"/>
        </w:rPr>
      </w:pPr>
      <w:r>
        <w:rPr>
          <w:rFonts w:ascii="BaskervilleT" w:hAnsi="BaskervilleT" w:cs="Times New Roman"/>
        </w:rPr>
        <w:t xml:space="preserve">*This document is currently in draft form. </w:t>
      </w:r>
      <w:r>
        <w:rPr>
          <w:rFonts w:ascii="BaskervilleT" w:hAnsi="BaskervilleT" w:cs="Times New Roman"/>
        </w:rPr>
        <w:br/>
        <w:t>Send errors, corrections, and queries to Michael@</w:t>
      </w:r>
      <w:r w:rsidR="009718E7">
        <w:rPr>
          <w:rFonts w:ascii="BaskervilleT" w:hAnsi="BaskervilleT" w:cs="Times New Roman"/>
        </w:rPr>
        <w:t>lightningpath</w:t>
      </w:r>
      <w:r>
        <w:rPr>
          <w:rFonts w:ascii="BaskervilleT" w:hAnsi="BaskervilleT" w:cs="Times New Roman"/>
        </w:rPr>
        <w:t>.</w:t>
      </w:r>
      <w:r w:rsidR="009718E7">
        <w:rPr>
          <w:rFonts w:ascii="BaskervilleT" w:hAnsi="BaskervilleT" w:cs="Times New Roman"/>
        </w:rPr>
        <w:t>org</w:t>
      </w:r>
      <w:bookmarkStart w:id="0" w:name="_GoBack"/>
      <w:bookmarkEnd w:id="0"/>
    </w:p>
    <w:p w:rsidR="00504780" w:rsidRPr="00C5078D" w:rsidRDefault="00504780">
      <w:pPr>
        <w:pStyle w:val="Textbody"/>
        <w:autoSpaceDE/>
        <w:jc w:val="center"/>
        <w:rPr>
          <w:rFonts w:ascii="BaskervilleT" w:hAnsi="BaskervilleT" w:cs="Times New Roman"/>
        </w:rPr>
      </w:pPr>
    </w:p>
    <w:p w:rsidR="00C65D42" w:rsidRDefault="00C65D42">
      <w:pPr>
        <w:spacing w:before="0" w:after="200" w:line="276" w:lineRule="auto"/>
        <w:ind w:right="0"/>
        <w:mirrorIndents w:val="0"/>
        <w:jc w:val="left"/>
        <w:rPr>
          <w:rFonts w:ascii="BaskervilleT" w:hAnsi="BaskervilleT" w:cs="Times New Roman"/>
          <w:b/>
          <w:color w:val="202020"/>
          <w:kern w:val="1"/>
          <w:sz w:val="28"/>
          <w:szCs w:val="24"/>
          <w:lang w:eastAsia="zh-CN" w:bidi="hi-IN"/>
        </w:rPr>
      </w:pPr>
      <w:r>
        <w:rPr>
          <w:rFonts w:ascii="BaskervilleT" w:hAnsi="BaskervilleT" w:cs="Times New Roman"/>
          <w:b/>
          <w:color w:val="202020"/>
          <w:sz w:val="28"/>
        </w:rPr>
        <w:br w:type="page"/>
      </w:r>
    </w:p>
    <w:p w:rsidR="00C6185C" w:rsidRDefault="00C6185C" w:rsidP="00481945">
      <w:pPr>
        <w:spacing w:before="0" w:after="200" w:line="276" w:lineRule="auto"/>
        <w:ind w:right="0"/>
        <w:mirrorIndents w:val="0"/>
        <w:jc w:val="center"/>
        <w:rPr>
          <w:rFonts w:ascii="BaskervilleT" w:hAnsi="BaskervilleT" w:cs="Times New Roman"/>
          <w:b/>
          <w:color w:val="202020"/>
          <w:sz w:val="28"/>
        </w:rPr>
      </w:pPr>
    </w:p>
    <w:p w:rsidR="00C6185C" w:rsidRPr="00C6185C" w:rsidRDefault="00C6185C" w:rsidP="00C6185C">
      <w:pPr>
        <w:rPr>
          <w:rFonts w:ascii="BaskervilleT" w:hAnsi="BaskervilleT" w:cs="Times New Roman"/>
          <w:sz w:val="28"/>
        </w:rPr>
      </w:pPr>
    </w:p>
    <w:p w:rsidR="00C6185C" w:rsidRPr="00C6185C" w:rsidRDefault="00C6185C" w:rsidP="00C6185C">
      <w:pPr>
        <w:rPr>
          <w:rFonts w:ascii="BaskervilleT" w:hAnsi="BaskervilleT" w:cs="Times New Roman"/>
          <w:sz w:val="28"/>
        </w:rPr>
      </w:pPr>
    </w:p>
    <w:p w:rsidR="00C6185C" w:rsidRPr="00C6185C" w:rsidRDefault="00C6185C" w:rsidP="00C6185C">
      <w:pPr>
        <w:rPr>
          <w:rFonts w:ascii="BaskervilleT" w:hAnsi="BaskervilleT" w:cs="Times New Roman"/>
          <w:sz w:val="28"/>
        </w:rPr>
      </w:pPr>
    </w:p>
    <w:p w:rsidR="00C6185C" w:rsidRPr="00C6185C" w:rsidRDefault="00C6185C" w:rsidP="00C6185C">
      <w:pPr>
        <w:rPr>
          <w:rFonts w:ascii="BaskervilleT" w:hAnsi="BaskervilleT" w:cs="Times New Roman"/>
          <w:sz w:val="28"/>
        </w:rPr>
      </w:pPr>
    </w:p>
    <w:p w:rsidR="00C6185C" w:rsidRPr="00C6185C" w:rsidRDefault="00C6185C" w:rsidP="00C6185C">
      <w:pPr>
        <w:rPr>
          <w:rFonts w:ascii="BaskervilleT" w:hAnsi="BaskervilleT" w:cs="Times New Roman"/>
          <w:sz w:val="28"/>
        </w:rPr>
      </w:pPr>
    </w:p>
    <w:p w:rsidR="00C6185C" w:rsidRDefault="00C6185C" w:rsidP="00C6185C">
      <w:pPr>
        <w:tabs>
          <w:tab w:val="left" w:pos="2520"/>
        </w:tabs>
        <w:spacing w:before="0" w:after="200" w:line="276" w:lineRule="auto"/>
        <w:ind w:right="0"/>
        <w:mirrorIndents w:val="0"/>
        <w:rPr>
          <w:rFonts w:ascii="BaskervilleT" w:hAnsi="BaskervilleT" w:cs="Times New Roman"/>
          <w:sz w:val="28"/>
        </w:rPr>
      </w:pPr>
      <w:r>
        <w:rPr>
          <w:rFonts w:ascii="BaskervilleT" w:hAnsi="BaskervilleT" w:cs="Times New Roman"/>
          <w:sz w:val="28"/>
        </w:rPr>
        <w:tab/>
      </w:r>
    </w:p>
    <w:p w:rsidR="00481945" w:rsidRDefault="00481945" w:rsidP="00481945">
      <w:pPr>
        <w:spacing w:before="0" w:after="200" w:line="276" w:lineRule="auto"/>
        <w:ind w:right="0"/>
        <w:mirrorIndents w:val="0"/>
        <w:jc w:val="center"/>
        <w:rPr>
          <w:rFonts w:ascii="BaskervilleT" w:hAnsi="BaskervilleT" w:cs="Times New Roman"/>
          <w:spacing w:val="66"/>
          <w:sz w:val="26"/>
          <w:szCs w:val="2"/>
        </w:rPr>
      </w:pPr>
      <w:r w:rsidRPr="00C6185C">
        <w:rPr>
          <w:rFonts w:ascii="BaskervilleT" w:hAnsi="BaskervilleT" w:cs="Times New Roman"/>
          <w:sz w:val="28"/>
        </w:rPr>
        <w:br w:type="page"/>
      </w:r>
      <w:r w:rsidRPr="00B5531F">
        <w:rPr>
          <w:sz w:val="96"/>
          <w:szCs w:val="74"/>
        </w:rPr>
        <w:lastRenderedPageBreak/>
        <w:t xml:space="preserve">Lightning Path </w:t>
      </w:r>
      <w:r>
        <w:rPr>
          <w:sz w:val="96"/>
          <w:szCs w:val="74"/>
        </w:rPr>
        <w:br/>
      </w:r>
      <w:r>
        <w:rPr>
          <w:sz w:val="72"/>
          <w:szCs w:val="72"/>
        </w:rPr>
        <w:t>Workbook Four</w:t>
      </w:r>
      <w:r w:rsidRPr="00C5078D">
        <w:rPr>
          <w:rFonts w:ascii="BaskervilleT" w:hAnsi="BaskervilleT" w:cs="Times New Roman"/>
          <w:spacing w:val="66"/>
          <w:sz w:val="56"/>
        </w:rPr>
        <w:br/>
      </w:r>
    </w:p>
    <w:p w:rsidR="00481945" w:rsidRDefault="00481945" w:rsidP="00481945">
      <w:pPr>
        <w:pStyle w:val="Textbody"/>
        <w:spacing w:after="58"/>
        <w:jc w:val="center"/>
        <w:rPr>
          <w:rFonts w:ascii="BaskervilleT" w:hAnsi="BaskervilleT" w:cs="Times New Roman"/>
          <w:spacing w:val="66"/>
          <w:sz w:val="26"/>
          <w:szCs w:val="2"/>
        </w:rPr>
      </w:pPr>
    </w:p>
    <w:p w:rsidR="00481945" w:rsidRPr="0056477B" w:rsidRDefault="00481945" w:rsidP="00481945">
      <w:pPr>
        <w:pStyle w:val="Textbody"/>
        <w:spacing w:after="58"/>
        <w:jc w:val="center"/>
        <w:rPr>
          <w:rFonts w:ascii="BaskervilleT" w:hAnsi="BaskervilleT" w:cs="Times New Roman"/>
          <w:spacing w:val="66"/>
          <w:sz w:val="32"/>
          <w:szCs w:val="8"/>
        </w:rPr>
      </w:pPr>
    </w:p>
    <w:p w:rsidR="00481945" w:rsidRPr="0056477B" w:rsidRDefault="00481945" w:rsidP="00481945">
      <w:pPr>
        <w:pStyle w:val="Textbody"/>
        <w:spacing w:after="58"/>
        <w:jc w:val="center"/>
        <w:rPr>
          <w:rFonts w:ascii="Baskerville Old Face" w:hAnsi="Baskerville Old Face" w:cs="Times New Roman"/>
          <w:spacing w:val="66"/>
          <w:sz w:val="48"/>
          <w:szCs w:val="18"/>
        </w:rPr>
      </w:pPr>
      <w:r w:rsidRPr="0056477B">
        <w:rPr>
          <w:rFonts w:ascii="Baskerville Old Face" w:hAnsi="Baskerville Old Face" w:cs="Times New Roman"/>
          <w:spacing w:val="66"/>
          <w:sz w:val="48"/>
          <w:szCs w:val="18"/>
        </w:rPr>
        <w:t xml:space="preserve">The Triumph of Spirit </w:t>
      </w:r>
      <w:r w:rsidRPr="0056477B">
        <w:rPr>
          <w:rFonts w:ascii="Baskerville Old Face" w:hAnsi="Baskerville Old Face" w:cs="Times New Roman"/>
          <w:spacing w:val="66"/>
          <w:sz w:val="48"/>
          <w:szCs w:val="18"/>
        </w:rPr>
        <w:br/>
        <w:t>Archetype System</w:t>
      </w:r>
    </w:p>
    <w:p w:rsidR="00481945" w:rsidRPr="00424E8E" w:rsidRDefault="00481945" w:rsidP="00481945">
      <w:pPr>
        <w:pStyle w:val="Textbody"/>
        <w:spacing w:after="58"/>
        <w:jc w:val="center"/>
        <w:rPr>
          <w:rFonts w:ascii="BaskervilleT" w:hAnsi="BaskervilleT" w:cs="Times New Roman"/>
          <w:spacing w:val="66"/>
          <w:sz w:val="34"/>
          <w:szCs w:val="10"/>
        </w:rPr>
      </w:pPr>
    </w:p>
    <w:p w:rsidR="00481945" w:rsidRPr="00424E8E" w:rsidRDefault="00481945" w:rsidP="00481945">
      <w:pPr>
        <w:pStyle w:val="Textbody"/>
        <w:spacing w:after="58"/>
        <w:jc w:val="center"/>
        <w:rPr>
          <w:rFonts w:ascii="BaskervilleT" w:hAnsi="BaskervilleT" w:cs="Times New Roman"/>
          <w:sz w:val="16"/>
          <w:szCs w:val="16"/>
        </w:rPr>
      </w:pPr>
      <w:r w:rsidRPr="00424E8E">
        <w:rPr>
          <w:rFonts w:ascii="BaskervilleT" w:hAnsi="BaskervilleT" w:cs="Times New Roman"/>
          <w:spacing w:val="66"/>
          <w:sz w:val="26"/>
          <w:szCs w:val="2"/>
        </w:rPr>
        <w:t>TOSAS</w:t>
      </w:r>
    </w:p>
    <w:p w:rsidR="00481945" w:rsidRDefault="00481945">
      <w:pPr>
        <w:spacing w:before="0" w:after="200" w:line="276" w:lineRule="auto"/>
        <w:ind w:right="0"/>
        <w:mirrorIndents w:val="0"/>
        <w:jc w:val="left"/>
        <w:rPr>
          <w:rFonts w:ascii="BaskervilleT" w:hAnsi="BaskervilleT" w:cs="Times New Roman"/>
          <w:b/>
          <w:color w:val="202020"/>
          <w:kern w:val="1"/>
          <w:sz w:val="28"/>
          <w:szCs w:val="24"/>
          <w:lang w:eastAsia="zh-CN" w:bidi="hi-IN"/>
        </w:rPr>
      </w:pPr>
    </w:p>
    <w:p w:rsidR="00481945" w:rsidRDefault="00481945">
      <w:pPr>
        <w:spacing w:before="0" w:after="200" w:line="276" w:lineRule="auto"/>
        <w:ind w:right="0"/>
        <w:mirrorIndents w:val="0"/>
        <w:jc w:val="left"/>
        <w:rPr>
          <w:rFonts w:ascii="BaskervilleT" w:hAnsi="BaskervilleT" w:cs="Times New Roman"/>
          <w:b/>
          <w:color w:val="202020"/>
          <w:kern w:val="1"/>
          <w:sz w:val="28"/>
          <w:szCs w:val="24"/>
          <w:lang w:eastAsia="zh-CN" w:bidi="hi-IN"/>
        </w:rPr>
      </w:pPr>
      <w:r>
        <w:rPr>
          <w:rFonts w:ascii="BaskervilleT" w:hAnsi="BaskervilleT" w:cs="Times New Roman"/>
          <w:b/>
          <w:color w:val="202020"/>
          <w:sz w:val="28"/>
        </w:rPr>
        <w:br w:type="page"/>
      </w:r>
    </w:p>
    <w:p w:rsidR="00504780" w:rsidRPr="00481945" w:rsidRDefault="00481945">
      <w:pPr>
        <w:pStyle w:val="Textbody"/>
        <w:jc w:val="center"/>
        <w:rPr>
          <w:rFonts w:ascii="Baskerville Old Face" w:hAnsi="Baskerville Old Face" w:cs="Times New Roman"/>
        </w:rPr>
      </w:pPr>
      <w:r w:rsidRPr="00481945">
        <w:rPr>
          <w:rFonts w:ascii="Baskerville Old Face" w:hAnsi="Baskerville Old Face"/>
          <w:b/>
          <w:bCs/>
          <w:color w:val="202020"/>
          <w:sz w:val="32"/>
          <w:szCs w:val="32"/>
        </w:rPr>
        <w:lastRenderedPageBreak/>
        <w:t>Published by Lightning Path</w:t>
      </w:r>
      <w:r w:rsidRPr="00481945">
        <w:rPr>
          <w:rFonts w:ascii="Baskerville Old Face" w:hAnsi="Baskerville Old Face"/>
          <w:b/>
          <w:bCs/>
          <w:color w:val="202020"/>
          <w:sz w:val="32"/>
          <w:szCs w:val="32"/>
        </w:rPr>
        <w:fldChar w:fldCharType="begin"/>
      </w:r>
      <w:r w:rsidRPr="00481945">
        <w:rPr>
          <w:rFonts w:ascii="Baskerville Old Face" w:hAnsi="Baskerville Old Face"/>
        </w:rPr>
        <w:instrText xml:space="preserve"> XE "Path" </w:instrText>
      </w:r>
      <w:r w:rsidRPr="00481945">
        <w:rPr>
          <w:rFonts w:ascii="Baskerville Old Face" w:hAnsi="Baskerville Old Face"/>
          <w:b/>
          <w:bCs/>
          <w:color w:val="202020"/>
          <w:sz w:val="32"/>
          <w:szCs w:val="32"/>
        </w:rPr>
        <w:fldChar w:fldCharType="end"/>
      </w:r>
      <w:r w:rsidRPr="00481945">
        <w:rPr>
          <w:rFonts w:ascii="Baskerville Old Face" w:hAnsi="Baskerville Old Face"/>
          <w:b/>
          <w:bCs/>
          <w:color w:val="202020"/>
          <w:sz w:val="32"/>
          <w:szCs w:val="32"/>
        </w:rPr>
        <w:t xml:space="preserve"> Press</w:t>
      </w:r>
      <w:r w:rsidRPr="00481945">
        <w:rPr>
          <w:rFonts w:ascii="Baskerville Old Face" w:hAnsi="Baskerville Old Face"/>
          <w:color w:val="202020"/>
          <w:sz w:val="32"/>
          <w:szCs w:val="32"/>
        </w:rPr>
        <w:br/>
      </w:r>
      <w:r w:rsidRPr="00481945">
        <w:rPr>
          <w:rFonts w:ascii="Baskerville Old Face" w:hAnsi="Baskerville Old Face"/>
          <w:color w:val="202020"/>
        </w:rPr>
        <w:t>St. Albert, Alberta Canada</w:t>
      </w:r>
      <w:r w:rsidRPr="00481945">
        <w:rPr>
          <w:rFonts w:ascii="Baskerville Old Face" w:hAnsi="Baskerville Old Face"/>
          <w:color w:val="202020"/>
        </w:rPr>
        <w:br/>
        <w:t>press.lightningpath.org</w:t>
      </w:r>
      <w:r w:rsidR="008A13B8" w:rsidRPr="00481945">
        <w:rPr>
          <w:rFonts w:ascii="Baskerville Old Face" w:hAnsi="Baskerville Old Face" w:cs="Times New Roman"/>
          <w:color w:val="202020"/>
        </w:rPr>
        <w:br/>
      </w:r>
    </w:p>
    <w:p w:rsidR="00504780" w:rsidRPr="00481945" w:rsidRDefault="00504780">
      <w:pPr>
        <w:pStyle w:val="Textbody"/>
        <w:jc w:val="center"/>
        <w:rPr>
          <w:rFonts w:ascii="Baskerville Old Face" w:hAnsi="Baskerville Old Face" w:cs="Times New Roman"/>
        </w:rPr>
      </w:pPr>
    </w:p>
    <w:p w:rsidR="00504780" w:rsidRPr="00481945" w:rsidRDefault="00504780">
      <w:pPr>
        <w:pStyle w:val="Textbody"/>
        <w:jc w:val="center"/>
        <w:rPr>
          <w:rFonts w:ascii="Baskerville Old Face" w:hAnsi="Baskerville Old Face" w:cs="Times New Roman"/>
        </w:rPr>
      </w:pPr>
    </w:p>
    <w:p w:rsidR="00481945" w:rsidRPr="00481945" w:rsidRDefault="00481945" w:rsidP="00481945">
      <w:pPr>
        <w:jc w:val="center"/>
      </w:pPr>
    </w:p>
    <w:p w:rsidR="00481945" w:rsidRPr="00481945" w:rsidRDefault="00481945" w:rsidP="00481945">
      <w:pPr>
        <w:ind w:right="72"/>
        <w:jc w:val="center"/>
      </w:pPr>
      <w:r w:rsidRPr="00481945">
        <w:t xml:space="preserve">Copyright </w:t>
      </w:r>
      <w:r w:rsidR="008D39DF">
        <w:t>Lightning Path</w:t>
      </w:r>
      <w:r w:rsidRPr="00481945">
        <w:t xml:space="preserve">. </w:t>
      </w:r>
    </w:p>
    <w:p w:rsidR="00481945" w:rsidRPr="00481945" w:rsidRDefault="00481945" w:rsidP="00481945">
      <w:pPr>
        <w:pStyle w:val="BodyText"/>
        <w:ind w:right="99"/>
        <w:jc w:val="left"/>
        <w:rPr>
          <w:rFonts w:ascii="Baskerville Old Face" w:eastAsia="Calibri" w:hAnsi="Baskerville Old Face"/>
        </w:rPr>
      </w:pPr>
      <w:r w:rsidRPr="00481945">
        <w:rPr>
          <w:rStyle w:val="FrontMaterials"/>
          <w:rFonts w:ascii="Baskerville Old Face" w:hAnsi="Baskerville Old Face"/>
          <w:color w:val="202020"/>
        </w:rPr>
        <w:t xml:space="preserve">This book </w:t>
      </w:r>
      <w:r w:rsidRPr="001C24DB">
        <w:rPr>
          <w:rStyle w:val="FrontMaterials"/>
          <w:rFonts w:ascii="Baskerville Old Face" w:hAnsi="Baskerville Old Face"/>
          <w:noProof/>
          <w:color w:val="202020"/>
        </w:rPr>
        <w:t>is released</w:t>
      </w:r>
      <w:r w:rsidRPr="00481945">
        <w:rPr>
          <w:rStyle w:val="FrontMaterials"/>
          <w:rFonts w:ascii="Baskerville Old Face" w:hAnsi="Baskerville Old Face"/>
          <w:color w:val="202020"/>
        </w:rPr>
        <w:t xml:space="preserve"> under the Creative Commons Attribute 4.0 International license. </w:t>
      </w:r>
      <w:r w:rsidRPr="001C24DB">
        <w:rPr>
          <w:rStyle w:val="FrontMaterials"/>
          <w:rFonts w:ascii="Baskerville Old Face" w:hAnsi="Baskerville Old Face"/>
          <w:noProof/>
          <w:color w:val="202020"/>
        </w:rPr>
        <w:t>This</w:t>
      </w:r>
      <w:r w:rsidRPr="00481945">
        <w:rPr>
          <w:rStyle w:val="FrontMaterials"/>
          <w:rFonts w:ascii="Baskerville Old Face" w:hAnsi="Baskerville Old Face"/>
          <w:color w:val="202020"/>
        </w:rPr>
        <w:t xml:space="preserve"> means you can use and remix this work for any purpose so long as you identify the author, provide a link to the original materials, and indicate where you’ve made </w:t>
      </w:r>
      <w:r w:rsidRPr="001C24DB">
        <w:rPr>
          <w:rStyle w:val="FrontMaterials"/>
          <w:rFonts w:ascii="Baskerville Old Face" w:hAnsi="Baskerville Old Face"/>
          <w:noProof/>
          <w:color w:val="202020"/>
        </w:rPr>
        <w:t>changes,</w:t>
      </w:r>
      <w:r w:rsidRPr="00481945">
        <w:rPr>
          <w:rStyle w:val="FrontMaterials"/>
          <w:rFonts w:ascii="Baskerville Old Face" w:hAnsi="Baskerville Old Face"/>
          <w:color w:val="202020"/>
        </w:rPr>
        <w:t xml:space="preserve"> if any.</w:t>
      </w:r>
      <w:r w:rsidR="0008037E">
        <w:rPr>
          <w:rStyle w:val="FrontMaterials"/>
          <w:rFonts w:ascii="Baskerville Old Face" w:hAnsi="Baskerville Old Face"/>
          <w:color w:val="202020"/>
        </w:rPr>
        <w:t xml:space="preserve"> </w:t>
      </w:r>
    </w:p>
    <w:p w:rsidR="00C65D42" w:rsidRPr="00481945" w:rsidRDefault="00C65D42" w:rsidP="00C65D42">
      <w:pPr>
        <w:pStyle w:val="centered"/>
        <w:jc w:val="center"/>
        <w:rPr>
          <w:rFonts w:ascii="Baskerville Old Face" w:eastAsia="Calibri" w:hAnsi="Baskerville Old Face"/>
          <w:b w:val="0"/>
          <w:smallCaps w:val="0"/>
          <w:sz w:val="22"/>
          <w:szCs w:val="22"/>
        </w:rPr>
      </w:pPr>
    </w:p>
    <w:p w:rsidR="00BB51C2" w:rsidRPr="00481945" w:rsidRDefault="00C65D42" w:rsidP="00C65D42">
      <w:pPr>
        <w:pStyle w:val="centered"/>
        <w:spacing w:line="240" w:lineRule="auto"/>
        <w:ind w:right="-29"/>
        <w:jc w:val="center"/>
        <w:rPr>
          <w:rFonts w:ascii="Baskerville Old Face" w:eastAsia="Times New Roman" w:hAnsi="Baskerville Old Face" w:cs="Times New Roman"/>
          <w:color w:val="202020"/>
          <w:w w:val="150"/>
          <w:szCs w:val="24"/>
        </w:rPr>
      </w:pPr>
      <w:r w:rsidRPr="00481945">
        <w:rPr>
          <w:rFonts w:ascii="Baskerville Old Face" w:hAnsi="Baskerville Old Face" w:cs="Times New Roman"/>
          <w:b w:val="0"/>
          <w:bCs w:val="0"/>
          <w:i w:val="0"/>
          <w:iCs w:val="0"/>
          <w:smallCaps w:val="0"/>
          <w:color w:val="202020"/>
          <w:spacing w:val="6"/>
          <w:sz w:val="24"/>
          <w:szCs w:val="24"/>
          <w:u w:val="none"/>
        </w:rPr>
        <w:t>ISBN Paper:</w:t>
      </w:r>
      <w:r w:rsidRPr="00481945">
        <w:rPr>
          <w:rFonts w:ascii="Baskerville Old Face" w:eastAsia="Times New Roman" w:hAnsi="Baskerville Old Face" w:cs="Times New Roman"/>
          <w:b w:val="0"/>
          <w:bCs w:val="0"/>
          <w:i w:val="0"/>
          <w:iCs w:val="0"/>
          <w:smallCaps w:val="0"/>
          <w:color w:val="202020"/>
          <w:spacing w:val="6"/>
          <w:sz w:val="24"/>
          <w:szCs w:val="24"/>
          <w:u w:val="none"/>
        </w:rPr>
        <w:t xml:space="preserve"> </w:t>
      </w:r>
      <w:r w:rsidRPr="00481945">
        <w:rPr>
          <w:rFonts w:ascii="Baskerville Old Face" w:eastAsia="Times New Roman" w:hAnsi="Baskerville Old Face" w:cs="Times New Roman"/>
          <w:b w:val="0"/>
          <w:bCs w:val="0"/>
          <w:i w:val="0"/>
          <w:iCs w:val="0"/>
          <w:smallCaps w:val="0"/>
          <w:spacing w:val="6"/>
          <w:sz w:val="24"/>
          <w:szCs w:val="24"/>
          <w:u w:val="none"/>
        </w:rPr>
        <w:t>978-1-897455-25-8</w:t>
      </w:r>
      <w:r w:rsidRPr="00481945">
        <w:rPr>
          <w:rFonts w:ascii="Baskerville Old Face" w:eastAsia="Times New Roman" w:hAnsi="Baskerville Old Face" w:cs="Times New Roman"/>
          <w:b w:val="0"/>
          <w:bCs w:val="0"/>
          <w:i w:val="0"/>
          <w:iCs w:val="0"/>
          <w:smallCaps w:val="0"/>
          <w:spacing w:val="6"/>
          <w:sz w:val="24"/>
          <w:szCs w:val="24"/>
          <w:u w:val="none"/>
        </w:rPr>
        <w:br/>
      </w:r>
      <w:r w:rsidRPr="00481945">
        <w:rPr>
          <w:rFonts w:ascii="Baskerville Old Face" w:hAnsi="Baskerville Old Face" w:cs="Times New Roman"/>
          <w:b w:val="0"/>
          <w:bCs w:val="0"/>
          <w:i w:val="0"/>
          <w:iCs w:val="0"/>
          <w:smallCaps w:val="0"/>
          <w:color w:val="202020"/>
          <w:spacing w:val="6"/>
          <w:sz w:val="24"/>
          <w:szCs w:val="24"/>
          <w:u w:val="none"/>
        </w:rPr>
        <w:t xml:space="preserve">ISBN PDF: </w:t>
      </w:r>
      <w:r w:rsidRPr="00481945">
        <w:rPr>
          <w:rFonts w:ascii="Baskerville Old Face" w:eastAsia="Times New Roman" w:hAnsi="Baskerville Old Face" w:cs="Times New Roman"/>
          <w:b w:val="0"/>
          <w:bCs w:val="0"/>
          <w:i w:val="0"/>
          <w:iCs w:val="0"/>
          <w:smallCaps w:val="0"/>
          <w:spacing w:val="6"/>
          <w:sz w:val="24"/>
          <w:szCs w:val="24"/>
          <w:u w:val="none"/>
        </w:rPr>
        <w:t>978-1-897455-29-6</w:t>
      </w:r>
      <w:r w:rsidRPr="00481945">
        <w:rPr>
          <w:rFonts w:ascii="Baskerville Old Face" w:hAnsi="Baskerville Old Face" w:cs="Times New Roman"/>
          <w:b w:val="0"/>
          <w:bCs w:val="0"/>
          <w:i w:val="0"/>
          <w:iCs w:val="0"/>
          <w:smallCaps w:val="0"/>
          <w:color w:val="202020"/>
          <w:spacing w:val="6"/>
          <w:sz w:val="24"/>
          <w:szCs w:val="24"/>
          <w:u w:val="none"/>
        </w:rPr>
        <w:br/>
        <w:t>ISBN EPub:</w:t>
      </w:r>
      <w:r w:rsidRPr="00481945">
        <w:rPr>
          <w:rFonts w:ascii="Baskerville Old Face" w:eastAsia="Times New Roman" w:hAnsi="Baskerville Old Face" w:cs="Times New Roman"/>
          <w:b w:val="0"/>
          <w:bCs w:val="0"/>
          <w:i w:val="0"/>
          <w:iCs w:val="0"/>
          <w:smallCaps w:val="0"/>
          <w:spacing w:val="6"/>
          <w:sz w:val="24"/>
          <w:szCs w:val="24"/>
          <w:u w:val="none"/>
        </w:rPr>
        <w:t>978-1-897455-33-3</w:t>
      </w:r>
    </w:p>
    <w:p w:rsidR="00BB51C2" w:rsidRPr="00481945" w:rsidRDefault="00BB51C2">
      <w:pPr>
        <w:rPr>
          <w:rFonts w:eastAsia="Times New Roman" w:cs="Times New Roman"/>
          <w:kern w:val="1"/>
          <w:szCs w:val="24"/>
          <w:lang w:eastAsia="zh-CN" w:bidi="hi-IN"/>
        </w:rPr>
      </w:pPr>
      <w:r w:rsidRPr="00481945">
        <w:br w:type="page"/>
      </w:r>
    </w:p>
    <w:sdt>
      <w:sdtPr>
        <w:rPr>
          <w:rFonts w:ascii="Baskerville Old Face" w:eastAsiaTheme="minorEastAsia" w:hAnsi="Baskerville Old Face" w:cstheme="minorBidi"/>
          <w:b w:val="0"/>
          <w:bCs w:val="0"/>
          <w:color w:val="auto"/>
          <w:sz w:val="24"/>
          <w:szCs w:val="22"/>
          <w:lang w:val="en-CA" w:eastAsia="en-US"/>
        </w:rPr>
        <w:id w:val="-241560376"/>
        <w:docPartObj>
          <w:docPartGallery w:val="Table of Contents"/>
          <w:docPartUnique/>
        </w:docPartObj>
      </w:sdtPr>
      <w:sdtEndPr>
        <w:rPr>
          <w:noProof/>
        </w:rPr>
      </w:sdtEndPr>
      <w:sdtContent>
        <w:p w:rsidR="00DC5ED5" w:rsidRPr="00C5078D" w:rsidRDefault="00DC5ED5" w:rsidP="00031A62">
          <w:pPr>
            <w:pStyle w:val="TOCHeading"/>
          </w:pPr>
          <w:r w:rsidRPr="00C5078D">
            <w:t>Table of Contents</w:t>
          </w:r>
        </w:p>
        <w:p w:rsidR="0011367B" w:rsidRDefault="00DC5ED5">
          <w:pPr>
            <w:pStyle w:val="TOC1"/>
            <w:rPr>
              <w:rFonts w:asciiTheme="minorHAnsi" w:hAnsiTheme="minorHAnsi"/>
              <w:noProof/>
              <w:sz w:val="22"/>
              <w:szCs w:val="20"/>
              <w:lang w:val="en-US" w:bidi="sa-IN"/>
            </w:rPr>
          </w:pPr>
          <w:r w:rsidRPr="00C5078D">
            <w:fldChar w:fldCharType="begin"/>
          </w:r>
          <w:r w:rsidRPr="00C5078D">
            <w:instrText xml:space="preserve"> TOC \o "1-1" \h \z \u </w:instrText>
          </w:r>
          <w:r w:rsidRPr="00C5078D">
            <w:fldChar w:fldCharType="separate"/>
          </w:r>
          <w:hyperlink w:anchor="_Toc518359599" w:history="1">
            <w:r w:rsidR="0011367B" w:rsidRPr="00732FC9">
              <w:rPr>
                <w:rStyle w:val="Hyperlink"/>
              </w:rPr>
              <w:t>Preface</w:t>
            </w:r>
            <w:r w:rsidR="0011367B">
              <w:rPr>
                <w:noProof/>
                <w:webHidden/>
              </w:rPr>
              <w:tab/>
            </w:r>
            <w:r w:rsidR="0011367B">
              <w:rPr>
                <w:noProof/>
                <w:webHidden/>
              </w:rPr>
              <w:fldChar w:fldCharType="begin"/>
            </w:r>
            <w:r w:rsidR="0011367B">
              <w:rPr>
                <w:noProof/>
                <w:webHidden/>
              </w:rPr>
              <w:instrText xml:space="preserve"> PAGEREF _Toc518359599 \h </w:instrText>
            </w:r>
            <w:r w:rsidR="0011367B">
              <w:rPr>
                <w:noProof/>
                <w:webHidden/>
              </w:rPr>
            </w:r>
            <w:r w:rsidR="0011367B">
              <w:rPr>
                <w:noProof/>
                <w:webHidden/>
              </w:rPr>
              <w:fldChar w:fldCharType="separate"/>
            </w:r>
            <w:r w:rsidR="0011367B">
              <w:rPr>
                <w:noProof/>
                <w:webHidden/>
              </w:rPr>
              <w:t>7</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0" w:history="1">
            <w:r w:rsidR="0011367B" w:rsidRPr="00732FC9">
              <w:rPr>
                <w:rStyle w:val="Hyperlink"/>
              </w:rPr>
              <w:t>How to use this book</w:t>
            </w:r>
            <w:r w:rsidR="0011367B">
              <w:rPr>
                <w:noProof/>
                <w:webHidden/>
              </w:rPr>
              <w:tab/>
            </w:r>
            <w:r w:rsidR="0011367B">
              <w:rPr>
                <w:noProof/>
                <w:webHidden/>
              </w:rPr>
              <w:fldChar w:fldCharType="begin"/>
            </w:r>
            <w:r w:rsidR="0011367B">
              <w:rPr>
                <w:noProof/>
                <w:webHidden/>
              </w:rPr>
              <w:instrText xml:space="preserve"> PAGEREF _Toc518359600 \h </w:instrText>
            </w:r>
            <w:r w:rsidR="0011367B">
              <w:rPr>
                <w:noProof/>
                <w:webHidden/>
              </w:rPr>
            </w:r>
            <w:r w:rsidR="0011367B">
              <w:rPr>
                <w:noProof/>
                <w:webHidden/>
              </w:rPr>
              <w:fldChar w:fldCharType="separate"/>
            </w:r>
            <w:r w:rsidR="0011367B">
              <w:rPr>
                <w:noProof/>
                <w:webHidden/>
              </w:rPr>
              <w:t>8</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1" w:history="1">
            <w:r w:rsidR="0011367B" w:rsidRPr="00732FC9">
              <w:rPr>
                <w:rStyle w:val="Hyperlink"/>
              </w:rPr>
              <w:t>Archetypal cleansing</w:t>
            </w:r>
            <w:r w:rsidR="0011367B">
              <w:rPr>
                <w:noProof/>
                <w:webHidden/>
              </w:rPr>
              <w:tab/>
            </w:r>
            <w:r w:rsidR="0011367B">
              <w:rPr>
                <w:noProof/>
                <w:webHidden/>
              </w:rPr>
              <w:fldChar w:fldCharType="begin"/>
            </w:r>
            <w:r w:rsidR="0011367B">
              <w:rPr>
                <w:noProof/>
                <w:webHidden/>
              </w:rPr>
              <w:instrText xml:space="preserve"> PAGEREF _Toc518359601 \h </w:instrText>
            </w:r>
            <w:r w:rsidR="0011367B">
              <w:rPr>
                <w:noProof/>
                <w:webHidden/>
              </w:rPr>
            </w:r>
            <w:r w:rsidR="0011367B">
              <w:rPr>
                <w:noProof/>
                <w:webHidden/>
              </w:rPr>
              <w:fldChar w:fldCharType="separate"/>
            </w:r>
            <w:r w:rsidR="0011367B">
              <w:rPr>
                <w:noProof/>
                <w:webHidden/>
              </w:rPr>
              <w:t>11</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2" w:history="1">
            <w:r w:rsidR="0011367B" w:rsidRPr="00732FC9">
              <w:rPr>
                <w:rStyle w:val="Hyperlink"/>
              </w:rPr>
              <w:t>Persistent will and discipline</w:t>
            </w:r>
            <w:r w:rsidR="0011367B">
              <w:rPr>
                <w:noProof/>
                <w:webHidden/>
              </w:rPr>
              <w:tab/>
            </w:r>
            <w:r w:rsidR="0011367B">
              <w:rPr>
                <w:noProof/>
                <w:webHidden/>
              </w:rPr>
              <w:fldChar w:fldCharType="begin"/>
            </w:r>
            <w:r w:rsidR="0011367B">
              <w:rPr>
                <w:noProof/>
                <w:webHidden/>
              </w:rPr>
              <w:instrText xml:space="preserve"> PAGEREF _Toc518359602 \h </w:instrText>
            </w:r>
            <w:r w:rsidR="0011367B">
              <w:rPr>
                <w:noProof/>
                <w:webHidden/>
              </w:rPr>
            </w:r>
            <w:r w:rsidR="0011367B">
              <w:rPr>
                <w:noProof/>
                <w:webHidden/>
              </w:rPr>
              <w:fldChar w:fldCharType="separate"/>
            </w:r>
            <w:r w:rsidR="0011367B">
              <w:rPr>
                <w:noProof/>
                <w:webHidden/>
              </w:rPr>
              <w:t>15</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3" w:history="1">
            <w:r w:rsidR="0011367B" w:rsidRPr="00732FC9">
              <w:rPr>
                <w:rStyle w:val="Hyperlink"/>
              </w:rPr>
              <w:t>The archetypes</w:t>
            </w:r>
            <w:r w:rsidR="0011367B">
              <w:rPr>
                <w:noProof/>
                <w:webHidden/>
              </w:rPr>
              <w:tab/>
            </w:r>
            <w:r w:rsidR="0011367B">
              <w:rPr>
                <w:noProof/>
                <w:webHidden/>
              </w:rPr>
              <w:fldChar w:fldCharType="begin"/>
            </w:r>
            <w:r w:rsidR="0011367B">
              <w:rPr>
                <w:noProof/>
                <w:webHidden/>
              </w:rPr>
              <w:instrText xml:space="preserve"> PAGEREF _Toc518359603 \h </w:instrText>
            </w:r>
            <w:r w:rsidR="0011367B">
              <w:rPr>
                <w:noProof/>
                <w:webHidden/>
              </w:rPr>
            </w:r>
            <w:r w:rsidR="0011367B">
              <w:rPr>
                <w:noProof/>
                <w:webHidden/>
              </w:rPr>
              <w:fldChar w:fldCharType="separate"/>
            </w:r>
            <w:r w:rsidR="0011367B">
              <w:rPr>
                <w:noProof/>
                <w:webHidden/>
              </w:rPr>
              <w:t>24</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4" w:history="1">
            <w:r w:rsidR="0011367B" w:rsidRPr="00732FC9">
              <w:rPr>
                <w:rStyle w:val="Hyperlink"/>
              </w:rPr>
              <w:t>Joyful (formerly Fool)</w:t>
            </w:r>
            <w:r w:rsidR="0011367B">
              <w:rPr>
                <w:noProof/>
                <w:webHidden/>
              </w:rPr>
              <w:tab/>
            </w:r>
            <w:r w:rsidR="0011367B">
              <w:rPr>
                <w:noProof/>
                <w:webHidden/>
              </w:rPr>
              <w:fldChar w:fldCharType="begin"/>
            </w:r>
            <w:r w:rsidR="0011367B">
              <w:rPr>
                <w:noProof/>
                <w:webHidden/>
              </w:rPr>
              <w:instrText xml:space="preserve"> PAGEREF _Toc518359604 \h </w:instrText>
            </w:r>
            <w:r w:rsidR="0011367B">
              <w:rPr>
                <w:noProof/>
                <w:webHidden/>
              </w:rPr>
            </w:r>
            <w:r w:rsidR="0011367B">
              <w:rPr>
                <w:noProof/>
                <w:webHidden/>
              </w:rPr>
              <w:fldChar w:fldCharType="separate"/>
            </w:r>
            <w:r w:rsidR="0011367B">
              <w:rPr>
                <w:noProof/>
                <w:webHidden/>
              </w:rPr>
              <w:t>25</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5" w:history="1">
            <w:r w:rsidR="0011367B" w:rsidRPr="00732FC9">
              <w:rPr>
                <w:rStyle w:val="Hyperlink"/>
              </w:rPr>
              <w:t>Master (formerly Magician)</w:t>
            </w:r>
            <w:r w:rsidR="0011367B">
              <w:rPr>
                <w:noProof/>
                <w:webHidden/>
              </w:rPr>
              <w:tab/>
            </w:r>
            <w:r w:rsidR="0011367B">
              <w:rPr>
                <w:noProof/>
                <w:webHidden/>
              </w:rPr>
              <w:fldChar w:fldCharType="begin"/>
            </w:r>
            <w:r w:rsidR="0011367B">
              <w:rPr>
                <w:noProof/>
                <w:webHidden/>
              </w:rPr>
              <w:instrText xml:space="preserve"> PAGEREF _Toc518359605 \h </w:instrText>
            </w:r>
            <w:r w:rsidR="0011367B">
              <w:rPr>
                <w:noProof/>
                <w:webHidden/>
              </w:rPr>
            </w:r>
            <w:r w:rsidR="0011367B">
              <w:rPr>
                <w:noProof/>
                <w:webHidden/>
              </w:rPr>
              <w:fldChar w:fldCharType="separate"/>
            </w:r>
            <w:r w:rsidR="0011367B">
              <w:rPr>
                <w:noProof/>
                <w:webHidden/>
              </w:rPr>
              <w:t>32</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6" w:history="1">
            <w:r w:rsidR="0011367B" w:rsidRPr="00732FC9">
              <w:rPr>
                <w:rStyle w:val="Hyperlink"/>
              </w:rPr>
              <w:t>Victory (formerly Chariot)</w:t>
            </w:r>
            <w:r w:rsidR="0011367B">
              <w:rPr>
                <w:noProof/>
                <w:webHidden/>
              </w:rPr>
              <w:tab/>
            </w:r>
            <w:r w:rsidR="0011367B">
              <w:rPr>
                <w:noProof/>
                <w:webHidden/>
              </w:rPr>
              <w:fldChar w:fldCharType="begin"/>
            </w:r>
            <w:r w:rsidR="0011367B">
              <w:rPr>
                <w:noProof/>
                <w:webHidden/>
              </w:rPr>
              <w:instrText xml:space="preserve"> PAGEREF _Toc518359606 \h </w:instrText>
            </w:r>
            <w:r w:rsidR="0011367B">
              <w:rPr>
                <w:noProof/>
                <w:webHidden/>
              </w:rPr>
            </w:r>
            <w:r w:rsidR="0011367B">
              <w:rPr>
                <w:noProof/>
                <w:webHidden/>
              </w:rPr>
              <w:fldChar w:fldCharType="separate"/>
            </w:r>
            <w:r w:rsidR="0011367B">
              <w:rPr>
                <w:noProof/>
                <w:webHidden/>
              </w:rPr>
              <w:t>39</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7" w:history="1">
            <w:r w:rsidR="0011367B" w:rsidRPr="00732FC9">
              <w:rPr>
                <w:rStyle w:val="Hyperlink"/>
              </w:rPr>
              <w:t>Formation (formerly High Priestess)</w:t>
            </w:r>
            <w:r w:rsidR="0011367B">
              <w:rPr>
                <w:noProof/>
                <w:webHidden/>
              </w:rPr>
              <w:tab/>
            </w:r>
            <w:r w:rsidR="0011367B">
              <w:rPr>
                <w:noProof/>
                <w:webHidden/>
              </w:rPr>
              <w:fldChar w:fldCharType="begin"/>
            </w:r>
            <w:r w:rsidR="0011367B">
              <w:rPr>
                <w:noProof/>
                <w:webHidden/>
              </w:rPr>
              <w:instrText xml:space="preserve"> PAGEREF _Toc518359607 \h </w:instrText>
            </w:r>
            <w:r w:rsidR="0011367B">
              <w:rPr>
                <w:noProof/>
                <w:webHidden/>
              </w:rPr>
            </w:r>
            <w:r w:rsidR="0011367B">
              <w:rPr>
                <w:noProof/>
                <w:webHidden/>
              </w:rPr>
              <w:fldChar w:fldCharType="separate"/>
            </w:r>
            <w:r w:rsidR="0011367B">
              <w:rPr>
                <w:noProof/>
                <w:webHidden/>
              </w:rPr>
              <w:t>46</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8" w:history="1">
            <w:r w:rsidR="0011367B" w:rsidRPr="00732FC9">
              <w:rPr>
                <w:rStyle w:val="Hyperlink"/>
              </w:rPr>
              <w:t>Force (formerly Emperor)</w:t>
            </w:r>
            <w:r w:rsidR="0011367B">
              <w:rPr>
                <w:noProof/>
                <w:webHidden/>
              </w:rPr>
              <w:tab/>
            </w:r>
            <w:r w:rsidR="0011367B">
              <w:rPr>
                <w:noProof/>
                <w:webHidden/>
              </w:rPr>
              <w:fldChar w:fldCharType="begin"/>
            </w:r>
            <w:r w:rsidR="0011367B">
              <w:rPr>
                <w:noProof/>
                <w:webHidden/>
              </w:rPr>
              <w:instrText xml:space="preserve"> PAGEREF _Toc518359608 \h </w:instrText>
            </w:r>
            <w:r w:rsidR="0011367B">
              <w:rPr>
                <w:noProof/>
                <w:webHidden/>
              </w:rPr>
            </w:r>
            <w:r w:rsidR="0011367B">
              <w:rPr>
                <w:noProof/>
                <w:webHidden/>
              </w:rPr>
              <w:fldChar w:fldCharType="separate"/>
            </w:r>
            <w:r w:rsidR="0011367B">
              <w:rPr>
                <w:noProof/>
                <w:webHidden/>
              </w:rPr>
              <w:t>53</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09" w:history="1">
            <w:r w:rsidR="0011367B" w:rsidRPr="00732FC9">
              <w:rPr>
                <w:rStyle w:val="Hyperlink"/>
              </w:rPr>
              <w:t>Rebirth (formerly Empress)</w:t>
            </w:r>
            <w:r w:rsidR="0011367B">
              <w:rPr>
                <w:noProof/>
                <w:webHidden/>
              </w:rPr>
              <w:tab/>
            </w:r>
            <w:r w:rsidR="0011367B">
              <w:rPr>
                <w:noProof/>
                <w:webHidden/>
              </w:rPr>
              <w:fldChar w:fldCharType="begin"/>
            </w:r>
            <w:r w:rsidR="0011367B">
              <w:rPr>
                <w:noProof/>
                <w:webHidden/>
              </w:rPr>
              <w:instrText xml:space="preserve"> PAGEREF _Toc518359609 \h </w:instrText>
            </w:r>
            <w:r w:rsidR="0011367B">
              <w:rPr>
                <w:noProof/>
                <w:webHidden/>
              </w:rPr>
            </w:r>
            <w:r w:rsidR="0011367B">
              <w:rPr>
                <w:noProof/>
                <w:webHidden/>
              </w:rPr>
              <w:fldChar w:fldCharType="separate"/>
            </w:r>
            <w:r w:rsidR="0011367B">
              <w:rPr>
                <w:noProof/>
                <w:webHidden/>
              </w:rPr>
              <w:t>60</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0" w:history="1">
            <w:r w:rsidR="0011367B" w:rsidRPr="00732FC9">
              <w:rPr>
                <w:rStyle w:val="Hyperlink"/>
              </w:rPr>
              <w:t>Realization (formerly the Hierophant)</w:t>
            </w:r>
            <w:r w:rsidR="0011367B">
              <w:rPr>
                <w:noProof/>
                <w:webHidden/>
              </w:rPr>
              <w:tab/>
            </w:r>
            <w:r w:rsidR="0011367B">
              <w:rPr>
                <w:noProof/>
                <w:webHidden/>
              </w:rPr>
              <w:fldChar w:fldCharType="begin"/>
            </w:r>
            <w:r w:rsidR="0011367B">
              <w:rPr>
                <w:noProof/>
                <w:webHidden/>
              </w:rPr>
              <w:instrText xml:space="preserve"> PAGEREF _Toc518359610 \h </w:instrText>
            </w:r>
            <w:r w:rsidR="0011367B">
              <w:rPr>
                <w:noProof/>
                <w:webHidden/>
              </w:rPr>
            </w:r>
            <w:r w:rsidR="0011367B">
              <w:rPr>
                <w:noProof/>
                <w:webHidden/>
              </w:rPr>
              <w:fldChar w:fldCharType="separate"/>
            </w:r>
            <w:r w:rsidR="0011367B">
              <w:rPr>
                <w:noProof/>
                <w:webHidden/>
              </w:rPr>
              <w:t>67</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1" w:history="1">
            <w:r w:rsidR="0011367B" w:rsidRPr="00732FC9">
              <w:rPr>
                <w:rStyle w:val="Hyperlink"/>
              </w:rPr>
              <w:t>Strength</w:t>
            </w:r>
            <w:r w:rsidR="0011367B">
              <w:rPr>
                <w:noProof/>
                <w:webHidden/>
              </w:rPr>
              <w:tab/>
            </w:r>
            <w:r w:rsidR="0011367B">
              <w:rPr>
                <w:noProof/>
                <w:webHidden/>
              </w:rPr>
              <w:fldChar w:fldCharType="begin"/>
            </w:r>
            <w:r w:rsidR="0011367B">
              <w:rPr>
                <w:noProof/>
                <w:webHidden/>
              </w:rPr>
              <w:instrText xml:space="preserve"> PAGEREF _Toc518359611 \h </w:instrText>
            </w:r>
            <w:r w:rsidR="0011367B">
              <w:rPr>
                <w:noProof/>
                <w:webHidden/>
              </w:rPr>
            </w:r>
            <w:r w:rsidR="0011367B">
              <w:rPr>
                <w:noProof/>
                <w:webHidden/>
              </w:rPr>
              <w:fldChar w:fldCharType="separate"/>
            </w:r>
            <w:r w:rsidR="0011367B">
              <w:rPr>
                <w:noProof/>
                <w:webHidden/>
              </w:rPr>
              <w:t>74</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2" w:history="1">
            <w:r w:rsidR="0011367B" w:rsidRPr="00732FC9">
              <w:rPr>
                <w:rStyle w:val="Hyperlink"/>
              </w:rPr>
              <w:t>The Promise (formerly The Sun)</w:t>
            </w:r>
            <w:r w:rsidR="0011367B">
              <w:rPr>
                <w:noProof/>
                <w:webHidden/>
              </w:rPr>
              <w:tab/>
            </w:r>
            <w:r w:rsidR="0011367B">
              <w:rPr>
                <w:noProof/>
                <w:webHidden/>
              </w:rPr>
              <w:fldChar w:fldCharType="begin"/>
            </w:r>
            <w:r w:rsidR="0011367B">
              <w:rPr>
                <w:noProof/>
                <w:webHidden/>
              </w:rPr>
              <w:instrText xml:space="preserve"> PAGEREF _Toc518359612 \h </w:instrText>
            </w:r>
            <w:r w:rsidR="0011367B">
              <w:rPr>
                <w:noProof/>
                <w:webHidden/>
              </w:rPr>
            </w:r>
            <w:r w:rsidR="0011367B">
              <w:rPr>
                <w:noProof/>
                <w:webHidden/>
              </w:rPr>
              <w:fldChar w:fldCharType="separate"/>
            </w:r>
            <w:r w:rsidR="0011367B">
              <w:rPr>
                <w:noProof/>
                <w:webHidden/>
              </w:rPr>
              <w:t>81</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3" w:history="1">
            <w:r w:rsidR="0011367B" w:rsidRPr="00732FC9">
              <w:rPr>
                <w:rStyle w:val="Hyperlink"/>
              </w:rPr>
              <w:t>Lightworker (formerly Hermit)</w:t>
            </w:r>
            <w:r w:rsidR="0011367B">
              <w:rPr>
                <w:noProof/>
                <w:webHidden/>
              </w:rPr>
              <w:tab/>
            </w:r>
            <w:r w:rsidR="0011367B">
              <w:rPr>
                <w:noProof/>
                <w:webHidden/>
              </w:rPr>
              <w:fldChar w:fldCharType="begin"/>
            </w:r>
            <w:r w:rsidR="0011367B">
              <w:rPr>
                <w:noProof/>
                <w:webHidden/>
              </w:rPr>
              <w:instrText xml:space="preserve"> PAGEREF _Toc518359613 \h </w:instrText>
            </w:r>
            <w:r w:rsidR="0011367B">
              <w:rPr>
                <w:noProof/>
                <w:webHidden/>
              </w:rPr>
            </w:r>
            <w:r w:rsidR="0011367B">
              <w:rPr>
                <w:noProof/>
                <w:webHidden/>
              </w:rPr>
              <w:fldChar w:fldCharType="separate"/>
            </w:r>
            <w:r w:rsidR="0011367B">
              <w:rPr>
                <w:noProof/>
                <w:webHidden/>
              </w:rPr>
              <w:t>88</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4" w:history="1">
            <w:r w:rsidR="0011367B" w:rsidRPr="00732FC9">
              <w:rPr>
                <w:rStyle w:val="Hyperlink"/>
              </w:rPr>
              <w:t>World (formerly Wheel)</w:t>
            </w:r>
            <w:r w:rsidR="0011367B">
              <w:rPr>
                <w:noProof/>
                <w:webHidden/>
              </w:rPr>
              <w:tab/>
            </w:r>
            <w:r w:rsidR="0011367B">
              <w:rPr>
                <w:noProof/>
                <w:webHidden/>
              </w:rPr>
              <w:fldChar w:fldCharType="begin"/>
            </w:r>
            <w:r w:rsidR="0011367B">
              <w:rPr>
                <w:noProof/>
                <w:webHidden/>
              </w:rPr>
              <w:instrText xml:space="preserve"> PAGEREF _Toc518359614 \h </w:instrText>
            </w:r>
            <w:r w:rsidR="0011367B">
              <w:rPr>
                <w:noProof/>
                <w:webHidden/>
              </w:rPr>
            </w:r>
            <w:r w:rsidR="0011367B">
              <w:rPr>
                <w:noProof/>
                <w:webHidden/>
              </w:rPr>
              <w:fldChar w:fldCharType="separate"/>
            </w:r>
            <w:r w:rsidR="0011367B">
              <w:rPr>
                <w:noProof/>
                <w:webHidden/>
              </w:rPr>
              <w:t>95</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5" w:history="1">
            <w:r w:rsidR="0011367B" w:rsidRPr="00732FC9">
              <w:rPr>
                <w:rStyle w:val="Hyperlink"/>
              </w:rPr>
              <w:t>Alignment (formerly Justice)</w:t>
            </w:r>
            <w:r w:rsidR="0011367B">
              <w:rPr>
                <w:noProof/>
                <w:webHidden/>
              </w:rPr>
              <w:tab/>
            </w:r>
            <w:r w:rsidR="0011367B">
              <w:rPr>
                <w:noProof/>
                <w:webHidden/>
              </w:rPr>
              <w:fldChar w:fldCharType="begin"/>
            </w:r>
            <w:r w:rsidR="0011367B">
              <w:rPr>
                <w:noProof/>
                <w:webHidden/>
              </w:rPr>
              <w:instrText xml:space="preserve"> PAGEREF _Toc518359615 \h </w:instrText>
            </w:r>
            <w:r w:rsidR="0011367B">
              <w:rPr>
                <w:noProof/>
                <w:webHidden/>
              </w:rPr>
            </w:r>
            <w:r w:rsidR="0011367B">
              <w:rPr>
                <w:noProof/>
                <w:webHidden/>
              </w:rPr>
              <w:fldChar w:fldCharType="separate"/>
            </w:r>
            <w:r w:rsidR="0011367B">
              <w:rPr>
                <w:noProof/>
                <w:webHidden/>
              </w:rPr>
              <w:t>102</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6" w:history="1">
            <w:r w:rsidR="0011367B" w:rsidRPr="00732FC9">
              <w:rPr>
                <w:rStyle w:val="Hyperlink"/>
              </w:rPr>
              <w:t>Sacrifice (formerly Hanged Man)</w:t>
            </w:r>
            <w:r w:rsidR="0011367B">
              <w:rPr>
                <w:noProof/>
                <w:webHidden/>
              </w:rPr>
              <w:tab/>
            </w:r>
            <w:r w:rsidR="0011367B">
              <w:rPr>
                <w:noProof/>
                <w:webHidden/>
              </w:rPr>
              <w:fldChar w:fldCharType="begin"/>
            </w:r>
            <w:r w:rsidR="0011367B">
              <w:rPr>
                <w:noProof/>
                <w:webHidden/>
              </w:rPr>
              <w:instrText xml:space="preserve"> PAGEREF _Toc518359616 \h </w:instrText>
            </w:r>
            <w:r w:rsidR="0011367B">
              <w:rPr>
                <w:noProof/>
                <w:webHidden/>
              </w:rPr>
            </w:r>
            <w:r w:rsidR="0011367B">
              <w:rPr>
                <w:noProof/>
                <w:webHidden/>
              </w:rPr>
              <w:fldChar w:fldCharType="separate"/>
            </w:r>
            <w:r w:rsidR="0011367B">
              <w:rPr>
                <w:noProof/>
                <w:webHidden/>
              </w:rPr>
              <w:t>106</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7" w:history="1">
            <w:r w:rsidR="0011367B" w:rsidRPr="00732FC9">
              <w:rPr>
                <w:rStyle w:val="Hyperlink"/>
              </w:rPr>
              <w:t>Initiation (formerly Death)</w:t>
            </w:r>
            <w:r w:rsidR="0011367B">
              <w:rPr>
                <w:noProof/>
                <w:webHidden/>
              </w:rPr>
              <w:tab/>
            </w:r>
            <w:r w:rsidR="0011367B">
              <w:rPr>
                <w:noProof/>
                <w:webHidden/>
              </w:rPr>
              <w:fldChar w:fldCharType="begin"/>
            </w:r>
            <w:r w:rsidR="0011367B">
              <w:rPr>
                <w:noProof/>
                <w:webHidden/>
              </w:rPr>
              <w:instrText xml:space="preserve"> PAGEREF _Toc518359617 \h </w:instrText>
            </w:r>
            <w:r w:rsidR="0011367B">
              <w:rPr>
                <w:noProof/>
                <w:webHidden/>
              </w:rPr>
            </w:r>
            <w:r w:rsidR="0011367B">
              <w:rPr>
                <w:noProof/>
                <w:webHidden/>
              </w:rPr>
              <w:fldChar w:fldCharType="separate"/>
            </w:r>
            <w:r w:rsidR="0011367B">
              <w:rPr>
                <w:noProof/>
                <w:webHidden/>
              </w:rPr>
              <w:t>110</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8" w:history="1">
            <w:r w:rsidR="0011367B" w:rsidRPr="00732FC9">
              <w:rPr>
                <w:rStyle w:val="Hyperlink"/>
              </w:rPr>
              <w:t>Emancipation (formerly The Devil)</w:t>
            </w:r>
            <w:r w:rsidR="0011367B">
              <w:rPr>
                <w:noProof/>
                <w:webHidden/>
              </w:rPr>
              <w:tab/>
            </w:r>
            <w:r w:rsidR="0011367B">
              <w:rPr>
                <w:noProof/>
                <w:webHidden/>
              </w:rPr>
              <w:fldChar w:fldCharType="begin"/>
            </w:r>
            <w:r w:rsidR="0011367B">
              <w:rPr>
                <w:noProof/>
                <w:webHidden/>
              </w:rPr>
              <w:instrText xml:space="preserve"> PAGEREF _Toc518359618 \h </w:instrText>
            </w:r>
            <w:r w:rsidR="0011367B">
              <w:rPr>
                <w:noProof/>
                <w:webHidden/>
              </w:rPr>
            </w:r>
            <w:r w:rsidR="0011367B">
              <w:rPr>
                <w:noProof/>
                <w:webHidden/>
              </w:rPr>
              <w:fldChar w:fldCharType="separate"/>
            </w:r>
            <w:r w:rsidR="0011367B">
              <w:rPr>
                <w:noProof/>
                <w:webHidden/>
              </w:rPr>
              <w:t>114</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19" w:history="1">
            <w:r w:rsidR="0011367B" w:rsidRPr="00732FC9">
              <w:rPr>
                <w:rStyle w:val="Hyperlink"/>
              </w:rPr>
              <w:t>The Calling (formerly Judgment)</w:t>
            </w:r>
            <w:r w:rsidR="0011367B">
              <w:rPr>
                <w:noProof/>
                <w:webHidden/>
              </w:rPr>
              <w:tab/>
            </w:r>
            <w:r w:rsidR="0011367B">
              <w:rPr>
                <w:noProof/>
                <w:webHidden/>
              </w:rPr>
              <w:fldChar w:fldCharType="begin"/>
            </w:r>
            <w:r w:rsidR="0011367B">
              <w:rPr>
                <w:noProof/>
                <w:webHidden/>
              </w:rPr>
              <w:instrText xml:space="preserve"> PAGEREF _Toc518359619 \h </w:instrText>
            </w:r>
            <w:r w:rsidR="0011367B">
              <w:rPr>
                <w:noProof/>
                <w:webHidden/>
              </w:rPr>
            </w:r>
            <w:r w:rsidR="0011367B">
              <w:rPr>
                <w:noProof/>
                <w:webHidden/>
              </w:rPr>
              <w:fldChar w:fldCharType="separate"/>
            </w:r>
            <w:r w:rsidR="0011367B">
              <w:rPr>
                <w:noProof/>
                <w:webHidden/>
              </w:rPr>
              <w:t>119</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0" w:history="1">
            <w:r w:rsidR="0011367B" w:rsidRPr="00732FC9">
              <w:rPr>
                <w:rStyle w:val="Hyperlink"/>
              </w:rPr>
              <w:t>The Star</w:t>
            </w:r>
            <w:r w:rsidR="0011367B">
              <w:rPr>
                <w:noProof/>
                <w:webHidden/>
              </w:rPr>
              <w:tab/>
            </w:r>
            <w:r w:rsidR="0011367B">
              <w:rPr>
                <w:noProof/>
                <w:webHidden/>
              </w:rPr>
              <w:fldChar w:fldCharType="begin"/>
            </w:r>
            <w:r w:rsidR="0011367B">
              <w:rPr>
                <w:noProof/>
                <w:webHidden/>
              </w:rPr>
              <w:instrText xml:space="preserve"> PAGEREF _Toc518359620 \h </w:instrText>
            </w:r>
            <w:r w:rsidR="0011367B">
              <w:rPr>
                <w:noProof/>
                <w:webHidden/>
              </w:rPr>
            </w:r>
            <w:r w:rsidR="0011367B">
              <w:rPr>
                <w:noProof/>
                <w:webHidden/>
              </w:rPr>
              <w:fldChar w:fldCharType="separate"/>
            </w:r>
            <w:r w:rsidR="0011367B">
              <w:rPr>
                <w:noProof/>
                <w:webHidden/>
              </w:rPr>
              <w:t>124</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1" w:history="1">
            <w:r w:rsidR="0011367B" w:rsidRPr="00732FC9">
              <w:rPr>
                <w:rStyle w:val="Hyperlink"/>
              </w:rPr>
              <w:t>Passage (formerly Temperance)</w:t>
            </w:r>
            <w:r w:rsidR="0011367B">
              <w:rPr>
                <w:noProof/>
                <w:webHidden/>
              </w:rPr>
              <w:tab/>
            </w:r>
            <w:r w:rsidR="0011367B">
              <w:rPr>
                <w:noProof/>
                <w:webHidden/>
              </w:rPr>
              <w:fldChar w:fldCharType="begin"/>
            </w:r>
            <w:r w:rsidR="0011367B">
              <w:rPr>
                <w:noProof/>
                <w:webHidden/>
              </w:rPr>
              <w:instrText xml:space="preserve"> PAGEREF _Toc518359621 \h </w:instrText>
            </w:r>
            <w:r w:rsidR="0011367B">
              <w:rPr>
                <w:noProof/>
                <w:webHidden/>
              </w:rPr>
            </w:r>
            <w:r w:rsidR="0011367B">
              <w:rPr>
                <w:noProof/>
                <w:webHidden/>
              </w:rPr>
              <w:fldChar w:fldCharType="separate"/>
            </w:r>
            <w:r w:rsidR="0011367B">
              <w:rPr>
                <w:noProof/>
                <w:webHidden/>
              </w:rPr>
              <w:t>128</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2" w:history="1">
            <w:r w:rsidR="0011367B" w:rsidRPr="00732FC9">
              <w:rPr>
                <w:rStyle w:val="Hyperlink"/>
              </w:rPr>
              <w:t>Connection (formerly The Moon)</w:t>
            </w:r>
            <w:r w:rsidR="0011367B">
              <w:rPr>
                <w:noProof/>
                <w:webHidden/>
              </w:rPr>
              <w:tab/>
            </w:r>
            <w:r w:rsidR="0011367B">
              <w:rPr>
                <w:noProof/>
                <w:webHidden/>
              </w:rPr>
              <w:fldChar w:fldCharType="begin"/>
            </w:r>
            <w:r w:rsidR="0011367B">
              <w:rPr>
                <w:noProof/>
                <w:webHidden/>
              </w:rPr>
              <w:instrText xml:space="preserve"> PAGEREF _Toc518359622 \h </w:instrText>
            </w:r>
            <w:r w:rsidR="0011367B">
              <w:rPr>
                <w:noProof/>
                <w:webHidden/>
              </w:rPr>
            </w:r>
            <w:r w:rsidR="0011367B">
              <w:rPr>
                <w:noProof/>
                <w:webHidden/>
              </w:rPr>
              <w:fldChar w:fldCharType="separate"/>
            </w:r>
            <w:r w:rsidR="0011367B">
              <w:rPr>
                <w:noProof/>
                <w:webHidden/>
              </w:rPr>
              <w:t>133</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3" w:history="1">
            <w:r w:rsidR="0011367B" w:rsidRPr="00732FC9">
              <w:rPr>
                <w:rStyle w:val="Hyperlink"/>
              </w:rPr>
              <w:t>Power (formerly Tower)</w:t>
            </w:r>
            <w:r w:rsidR="0011367B">
              <w:rPr>
                <w:noProof/>
                <w:webHidden/>
              </w:rPr>
              <w:tab/>
            </w:r>
            <w:r w:rsidR="0011367B">
              <w:rPr>
                <w:noProof/>
                <w:webHidden/>
              </w:rPr>
              <w:fldChar w:fldCharType="begin"/>
            </w:r>
            <w:r w:rsidR="0011367B">
              <w:rPr>
                <w:noProof/>
                <w:webHidden/>
              </w:rPr>
              <w:instrText xml:space="preserve"> PAGEREF _Toc518359623 \h </w:instrText>
            </w:r>
            <w:r w:rsidR="0011367B">
              <w:rPr>
                <w:noProof/>
                <w:webHidden/>
              </w:rPr>
            </w:r>
            <w:r w:rsidR="0011367B">
              <w:rPr>
                <w:noProof/>
                <w:webHidden/>
              </w:rPr>
              <w:fldChar w:fldCharType="separate"/>
            </w:r>
            <w:r w:rsidR="0011367B">
              <w:rPr>
                <w:noProof/>
                <w:webHidden/>
              </w:rPr>
              <w:t>138</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4" w:history="1">
            <w:r w:rsidR="0011367B" w:rsidRPr="00732FC9">
              <w:rPr>
                <w:rStyle w:val="Hyperlink"/>
              </w:rPr>
              <w:t>Activation (formerly Lovers)</w:t>
            </w:r>
            <w:r w:rsidR="0011367B">
              <w:rPr>
                <w:noProof/>
                <w:webHidden/>
              </w:rPr>
              <w:tab/>
            </w:r>
            <w:r w:rsidR="0011367B">
              <w:rPr>
                <w:noProof/>
                <w:webHidden/>
              </w:rPr>
              <w:fldChar w:fldCharType="begin"/>
            </w:r>
            <w:r w:rsidR="0011367B">
              <w:rPr>
                <w:noProof/>
                <w:webHidden/>
              </w:rPr>
              <w:instrText xml:space="preserve"> PAGEREF _Toc518359624 \h </w:instrText>
            </w:r>
            <w:r w:rsidR="0011367B">
              <w:rPr>
                <w:noProof/>
                <w:webHidden/>
              </w:rPr>
            </w:r>
            <w:r w:rsidR="0011367B">
              <w:rPr>
                <w:noProof/>
                <w:webHidden/>
              </w:rPr>
              <w:fldChar w:fldCharType="separate"/>
            </w:r>
            <w:r w:rsidR="0011367B">
              <w:rPr>
                <w:noProof/>
                <w:webHidden/>
              </w:rPr>
              <w:t>144</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5" w:history="1">
            <w:r w:rsidR="0011367B" w:rsidRPr="00732FC9">
              <w:rPr>
                <w:rStyle w:val="Hyperlink"/>
              </w:rPr>
              <w:t>Index</w:t>
            </w:r>
            <w:r w:rsidR="0011367B">
              <w:rPr>
                <w:noProof/>
                <w:webHidden/>
              </w:rPr>
              <w:tab/>
            </w:r>
            <w:r w:rsidR="0011367B">
              <w:rPr>
                <w:noProof/>
                <w:webHidden/>
              </w:rPr>
              <w:fldChar w:fldCharType="begin"/>
            </w:r>
            <w:r w:rsidR="0011367B">
              <w:rPr>
                <w:noProof/>
                <w:webHidden/>
              </w:rPr>
              <w:instrText xml:space="preserve"> PAGEREF _Toc518359625 \h </w:instrText>
            </w:r>
            <w:r w:rsidR="0011367B">
              <w:rPr>
                <w:noProof/>
                <w:webHidden/>
              </w:rPr>
            </w:r>
            <w:r w:rsidR="0011367B">
              <w:rPr>
                <w:noProof/>
                <w:webHidden/>
              </w:rPr>
              <w:fldChar w:fldCharType="separate"/>
            </w:r>
            <w:r w:rsidR="0011367B">
              <w:rPr>
                <w:noProof/>
                <w:webHidden/>
              </w:rPr>
              <w:t>148</w:t>
            </w:r>
            <w:r w:rsidR="0011367B">
              <w:rPr>
                <w:noProof/>
                <w:webHidden/>
              </w:rPr>
              <w:fldChar w:fldCharType="end"/>
            </w:r>
          </w:hyperlink>
        </w:p>
        <w:p w:rsidR="0011367B" w:rsidRDefault="00906C36">
          <w:pPr>
            <w:pStyle w:val="TOC1"/>
            <w:rPr>
              <w:rFonts w:asciiTheme="minorHAnsi" w:hAnsiTheme="minorHAnsi"/>
              <w:noProof/>
              <w:sz w:val="22"/>
              <w:szCs w:val="20"/>
              <w:lang w:val="en-US" w:bidi="sa-IN"/>
            </w:rPr>
          </w:pPr>
          <w:hyperlink w:anchor="_Toc518359626" w:history="1">
            <w:r w:rsidR="0011367B" w:rsidRPr="00732FC9">
              <w:rPr>
                <w:rStyle w:val="Hyperlink"/>
              </w:rPr>
              <w:t>References</w:t>
            </w:r>
            <w:r w:rsidR="0011367B">
              <w:rPr>
                <w:noProof/>
                <w:webHidden/>
              </w:rPr>
              <w:tab/>
            </w:r>
            <w:r w:rsidR="0011367B">
              <w:rPr>
                <w:noProof/>
                <w:webHidden/>
              </w:rPr>
              <w:fldChar w:fldCharType="begin"/>
            </w:r>
            <w:r w:rsidR="0011367B">
              <w:rPr>
                <w:noProof/>
                <w:webHidden/>
              </w:rPr>
              <w:instrText xml:space="preserve"> PAGEREF _Toc518359626 \h </w:instrText>
            </w:r>
            <w:r w:rsidR="0011367B">
              <w:rPr>
                <w:noProof/>
                <w:webHidden/>
              </w:rPr>
            </w:r>
            <w:r w:rsidR="0011367B">
              <w:rPr>
                <w:noProof/>
                <w:webHidden/>
              </w:rPr>
              <w:fldChar w:fldCharType="separate"/>
            </w:r>
            <w:r w:rsidR="0011367B">
              <w:rPr>
                <w:noProof/>
                <w:webHidden/>
              </w:rPr>
              <w:t>149</w:t>
            </w:r>
            <w:r w:rsidR="0011367B">
              <w:rPr>
                <w:noProof/>
                <w:webHidden/>
              </w:rPr>
              <w:fldChar w:fldCharType="end"/>
            </w:r>
          </w:hyperlink>
        </w:p>
        <w:p w:rsidR="00DC5ED5" w:rsidRPr="00C5078D" w:rsidRDefault="00DC5ED5">
          <w:r w:rsidRPr="00C5078D">
            <w:fldChar w:fldCharType="end"/>
          </w:r>
        </w:p>
      </w:sdtContent>
    </w:sdt>
    <w:p w:rsidR="00405E6C" w:rsidRDefault="00405E6C">
      <w:pPr>
        <w:spacing w:before="0" w:after="200" w:line="276" w:lineRule="auto"/>
        <w:ind w:right="0"/>
        <w:mirrorIndents w:val="0"/>
        <w:jc w:val="left"/>
        <w:rPr>
          <w:rFonts w:eastAsia="Times New Roman" w:cs="Times New Roman"/>
          <w:kern w:val="1"/>
          <w:szCs w:val="24"/>
          <w:lang w:eastAsia="zh-CN" w:bidi="hi-IN"/>
        </w:rPr>
        <w:sectPr w:rsidR="00405E6C" w:rsidSect="0029411E">
          <w:footerReference w:type="default" r:id="rId8"/>
          <w:pgSz w:w="12240" w:h="15840"/>
          <w:pgMar w:top="1440" w:right="1872" w:bottom="1440" w:left="1728" w:header="720" w:footer="1134" w:gutter="288"/>
          <w:cols w:space="720"/>
          <w:formProt w:val="0"/>
          <w:noEndnote/>
        </w:sectPr>
      </w:pPr>
      <w:r>
        <w:rPr>
          <w:rFonts w:eastAsia="Times New Roman" w:cs="Times New Roman"/>
          <w:kern w:val="1"/>
          <w:szCs w:val="24"/>
          <w:lang w:eastAsia="zh-CN" w:bidi="hi-IN"/>
        </w:rPr>
        <w:br w:type="page"/>
      </w:r>
    </w:p>
    <w:p w:rsidR="00405E6C" w:rsidRDefault="00405E6C">
      <w:pPr>
        <w:spacing w:before="0" w:after="200" w:line="276" w:lineRule="auto"/>
        <w:ind w:right="0"/>
        <w:mirrorIndents w:val="0"/>
        <w:jc w:val="left"/>
        <w:rPr>
          <w:rFonts w:eastAsia="Times New Roman" w:cs="Times New Roman"/>
          <w:kern w:val="1"/>
          <w:szCs w:val="24"/>
          <w:lang w:eastAsia="zh-CN" w:bidi="hi-IN"/>
        </w:rPr>
      </w:pPr>
    </w:p>
    <w:p w:rsidR="00BB51C2" w:rsidRPr="00C5078D" w:rsidRDefault="00BB51C2">
      <w:pPr>
        <w:rPr>
          <w:rFonts w:eastAsia="Times New Roman" w:cs="Times New Roman"/>
          <w:kern w:val="1"/>
          <w:szCs w:val="24"/>
          <w:lang w:eastAsia="zh-CN" w:bidi="hi-IN"/>
        </w:rPr>
      </w:pPr>
    </w:p>
    <w:p w:rsidR="003846D7" w:rsidRDefault="003846D7">
      <w:pPr>
        <w:spacing w:before="0" w:after="200" w:line="276" w:lineRule="auto"/>
        <w:ind w:right="0"/>
        <w:mirrorIndents w:val="0"/>
        <w:jc w:val="left"/>
        <w:rPr>
          <w:rFonts w:eastAsia="Times New Roman" w:cs="Arial"/>
          <w:b/>
          <w:bCs/>
          <w:kern w:val="1"/>
          <w:sz w:val="46"/>
          <w:szCs w:val="24"/>
          <w:lang w:eastAsia="zh-CN" w:bidi="hi-IN"/>
        </w:rPr>
      </w:pPr>
      <w:r>
        <w:br w:type="page"/>
      </w:r>
    </w:p>
    <w:p w:rsidR="007D67F7" w:rsidRPr="00C5078D" w:rsidRDefault="007D67F7" w:rsidP="00031A62">
      <w:pPr>
        <w:pStyle w:val="Heading1"/>
      </w:pPr>
      <w:bookmarkStart w:id="1" w:name="_Toc518359599"/>
      <w:r w:rsidRPr="00C5078D">
        <w:lastRenderedPageBreak/>
        <w:t>Preface</w:t>
      </w:r>
      <w:bookmarkEnd w:id="1"/>
    </w:p>
    <w:p w:rsidR="00681B7C" w:rsidRDefault="001C3DC4" w:rsidP="00107E0B">
      <w:r w:rsidRPr="001C3DC4">
        <w:t>Greetings and welcome</w:t>
      </w:r>
      <w:r w:rsidR="00681B7C">
        <w:t xml:space="preserve">. The book </w:t>
      </w:r>
      <w:r w:rsidR="00107E0B">
        <w:t xml:space="preserve">that you have in your hand is book </w:t>
      </w:r>
      <w:r w:rsidR="00D228E4">
        <w:t xml:space="preserve">four </w:t>
      </w:r>
      <w:r w:rsidR="00107E0B">
        <w:t xml:space="preserve">in the Lightning Path Workbook series. </w:t>
      </w:r>
      <w:r w:rsidR="00681B7C">
        <w:t>This book is a guidebook</w:t>
      </w:r>
      <w:r w:rsidR="00681B7C" w:rsidRPr="001B164A">
        <w:t xml:space="preserve"> or “key” </w:t>
      </w:r>
      <w:r w:rsidR="00CD2269" w:rsidRPr="001B164A">
        <w:t>book to help you understand and ground the Triumph of Spirit Archetype System (TOSAS) archety</w:t>
      </w:r>
      <w:r w:rsidR="00CD2269">
        <w:t xml:space="preserve">pes. </w:t>
      </w:r>
    </w:p>
    <w:p w:rsidR="001C3DC4" w:rsidRDefault="00CD2269" w:rsidP="00107E0B">
      <w:r>
        <w:t xml:space="preserve">Before you use this book, you should be familiar with the TOSAS materials. These materials include </w:t>
      </w:r>
    </w:p>
    <w:p w:rsidR="00E5300A" w:rsidRDefault="001C3DC4" w:rsidP="007A645E">
      <w:pPr>
        <w:pStyle w:val="ListParagraph"/>
        <w:numPr>
          <w:ilvl w:val="0"/>
          <w:numId w:val="5"/>
        </w:numPr>
      </w:pPr>
      <w:r>
        <w:t>T</w:t>
      </w:r>
      <w:r w:rsidR="00E5300A">
        <w:t>he Triumph of Spirit</w:t>
      </w:r>
      <w:r>
        <w:t xml:space="preserve"> Book One</w:t>
      </w:r>
      <w:r w:rsidR="00E5300A">
        <w:t>: Healing and Activating with the Halo/Sharp</w:t>
      </w:r>
      <w:r w:rsidR="0001209B">
        <w:t>.</w:t>
      </w:r>
    </w:p>
    <w:p w:rsidR="001C3DC4" w:rsidRDefault="001C3DC4" w:rsidP="007A645E">
      <w:pPr>
        <w:pStyle w:val="ListParagraph"/>
        <w:numPr>
          <w:ilvl w:val="0"/>
          <w:numId w:val="5"/>
        </w:numPr>
      </w:pPr>
      <w:r>
        <w:t>The Triumph of Spirit Book Two: Old and New Energy Archetypes.</w:t>
      </w:r>
    </w:p>
    <w:p w:rsidR="001C3DC4" w:rsidRDefault="001C3DC4" w:rsidP="007A645E">
      <w:pPr>
        <w:pStyle w:val="ListParagraph"/>
        <w:numPr>
          <w:ilvl w:val="0"/>
          <w:numId w:val="5"/>
        </w:numPr>
      </w:pPr>
      <w:r>
        <w:t>This book, LP Workbook Four.</w:t>
      </w:r>
    </w:p>
    <w:p w:rsidR="00CD2269" w:rsidRDefault="00CD2269" w:rsidP="007A645E">
      <w:pPr>
        <w:pStyle w:val="ListParagraph"/>
        <w:numPr>
          <w:ilvl w:val="0"/>
          <w:numId w:val="5"/>
        </w:numPr>
      </w:pPr>
      <w:r>
        <w:t>The Triumph of Spirit archetype cards</w:t>
      </w:r>
      <w:r w:rsidR="00D03E5B">
        <w:t>.</w:t>
      </w:r>
      <w:r>
        <w:t xml:space="preserve"> </w:t>
      </w:r>
    </w:p>
    <w:p w:rsidR="00A92319" w:rsidRDefault="003846D7" w:rsidP="00922D65">
      <w:r>
        <w:t>It is critical you have ready access to these materi</w:t>
      </w:r>
      <w:r w:rsidR="00A92319">
        <w:t>als. In fact, this book will be useless without these other materials to hand</w:t>
      </w:r>
      <w:r>
        <w:t>.</w:t>
      </w:r>
      <w:r w:rsidR="00A92319">
        <w:t xml:space="preserve"> For your convenience, free o</w:t>
      </w:r>
      <w:r>
        <w:t xml:space="preserve">nline access to the materials </w:t>
      </w:r>
      <w:r w:rsidR="00A92319">
        <w:t xml:space="preserve">listed above </w:t>
      </w:r>
      <w:r w:rsidRPr="006A40EC">
        <w:rPr>
          <w:noProof/>
        </w:rPr>
        <w:t>is</w:t>
      </w:r>
      <w:r w:rsidR="006A40EC" w:rsidRPr="006A40EC">
        <w:rPr>
          <w:noProof/>
        </w:rPr>
        <w:t xml:space="preserve"> </w:t>
      </w:r>
      <w:r w:rsidRPr="006A40EC">
        <w:rPr>
          <w:noProof/>
        </w:rPr>
        <w:t>provided</w:t>
      </w:r>
      <w:r>
        <w:t xml:space="preserve"> at </w:t>
      </w:r>
      <w:hyperlink r:id="rId9" w:history="1">
        <w:r w:rsidR="00A91ED1" w:rsidRPr="00906720">
          <w:rPr>
            <w:rStyle w:val="Hyperlink"/>
            <w:rFonts w:cstheme="minorBidi"/>
            <w:noProof w:val="0"/>
            <w:lang w:bidi="ar-SA"/>
          </w:rPr>
          <w:t>http://tosas.lightningpath.org/</w:t>
        </w:r>
      </w:hyperlink>
      <w:r>
        <w:t>.</w:t>
      </w:r>
      <w:r w:rsidR="00A91ED1">
        <w:t xml:space="preserve"> “Browse the archetypes” to access the entries.</w:t>
      </w:r>
      <w:r w:rsidR="00BC311C">
        <w:t xml:space="preserve"> </w:t>
      </w:r>
    </w:p>
    <w:p w:rsidR="005548FF" w:rsidRDefault="001B164A" w:rsidP="00922D65">
      <w:r>
        <w:t xml:space="preserve">For print versions of these materials, see </w:t>
      </w:r>
      <w:hyperlink r:id="rId10" w:history="1">
        <w:r w:rsidRPr="00413638">
          <w:rPr>
            <w:rStyle w:val="Hyperlink"/>
            <w:rFonts w:cstheme="minorBidi"/>
            <w:noProof w:val="0"/>
            <w:lang w:bidi="ar-SA"/>
          </w:rPr>
          <w:t>https://press.lightningpath.org/triumph-of-spirit/</w:t>
        </w:r>
      </w:hyperlink>
      <w:r>
        <w:t>.</w:t>
      </w:r>
    </w:p>
    <w:p w:rsidR="00F50794" w:rsidRDefault="00CD2269" w:rsidP="00FE3E96">
      <w:pPr>
        <w:rPr>
          <w:rFonts w:eastAsia="Times New Roman" w:cs="Times New Roman"/>
          <w:kern w:val="1"/>
          <w:sz w:val="40"/>
          <w:szCs w:val="24"/>
          <w:lang w:eastAsia="zh-CN" w:bidi="hi-IN"/>
        </w:rPr>
      </w:pPr>
      <w:r>
        <w:t xml:space="preserve">Note, this book is an intermediate Lightning Path book and as such requires you to be familiar with the basic spiritual concepts provided at the basic/awakening level. If you are not familiar with basic LP materials, visit </w:t>
      </w:r>
      <w:hyperlink r:id="rId11" w:history="1">
        <w:r w:rsidR="00A92319" w:rsidRPr="00CC0876">
          <w:rPr>
            <w:rStyle w:val="Hyperlink"/>
            <w:rFonts w:cstheme="minorBidi"/>
            <w:noProof w:val="0"/>
            <w:lang w:bidi="ar-SA"/>
          </w:rPr>
          <w:t>http://www.lightningpath.org/</w:t>
        </w:r>
      </w:hyperlink>
      <w:r>
        <w:t xml:space="preserve">. </w:t>
      </w:r>
      <w:r w:rsidR="00F50794">
        <w:rPr>
          <w:rFonts w:cs="Times New Roman"/>
          <w:bCs/>
          <w:sz w:val="40"/>
          <w:szCs w:val="24"/>
        </w:rPr>
        <w:br w:type="page"/>
      </w:r>
    </w:p>
    <w:p w:rsidR="00DC56D8" w:rsidRPr="00C5078D" w:rsidRDefault="00DC56D8" w:rsidP="00031A62">
      <w:pPr>
        <w:pStyle w:val="Heading1"/>
      </w:pPr>
      <w:bookmarkStart w:id="2" w:name="_Toc518359600"/>
      <w:r>
        <w:lastRenderedPageBreak/>
        <w:t>How to use this book</w:t>
      </w:r>
      <w:bookmarkEnd w:id="2"/>
    </w:p>
    <w:p w:rsidR="00DC56D8" w:rsidRDefault="00DC56D8" w:rsidP="00DC56D8">
      <w:r>
        <w:t xml:space="preserve">The goal of this book is </w:t>
      </w:r>
      <w:r w:rsidR="00CC24B6">
        <w:t>mental and emotional emancipation. The goal of this book is ideological deprogramming</w:t>
      </w:r>
      <w:r w:rsidR="00BC311C">
        <w:t xml:space="preserve"> </w:t>
      </w:r>
      <w:r w:rsidR="00CC24B6">
        <w:t xml:space="preserve">The goal of this book is to remove old energy </w:t>
      </w:r>
      <w:r w:rsidR="00031A62">
        <w:t>“</w:t>
      </w:r>
      <w:r w:rsidR="00CC24B6">
        <w:t>implants</w:t>
      </w:r>
      <w:r w:rsidR="00031A62">
        <w:t>”</w:t>
      </w:r>
      <w:r w:rsidR="00CC24B6">
        <w:t xml:space="preserve"> (i.e. archetypes) and replace them with </w:t>
      </w:r>
      <w:r>
        <w:t>new energy</w:t>
      </w:r>
      <w:r w:rsidR="00CC24B6">
        <w:t xml:space="preserve">. </w:t>
      </w:r>
      <w:r>
        <w:t>archetypes, using the Triumph of Spirit Archetype System (TOSAS). The TOSAS is a complicated system and facilitating the replacement of old with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t xml:space="preserve"> onerous, arduous, and complex. This book will help guide you through the TOSAS materials. </w:t>
      </w:r>
    </w:p>
    <w:p w:rsidR="00173EBF" w:rsidRPr="006A40EC" w:rsidRDefault="00DC56D8" w:rsidP="00DC56D8">
      <w:pPr>
        <w:rPr>
          <w:noProof/>
        </w:rPr>
      </w:pPr>
      <w:r w:rsidRPr="00C5078D">
        <w:t xml:space="preserve">The </w:t>
      </w:r>
      <w:r w:rsidR="00173EBF">
        <w:t xml:space="preserve">entries </w:t>
      </w:r>
      <w:r w:rsidRPr="00C5078D">
        <w:t xml:space="preserve">in this </w:t>
      </w:r>
      <w:r>
        <w:t xml:space="preserve">book </w:t>
      </w:r>
      <w:r w:rsidRPr="00C5078D">
        <w:t xml:space="preserve">are </w:t>
      </w:r>
      <w:r>
        <w:t xml:space="preserve">like Triumph of Spirit </w:t>
      </w:r>
      <w:r w:rsidRPr="00C5078D">
        <w:t xml:space="preserve">Cole’s notes. </w:t>
      </w:r>
      <w:r w:rsidRPr="006A40EC">
        <w:rPr>
          <w:noProof/>
        </w:rPr>
        <w:t xml:space="preserve">They will give you an </w:t>
      </w:r>
      <w:r w:rsidRPr="006A40EC">
        <w:rPr>
          <w:iCs/>
          <w:noProof/>
        </w:rPr>
        <w:t>overview</w:t>
      </w:r>
      <w:r w:rsidRPr="006A40EC">
        <w:rPr>
          <w:noProof/>
        </w:rPr>
        <w:t xml:space="preserve"> of both the old energy and new energy meanings,</w:t>
      </w:r>
      <w:r w:rsidR="00BC311C">
        <w:rPr>
          <w:noProof/>
        </w:rPr>
        <w:t xml:space="preserve"> </w:t>
      </w:r>
      <w:r w:rsidR="00173EBF" w:rsidRPr="006A40EC">
        <w:rPr>
          <w:noProof/>
        </w:rPr>
        <w:t xml:space="preserve">they will </w:t>
      </w:r>
      <w:r w:rsidRPr="006A40EC">
        <w:rPr>
          <w:noProof/>
        </w:rPr>
        <w:t>link</w:t>
      </w:r>
      <w:r w:rsidR="00173EBF" w:rsidRPr="006A40EC">
        <w:rPr>
          <w:noProof/>
        </w:rPr>
        <w:t xml:space="preserve"> you </w:t>
      </w:r>
      <w:r w:rsidRPr="006A40EC">
        <w:rPr>
          <w:noProof/>
        </w:rPr>
        <w:t xml:space="preserve">to additional readings where appropriate, </w:t>
      </w:r>
      <w:r w:rsidR="00173EBF" w:rsidRPr="006A40EC">
        <w:rPr>
          <w:noProof/>
        </w:rPr>
        <w:t>they will give you pratical tips to help you deprogram, and even study-question that you can work on in your spiritual study group.</w:t>
      </w:r>
      <w:r w:rsidR="00254F5B" w:rsidRPr="006A40EC">
        <w:rPr>
          <w:noProof/>
        </w:rPr>
        <w:t xml:space="preserve"> If it sounds like a lot of work, it is. </w:t>
      </w:r>
      <w:r w:rsidR="00254F5B" w:rsidRPr="00031A62">
        <w:rPr>
          <w:b/>
          <w:bCs/>
          <w:noProof/>
        </w:rPr>
        <w:t xml:space="preserve">Old </w:t>
      </w:r>
      <w:r w:rsidR="00031A62">
        <w:rPr>
          <w:b/>
          <w:bCs/>
          <w:noProof/>
        </w:rPr>
        <w:t>e</w:t>
      </w:r>
      <w:r w:rsidR="00254F5B" w:rsidRPr="00031A62">
        <w:rPr>
          <w:b/>
          <w:bCs/>
          <w:noProof/>
        </w:rPr>
        <w:t xml:space="preserve">nergy </w:t>
      </w:r>
      <w:r w:rsidR="00031A62">
        <w:rPr>
          <w:b/>
          <w:bCs/>
          <w:noProof/>
        </w:rPr>
        <w:t>a</w:t>
      </w:r>
      <w:r w:rsidR="00254F5B" w:rsidRPr="00031A62">
        <w:rPr>
          <w:b/>
          <w:bCs/>
          <w:noProof/>
        </w:rPr>
        <w:t>rchetypes</w:t>
      </w:r>
      <w:r w:rsidR="00031A62">
        <w:rPr>
          <w:b/>
          <w:bCs/>
          <w:noProof/>
        </w:rPr>
        <w:fldChar w:fldCharType="begin"/>
      </w:r>
      <w:r w:rsidR="00031A62">
        <w:instrText xml:space="preserve"> XE "</w:instrText>
      </w:r>
      <w:r w:rsidR="00031A62">
        <w:rPr>
          <w:noProof/>
        </w:rPr>
        <w:instrText>o</w:instrText>
      </w:r>
      <w:r w:rsidR="00031A62" w:rsidRPr="00575254">
        <w:rPr>
          <w:noProof/>
        </w:rPr>
        <w:instrText xml:space="preserve">ld </w:instrText>
      </w:r>
      <w:r w:rsidR="00031A62">
        <w:rPr>
          <w:noProof/>
        </w:rPr>
        <w:instrText>e</w:instrText>
      </w:r>
      <w:r w:rsidR="00031A62" w:rsidRPr="00575254">
        <w:rPr>
          <w:noProof/>
        </w:rPr>
        <w:instrText xml:space="preserve">nergy </w:instrText>
      </w:r>
      <w:r w:rsidR="00031A62">
        <w:rPr>
          <w:noProof/>
        </w:rPr>
        <w:instrText>a</w:instrText>
      </w:r>
      <w:r w:rsidR="00031A62" w:rsidRPr="00575254">
        <w:rPr>
          <w:noProof/>
        </w:rPr>
        <w:instrText>rchetypes</w:instrText>
      </w:r>
      <w:r w:rsidR="00031A62">
        <w:instrText xml:space="preserve">" </w:instrText>
      </w:r>
      <w:r w:rsidR="00031A62">
        <w:rPr>
          <w:b/>
          <w:bCs/>
          <w:noProof/>
        </w:rPr>
        <w:fldChar w:fldCharType="end"/>
      </w:r>
      <w:r w:rsidR="00254F5B" w:rsidRPr="006A40EC">
        <w:rPr>
          <w:noProof/>
        </w:rPr>
        <w:t xml:space="preserve"> are pernicious and deeply rooted. It is going to take more than one or two exposures to the new energy archetypes</w:t>
      </w:r>
      <w:r w:rsidR="00031A62">
        <w:rPr>
          <w:noProof/>
        </w:rPr>
        <w:fldChar w:fldCharType="begin"/>
      </w:r>
      <w:r w:rsidR="00031A62">
        <w:instrText xml:space="preserve"> XE "</w:instrText>
      </w:r>
      <w:r w:rsidR="00031A62" w:rsidRPr="00524CF0">
        <w:instrText>new energy archetypes</w:instrText>
      </w:r>
      <w:r w:rsidR="00031A62">
        <w:instrText xml:space="preserve">" </w:instrText>
      </w:r>
      <w:r w:rsidR="00031A62">
        <w:rPr>
          <w:noProof/>
        </w:rPr>
        <w:fldChar w:fldCharType="end"/>
      </w:r>
      <w:r w:rsidR="00254F5B" w:rsidRPr="006A40EC">
        <w:rPr>
          <w:noProof/>
        </w:rPr>
        <w:t xml:space="preserve"> to clear the old energy garbage out of your head.</w:t>
      </w:r>
    </w:p>
    <w:p w:rsidR="004C2248" w:rsidRDefault="006A40EC" w:rsidP="00E474A2">
      <w:r w:rsidRPr="006A40EC">
        <w:rPr>
          <w:noProof/>
        </w:rPr>
        <w:t>T</w:t>
      </w:r>
      <w:r w:rsidR="00DB5ECC" w:rsidRPr="006A40EC">
        <w:rPr>
          <w:noProof/>
        </w:rPr>
        <w:t>o</w:t>
      </w:r>
      <w:r w:rsidR="00DB5ECC">
        <w:t xml:space="preserve"> get the most out of your study, I recommend reading through all the TOSAS books at least once before you begin </w:t>
      </w:r>
      <w:r w:rsidR="004C2248">
        <w:t xml:space="preserve">studying individual archetypes, </w:t>
      </w:r>
      <w:r w:rsidR="00DB5ECC">
        <w:t xml:space="preserve">starting with TOSAS Book One – </w:t>
      </w:r>
      <w:r w:rsidR="00DB5ECC" w:rsidRPr="00BD1812">
        <w:rPr>
          <w:i/>
          <w:iCs/>
        </w:rPr>
        <w:t>Healing and Activating with the Triumph of Spirit</w:t>
      </w:r>
      <w:r w:rsidR="00DB5ECC">
        <w:t xml:space="preserve">. Each book provides context, content, and additional information which will help you deepen your understanding of the archetypes. </w:t>
      </w:r>
    </w:p>
    <w:p w:rsidR="0081417E" w:rsidRDefault="0081417E" w:rsidP="00E474A2">
      <w:r>
        <w:t xml:space="preserve">Once you have read the TOSAS books once, </w:t>
      </w:r>
      <w:r w:rsidR="004C2248">
        <w:t xml:space="preserve">you can </w:t>
      </w:r>
      <w:r>
        <w:t xml:space="preserve">study each card individually. Pick a card in whatever </w:t>
      </w:r>
      <w:r>
        <w:lastRenderedPageBreak/>
        <w:t>manner you choose. Read the card information from all three TOSAS resources.</w:t>
      </w:r>
      <w:r w:rsidR="004C2248">
        <w:t xml:space="preserve"> Meditate and consider.</w:t>
      </w:r>
      <w:r>
        <w:t xml:space="preserve"> </w:t>
      </w:r>
    </w:p>
    <w:p w:rsidR="00B1290C" w:rsidRDefault="00DC56D8" w:rsidP="00E474A2">
      <w:r>
        <w:t>Your best bet is to spend a few days with a single card.</w:t>
      </w:r>
      <w:r w:rsidR="004C2248">
        <w:t xml:space="preserve"> Take it with you and display it in your workspace if possible, to help keep you focused. </w:t>
      </w:r>
      <w:r w:rsidR="004C2248" w:rsidRPr="006A40EC">
        <w:rPr>
          <w:noProof/>
        </w:rPr>
        <w:t>Read through each of the entries a few times</w:t>
      </w:r>
      <w:r w:rsidR="003A726C" w:rsidRPr="006A40EC">
        <w:rPr>
          <w:noProof/>
        </w:rPr>
        <w:t>.</w:t>
      </w:r>
      <w:r w:rsidR="003A726C">
        <w:t xml:space="preserve"> Focus on </w:t>
      </w:r>
      <w:r w:rsidR="004C2248" w:rsidRPr="004C2248">
        <w:rPr>
          <w:b/>
          <w:bCs/>
        </w:rPr>
        <w:t>dismissing</w:t>
      </w:r>
      <w:r w:rsidR="004C2248">
        <w:t xml:space="preserve"> the old energy and </w:t>
      </w:r>
      <w:r w:rsidR="004C2248">
        <w:rPr>
          <w:b/>
          <w:bCs/>
        </w:rPr>
        <w:t xml:space="preserve">getting into </w:t>
      </w:r>
      <w:r w:rsidR="004C2248">
        <w:t xml:space="preserve">the new. </w:t>
      </w:r>
      <w:r w:rsidR="003A726C">
        <w:t xml:space="preserve">Practice. Pay attention to the ideas in your head. </w:t>
      </w:r>
      <w:r w:rsidR="00E474A2">
        <w:t xml:space="preserve">Notice whenever an old energy idea appears, and then consciously erase that idea from your mind. For example, if somebody says to you “life is a series of lessons,” or if you find yourself thinking this old energy idea, remind yourself of the </w:t>
      </w:r>
      <w:r w:rsidR="003A726C" w:rsidRPr="003A726C">
        <w:rPr>
          <w:b/>
          <w:bCs/>
        </w:rPr>
        <w:t>j</w:t>
      </w:r>
      <w:r w:rsidR="00E474A2" w:rsidRPr="003A726C">
        <w:rPr>
          <w:b/>
          <w:bCs/>
        </w:rPr>
        <w:t>oyful</w:t>
      </w:r>
      <w:r w:rsidR="00E474A2">
        <w:t xml:space="preserve"> </w:t>
      </w:r>
      <w:r w:rsidR="003A726C">
        <w:t xml:space="preserve">and </w:t>
      </w:r>
      <w:r w:rsidR="003A726C">
        <w:rPr>
          <w:b/>
          <w:bCs/>
        </w:rPr>
        <w:t xml:space="preserve">master </w:t>
      </w:r>
      <w:r w:rsidR="00E474A2">
        <w:t>archetype</w:t>
      </w:r>
      <w:r w:rsidR="003A726C">
        <w:t xml:space="preserve">s, </w:t>
      </w:r>
      <w:r w:rsidR="00E474A2">
        <w:t xml:space="preserve">which say that life is </w:t>
      </w:r>
      <w:r w:rsidR="003A726C">
        <w:t xml:space="preserve">a </w:t>
      </w:r>
      <w:r w:rsidR="00E474A2">
        <w:t xml:space="preserve">playground for </w:t>
      </w:r>
      <w:r w:rsidR="00E474A2" w:rsidRPr="006A40EC">
        <w:rPr>
          <w:noProof/>
        </w:rPr>
        <w:t>Consciousness</w:t>
      </w:r>
      <w:r w:rsidR="00031A62">
        <w:rPr>
          <w:noProof/>
        </w:rPr>
        <w:fldChar w:fldCharType="begin"/>
      </w:r>
      <w:r w:rsidR="00031A62">
        <w:instrText xml:space="preserve"> XE "</w:instrText>
      </w:r>
      <w:r w:rsidR="00031A62" w:rsidRPr="00524CF0">
        <w:rPr>
          <w:noProof/>
        </w:rPr>
        <w:instrText>Consciousness</w:instrText>
      </w:r>
      <w:r w:rsidR="00031A62">
        <w:instrText xml:space="preserve">" </w:instrText>
      </w:r>
      <w:r w:rsidR="00031A62">
        <w:rPr>
          <w:noProof/>
        </w:rPr>
        <w:fldChar w:fldCharType="end"/>
      </w:r>
      <w:r w:rsidR="00E474A2">
        <w:t xml:space="preserve"> </w:t>
      </w:r>
      <w:r w:rsidR="003A726C">
        <w:t xml:space="preserve">and you are a masterful co-creator. </w:t>
      </w:r>
      <w:r w:rsidR="00E474A2">
        <w:t xml:space="preserve">Keep repeating the new energy idea until the old energy one never comes up in your mind again. </w:t>
      </w:r>
    </w:p>
    <w:p w:rsidR="00DC56D8" w:rsidRDefault="00B1290C" w:rsidP="00E474A2">
      <w:r w:rsidRPr="00285E59">
        <w:rPr>
          <w:noProof/>
        </w:rPr>
        <w:t xml:space="preserve">As you work to purify your thinking, refer back to the </w:t>
      </w:r>
      <w:r w:rsidR="003A726C">
        <w:rPr>
          <w:noProof/>
        </w:rPr>
        <w:t xml:space="preserve">entries from each of the TOSAS books. </w:t>
      </w:r>
      <w:r w:rsidR="003A726C">
        <w:t xml:space="preserve">It’s easiest </w:t>
      </w:r>
      <w:r>
        <w:t>with the online version</w:t>
      </w:r>
      <w:r w:rsidR="003A726C">
        <w:t xml:space="preserve"> (</w:t>
      </w:r>
      <w:hyperlink r:id="rId12" w:history="1">
        <w:r w:rsidR="003A726C" w:rsidRPr="00413638">
          <w:rPr>
            <w:rStyle w:val="Hyperlink"/>
            <w:rFonts w:cstheme="minorBidi"/>
            <w:noProof w:val="0"/>
            <w:lang w:bidi="ar-SA"/>
          </w:rPr>
          <w:t>https://tosas.lightningpath.org</w:t>
        </w:r>
      </w:hyperlink>
      <w:r w:rsidR="003A726C">
        <w:t xml:space="preserve">) which contains all the </w:t>
      </w:r>
      <w:r w:rsidR="00293B8C">
        <w:t>entries on a single page</w:t>
      </w:r>
      <w:r>
        <w:t xml:space="preserve">. </w:t>
      </w:r>
    </w:p>
    <w:p w:rsidR="00DC56D8" w:rsidRDefault="0081417E" w:rsidP="00DC56D8">
      <w:r>
        <w:t xml:space="preserve">Finally, </w:t>
      </w:r>
      <w:r w:rsidR="003A726C">
        <w:t xml:space="preserve">remember, </w:t>
      </w:r>
      <w:r w:rsidR="00DC56D8">
        <w:t xml:space="preserve">the best way to make forward progress is with persistence and discipline. </w:t>
      </w:r>
      <w:r w:rsidR="003A726C">
        <w:t>Devote a little time to reprogramming and “implant removal” every day</w:t>
      </w:r>
      <w:r w:rsidR="00293B8C">
        <w:t>, and you will make progress forward</w:t>
      </w:r>
      <w:r w:rsidR="003A726C">
        <w:t xml:space="preserve">. It goes slow at first, but accelerates </w:t>
      </w:r>
      <w:r w:rsidR="00293B8C">
        <w:t>over time.</w:t>
      </w:r>
    </w:p>
    <w:p w:rsidR="00DC56D8" w:rsidRDefault="00DC56D8" w:rsidP="00DC56D8">
      <w:pPr>
        <w:pStyle w:val="Heading2"/>
      </w:pPr>
      <w:r>
        <w:t>Enhancing your connection</w:t>
      </w:r>
    </w:p>
    <w:p w:rsidR="003169B4" w:rsidRDefault="00DC56D8" w:rsidP="00DC56D8">
      <w:r>
        <w:t>Before turning you loose, I would like to say</w:t>
      </w:r>
      <w:r w:rsidRPr="00285E59">
        <w:rPr>
          <w:noProof/>
        </w:rPr>
        <w:t xml:space="preserve">, </w:t>
      </w:r>
      <w:r w:rsidR="003169B4">
        <w:rPr>
          <w:noProof/>
        </w:rPr>
        <w:t>it is helpful to approach these cards from multiple levels of Consciousness</w:t>
      </w:r>
      <w:r w:rsidR="00031A62">
        <w:rPr>
          <w:noProof/>
        </w:rPr>
        <w:fldChar w:fldCharType="begin"/>
      </w:r>
      <w:r w:rsidR="00031A62">
        <w:instrText xml:space="preserve"> XE "</w:instrText>
      </w:r>
      <w:r w:rsidR="00031A62" w:rsidRPr="00524CF0">
        <w:rPr>
          <w:noProof/>
        </w:rPr>
        <w:instrText>Consciousness</w:instrText>
      </w:r>
      <w:r w:rsidR="00031A62">
        <w:instrText xml:space="preserve">" </w:instrText>
      </w:r>
      <w:r w:rsidR="00031A62">
        <w:rPr>
          <w:noProof/>
        </w:rPr>
        <w:fldChar w:fldCharType="end"/>
      </w:r>
      <w:r w:rsidR="003169B4">
        <w:rPr>
          <w:noProof/>
        </w:rPr>
        <w:t xml:space="preserve">. That is, it is necessary to study the materials from normal consciousness, but it is also necessary to approach from higher levels as well. To achieve a higher level of Consciousness, make sure you are alone and </w:t>
      </w:r>
      <w:r w:rsidR="003169B4">
        <w:t xml:space="preserve">in a safe space. Relax, recite a </w:t>
      </w:r>
      <w:r>
        <w:t xml:space="preserve">connection </w:t>
      </w:r>
      <w:r>
        <w:lastRenderedPageBreak/>
        <w:t xml:space="preserve">mantra or visualization, </w:t>
      </w:r>
      <w:r w:rsidR="003169B4">
        <w:t xml:space="preserve">and use transcendental meditation, medicinal quality </w:t>
      </w:r>
      <w:r w:rsidR="003169B4">
        <w:rPr>
          <w:b/>
          <w:bCs/>
        </w:rPr>
        <w:t>c</w:t>
      </w:r>
      <w:r w:rsidRPr="00BD1812">
        <w:rPr>
          <w:b/>
          <w:bCs/>
        </w:rPr>
        <w:t xml:space="preserve">onnection </w:t>
      </w:r>
      <w:r w:rsidR="003169B4">
        <w:rPr>
          <w:b/>
          <w:bCs/>
        </w:rPr>
        <w:t>s</w:t>
      </w:r>
      <w:r w:rsidRPr="00BD1812">
        <w:rPr>
          <w:b/>
          <w:bCs/>
        </w:rPr>
        <w:t>upplement</w:t>
      </w:r>
      <w:r w:rsidR="003169B4">
        <w:rPr>
          <w:b/>
          <w:bCs/>
        </w:rPr>
        <w:t>s</w:t>
      </w:r>
      <w:r w:rsidR="00031A62">
        <w:rPr>
          <w:b/>
          <w:bCs/>
        </w:rPr>
        <w:fldChar w:fldCharType="begin"/>
      </w:r>
      <w:r w:rsidR="00031A62">
        <w:instrText xml:space="preserve"> XE "</w:instrText>
      </w:r>
      <w:r w:rsidR="00031A62" w:rsidRPr="00524CF0">
        <w:instrText>connection supplements</w:instrText>
      </w:r>
      <w:r w:rsidR="00031A62">
        <w:instrText xml:space="preserve">" </w:instrText>
      </w:r>
      <w:r w:rsidR="00031A62">
        <w:rPr>
          <w:b/>
          <w:bCs/>
        </w:rPr>
        <w:fldChar w:fldCharType="end"/>
      </w:r>
      <w:r>
        <w:rPr>
          <w:rStyle w:val="FootnoteReference"/>
        </w:rPr>
        <w:footnoteReference w:id="1"/>
      </w:r>
      <w:r w:rsidR="003169B4" w:rsidRPr="003169B4">
        <w:t xml:space="preserve">if legal in </w:t>
      </w:r>
      <w:r w:rsidR="003169B4">
        <w:t xml:space="preserve">your </w:t>
      </w:r>
      <w:r w:rsidR="003169B4" w:rsidRPr="003169B4">
        <w:t>area</w:t>
      </w:r>
      <w:r w:rsidR="003169B4">
        <w:t>,</w:t>
      </w:r>
      <w:r w:rsidR="003169B4" w:rsidRPr="003169B4">
        <w:rPr>
          <w:rStyle w:val="FootnoteReference"/>
        </w:rPr>
        <w:t xml:space="preserve"> </w:t>
      </w:r>
      <w:r w:rsidR="003169B4">
        <w:rPr>
          <w:rStyle w:val="FootnoteReference"/>
        </w:rPr>
        <w:footnoteReference w:id="2"/>
      </w:r>
      <w:r w:rsidR="003169B4">
        <w:t xml:space="preserve"> or whatever other technique you find effective. </w:t>
      </w:r>
    </w:p>
    <w:p w:rsidR="00DC56D8" w:rsidRDefault="00DC56D8" w:rsidP="00DC56D8">
      <w:pPr>
        <w:pStyle w:val="Heading2"/>
      </w:pPr>
      <w:r>
        <w:t>Read through at least once</w:t>
      </w:r>
    </w:p>
    <w:p w:rsidR="00DC56D8" w:rsidRDefault="00DC56D8" w:rsidP="0081417E">
      <w:r>
        <w:t xml:space="preserve">Finally, </w:t>
      </w:r>
      <w:r w:rsidR="005E413C">
        <w:t xml:space="preserve">this bears repeating so I’ll repeat. </w:t>
      </w:r>
      <w:r>
        <w:t>I</w:t>
      </w:r>
      <w:r w:rsidR="003169B4">
        <w:t xml:space="preserve"> will repeat it. I </w:t>
      </w:r>
      <w:r>
        <w:t xml:space="preserve">recommend you read through </w:t>
      </w:r>
      <w:r w:rsidR="003169B4">
        <w:t xml:space="preserve">all TOSAS </w:t>
      </w:r>
      <w:r>
        <w:t>book</w:t>
      </w:r>
      <w:r w:rsidR="003169B4">
        <w:t>s</w:t>
      </w:r>
      <w:r>
        <w:t xml:space="preserve"> at least once</w:t>
      </w:r>
      <w:r w:rsidR="003169B4">
        <w:t>, so you can get the overall lay of the land</w:t>
      </w:r>
      <w:r>
        <w:t>. There is additional instruction embedded in the first few entries. If you do not read those entries, you might struggle with the rest of the book.</w:t>
      </w:r>
    </w:p>
    <w:p w:rsidR="00504780" w:rsidRDefault="004D4A1A" w:rsidP="00031A62">
      <w:pPr>
        <w:pStyle w:val="Heading1"/>
      </w:pPr>
      <w:bookmarkStart w:id="3" w:name="_Toc518359601"/>
      <w:r>
        <w:rPr>
          <w:noProof/>
          <w:lang w:eastAsia="en-US" w:bidi="sa-IN"/>
        </w:rPr>
        <w:lastRenderedPageBreak/>
        <w:drawing>
          <wp:anchor distT="0" distB="0" distL="114300" distR="114300" simplePos="0" relativeHeight="251658240" behindDoc="1" locked="0" layoutInCell="1" allowOverlap="1">
            <wp:simplePos x="0" y="0"/>
            <wp:positionH relativeFrom="column">
              <wp:posOffset>3883660</wp:posOffset>
            </wp:positionH>
            <wp:positionV relativeFrom="paragraph">
              <wp:posOffset>275590</wp:posOffset>
            </wp:positionV>
            <wp:extent cx="1949450" cy="3209290"/>
            <wp:effectExtent l="0" t="0" r="0" b="0"/>
            <wp:wrapThrough wrapText="bothSides">
              <wp:wrapPolygon edited="0">
                <wp:start x="0" y="0"/>
                <wp:lineTo x="0" y="21412"/>
                <wp:lineTo x="21319" y="21412"/>
                <wp:lineTo x="21319" y="0"/>
                <wp:lineTo x="0" y="0"/>
              </wp:wrapPolygon>
            </wp:wrapThrough>
            <wp:docPr id="3" name="Picture 2" descr="tarot-devil-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rot-devil-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9450" cy="3209290"/>
                    </a:xfrm>
                    <a:prstGeom prst="rect">
                      <a:avLst/>
                    </a:prstGeom>
                    <a:noFill/>
                  </pic:spPr>
                </pic:pic>
              </a:graphicData>
            </a:graphic>
            <wp14:sizeRelH relativeFrom="page">
              <wp14:pctWidth>0</wp14:pctWidth>
            </wp14:sizeRelH>
            <wp14:sizeRelV relativeFrom="page">
              <wp14:pctHeight>0</wp14:pctHeight>
            </wp14:sizeRelV>
          </wp:anchor>
        </w:drawing>
      </w:r>
      <w:r w:rsidR="0081417E">
        <w:t>A</w:t>
      </w:r>
      <w:r w:rsidR="00A549FB">
        <w:t>rchetypal cleansing</w:t>
      </w:r>
      <w:bookmarkEnd w:id="3"/>
    </w:p>
    <w:p w:rsidR="006558B0" w:rsidRDefault="00BD029D" w:rsidP="006558B0">
      <w:r>
        <w:t>Recognize, root out, and replace</w:t>
      </w:r>
      <w:r w:rsidR="006558B0">
        <w:t>.</w:t>
      </w:r>
    </w:p>
    <w:p w:rsidR="006558B0" w:rsidRDefault="006558B0" w:rsidP="006558B0">
      <w:r>
        <w:t>Recognize, root out, and replace.</w:t>
      </w:r>
    </w:p>
    <w:p w:rsidR="006558B0" w:rsidRDefault="006558B0" w:rsidP="006558B0">
      <w:r>
        <w:t>Recognize, root out, and replace.</w:t>
      </w:r>
    </w:p>
    <w:p w:rsidR="006558B0" w:rsidRDefault="006558B0" w:rsidP="006558B0">
      <w:r w:rsidRPr="00E7549B">
        <w:rPr>
          <w:noProof/>
        </w:rPr>
        <w:t>This</w:t>
      </w:r>
      <w:r>
        <w:t xml:space="preserve"> is your new L</w:t>
      </w:r>
      <w:r w:rsidR="00424E1B">
        <w:t xml:space="preserve">ightning </w:t>
      </w:r>
      <w:r>
        <w:t>P</w:t>
      </w:r>
      <w:r w:rsidR="00424E1B">
        <w:t>ath</w:t>
      </w:r>
      <w:r>
        <w:t xml:space="preserve"> mantra. </w:t>
      </w:r>
    </w:p>
    <w:p w:rsidR="00F2562B" w:rsidRDefault="00BD029D" w:rsidP="006558B0">
      <w:r w:rsidRPr="0006399B">
        <w:rPr>
          <w:i/>
          <w:iCs/>
        </w:rPr>
        <w:t>Recognize</w:t>
      </w:r>
      <w:r>
        <w:t xml:space="preserve"> the limiting </w:t>
      </w:r>
      <w:r w:rsidR="000D5799" w:rsidRPr="000D5799">
        <w:rPr>
          <w:b/>
          <w:bCs/>
        </w:rPr>
        <w:t>old ene</w:t>
      </w:r>
      <w:r w:rsidR="000D5799" w:rsidRPr="00882901">
        <w:rPr>
          <w:b/>
          <w:bCs/>
        </w:rPr>
        <w:t xml:space="preserve">rgy </w:t>
      </w:r>
      <w:r w:rsidRPr="00882901">
        <w:rPr>
          <w:b/>
          <w:bCs/>
        </w:rPr>
        <w:t>archetypes</w:t>
      </w:r>
      <w:r w:rsidR="00031A62">
        <w:rPr>
          <w:b/>
          <w:bCs/>
        </w:rPr>
        <w:fldChar w:fldCharType="begin"/>
      </w:r>
      <w:r w:rsidR="00031A62">
        <w:instrText xml:space="preserve"> XE "</w:instrText>
      </w:r>
      <w:r w:rsidR="00031A62" w:rsidRPr="00524CF0">
        <w:instrText>old energy archetypes</w:instrText>
      </w:r>
      <w:r w:rsidR="00031A62">
        <w:instrText xml:space="preserve">" </w:instrText>
      </w:r>
      <w:r w:rsidR="00031A62">
        <w:rPr>
          <w:b/>
          <w:bCs/>
        </w:rPr>
        <w:fldChar w:fldCharType="end"/>
      </w:r>
      <w:r w:rsidRPr="00882901">
        <w:rPr>
          <w:b/>
          <w:bCs/>
        </w:rPr>
        <w:t xml:space="preserve"> </w:t>
      </w:r>
      <w:r>
        <w:t xml:space="preserve">and </w:t>
      </w:r>
      <w:r w:rsidR="000D5799">
        <w:t xml:space="preserve">ideas </w:t>
      </w:r>
      <w:r>
        <w:t xml:space="preserve">that have </w:t>
      </w:r>
      <w:r w:rsidRPr="00E7549B">
        <w:rPr>
          <w:noProof/>
        </w:rPr>
        <w:t>been implanted</w:t>
      </w:r>
      <w:r w:rsidR="006558B0">
        <w:t xml:space="preserve"> in your </w:t>
      </w:r>
      <w:r w:rsidR="000D5799">
        <w:t>brain.</w:t>
      </w:r>
      <w:r w:rsidR="0006399B">
        <w:t xml:space="preserve"> </w:t>
      </w:r>
      <w:r w:rsidR="006558B0" w:rsidRPr="0006399B">
        <w:rPr>
          <w:i/>
          <w:iCs/>
        </w:rPr>
        <w:t>R</w:t>
      </w:r>
      <w:r w:rsidRPr="0006399B">
        <w:rPr>
          <w:i/>
          <w:iCs/>
        </w:rPr>
        <w:t>oot out</w:t>
      </w:r>
      <w:r>
        <w:t xml:space="preserve"> </w:t>
      </w:r>
      <w:r w:rsidR="006558B0">
        <w:t xml:space="preserve">until </w:t>
      </w:r>
      <w:r w:rsidR="00F2562B">
        <w:t xml:space="preserve">all the </w:t>
      </w:r>
      <w:r w:rsidR="006558B0">
        <w:t>slimy molecule</w:t>
      </w:r>
      <w:r w:rsidR="00F2562B">
        <w:t xml:space="preserve">s </w:t>
      </w:r>
      <w:r w:rsidR="00F2562B" w:rsidRPr="00E7549B">
        <w:rPr>
          <w:noProof/>
        </w:rPr>
        <w:t xml:space="preserve">are </w:t>
      </w:r>
      <w:r w:rsidR="006558B0" w:rsidRPr="00E7549B">
        <w:rPr>
          <w:noProof/>
        </w:rPr>
        <w:t>excised</w:t>
      </w:r>
      <w:r w:rsidR="006558B0">
        <w:t xml:space="preserve"> from your mind.</w:t>
      </w:r>
      <w:r w:rsidR="0006399B">
        <w:t xml:space="preserve"> </w:t>
      </w:r>
      <w:r w:rsidR="00F2562B" w:rsidRPr="0006399B">
        <w:rPr>
          <w:i/>
          <w:iCs/>
        </w:rPr>
        <w:t>Replace</w:t>
      </w:r>
      <w:r w:rsidR="00F2562B">
        <w:t xml:space="preserve"> </w:t>
      </w:r>
      <w:r w:rsidR="00D35F43">
        <w:t>old energy</w:t>
      </w:r>
      <w:r w:rsidR="00F2562B">
        <w:t xml:space="preserve"> archetypes with </w:t>
      </w:r>
      <w:r w:rsidR="000D5799">
        <w:t xml:space="preserve">the </w:t>
      </w:r>
      <w:r w:rsidR="00F2562B">
        <w:t xml:space="preserve">shiny and clean </w:t>
      </w:r>
      <w:r w:rsidR="000D5799" w:rsidRPr="00882901">
        <w:rPr>
          <w:b/>
          <w:bCs/>
        </w:rPr>
        <w:t xml:space="preserve">new energy </w:t>
      </w:r>
      <w:r w:rsidR="00882901" w:rsidRPr="00882901">
        <w:rPr>
          <w:b/>
          <w:bCs/>
        </w:rPr>
        <w:t>archetypes</w:t>
      </w:r>
      <w:r w:rsidR="00031A62">
        <w:rPr>
          <w:b/>
          <w:bCs/>
        </w:rPr>
        <w:fldChar w:fldCharType="begin"/>
      </w:r>
      <w:r w:rsidR="00031A62">
        <w:instrText xml:space="preserve"> XE "</w:instrText>
      </w:r>
      <w:r w:rsidR="00031A62" w:rsidRPr="00524CF0">
        <w:instrText>new energy archetypes</w:instrText>
      </w:r>
      <w:r w:rsidR="00031A62">
        <w:instrText xml:space="preserve">" </w:instrText>
      </w:r>
      <w:r w:rsidR="00031A62">
        <w:rPr>
          <w:b/>
          <w:bCs/>
        </w:rPr>
        <w:fldChar w:fldCharType="end"/>
      </w:r>
      <w:r w:rsidR="00882901">
        <w:t xml:space="preserve"> of the </w:t>
      </w:r>
      <w:r w:rsidR="00F2562B" w:rsidRPr="000D5799">
        <w:rPr>
          <w:i/>
          <w:iCs/>
        </w:rPr>
        <w:t>Triumph of Spirit</w:t>
      </w:r>
      <w:r w:rsidR="00F2562B">
        <w:t xml:space="preserve"> </w:t>
      </w:r>
      <w:r w:rsidR="00882901" w:rsidRPr="00D35F43">
        <w:rPr>
          <w:i/>
          <w:iCs/>
        </w:rPr>
        <w:t>A</w:t>
      </w:r>
      <w:r w:rsidR="00F2562B" w:rsidRPr="00D35F43">
        <w:rPr>
          <w:i/>
          <w:iCs/>
        </w:rPr>
        <w:t>rchetype</w:t>
      </w:r>
      <w:r w:rsidR="00882901" w:rsidRPr="00D35F43">
        <w:rPr>
          <w:i/>
          <w:iCs/>
        </w:rPr>
        <w:t xml:space="preserve"> System</w:t>
      </w:r>
      <w:r w:rsidR="00882901">
        <w:t xml:space="preserve"> (TOSAS)</w:t>
      </w:r>
      <w:r w:rsidR="00F2562B">
        <w:t xml:space="preserve">. </w:t>
      </w:r>
    </w:p>
    <w:p w:rsidR="007F4648" w:rsidRDefault="00E7549B" w:rsidP="00CC4A1B">
      <w:r>
        <w:rPr>
          <w:noProof/>
          <w:lang w:val="en-US" w:bidi="sa-IN"/>
        </w:rPr>
        <w:drawing>
          <wp:anchor distT="0" distB="0" distL="114300" distR="114300" simplePos="0" relativeHeight="251657216" behindDoc="1" locked="0" layoutInCell="1" allowOverlap="1">
            <wp:simplePos x="0" y="0"/>
            <wp:positionH relativeFrom="column">
              <wp:posOffset>3848376</wp:posOffset>
            </wp:positionH>
            <wp:positionV relativeFrom="paragraph">
              <wp:posOffset>315703</wp:posOffset>
            </wp:positionV>
            <wp:extent cx="1943735" cy="2717165"/>
            <wp:effectExtent l="0" t="0" r="0" b="6985"/>
            <wp:wrapNone/>
            <wp:docPr id="2" name="Picture 2" descr="_EMANCIP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_EMANCIPATI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3735" cy="2717165"/>
                    </a:xfrm>
                    <a:prstGeom prst="rect">
                      <a:avLst/>
                    </a:prstGeom>
                    <a:noFill/>
                  </pic:spPr>
                </pic:pic>
              </a:graphicData>
            </a:graphic>
            <wp14:sizeRelH relativeFrom="page">
              <wp14:pctWidth>0</wp14:pctWidth>
            </wp14:sizeRelH>
            <wp14:sizeRelV relativeFrom="page">
              <wp14:pctHeight>0</wp14:pctHeight>
            </wp14:sizeRelV>
          </wp:anchor>
        </w:drawing>
      </w:r>
      <w:r w:rsidR="000D5799">
        <w:t xml:space="preserve">The goal of </w:t>
      </w:r>
      <w:r>
        <w:t xml:space="preserve">the TOSAS and </w:t>
      </w:r>
      <w:r w:rsidR="000D5799">
        <w:t>this book</w:t>
      </w:r>
      <w:r w:rsidR="00882901">
        <w:t xml:space="preserve"> </w:t>
      </w:r>
      <w:r w:rsidR="002C520F">
        <w:t>is</w:t>
      </w:r>
      <w:r w:rsidR="00882901">
        <w:t xml:space="preserve"> </w:t>
      </w:r>
      <w:r w:rsidR="002C520F">
        <w:t xml:space="preserve">to help you </w:t>
      </w:r>
      <w:r w:rsidR="00882901">
        <w:t xml:space="preserve">recognize, root out, and </w:t>
      </w:r>
      <w:r w:rsidR="002C520F">
        <w:t xml:space="preserve">replace enslaving </w:t>
      </w:r>
      <w:r w:rsidR="002C520F" w:rsidRPr="00D35F43">
        <w:t xml:space="preserve">old energy </w:t>
      </w:r>
      <w:r w:rsidR="002C520F">
        <w:t>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2C520F">
        <w:t xml:space="preserve"> with emancipating</w:t>
      </w:r>
      <w:r w:rsidR="002C520F" w:rsidRPr="00D35F43">
        <w:t xml:space="preserve">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rsidR="002C520F" w:rsidRPr="00D35F43">
        <w:t xml:space="preserve">, </w:t>
      </w:r>
      <w:r w:rsidR="002C520F">
        <w:t xml:space="preserve">and to help you do this as quickly and efficiently as possible. </w:t>
      </w:r>
    </w:p>
    <w:p w:rsidR="00E7549B" w:rsidRDefault="007F4648" w:rsidP="00CC4A1B">
      <w:r>
        <w:t xml:space="preserve">Why would you want to do that? </w:t>
      </w:r>
      <w:r w:rsidR="00741F97">
        <w:t xml:space="preserve">For two </w:t>
      </w:r>
      <w:r>
        <w:t>reasons</w:t>
      </w:r>
      <w:r w:rsidR="00741F97">
        <w:t xml:space="preserve">. </w:t>
      </w:r>
    </w:p>
    <w:p w:rsidR="0067266E" w:rsidRDefault="00741F97" w:rsidP="00CC4A1B">
      <w:r w:rsidRPr="00821A91">
        <w:rPr>
          <w:i/>
          <w:iCs/>
        </w:rPr>
        <w:t>Reason one</w:t>
      </w:r>
      <w:r>
        <w:t xml:space="preserve"> we have already discussed in the introductory TOSAS books,</w:t>
      </w:r>
      <w:r>
        <w:rPr>
          <w:rStyle w:val="FootnoteReference"/>
        </w:rPr>
        <w:footnoteReference w:id="3"/>
      </w:r>
      <w:r>
        <w:t xml:space="preserve"> and that is simply that the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are limiting, even enslaving. Old energy archetypes are not designed to emancipate and empower you. They are designed to make you into a docile, compliant, self-doubting, worker bee. </w:t>
      </w:r>
      <w:r w:rsidRPr="00E7549B">
        <w:rPr>
          <w:noProof/>
        </w:rPr>
        <w:t>This</w:t>
      </w:r>
      <w:r>
        <w:t xml:space="preserve"> might seem like a controversial statement, but it is not exactly a secret. </w:t>
      </w:r>
      <w:r w:rsidR="00821A91">
        <w:t>As we have seen, a</w:t>
      </w:r>
      <w:r>
        <w:t xml:space="preserve">uthors of the old energy archetypes are quite </w:t>
      </w:r>
      <w:r w:rsidR="006B21BE">
        <w:t xml:space="preserve">open and </w:t>
      </w:r>
      <w:r>
        <w:t>direct about</w:t>
      </w:r>
      <w:r w:rsidR="00F23C6F">
        <w:t xml:space="preserve"> it</w:t>
      </w:r>
      <w:r>
        <w:t xml:space="preserve">, </w:t>
      </w:r>
      <w:r w:rsidRPr="00D612BD">
        <w:rPr>
          <w:noProof/>
        </w:rPr>
        <w:t xml:space="preserve">as </w:t>
      </w:r>
      <w:r w:rsidRPr="00D612BD">
        <w:rPr>
          <w:noProof/>
        </w:rPr>
        <w:lastRenderedPageBreak/>
        <w:t>for example</w:t>
      </w:r>
      <w:r>
        <w:t xml:space="preserve"> in the Rider-Waite Devil card which shows Adam and Eve enslaved and in</w:t>
      </w:r>
      <w:r w:rsidR="006156EC">
        <w:t xml:space="preserve"> </w:t>
      </w:r>
      <w:r>
        <w:t>chains</w:t>
      </w:r>
      <w:r w:rsidR="00821A91">
        <w:t xml:space="preserve">, or in the many references to subservience and deference to authority peppered throughout </w:t>
      </w:r>
      <w:r w:rsidR="00E7549B">
        <w:t xml:space="preserve">the old energy tarot </w:t>
      </w:r>
      <w:r w:rsidR="00821A91">
        <w:t>deck</w:t>
      </w:r>
      <w:r w:rsidR="006156EC">
        <w:t xml:space="preserve">. </w:t>
      </w:r>
    </w:p>
    <w:p w:rsidR="007F4648" w:rsidRDefault="00821A91" w:rsidP="00CC4A1B">
      <w:r>
        <w:t>I</w:t>
      </w:r>
      <w:r w:rsidR="006156EC">
        <w:t xml:space="preserve">n </w:t>
      </w:r>
      <w:r w:rsidR="006156EC" w:rsidRPr="0002385A">
        <w:rPr>
          <w:noProof/>
        </w:rPr>
        <w:t>contrast</w:t>
      </w:r>
      <w:r>
        <w:rPr>
          <w:noProof/>
        </w:rPr>
        <w:t xml:space="preserve"> to </w:t>
      </w:r>
      <w:r w:rsidR="006156EC">
        <w:t>the enslaving nature of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6156EC">
        <w:t xml:space="preserve">, </w:t>
      </w:r>
      <w:r w:rsidR="006B21BE">
        <w:t xml:space="preserve">the Triumph of Spirit </w:t>
      </w:r>
      <w:r w:rsidR="006156EC">
        <w:t>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rsidR="006156EC">
        <w:t xml:space="preserve"> uplift, </w:t>
      </w:r>
      <w:r w:rsidR="006156EC" w:rsidRPr="00D612BD">
        <w:rPr>
          <w:noProof/>
        </w:rPr>
        <w:t>empower,</w:t>
      </w:r>
      <w:r w:rsidR="006156EC">
        <w:t xml:space="preserve"> and emancipate.</w:t>
      </w:r>
      <w:r w:rsidR="0067266E">
        <w:t xml:space="preserve"> </w:t>
      </w:r>
      <w:r w:rsidR="006156EC">
        <w:t xml:space="preserve">Just as </w:t>
      </w:r>
      <w:r w:rsidR="006156EC" w:rsidRPr="00E7549B">
        <w:rPr>
          <w:i/>
          <w:iCs/>
        </w:rPr>
        <w:t>enslavement</w:t>
      </w:r>
      <w:r w:rsidR="006156EC">
        <w:t xml:space="preserve"> </w:t>
      </w:r>
      <w:r w:rsidR="006156EC" w:rsidRPr="00D612BD">
        <w:rPr>
          <w:noProof/>
        </w:rPr>
        <w:t>is written</w:t>
      </w:r>
      <w:r w:rsidR="006156EC">
        <w:t xml:space="preserve"> into the old energy cards, </w:t>
      </w:r>
      <w:r w:rsidR="006156EC" w:rsidRPr="00E7549B">
        <w:rPr>
          <w:i/>
          <w:iCs/>
        </w:rPr>
        <w:t>emancipation</w:t>
      </w:r>
      <w:r w:rsidR="006156EC">
        <w:t xml:space="preserve"> (spiritual, emotional, psychological, etc.) </w:t>
      </w:r>
      <w:r w:rsidR="006156EC" w:rsidRPr="00D612BD">
        <w:rPr>
          <w:noProof/>
        </w:rPr>
        <w:t>is written</w:t>
      </w:r>
      <w:r w:rsidR="006156EC">
        <w:t xml:space="preserve"> into new energy archetypal imagery.</w:t>
      </w:r>
      <w:r w:rsidR="00BC311C">
        <w:t xml:space="preserve"> </w:t>
      </w:r>
      <w:r w:rsidR="006B21BE">
        <w:t xml:space="preserve">Again, this is it not hidden or obscured in any way. All TOSAS </w:t>
      </w:r>
      <w:r w:rsidR="00E7549B">
        <w:t xml:space="preserve">meanings are </w:t>
      </w:r>
      <w:r w:rsidR="006B21BE">
        <w:t>on the surface and presented clearly.</w:t>
      </w:r>
    </w:p>
    <w:p w:rsidR="00821A91" w:rsidRDefault="00E7549B" w:rsidP="00CC4A1B">
      <w:r>
        <w:rPr>
          <w:noProof/>
        </w:rPr>
        <w:t>It is your choice of course, but w</w:t>
      </w:r>
      <w:r w:rsidR="00821A91">
        <w:t>hen considering the difference between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821A91">
        <w:t xml:space="preserve"> and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rsidR="00821A91">
        <w:t xml:space="preserve">, </w:t>
      </w:r>
      <w:r>
        <w:t xml:space="preserve">I feel </w:t>
      </w:r>
      <w:r w:rsidR="00821A91">
        <w:t>it</w:t>
      </w:r>
      <w:r>
        <w:t xml:space="preserve"> i</w:t>
      </w:r>
      <w:r w:rsidR="00821A91">
        <w:t xml:space="preserve">s better to think using archetypes designed to uplift and </w:t>
      </w:r>
      <w:r w:rsidR="00821A91" w:rsidRPr="00E7549B">
        <w:t>emancipate</w:t>
      </w:r>
      <w:r w:rsidR="00821A91" w:rsidRPr="00E7549B">
        <w:rPr>
          <w:b/>
          <w:bCs/>
        </w:rPr>
        <w:t xml:space="preserve"> </w:t>
      </w:r>
      <w:r w:rsidR="00821A91" w:rsidRPr="00E7549B">
        <w:t xml:space="preserve">rather than </w:t>
      </w:r>
      <w:r>
        <w:t xml:space="preserve">archetypes designed to </w:t>
      </w:r>
      <w:r w:rsidR="00821A91" w:rsidRPr="00E7549B">
        <w:t>diminish and enslave.</w:t>
      </w:r>
      <w:r w:rsidR="00821A91" w:rsidRPr="00E7549B">
        <w:rPr>
          <w:b/>
          <w:bCs/>
        </w:rPr>
        <w:t xml:space="preserve"> </w:t>
      </w:r>
      <w:r w:rsidR="0067266E" w:rsidRPr="00E7549B">
        <w:rPr>
          <w:b/>
          <w:bCs/>
        </w:rPr>
        <w:t xml:space="preserve">Who </w:t>
      </w:r>
      <w:r w:rsidR="0067266E">
        <w:t xml:space="preserve">wants to go through life bound </w:t>
      </w:r>
      <w:r>
        <w:t>in s</w:t>
      </w:r>
      <w:r w:rsidR="0067266E">
        <w:t>ystem chains</w:t>
      </w:r>
      <w:r>
        <w:t>, after all</w:t>
      </w:r>
      <w:r w:rsidR="0067266E">
        <w:t>?</w:t>
      </w:r>
    </w:p>
    <w:p w:rsidR="009366B5" w:rsidRDefault="00562335" w:rsidP="00CC4A1B">
      <w:r w:rsidRPr="00821A91">
        <w:rPr>
          <w:i/>
          <w:iCs/>
        </w:rPr>
        <w:t>The second</w:t>
      </w:r>
      <w:r w:rsidR="004B4E5E">
        <w:rPr>
          <w:i/>
          <w:iCs/>
        </w:rPr>
        <w:t xml:space="preserve">, and related, </w:t>
      </w:r>
      <w:r w:rsidRPr="00821A91">
        <w:rPr>
          <w:i/>
          <w:iCs/>
        </w:rPr>
        <w:t xml:space="preserve">reason </w:t>
      </w:r>
      <w:r>
        <w:t>why you want to replace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with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t xml:space="preserve"> is so you can establish </w:t>
      </w:r>
      <w:r w:rsidR="00CD10E8">
        <w:rPr>
          <w:b/>
          <w:bCs/>
        </w:rPr>
        <w:t>r</w:t>
      </w:r>
      <w:r w:rsidRPr="00562335">
        <w:rPr>
          <w:b/>
          <w:bCs/>
        </w:rPr>
        <w:t xml:space="preserve">ight </w:t>
      </w:r>
      <w:r w:rsidR="00CD10E8">
        <w:rPr>
          <w:b/>
          <w:bCs/>
        </w:rPr>
        <w:t>t</w:t>
      </w:r>
      <w:r w:rsidRPr="00562335">
        <w:rPr>
          <w:b/>
          <w:bCs/>
        </w:rPr>
        <w:t>hought</w:t>
      </w:r>
      <w:r w:rsidR="00031A62">
        <w:rPr>
          <w:b/>
          <w:bCs/>
        </w:rPr>
        <w:fldChar w:fldCharType="begin"/>
      </w:r>
      <w:r w:rsidR="00031A62">
        <w:instrText xml:space="preserve"> XE "</w:instrText>
      </w:r>
      <w:r w:rsidR="00031A62" w:rsidRPr="00524CF0">
        <w:instrText>right thought</w:instrText>
      </w:r>
      <w:r w:rsidR="00031A62">
        <w:instrText xml:space="preserve">" </w:instrText>
      </w:r>
      <w:r w:rsidR="00031A62">
        <w:rPr>
          <w:b/>
          <w:bCs/>
        </w:rPr>
        <w:fldChar w:fldCharType="end"/>
      </w:r>
      <w:r>
        <w:t xml:space="preserve">. You want to </w:t>
      </w:r>
      <w:r w:rsidR="00081B34">
        <w:t>establish right thought</w:t>
      </w:r>
      <w:r>
        <w:t xml:space="preserve"> b</w:t>
      </w:r>
      <w:r w:rsidR="00882901">
        <w:t>ecause</w:t>
      </w:r>
      <w:r w:rsidR="00D612BD">
        <w:t xml:space="preserve"> </w:t>
      </w:r>
      <w:r w:rsidR="00CD10E8">
        <w:rPr>
          <w:b/>
          <w:bCs/>
        </w:rPr>
        <w:t>w</w:t>
      </w:r>
      <w:r w:rsidR="00882901" w:rsidRPr="00882901">
        <w:rPr>
          <w:b/>
          <w:bCs/>
        </w:rPr>
        <w:t xml:space="preserve">rong </w:t>
      </w:r>
      <w:r w:rsidR="00CD10E8">
        <w:rPr>
          <w:b/>
          <w:bCs/>
        </w:rPr>
        <w:t>t</w:t>
      </w:r>
      <w:r w:rsidR="00882901" w:rsidRPr="00882901">
        <w:rPr>
          <w:b/>
          <w:bCs/>
        </w:rPr>
        <w:t>hought</w:t>
      </w:r>
      <w:r w:rsidR="00031A62">
        <w:rPr>
          <w:b/>
          <w:bCs/>
        </w:rPr>
        <w:fldChar w:fldCharType="begin"/>
      </w:r>
      <w:r w:rsidR="00031A62">
        <w:instrText xml:space="preserve"> XE "</w:instrText>
      </w:r>
      <w:r w:rsidR="00031A62" w:rsidRPr="00524CF0">
        <w:instrText>wrong thought</w:instrText>
      </w:r>
      <w:r w:rsidR="00031A62">
        <w:instrText xml:space="preserve">" </w:instrText>
      </w:r>
      <w:r w:rsidR="00031A62">
        <w:rPr>
          <w:b/>
          <w:bCs/>
        </w:rPr>
        <w:fldChar w:fldCharType="end"/>
      </w:r>
      <w:r w:rsidR="00882901">
        <w:t xml:space="preserve"> block</w:t>
      </w:r>
      <w:r w:rsidR="00F64E57">
        <w:t>s</w:t>
      </w:r>
      <w:r w:rsidR="00882901">
        <w:t xml:space="preserve"> out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5C7667">
        <w:t xml:space="preserve">, </w:t>
      </w:r>
      <w:r w:rsidR="00D35F43">
        <w:t>and prevent</w:t>
      </w:r>
      <w:r w:rsidR="00F64E57">
        <w:t>s</w:t>
      </w:r>
      <w:r w:rsidR="00D35F43">
        <w:t xml:space="preserve"> you from advancing </w:t>
      </w:r>
      <w:r w:rsidR="00F64E57">
        <w:t xml:space="preserve">towards stronger </w:t>
      </w:r>
      <w:r w:rsidR="00D35F43">
        <w:t>connection</w:t>
      </w:r>
      <w:r w:rsidR="00882901">
        <w:t xml:space="preserve">. </w:t>
      </w:r>
      <w:r w:rsidR="005E4251">
        <w:t xml:space="preserve">If you do not establish right thought, </w:t>
      </w:r>
      <w:r w:rsidR="0007535B">
        <w:t>C</w:t>
      </w:r>
      <w:r w:rsidR="00D35F43">
        <w:t>onsciousness will not be able to enter the physical unit</w:t>
      </w:r>
      <w:r w:rsidR="00F64E57">
        <w:t xml:space="preserve"> in greater strength</w:t>
      </w:r>
      <w:r w:rsidR="00D35F43">
        <w:t xml:space="preserve">. </w:t>
      </w:r>
    </w:p>
    <w:p w:rsidR="00882901" w:rsidRDefault="00882901" w:rsidP="00CC4A1B">
      <w:r>
        <w:t>It works like this.</w:t>
      </w:r>
      <w:r w:rsidR="00603633">
        <w:t xml:space="preserve"> </w:t>
      </w:r>
      <w:r>
        <w:t xml:space="preserve">Imagine that you are raised Catholic </w:t>
      </w:r>
      <w:r w:rsidRPr="00D612BD">
        <w:rPr>
          <w:noProof/>
        </w:rPr>
        <w:t>and</w:t>
      </w:r>
      <w:r>
        <w:t xml:space="preserve"> as part of that process, you </w:t>
      </w:r>
      <w:r w:rsidRPr="00D612BD">
        <w:rPr>
          <w:noProof/>
        </w:rPr>
        <w:t>are filled</w:t>
      </w:r>
      <w:r>
        <w:t xml:space="preserve"> with the fear of God. You are told over and over how </w:t>
      </w:r>
      <w:r w:rsidR="00BC190B">
        <w:t xml:space="preserve">bad </w:t>
      </w:r>
      <w:r w:rsidR="00F64E57">
        <w:t xml:space="preserve">folks </w:t>
      </w:r>
      <w:r w:rsidR="00BC190B">
        <w:t xml:space="preserve">should </w:t>
      </w:r>
      <w:r w:rsidR="00BC190B" w:rsidRPr="00D612BD">
        <w:rPr>
          <w:noProof/>
        </w:rPr>
        <w:t>be punished</w:t>
      </w:r>
      <w:r w:rsidR="00BC190B">
        <w:t xml:space="preserve"> and </w:t>
      </w:r>
      <w:r>
        <w:t>sinners burn</w:t>
      </w:r>
      <w:r w:rsidR="00BC190B">
        <w:t xml:space="preserve">ed. You </w:t>
      </w:r>
      <w:r w:rsidR="00BC190B" w:rsidRPr="00D612BD">
        <w:rPr>
          <w:noProof/>
        </w:rPr>
        <w:t>are told</w:t>
      </w:r>
      <w:r w:rsidR="00BC190B">
        <w:t xml:space="preserve"> that God is wrathful and judgmental and that </w:t>
      </w:r>
      <w:r w:rsidR="00F64E57">
        <w:t xml:space="preserve">you </w:t>
      </w:r>
      <w:r w:rsidR="0047751E">
        <w:t xml:space="preserve">had </w:t>
      </w:r>
      <w:r w:rsidR="00BC190B">
        <w:t xml:space="preserve">better watch out, or else. </w:t>
      </w:r>
    </w:p>
    <w:p w:rsidR="00B030D1" w:rsidRPr="0002385A" w:rsidRDefault="00686AD8" w:rsidP="009366B5">
      <w:pPr>
        <w:rPr>
          <w:noProof/>
        </w:rPr>
      </w:pPr>
      <w:r>
        <w:lastRenderedPageBreak/>
        <w:t xml:space="preserve">Now imagine that one day you </w:t>
      </w:r>
      <w:r w:rsidR="00603633">
        <w:t>experience</w:t>
      </w:r>
      <w:r>
        <w:t xml:space="preserve"> a </w:t>
      </w:r>
      <w:r w:rsidR="00CD10E8">
        <w:rPr>
          <w:b/>
          <w:bCs/>
        </w:rPr>
        <w:t>c</w:t>
      </w:r>
      <w:r w:rsidRPr="00686AD8">
        <w:rPr>
          <w:b/>
          <w:bCs/>
        </w:rPr>
        <w:t xml:space="preserve">onnection </w:t>
      </w:r>
      <w:r w:rsidR="00CD10E8">
        <w:rPr>
          <w:b/>
          <w:bCs/>
        </w:rPr>
        <w:t>e</w:t>
      </w:r>
      <w:r w:rsidRPr="00686AD8">
        <w:rPr>
          <w:b/>
          <w:bCs/>
        </w:rPr>
        <w:t>vent</w:t>
      </w:r>
      <w:r w:rsidR="00031A62">
        <w:rPr>
          <w:b/>
          <w:bCs/>
        </w:rPr>
        <w:fldChar w:fldCharType="begin"/>
      </w:r>
      <w:r w:rsidR="00031A62">
        <w:instrText xml:space="preserve"> XE "</w:instrText>
      </w:r>
      <w:r w:rsidR="00031A62" w:rsidRPr="00524CF0">
        <w:instrText>connection event</w:instrText>
      </w:r>
      <w:r w:rsidR="00031A62">
        <w:instrText xml:space="preserve">" </w:instrText>
      </w:r>
      <w:r w:rsidR="00031A62">
        <w:rPr>
          <w:b/>
          <w:bCs/>
        </w:rPr>
        <w:fldChar w:fldCharType="end"/>
      </w:r>
      <w:r w:rsidR="0047751E">
        <w:rPr>
          <w:b/>
          <w:bCs/>
        </w:rPr>
        <w:t>.</w:t>
      </w:r>
      <w:r w:rsidR="00F64E57" w:rsidRPr="004B4E5E">
        <w:rPr>
          <w:rStyle w:val="FootnoteReference"/>
        </w:rPr>
        <w:footnoteReference w:id="4"/>
      </w:r>
      <w:r w:rsidR="0047751E">
        <w:rPr>
          <w:b/>
          <w:bCs/>
        </w:rPr>
        <w:t xml:space="preserve"> </w:t>
      </w:r>
      <w:r w:rsidR="0047751E" w:rsidRPr="0047751E">
        <w:t>During that connection event,</w:t>
      </w:r>
      <w:r w:rsidR="0047751E">
        <w:t xml:space="preserve"> </w:t>
      </w:r>
      <w:r w:rsidR="0002385A">
        <w:t>C</w:t>
      </w:r>
      <w:r>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expands </w:t>
      </w:r>
      <w:r w:rsidR="0002385A">
        <w:t xml:space="preserve">into your physical unit </w:t>
      </w:r>
      <w:r>
        <w:t xml:space="preserve">for a brief time, </w:t>
      </w:r>
      <w:r w:rsidR="00603633">
        <w:t>“</w:t>
      </w:r>
      <w:r>
        <w:t>lightning up</w:t>
      </w:r>
      <w:r w:rsidR="00603633">
        <w:t>”</w:t>
      </w:r>
      <w:r>
        <w:t xml:space="preserve"> the room around you. </w:t>
      </w:r>
      <w:r w:rsidR="009366B5">
        <w:t xml:space="preserve">Imagine that during this connection event, you make a higher connection to Consciousness/God. </w:t>
      </w:r>
      <w:r>
        <w:t xml:space="preserve">Now imagine that during that connection event, your “fear of God” is </w:t>
      </w:r>
      <w:r w:rsidR="001D395C">
        <w:t xml:space="preserve">triggered. </w:t>
      </w:r>
      <w:r w:rsidR="009366B5">
        <w:t xml:space="preserve">While connected, you </w:t>
      </w:r>
      <w:r w:rsidR="0002385A">
        <w:t>become frightened of your</w:t>
      </w:r>
      <w:r w:rsidR="0002385A" w:rsidRPr="0002385A">
        <w:rPr>
          <w:noProof/>
        </w:rPr>
        <w:t xml:space="preserve"> </w:t>
      </w:r>
      <w:r w:rsidR="0002385A" w:rsidRPr="00285E59">
        <w:rPr>
          <w:noProof/>
        </w:rPr>
        <w:t>own</w:t>
      </w:r>
      <w:r w:rsidR="0002385A">
        <w:t xml:space="preserve"> Conscious Self</w:t>
      </w:r>
      <w:r w:rsidR="009366B5">
        <w:t xml:space="preserve"> and, out of fear, </w:t>
      </w:r>
      <w:r w:rsidR="00EC7B6D">
        <w:t xml:space="preserve">you </w:t>
      </w:r>
      <w:r w:rsidR="0002385A">
        <w:t>push Consciousness away</w:t>
      </w:r>
      <w:r w:rsidR="009366B5">
        <w:t xml:space="preserve">. You might even experience terror, and if you do, you may </w:t>
      </w:r>
      <w:r w:rsidR="0002385A">
        <w:t>avoid future connection</w:t>
      </w:r>
      <w:r w:rsidR="009366B5">
        <w:t xml:space="preserve"> experiences</w:t>
      </w:r>
      <w:r w:rsidR="00821A91">
        <w:t>. I</w:t>
      </w:r>
      <w:r w:rsidR="0002385A">
        <w:t>f</w:t>
      </w:r>
      <w:r w:rsidR="009366B5">
        <w:t>, as a result of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9366B5">
        <w:t xml:space="preserve"> in your brain, fear overwhelms you and you push away </w:t>
      </w:r>
      <w:r w:rsidR="00B030D1">
        <w:t xml:space="preserve">Consciousness </w:t>
      </w:r>
      <w:r w:rsidR="009366B5">
        <w:t xml:space="preserve">and avoid future connection, you </w:t>
      </w:r>
      <w:r w:rsidR="00B030D1">
        <w:t xml:space="preserve">block </w:t>
      </w:r>
      <w:r w:rsidR="009366B5">
        <w:t xml:space="preserve">the development of stronger </w:t>
      </w:r>
      <w:r w:rsidR="0085008D">
        <w:t>connection</w:t>
      </w:r>
      <w:r w:rsidR="009366B5">
        <w:t xml:space="preserve">. Developing stronger connection is, of course, the </w:t>
      </w:r>
      <w:r w:rsidR="009366B5" w:rsidRPr="009366B5">
        <w:rPr>
          <w:i/>
          <w:iCs/>
        </w:rPr>
        <w:t>raison d’etre</w:t>
      </w:r>
      <w:r w:rsidR="009366B5">
        <w:t xml:space="preserve"> of this practice. If you block connection, you’ve sadly stepped off of the path.</w:t>
      </w:r>
      <w:r w:rsidR="00BC311C">
        <w:t xml:space="preserve"> </w:t>
      </w:r>
    </w:p>
    <w:p w:rsidR="00E060C8" w:rsidRDefault="00166FDA" w:rsidP="006A2C17">
      <w:pPr>
        <w:rPr>
          <w:noProof/>
        </w:rPr>
      </w:pPr>
      <w:r w:rsidRPr="009B0EB6">
        <w:rPr>
          <w:noProof/>
        </w:rPr>
        <w:t>This</w:t>
      </w:r>
      <w:r>
        <w:t xml:space="preserve"> is just one example</w:t>
      </w:r>
      <w:r w:rsidR="00B52FF4">
        <w:t xml:space="preserve"> of the blocking and traumatizing impact of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Many more </w:t>
      </w:r>
      <w:r w:rsidRPr="009B0EB6">
        <w:rPr>
          <w:noProof/>
        </w:rPr>
        <w:t>be provided</w:t>
      </w:r>
      <w:r>
        <w:t>.</w:t>
      </w:r>
      <w:r w:rsidRPr="0002385A">
        <w:rPr>
          <w:noProof/>
        </w:rPr>
        <w:t xml:space="preserve"> </w:t>
      </w:r>
      <w:r w:rsidR="007D25F8" w:rsidRPr="009B0EB6">
        <w:rPr>
          <w:noProof/>
        </w:rPr>
        <w:t>The bottom line is, f</w:t>
      </w:r>
      <w:r w:rsidR="008A13B8" w:rsidRPr="009B0EB6">
        <w:rPr>
          <w:noProof/>
        </w:rPr>
        <w:t xml:space="preserve">ull </w:t>
      </w:r>
      <w:r w:rsidR="007D25F8" w:rsidRPr="009B0EB6">
        <w:rPr>
          <w:noProof/>
        </w:rPr>
        <w:t>C</w:t>
      </w:r>
      <w:r w:rsidR="008A13B8" w:rsidRPr="009B0EB6">
        <w:rPr>
          <w:noProof/>
        </w:rPr>
        <w:t>onsciousness</w:t>
      </w:r>
      <w:r w:rsidR="00031A62">
        <w:rPr>
          <w:noProof/>
        </w:rPr>
        <w:fldChar w:fldCharType="begin"/>
      </w:r>
      <w:r w:rsidR="00031A62">
        <w:instrText xml:space="preserve"> XE "</w:instrText>
      </w:r>
      <w:r w:rsidR="00031A62" w:rsidRPr="00524CF0">
        <w:rPr>
          <w:noProof/>
        </w:rPr>
        <w:instrText>Consciousness</w:instrText>
      </w:r>
      <w:r w:rsidR="00031A62">
        <w:instrText xml:space="preserve">" </w:instrText>
      </w:r>
      <w:r w:rsidR="00031A62">
        <w:rPr>
          <w:noProof/>
        </w:rPr>
        <w:fldChar w:fldCharType="end"/>
      </w:r>
      <w:r w:rsidR="008A13B8" w:rsidRPr="009B0EB6">
        <w:rPr>
          <w:noProof/>
        </w:rPr>
        <w:t xml:space="preserve"> can</w:t>
      </w:r>
      <w:r w:rsidR="007D25F8" w:rsidRPr="009B0EB6">
        <w:rPr>
          <w:noProof/>
        </w:rPr>
        <w:t>not</w:t>
      </w:r>
      <w:r w:rsidR="008A13B8" w:rsidRPr="009B0EB6">
        <w:rPr>
          <w:noProof/>
        </w:rPr>
        <w:t xml:space="preserve"> express through a physical unit </w:t>
      </w:r>
      <w:r w:rsidR="000F193C" w:rsidRPr="009B0EB6">
        <w:rPr>
          <w:noProof/>
        </w:rPr>
        <w:t>whose mental apparatus is corrupted by wrong thought</w:t>
      </w:r>
      <w:r w:rsidR="00031A62">
        <w:rPr>
          <w:noProof/>
        </w:rPr>
        <w:fldChar w:fldCharType="begin"/>
      </w:r>
      <w:r w:rsidR="00031A62">
        <w:instrText xml:space="preserve"> XE "</w:instrText>
      </w:r>
      <w:r w:rsidR="00031A62" w:rsidRPr="00524CF0">
        <w:instrText>wrong thought</w:instrText>
      </w:r>
      <w:r w:rsidR="00031A62">
        <w:instrText xml:space="preserve">" </w:instrText>
      </w:r>
      <w:r w:rsidR="00031A62">
        <w:rPr>
          <w:noProof/>
        </w:rPr>
        <w:fldChar w:fldCharType="end"/>
      </w:r>
      <w:r w:rsidR="00B52FF4">
        <w:rPr>
          <w:noProof/>
        </w:rPr>
        <w:t xml:space="preserve"> (i.e. </w:t>
      </w:r>
      <w:r w:rsidR="000F193C" w:rsidRPr="009B0EB6">
        <w:rPr>
          <w:noProof/>
        </w:rPr>
        <w:t xml:space="preserve">filled </w:t>
      </w:r>
      <w:r w:rsidR="008A13B8" w:rsidRPr="009B0EB6">
        <w:rPr>
          <w:noProof/>
        </w:rPr>
        <w:t>with old energy archetypes</w:t>
      </w:r>
      <w:r w:rsidR="00B52FF4">
        <w:rPr>
          <w:noProof/>
        </w:rPr>
        <w:t>)</w:t>
      </w:r>
      <w:r w:rsidR="009B0EB6" w:rsidRPr="009B0EB6">
        <w:rPr>
          <w:noProof/>
        </w:rPr>
        <w:t>.</w:t>
      </w:r>
      <w:r w:rsidR="00BC311C">
        <w:rPr>
          <w:noProof/>
        </w:rPr>
        <w:t xml:space="preserve"> </w:t>
      </w:r>
    </w:p>
    <w:p w:rsidR="000A013F" w:rsidRDefault="00E060C8" w:rsidP="006A2C17">
      <w:r>
        <w:t xml:space="preserve">If </w:t>
      </w:r>
      <w:r w:rsidR="008A13B8" w:rsidRPr="0002385A">
        <w:t xml:space="preserve">you are serious about </w:t>
      </w:r>
      <w:r w:rsidR="0002385A" w:rsidRPr="0002385A">
        <w:t xml:space="preserve">healing, </w:t>
      </w:r>
      <w:r w:rsidR="008A13B8" w:rsidRPr="0002385A">
        <w:t xml:space="preserve">awakening, </w:t>
      </w:r>
      <w:r w:rsidR="00F50794" w:rsidRPr="0002385A">
        <w:t>activation</w:t>
      </w:r>
      <w:r w:rsidR="008A13B8" w:rsidRPr="0002385A">
        <w:t xml:space="preserve">, and </w:t>
      </w:r>
      <w:r w:rsidR="008A13B8" w:rsidRPr="009B0EB6">
        <w:rPr>
          <w:noProof/>
        </w:rPr>
        <w:t>ascension</w:t>
      </w:r>
      <w:r w:rsidR="008A13B8" w:rsidRPr="0002385A">
        <w:t xml:space="preserve"> it is critical that you do the required archetypal work</w:t>
      </w:r>
      <w:r w:rsidR="0002385A" w:rsidRPr="0002385A">
        <w:t>.</w:t>
      </w:r>
      <w:r w:rsidR="0002385A">
        <w:t xml:space="preserve"> </w:t>
      </w:r>
    </w:p>
    <w:p w:rsidR="00603633" w:rsidRPr="00603633" w:rsidRDefault="00031A62" w:rsidP="006A2C17">
      <w:r w:rsidRPr="009B0EB6">
        <w:rPr>
          <w:noProof/>
          <w:lang w:val="en-US" w:bidi="sa-IN"/>
        </w:rPr>
        <w:drawing>
          <wp:anchor distT="0" distB="0" distL="114300" distR="114300" simplePos="0" relativeHeight="251675648" behindDoc="1" locked="0" layoutInCell="1" allowOverlap="1" wp14:anchorId="54A5866F" wp14:editId="6D23260A">
            <wp:simplePos x="0" y="0"/>
            <wp:positionH relativeFrom="column">
              <wp:posOffset>1593850</wp:posOffset>
            </wp:positionH>
            <wp:positionV relativeFrom="paragraph">
              <wp:posOffset>2018251</wp:posOffset>
            </wp:positionV>
            <wp:extent cx="1962150" cy="2751012"/>
            <wp:effectExtent l="0" t="0" r="0" b="0"/>
            <wp:wrapNone/>
            <wp:docPr id="1" name="Picture 1" descr="C:\Users\Dad\AppData\Local\Microsoft\Windows\INetCache\Content.Word\_INITI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d\AppData\Local\Microsoft\Windows\INetCache\Content.Word\_INITIATION.JPG"/>
                    <pic:cNvPicPr>
                      <a:picLocks noChangeAspect="1" noChangeArrowheads="1"/>
                    </pic:cNvPicPr>
                  </pic:nvPicPr>
                  <pic:blipFill>
                    <a:blip r:embed="rId15">
                      <a:extLst>
                        <a:ext uri="{BEBA8EAE-BF5A-486C-A8C5-ECC9F3942E4B}">
                          <a14:imgProps xmlns:a14="http://schemas.microsoft.com/office/drawing/2010/main">
                            <a14:imgLayer r:embed="rId16">
                              <a14:imgEffect>
                                <a14:brightnessContrast bright="31000"/>
                              </a14:imgEffect>
                            </a14:imgLayer>
                          </a14:imgProps>
                        </a:ext>
                        <a:ext uri="{28A0092B-C50C-407E-A947-70E740481C1C}">
                          <a14:useLocalDpi xmlns:a14="http://schemas.microsoft.com/office/drawing/2010/main" val="0"/>
                        </a:ext>
                      </a:extLst>
                    </a:blip>
                    <a:srcRect/>
                    <a:stretch>
                      <a:fillRect/>
                    </a:stretch>
                  </pic:blipFill>
                  <pic:spPr bwMode="auto">
                    <a:xfrm>
                      <a:off x="0" y="0"/>
                      <a:ext cx="1962150" cy="27510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49FB">
        <w:t xml:space="preserve">We call the process of recognize, root out, and replace, </w:t>
      </w:r>
      <w:r w:rsidR="00A549FB" w:rsidRPr="00A549FB">
        <w:rPr>
          <w:b/>
          <w:bCs/>
        </w:rPr>
        <w:t>A</w:t>
      </w:r>
      <w:r w:rsidR="00603633" w:rsidRPr="00A549FB">
        <w:rPr>
          <w:b/>
          <w:bCs/>
        </w:rPr>
        <w:t xml:space="preserve">rchetypal </w:t>
      </w:r>
      <w:r w:rsidR="00A549FB" w:rsidRPr="00A549FB">
        <w:rPr>
          <w:b/>
          <w:bCs/>
        </w:rPr>
        <w:t>C</w:t>
      </w:r>
      <w:r w:rsidR="00603633" w:rsidRPr="00A549FB">
        <w:rPr>
          <w:b/>
          <w:bCs/>
        </w:rPr>
        <w:t>leansing</w:t>
      </w:r>
      <w:r>
        <w:rPr>
          <w:b/>
          <w:bCs/>
        </w:rPr>
        <w:fldChar w:fldCharType="begin"/>
      </w:r>
      <w:r>
        <w:instrText xml:space="preserve"> XE "</w:instrText>
      </w:r>
      <w:r w:rsidRPr="00524CF0">
        <w:instrText>archetypal cleansing</w:instrText>
      </w:r>
      <w:r>
        <w:instrText xml:space="preserve">" </w:instrText>
      </w:r>
      <w:r>
        <w:rPr>
          <w:b/>
          <w:bCs/>
        </w:rPr>
        <w:fldChar w:fldCharType="end"/>
      </w:r>
      <w:r w:rsidR="001A0A8C" w:rsidRPr="001A0A8C">
        <w:t>,</w:t>
      </w:r>
      <w:r w:rsidR="001A0A8C">
        <w:rPr>
          <w:rStyle w:val="FootnoteReference"/>
        </w:rPr>
        <w:footnoteReference w:id="5"/>
      </w:r>
      <w:r w:rsidR="001A0A8C" w:rsidRPr="001A0A8C">
        <w:t xml:space="preserve">or archetypal purification if you </w:t>
      </w:r>
      <w:r w:rsidR="001A0A8C" w:rsidRPr="001A0A8C">
        <w:lastRenderedPageBreak/>
        <w:t>like.</w:t>
      </w:r>
      <w:r w:rsidR="001A0A8C">
        <w:rPr>
          <w:b/>
          <w:bCs/>
        </w:rPr>
        <w:t xml:space="preserve"> </w:t>
      </w:r>
      <w:r w:rsidR="00A549FB">
        <w:t xml:space="preserve">The process of archetypal cleansing </w:t>
      </w:r>
      <w:r w:rsidR="00603633" w:rsidRPr="009B0EB6">
        <w:rPr>
          <w:noProof/>
        </w:rPr>
        <w:t>is visually depicted</w:t>
      </w:r>
      <w:r w:rsidR="00603633">
        <w:t xml:space="preserve"> in the </w:t>
      </w:r>
      <w:r w:rsidR="000A013F" w:rsidRPr="000A013F">
        <w:rPr>
          <w:b/>
          <w:bCs/>
        </w:rPr>
        <w:t>i</w:t>
      </w:r>
      <w:r w:rsidR="00603633" w:rsidRPr="000A013F">
        <w:rPr>
          <w:b/>
          <w:bCs/>
        </w:rPr>
        <w:t>nitiation</w:t>
      </w:r>
      <w:r>
        <w:rPr>
          <w:b/>
          <w:bCs/>
        </w:rPr>
        <w:fldChar w:fldCharType="begin"/>
      </w:r>
      <w:r>
        <w:instrText xml:space="preserve"> XE "</w:instrText>
      </w:r>
      <w:r w:rsidRPr="00524CF0">
        <w:instrText>initiation</w:instrText>
      </w:r>
      <w:r>
        <w:instrText xml:space="preserve">" </w:instrText>
      </w:r>
      <w:r>
        <w:rPr>
          <w:b/>
          <w:bCs/>
        </w:rPr>
        <w:fldChar w:fldCharType="end"/>
      </w:r>
      <w:r w:rsidR="00603633">
        <w:rPr>
          <w:i/>
          <w:iCs/>
        </w:rPr>
        <w:t xml:space="preserve"> </w:t>
      </w:r>
      <w:r w:rsidR="00603633">
        <w:t xml:space="preserve">archetype </w:t>
      </w:r>
      <w:r w:rsidR="000A013F">
        <w:t xml:space="preserve">from the TOSAS deck. The archetype </w:t>
      </w:r>
      <w:r w:rsidR="00603633">
        <w:t>shows an individual dragging themselves out of the dank darkness of old energy archetypes</w:t>
      </w:r>
      <w:r>
        <w:fldChar w:fldCharType="begin"/>
      </w:r>
      <w:r>
        <w:instrText xml:space="preserve"> XE "</w:instrText>
      </w:r>
      <w:r w:rsidRPr="00524CF0">
        <w:instrText>old energy archetypes</w:instrText>
      </w:r>
      <w:r>
        <w:instrText xml:space="preserve">" </w:instrText>
      </w:r>
      <w:r>
        <w:fldChar w:fldCharType="end"/>
      </w:r>
      <w:r w:rsidR="000A013F">
        <w:t>, portrayed as a toxic stew down below</w:t>
      </w:r>
      <w:r w:rsidR="00603633">
        <w:t xml:space="preserve">. </w:t>
      </w:r>
    </w:p>
    <w:p w:rsidR="00145EE7" w:rsidRDefault="00145EE7" w:rsidP="00031A62">
      <w:pPr>
        <w:pStyle w:val="Heading1"/>
      </w:pPr>
      <w:bookmarkStart w:id="4" w:name="_Toc518359602"/>
      <w:r>
        <w:lastRenderedPageBreak/>
        <w:t>Persistent will and discipline</w:t>
      </w:r>
      <w:bookmarkEnd w:id="4"/>
    </w:p>
    <w:p w:rsidR="009830A2" w:rsidRDefault="009830A2" w:rsidP="00FB4B37">
      <w:r>
        <w:t>xxx</w:t>
      </w:r>
    </w:p>
    <w:p w:rsidR="005A0B09" w:rsidRDefault="005A0B09" w:rsidP="00FB4B37">
      <w:r>
        <w:t xml:space="preserve">If you want to move forward towards better </w:t>
      </w:r>
      <w:r w:rsidRPr="009B0EB6">
        <w:rPr>
          <w:noProof/>
        </w:rPr>
        <w:t>connection</w:t>
      </w:r>
      <w:r>
        <w:t xml:space="preserve"> there is no question you have to </w:t>
      </w:r>
      <w:r w:rsidR="009F0437">
        <w:t xml:space="preserve">engage in the process of archetypal </w:t>
      </w:r>
      <w:r w:rsidR="009F0437" w:rsidRPr="009B0EB6">
        <w:rPr>
          <w:noProof/>
        </w:rPr>
        <w:t>cleansing</w:t>
      </w:r>
      <w:r w:rsidR="009F0437">
        <w:t xml:space="preserve">. </w:t>
      </w:r>
      <w:r>
        <w:t>Unfortunately, replacing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with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t xml:space="preserve"> can be a significant challenge</w:t>
      </w:r>
      <w:r w:rsidR="009F0437">
        <w:t>,</w:t>
      </w:r>
      <w:r>
        <w:t xml:space="preserve"> for a few </w:t>
      </w:r>
      <w:r w:rsidR="009F0437">
        <w:t xml:space="preserve">different </w:t>
      </w:r>
      <w:r>
        <w:t>reasons.</w:t>
      </w:r>
    </w:p>
    <w:p w:rsidR="00145EE7" w:rsidRDefault="004D4A1A" w:rsidP="00FB4B37">
      <w:r>
        <w:rPr>
          <w:noProof/>
          <w:lang w:val="en-US" w:bidi="sa-IN"/>
        </w:rPr>
        <w:drawing>
          <wp:anchor distT="0" distB="0" distL="114300" distR="114300" simplePos="0" relativeHeight="251659264" behindDoc="1" locked="0" layoutInCell="1" allowOverlap="1">
            <wp:simplePos x="0" y="0"/>
            <wp:positionH relativeFrom="column">
              <wp:posOffset>3640455</wp:posOffset>
            </wp:positionH>
            <wp:positionV relativeFrom="paragraph">
              <wp:posOffset>542925</wp:posOffset>
            </wp:positionV>
            <wp:extent cx="2047875" cy="2868930"/>
            <wp:effectExtent l="0" t="0" r="9525" b="7620"/>
            <wp:wrapTight wrapText="bothSides">
              <wp:wrapPolygon edited="0">
                <wp:start x="0" y="0"/>
                <wp:lineTo x="0" y="21514"/>
                <wp:lineTo x="21500" y="21514"/>
                <wp:lineTo x="21500" y="0"/>
                <wp:lineTo x="0" y="0"/>
              </wp:wrapPolygon>
            </wp:wrapTight>
            <wp:docPr id="5" name="Picture 5" descr="_RE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REALIZATI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47875" cy="2868930"/>
                    </a:xfrm>
                    <a:prstGeom prst="rect">
                      <a:avLst/>
                    </a:prstGeom>
                    <a:noFill/>
                  </pic:spPr>
                </pic:pic>
              </a:graphicData>
            </a:graphic>
            <wp14:sizeRelH relativeFrom="page">
              <wp14:pctWidth>0</wp14:pctWidth>
            </wp14:sizeRelH>
            <wp14:sizeRelV relativeFrom="page">
              <wp14:pctHeight>0</wp14:pctHeight>
            </wp14:sizeRelV>
          </wp:anchor>
        </w:drawing>
      </w:r>
      <w:r w:rsidR="00C8265D">
        <w:rPr>
          <w:i/>
        </w:rPr>
        <w:t xml:space="preserve">One reason </w:t>
      </w:r>
      <w:r w:rsidR="00C8265D" w:rsidRPr="00C8265D">
        <w:rPr>
          <w:iCs/>
        </w:rPr>
        <w:t>that replacing old energy archetypes</w:t>
      </w:r>
      <w:r w:rsidR="00031A62">
        <w:rPr>
          <w:iCs/>
        </w:rPr>
        <w:fldChar w:fldCharType="begin"/>
      </w:r>
      <w:r w:rsidR="00031A62">
        <w:instrText xml:space="preserve"> XE "</w:instrText>
      </w:r>
      <w:r w:rsidR="00031A62" w:rsidRPr="00524CF0">
        <w:instrText>old energy archetypes</w:instrText>
      </w:r>
      <w:r w:rsidR="00031A62">
        <w:instrText xml:space="preserve">" </w:instrText>
      </w:r>
      <w:r w:rsidR="00031A62">
        <w:rPr>
          <w:iCs/>
        </w:rPr>
        <w:fldChar w:fldCharType="end"/>
      </w:r>
      <w:r w:rsidR="00C8265D" w:rsidRPr="00C8265D">
        <w:rPr>
          <w:iCs/>
        </w:rPr>
        <w:t xml:space="preserve"> with new energy archetypes</w:t>
      </w:r>
      <w:r w:rsidR="00031A62">
        <w:rPr>
          <w:iCs/>
        </w:rPr>
        <w:fldChar w:fldCharType="begin"/>
      </w:r>
      <w:r w:rsidR="00031A62">
        <w:instrText xml:space="preserve"> XE "</w:instrText>
      </w:r>
      <w:r w:rsidR="00031A62" w:rsidRPr="00524CF0">
        <w:instrText>new energy archetypes</w:instrText>
      </w:r>
      <w:r w:rsidR="00031A62">
        <w:instrText xml:space="preserve">" </w:instrText>
      </w:r>
      <w:r w:rsidR="00031A62">
        <w:rPr>
          <w:iCs/>
        </w:rPr>
        <w:fldChar w:fldCharType="end"/>
      </w:r>
      <w:r w:rsidR="00C8265D" w:rsidRPr="00C8265D">
        <w:rPr>
          <w:iCs/>
        </w:rPr>
        <w:t xml:space="preserve"> is difficult is</w:t>
      </w:r>
      <w:r w:rsidR="00C8265D">
        <w:rPr>
          <w:i/>
        </w:rPr>
        <w:t xml:space="preserve"> </w:t>
      </w:r>
      <w:r w:rsidR="00E6742F" w:rsidRPr="009B0EB6">
        <w:rPr>
          <w:iCs/>
          <w:noProof/>
        </w:rPr>
        <w:t xml:space="preserve">because </w:t>
      </w:r>
      <w:r w:rsidR="008A13B8" w:rsidRPr="009B0EB6">
        <w:rPr>
          <w:noProof/>
        </w:rPr>
        <w:t>we</w:t>
      </w:r>
      <w:r w:rsidR="008A13B8" w:rsidRPr="00C5078D">
        <w:t xml:space="preserve"> all are </w:t>
      </w:r>
      <w:r w:rsidR="008A13B8" w:rsidRPr="00DA5439">
        <w:rPr>
          <w:i/>
          <w:iCs/>
        </w:rPr>
        <w:t xml:space="preserve">struggling against </w:t>
      </w:r>
      <w:r w:rsidR="00AD72F6" w:rsidRPr="00DA5439">
        <w:rPr>
          <w:i/>
          <w:iCs/>
        </w:rPr>
        <w:t>powerful socialization and indoctrination</w:t>
      </w:r>
      <w:r w:rsidR="00031A62">
        <w:rPr>
          <w:i/>
          <w:iCs/>
        </w:rPr>
        <w:fldChar w:fldCharType="begin"/>
      </w:r>
      <w:r w:rsidR="00031A62">
        <w:instrText xml:space="preserve"> XE "</w:instrText>
      </w:r>
      <w:r w:rsidR="00031A62" w:rsidRPr="00524CF0">
        <w:instrText>indoctrination</w:instrText>
      </w:r>
      <w:r w:rsidR="00031A62">
        <w:instrText xml:space="preserve">" </w:instrText>
      </w:r>
      <w:r w:rsidR="00031A62">
        <w:rPr>
          <w:i/>
          <w:iCs/>
        </w:rPr>
        <w:fldChar w:fldCharType="end"/>
      </w:r>
      <w:r w:rsidR="008A13B8" w:rsidRPr="00C5078D">
        <w:t xml:space="preserve">. </w:t>
      </w:r>
      <w:r w:rsidR="00AD72F6">
        <w:t>Against that</w:t>
      </w:r>
      <w:r w:rsidR="002B1984">
        <w:t xml:space="preserve"> socialization and indoctrination</w:t>
      </w:r>
      <w:r w:rsidR="00AD72F6">
        <w:t xml:space="preserve">, reprogramming </w:t>
      </w:r>
      <w:r w:rsidR="00D463ED">
        <w:t xml:space="preserve">requires persistent </w:t>
      </w:r>
      <w:r w:rsidR="008A13B8" w:rsidRPr="00C5078D">
        <w:t xml:space="preserve">will and </w:t>
      </w:r>
      <w:r w:rsidR="00D463ED">
        <w:t xml:space="preserve">disciplined </w:t>
      </w:r>
      <w:r w:rsidR="008A13B8" w:rsidRPr="00C5078D">
        <w:t xml:space="preserve">effort. </w:t>
      </w:r>
      <w:r w:rsidR="00145EE7" w:rsidRPr="009B0EB6">
        <w:rPr>
          <w:noProof/>
        </w:rPr>
        <w:t>This</w:t>
      </w:r>
      <w:r w:rsidR="00145EE7">
        <w:t xml:space="preserve"> means </w:t>
      </w:r>
      <w:r w:rsidR="002B1984">
        <w:t xml:space="preserve">if you want to drag yourself out of all the </w:t>
      </w:r>
      <w:r w:rsidR="00DA5439">
        <w:t xml:space="preserve">old energy archetypal </w:t>
      </w:r>
      <w:r w:rsidR="002B1984">
        <w:t xml:space="preserve">sludge, </w:t>
      </w:r>
      <w:r w:rsidR="00145EE7">
        <w:t>you have to work with the archetypes on a daily basis until you have removed the dank tendrils of the old energy archetypal framework.</w:t>
      </w:r>
      <w:r w:rsidR="00BC311C">
        <w:t xml:space="preserve"> </w:t>
      </w:r>
      <w:r w:rsidR="006A0403" w:rsidRPr="009B0EB6">
        <w:rPr>
          <w:noProof/>
        </w:rPr>
        <w:t>To accomplish this</w:t>
      </w:r>
      <w:r w:rsidR="006A0403">
        <w:t>, y</w:t>
      </w:r>
      <w:r w:rsidR="00145EE7">
        <w:t xml:space="preserve">our best </w:t>
      </w:r>
      <w:r w:rsidR="00B05B89">
        <w:t xml:space="preserve">approach is to </w:t>
      </w:r>
      <w:r w:rsidR="00145EE7">
        <w:t xml:space="preserve">devote </w:t>
      </w:r>
      <w:r w:rsidR="00B05B89">
        <w:t xml:space="preserve">consistent </w:t>
      </w:r>
      <w:r w:rsidR="00145EE7">
        <w:t>time every day to studying the archetypes and applying what you learn to your own life. It doesn’t have to be onerous</w:t>
      </w:r>
      <w:r w:rsidR="00B05B89">
        <w:t xml:space="preserve">, and you do not have to spend hours at it. </w:t>
      </w:r>
      <w:r w:rsidR="00145EE7">
        <w:t xml:space="preserve">You </w:t>
      </w:r>
      <w:r w:rsidR="00145EE7" w:rsidRPr="009B0EB6">
        <w:rPr>
          <w:noProof/>
        </w:rPr>
        <w:t>just</w:t>
      </w:r>
      <w:r w:rsidR="00145EE7">
        <w:t xml:space="preserve"> have to be consistent and persistent. </w:t>
      </w:r>
      <w:r w:rsidR="005C5E1B">
        <w:t xml:space="preserve">Forty-five minutes a day spread out through </w:t>
      </w:r>
      <w:r w:rsidR="00545510">
        <w:t xml:space="preserve">each </w:t>
      </w:r>
      <w:r w:rsidR="005C5E1B">
        <w:t>day (five minutes here, ten minutes there, etc.) should be sufficient to keep you moving in the right direction.</w:t>
      </w:r>
      <w:r w:rsidR="00145EE7">
        <w:t xml:space="preserve"> </w:t>
      </w:r>
    </w:p>
    <w:p w:rsidR="00D37D8F" w:rsidRDefault="00C8265D" w:rsidP="00FB4B37">
      <w:r>
        <w:rPr>
          <w:i/>
          <w:iCs/>
        </w:rPr>
        <w:t xml:space="preserve">Another reason </w:t>
      </w:r>
      <w:r>
        <w:t xml:space="preserve">for the difficult challenge is that as you begin the process, </w:t>
      </w:r>
      <w:r w:rsidR="000B0979">
        <w:t>y</w:t>
      </w:r>
      <w:r w:rsidR="002268CC">
        <w:t xml:space="preserve">ou </w:t>
      </w:r>
      <w:r w:rsidR="009F0437">
        <w:t xml:space="preserve">may </w:t>
      </w:r>
      <w:r w:rsidR="00B673E0">
        <w:t>find yourself experiencing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B673E0">
        <w:t xml:space="preserve"> and guilt</w:t>
      </w:r>
      <w:r w:rsidR="00DA5439">
        <w:t>. You might experience these emotions because</w:t>
      </w:r>
      <w:r w:rsidR="000B0979">
        <w:t>,</w:t>
      </w:r>
      <w:r w:rsidR="00DA5439">
        <w:t xml:space="preserve"> as you clear your thinking </w:t>
      </w:r>
      <w:r w:rsidR="00DA5439" w:rsidRPr="000B0979">
        <w:rPr>
          <w:noProof/>
        </w:rPr>
        <w:t>processes</w:t>
      </w:r>
      <w:r w:rsidR="000B0979">
        <w:rPr>
          <w:noProof/>
        </w:rPr>
        <w:t>,</w:t>
      </w:r>
      <w:r w:rsidR="00DA5439">
        <w:t xml:space="preserve"> </w:t>
      </w:r>
      <w:r w:rsidR="00B673E0">
        <w:t xml:space="preserve">you may </w:t>
      </w:r>
      <w:r w:rsidR="00DA5439">
        <w:t xml:space="preserve">start to remember and </w:t>
      </w:r>
      <w:r w:rsidR="00DA5439" w:rsidRPr="005A0B09">
        <w:rPr>
          <w:b/>
          <w:bCs/>
        </w:rPr>
        <w:t>realize</w:t>
      </w:r>
      <w:r w:rsidR="00DA5439">
        <w:t xml:space="preserve"> the significance of some of the things you have done in your life. </w:t>
      </w:r>
      <w:r w:rsidR="009F0437">
        <w:t xml:space="preserve">The things you have done may not be nice things, and the realizations you gain as you purify </w:t>
      </w:r>
      <w:r w:rsidR="00DA5439">
        <w:t>might not be pleasant</w:t>
      </w:r>
      <w:r w:rsidR="009F0437">
        <w:t xml:space="preserve">. Indeed, </w:t>
      </w:r>
      <w:r w:rsidR="009F0437">
        <w:lastRenderedPageBreak/>
        <w:t xml:space="preserve">the </w:t>
      </w:r>
      <w:r w:rsidR="00DA5439">
        <w:t xml:space="preserve">guilt and shame invoked by your realizations may be quite painful. </w:t>
      </w:r>
      <w:r w:rsidR="009A2206">
        <w:t xml:space="preserve">If </w:t>
      </w:r>
      <w:r w:rsidR="00DA5439">
        <w:t xml:space="preserve">this </w:t>
      </w:r>
      <w:r w:rsidR="009A2206">
        <w:t xml:space="preserve">happens, </w:t>
      </w:r>
      <w:r w:rsidR="000B0979">
        <w:t xml:space="preserve">if you find yourself feeling negative emotions as you work to transform your thinking, </w:t>
      </w:r>
      <w:r w:rsidR="009A2206">
        <w:t xml:space="preserve">you might find yourself </w:t>
      </w:r>
      <w:r w:rsidR="00CC64A5">
        <w:t xml:space="preserve">engaging in </w:t>
      </w:r>
      <w:r w:rsidR="008A13B8" w:rsidRPr="00C5078D">
        <w:t>hypocrisy and self-delusion</w:t>
      </w:r>
      <w:r w:rsidR="00DA5439">
        <w:t xml:space="preserve"> to avoid facing </w:t>
      </w:r>
      <w:r w:rsidR="00CC64A5">
        <w:t xml:space="preserve">face certain truths </w:t>
      </w:r>
      <w:r w:rsidR="00DA5439">
        <w:t xml:space="preserve">and feeling ugly emotions. </w:t>
      </w:r>
      <w:r w:rsidR="00D37D8F">
        <w:t>It is totally understandable why you would do this. Guilt</w:t>
      </w:r>
      <w:r w:rsidR="00031A62">
        <w:fldChar w:fldCharType="begin"/>
      </w:r>
      <w:r w:rsidR="00031A62">
        <w:instrText xml:space="preserve"> XE "</w:instrText>
      </w:r>
      <w:r w:rsidR="00031A62" w:rsidRPr="00524CF0">
        <w:instrText>guilt</w:instrText>
      </w:r>
      <w:r w:rsidR="00031A62">
        <w:instrText xml:space="preserve">" </w:instrText>
      </w:r>
      <w:r w:rsidR="00031A62">
        <w:fldChar w:fldCharType="end"/>
      </w:r>
      <w:r w:rsidR="00D37D8F">
        <w:t xml:space="preserve"> and shame are ugly, ugly emotions. In a society characterized by judgment and punishment, it is much easier to </w:t>
      </w:r>
      <w:r w:rsidR="00CC64A5">
        <w:t>hide the truth and build elaborate self-delusional structures</w:t>
      </w:r>
      <w:r w:rsidR="00D37D8F">
        <w:t xml:space="preserve"> than it is to face the truth and deal with the issues </w:t>
      </w:r>
      <w:r w:rsidR="00D37D8F" w:rsidRPr="009B0EB6">
        <w:rPr>
          <w:noProof/>
        </w:rPr>
        <w:t>head on</w:t>
      </w:r>
      <w:r w:rsidR="00D37D8F">
        <w:t>, which is what many still do. Many still prefer the “comfort” of self-delusion to the realization and emancipation that flows from facing ugly personal truths.</w:t>
      </w:r>
      <w:r w:rsidR="00BC311C">
        <w:t xml:space="preserve"> </w:t>
      </w:r>
    </w:p>
    <w:p w:rsidR="00DA5439" w:rsidRDefault="000B0979" w:rsidP="00FB4B37">
      <w:r w:rsidRPr="009B0EB6">
        <w:rPr>
          <w:noProof/>
        </w:rPr>
        <w:t>This</w:t>
      </w:r>
      <w:r>
        <w:t xml:space="preserve"> is something to pay attention </w:t>
      </w:r>
      <w:r w:rsidRPr="009B0EB6">
        <w:rPr>
          <w:noProof/>
        </w:rPr>
        <w:t>to</w:t>
      </w:r>
      <w:r w:rsidR="00D37D8F" w:rsidRPr="009B0EB6">
        <w:rPr>
          <w:noProof/>
        </w:rPr>
        <w:t>,</w:t>
      </w:r>
      <w:r w:rsidR="00D37D8F">
        <w:t xml:space="preserve"> and to consider carefully</w:t>
      </w:r>
      <w:r>
        <w:t xml:space="preserve">. </w:t>
      </w:r>
      <w:r w:rsidR="00DA5439">
        <w:t xml:space="preserve">It does not matter who you think you are. It does not matter your gender, </w:t>
      </w:r>
      <w:r>
        <w:t xml:space="preserve">ethnicity, </w:t>
      </w:r>
      <w:r w:rsidR="00DA5439">
        <w:t>educational level, or social class background. W</w:t>
      </w:r>
      <w:r w:rsidR="00DA5439" w:rsidRPr="00C5078D">
        <w:t xml:space="preserve">e </w:t>
      </w:r>
      <w:r w:rsidR="00DA5439">
        <w:t xml:space="preserve">all have </w:t>
      </w:r>
      <w:r w:rsidR="00DA5439" w:rsidRPr="009B0EB6">
        <w:rPr>
          <w:noProof/>
        </w:rPr>
        <w:t>endless</w:t>
      </w:r>
      <w:r w:rsidR="00DA5439">
        <w:t xml:space="preserve"> capacity for self-blind hypocrisy and blatant self-delusion </w:t>
      </w:r>
      <w:r w:rsidR="00DA5439" w:rsidRPr="000B0979">
        <w:rPr>
          <w:noProof/>
        </w:rPr>
        <w:t>and</w:t>
      </w:r>
      <w:r w:rsidR="00DA5439">
        <w:t xml:space="preserve"> this capacity </w:t>
      </w:r>
      <w:r w:rsidR="00DA5439" w:rsidRPr="000B0979">
        <w:rPr>
          <w:noProof/>
        </w:rPr>
        <w:t>is often invoked</w:t>
      </w:r>
      <w:r w:rsidR="00DA5439">
        <w:t xml:space="preserve"> in difficult emotional, psychological, and spiritual circumstances.</w:t>
      </w:r>
      <w:r>
        <w:t xml:space="preserve"> This capacity can certainly come into play when studyi</w:t>
      </w:r>
      <w:r w:rsidR="00D37D8F">
        <w:t xml:space="preserve">ng the TOSAS archetypes because, as noted, </w:t>
      </w:r>
      <w:r w:rsidR="00C0049E">
        <w:t>the System</w:t>
      </w:r>
      <w:r>
        <w:t xml:space="preserve"> triggers memories, or challenges entrenched thought patterns. Consequently, it can be a challenging slog forward.</w:t>
      </w:r>
    </w:p>
    <w:p w:rsidR="00CC64A5" w:rsidRDefault="005B71E4" w:rsidP="003B0591">
      <w:r>
        <w:t>P</w:t>
      </w:r>
      <w:r w:rsidR="00DA67DA">
        <w:t>lease understand, t</w:t>
      </w:r>
      <w:r w:rsidR="00CB53CD">
        <w:t>his is not meant as a judgment</w:t>
      </w:r>
      <w:r w:rsidR="004F1458">
        <w:t xml:space="preserve"> or degradation</w:t>
      </w:r>
      <w:r w:rsidR="00DA67DA">
        <w:t xml:space="preserve">. In </w:t>
      </w:r>
      <w:r w:rsidR="008A13B8" w:rsidRPr="00C5078D">
        <w:t>fact, quite the opposite</w:t>
      </w:r>
      <w:r w:rsidR="00DA67DA">
        <w:t xml:space="preserve"> is true</w:t>
      </w:r>
      <w:r w:rsidR="008A13B8" w:rsidRPr="00C5078D">
        <w:t xml:space="preserve">. Our potential for </w:t>
      </w:r>
      <w:r w:rsidR="004F1458">
        <w:t xml:space="preserve">self-delusion and </w:t>
      </w:r>
      <w:r w:rsidR="008A13B8" w:rsidRPr="00C5078D">
        <w:t>hypocrisy is rooted in our powerful imagination</w:t>
      </w:r>
      <w:r w:rsidR="00CB53CD">
        <w:t xml:space="preserve">, which is itself </w:t>
      </w:r>
      <w:r w:rsidR="008A13B8" w:rsidRPr="00C5078D">
        <w:t xml:space="preserve">a part of </w:t>
      </w:r>
      <w:r w:rsidR="00DA67DA">
        <w:t xml:space="preserve">the </w:t>
      </w:r>
      <w:r w:rsidR="008A13B8" w:rsidRPr="00C5078D">
        <w:t xml:space="preserve">very </w:t>
      </w:r>
      <w:r w:rsidR="00DA67DA">
        <w:t xml:space="preserve">nature of </w:t>
      </w:r>
      <w:r w:rsidR="005B5CB5">
        <w:t>C</w:t>
      </w:r>
      <w:r w:rsidR="00230DEE">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230DEE">
        <w:t>. T</w:t>
      </w:r>
      <w:r w:rsidR="008A13B8" w:rsidRPr="00C5078D">
        <w:t xml:space="preserve">here is </w:t>
      </w:r>
      <w:r w:rsidR="00187F21">
        <w:t xml:space="preserve">no reason to feel </w:t>
      </w:r>
      <w:r w:rsidR="00230DEE">
        <w:t xml:space="preserve">bad </w:t>
      </w:r>
      <w:r w:rsidR="008A13B8" w:rsidRPr="00C5078D">
        <w:t xml:space="preserve">about </w:t>
      </w:r>
      <w:r w:rsidR="000B0979">
        <w:t>this</w:t>
      </w:r>
      <w:r w:rsidR="008A13B8" w:rsidRPr="00C5078D">
        <w:t xml:space="preserve">. </w:t>
      </w:r>
      <w:r w:rsidR="00230DEE">
        <w:t xml:space="preserve">What’s more, </w:t>
      </w:r>
      <w:r w:rsidR="00CC64A5">
        <w:t xml:space="preserve">hypocrisy and self-delusion </w:t>
      </w:r>
      <w:r w:rsidR="00230DEE">
        <w:t xml:space="preserve">are </w:t>
      </w:r>
      <w:r w:rsidR="00CC64A5">
        <w:t>natural survival response</w:t>
      </w:r>
      <w:r w:rsidR="00230DEE">
        <w:t>s</w:t>
      </w:r>
      <w:r w:rsidR="00CC64A5">
        <w:t>. Guilt</w:t>
      </w:r>
      <w:r w:rsidR="00031A62">
        <w:fldChar w:fldCharType="begin"/>
      </w:r>
      <w:r w:rsidR="00031A62">
        <w:instrText xml:space="preserve"> XE "</w:instrText>
      </w:r>
      <w:r w:rsidR="00031A62" w:rsidRPr="00524CF0">
        <w:instrText>guilt</w:instrText>
      </w:r>
      <w:r w:rsidR="00031A62">
        <w:instrText xml:space="preserve">" </w:instrText>
      </w:r>
      <w:r w:rsidR="00031A62">
        <w:fldChar w:fldCharType="end"/>
      </w:r>
      <w:r w:rsidR="00CC64A5">
        <w:t xml:space="preserve">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CC64A5">
        <w:t xml:space="preserve"> are ugly, painful, and debilitating emotions. </w:t>
      </w:r>
      <w:r w:rsidR="000B0979">
        <w:t xml:space="preserve">If you </w:t>
      </w:r>
      <w:r w:rsidR="000B0979" w:rsidRPr="009B0EB6">
        <w:rPr>
          <w:noProof/>
        </w:rPr>
        <w:t>are swamped</w:t>
      </w:r>
      <w:r w:rsidR="000B0979">
        <w:t xml:space="preserve"> with these emotions, you won’t be </w:t>
      </w:r>
      <w:r w:rsidR="000B0979">
        <w:lastRenderedPageBreak/>
        <w:t xml:space="preserve">able to function. </w:t>
      </w:r>
      <w:r w:rsidR="00CC64A5">
        <w:t>For obvious reasons</w:t>
      </w:r>
      <w:r w:rsidR="00230DEE">
        <w:t xml:space="preserve"> (i.e. so you can continue to function in the world)</w:t>
      </w:r>
      <w:r w:rsidR="00CC64A5">
        <w:t xml:space="preserve"> your body and mind seek to avoid negative emotions like shame and guilt. To do that, your body will use its awesome imagination to avoid and deny. By doing this</w:t>
      </w:r>
      <w:r w:rsidR="000B0979">
        <w:t>,</w:t>
      </w:r>
      <w:r w:rsidR="00CC64A5">
        <w:t xml:space="preserve"> it can avoid shame and guilt that can</w:t>
      </w:r>
      <w:r w:rsidR="00230DEE">
        <w:t xml:space="preserve"> </w:t>
      </w:r>
      <w:r w:rsidR="00CC64A5">
        <w:t xml:space="preserve">often lead to deep </w:t>
      </w:r>
      <w:r w:rsidR="00230DEE">
        <w:t xml:space="preserve">debilitation, </w:t>
      </w:r>
      <w:r w:rsidR="00CC64A5">
        <w:t>depression and even suicidal behavior.</w:t>
      </w:r>
    </w:p>
    <w:p w:rsidR="00CC64A5" w:rsidRDefault="00CC64A5" w:rsidP="00CC64A5">
      <w:r>
        <w:t xml:space="preserve">Of course, avoidance and hypocrisy are not psychologically or spiritually healthy. In fact, quite the opposite is true. You </w:t>
      </w:r>
      <w:r w:rsidR="008C17D5">
        <w:t>cannot</w:t>
      </w:r>
      <w:r>
        <w:t xml:space="preserve"> align with your highest </w:t>
      </w:r>
      <w:r w:rsidR="000B0979">
        <w:t>C</w:t>
      </w:r>
      <w:r>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you </w:t>
      </w:r>
      <w:r w:rsidR="003D24A2">
        <w:t>cannot</w:t>
      </w:r>
      <w:r>
        <w:t xml:space="preserve"> embrace higher awareness, and you </w:t>
      </w:r>
      <w:r w:rsidR="004A06B1">
        <w:t xml:space="preserve">will not </w:t>
      </w:r>
      <w:r>
        <w:t>be able to accept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t xml:space="preserve">, while denying the truths of your existence. If </w:t>
      </w:r>
      <w:r w:rsidR="005F0F5E">
        <w:t xml:space="preserve">you want to move forward, you have to </w:t>
      </w:r>
      <w:r w:rsidR="005B71E4">
        <w:t>avoid succumbing</w:t>
      </w:r>
      <w:r w:rsidR="003468C4">
        <w:t xml:space="preserve"> to self-delusion and hypocrisy</w:t>
      </w:r>
      <w:r>
        <w:t xml:space="preserve"> and you have to face the truth</w:t>
      </w:r>
      <w:r w:rsidR="003468C4">
        <w:t>.</w:t>
      </w:r>
      <w:r w:rsidR="005B71E4">
        <w:t xml:space="preserve"> </w:t>
      </w:r>
    </w:p>
    <w:p w:rsidR="00C854BA" w:rsidRDefault="00386A7F" w:rsidP="00CC64A5">
      <w:r>
        <w:t>If you do find yourself tired, exhausted, and in states of emotional/psychological denial</w:t>
      </w:r>
      <w:r w:rsidR="00D37D8F">
        <w:t xml:space="preserve">, my advice to you is chill out and </w:t>
      </w:r>
      <w:r>
        <w:t>slow down</w:t>
      </w:r>
      <w:r w:rsidR="00D37D8F">
        <w:t xml:space="preserve">. </w:t>
      </w:r>
      <w:r w:rsidR="00C8265D">
        <w:rPr>
          <w:i/>
          <w:iCs/>
        </w:rPr>
        <w:t>Most</w:t>
      </w:r>
      <w:r w:rsidR="00D37D8F" w:rsidRPr="00D37D8F">
        <w:rPr>
          <w:i/>
          <w:iCs/>
        </w:rPr>
        <w:t xml:space="preserve"> important</w:t>
      </w:r>
      <w:r w:rsidR="00CD10E8">
        <w:t xml:space="preserve">, </w:t>
      </w:r>
      <w:r w:rsidR="00C854BA">
        <w:t>to resolve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C854BA">
        <w:t xml:space="preserve">, </w:t>
      </w:r>
      <w:r w:rsidR="00CD10E8">
        <w:t xml:space="preserve">engage in </w:t>
      </w:r>
      <w:r w:rsidR="00CD10E8" w:rsidRPr="00CD10E8">
        <w:rPr>
          <w:b/>
          <w:bCs/>
        </w:rPr>
        <w:t>right action</w:t>
      </w:r>
      <w:r w:rsidR="00031A62">
        <w:rPr>
          <w:b/>
          <w:bCs/>
        </w:rPr>
        <w:fldChar w:fldCharType="begin"/>
      </w:r>
      <w:r w:rsidR="00031A62">
        <w:instrText xml:space="preserve"> XE "</w:instrText>
      </w:r>
      <w:r w:rsidR="00031A62" w:rsidRPr="00524CF0">
        <w:instrText>right action</w:instrText>
      </w:r>
      <w:r w:rsidR="00031A62">
        <w:instrText xml:space="preserve">" </w:instrText>
      </w:r>
      <w:r w:rsidR="00031A62">
        <w:rPr>
          <w:b/>
          <w:bCs/>
        </w:rPr>
        <w:fldChar w:fldCharType="end"/>
      </w:r>
      <w:r w:rsidR="00C854BA">
        <w:rPr>
          <w:b/>
          <w:bCs/>
        </w:rPr>
        <w:t>.</w:t>
      </w:r>
      <w:r w:rsidR="00CD10E8" w:rsidRPr="00D37D8F">
        <w:rPr>
          <w:rStyle w:val="FootnoteReference"/>
        </w:rPr>
        <w:footnoteReference w:id="6"/>
      </w:r>
      <w:r w:rsidR="00CD10E8">
        <w:t xml:space="preserve"> </w:t>
      </w:r>
      <w:r w:rsidR="00C854BA">
        <w:t>Engaging in right action is the only authentic way to</w:t>
      </w:r>
      <w:r w:rsidR="00C8265D">
        <w:t xml:space="preserve"> end the buildup of, and </w:t>
      </w:r>
      <w:r w:rsidR="00C854BA">
        <w:t>resolve</w:t>
      </w:r>
      <w:r w:rsidR="00C8265D">
        <w:t>,</w:t>
      </w:r>
      <w:r w:rsidR="00C854BA">
        <w:t xml:space="preserve"> guilt and shame. </w:t>
      </w:r>
      <w:r w:rsidR="00C8265D">
        <w:t>If you want to stop feeling guilt and shame about things, stop doing the things that make you feel guilt and shame, and work hard to mend/atone for past wrong action.</w:t>
      </w:r>
    </w:p>
    <w:p w:rsidR="00B42C50" w:rsidRDefault="00C8265D" w:rsidP="00CC64A5">
      <w:r>
        <w:t xml:space="preserve">And if you feel like you are not worthy to move forward past all your horrible past actions, let that go. </w:t>
      </w:r>
      <w:r w:rsidR="00C854BA">
        <w:t>While i</w:t>
      </w:r>
      <w:r w:rsidR="00386A7F">
        <w:t xml:space="preserve">t is not cool if </w:t>
      </w:r>
      <w:r w:rsidR="00D96884">
        <w:t xml:space="preserve">you have </w:t>
      </w:r>
      <w:r w:rsidR="00386A7F">
        <w:t>done things to be guilty and ashamed of</w:t>
      </w:r>
      <w:r w:rsidR="00C854BA">
        <w:t xml:space="preserve"> (like </w:t>
      </w:r>
      <w:r w:rsidR="00BB7A42">
        <w:t xml:space="preserve">hurting, </w:t>
      </w:r>
      <w:r w:rsidR="00C854BA">
        <w:t>exploiting</w:t>
      </w:r>
      <w:r w:rsidR="00BB7A42">
        <w:t>,</w:t>
      </w:r>
      <w:r w:rsidR="00C854BA">
        <w:t xml:space="preserve"> or raping others)</w:t>
      </w:r>
      <w:r w:rsidR="00386A7F">
        <w:t xml:space="preserve">, </w:t>
      </w:r>
      <w:r w:rsidR="00CB624E">
        <w:t xml:space="preserve">the good news is </w:t>
      </w:r>
      <w:r w:rsidR="00386A7F">
        <w:t xml:space="preserve">you </w:t>
      </w:r>
      <w:r w:rsidR="00184AAF">
        <w:t>will not</w:t>
      </w:r>
      <w:r w:rsidR="00386A7F">
        <w:t xml:space="preserve"> be cosmically judged. </w:t>
      </w:r>
      <w:r w:rsidR="00CB624E">
        <w:lastRenderedPageBreak/>
        <w:t xml:space="preserve">Despite what some people tell you, and </w:t>
      </w:r>
      <w:r>
        <w:t xml:space="preserve">despite what </w:t>
      </w:r>
      <w:r w:rsidR="00CB624E">
        <w:t xml:space="preserve">so many like to believe, there is no divine judgment waiting for you. You can act like a total asshole throughout your life and nothing untoward happens to your soul after you die. Of course, you won’t have a happy life if you do that. In fact, </w:t>
      </w:r>
      <w:r w:rsidR="005565D9">
        <w:t xml:space="preserve">if you do that </w:t>
      </w:r>
      <w:r w:rsidR="00CB624E">
        <w:t>you’ll be totally miserable, and you may succumb to various addictions in order to n</w:t>
      </w:r>
      <w:r w:rsidR="005565D9">
        <w:t>umb the pain,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5565D9">
        <w:t>. What’s more, as the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5565D9">
        <w:t xml:space="preserve"> of this planet continues to rise, </w:t>
      </w:r>
      <w:r w:rsidR="00DB732F">
        <w:t>your</w:t>
      </w:r>
      <w:r w:rsidR="005565D9">
        <w:t xml:space="preserve"> standard avoidance mechanisms (alcohol, cocaine, shopping, sex, or whatever) will become increasingly ineffective. </w:t>
      </w:r>
      <w:r w:rsidR="00125D22" w:rsidRPr="00C8265D">
        <w:rPr>
          <w:i/>
          <w:iCs/>
        </w:rPr>
        <w:t xml:space="preserve">As the Consciousness of this planet rises, you will be unable to avoid and repress the realities of your own actions. </w:t>
      </w:r>
      <w:r w:rsidR="005565D9" w:rsidRPr="00C8265D">
        <w:rPr>
          <w:i/>
          <w:iCs/>
        </w:rPr>
        <w:t xml:space="preserve">Eventually, the pain, guilt, and shame </w:t>
      </w:r>
      <w:r w:rsidR="00030217" w:rsidRPr="00C8265D">
        <w:rPr>
          <w:i/>
          <w:iCs/>
        </w:rPr>
        <w:t xml:space="preserve">may become </w:t>
      </w:r>
      <w:r w:rsidR="005565D9" w:rsidRPr="00C8265D">
        <w:rPr>
          <w:i/>
          <w:iCs/>
        </w:rPr>
        <w:t xml:space="preserve">so bad that self-destruction will be your only way out. </w:t>
      </w:r>
    </w:p>
    <w:p w:rsidR="00386A7F" w:rsidRDefault="00B42C50" w:rsidP="00CC64A5">
      <w:r>
        <w:t xml:space="preserve">And that’s not a good thing. </w:t>
      </w:r>
      <w:r w:rsidR="00125D22">
        <w:t>Really, n</w:t>
      </w:r>
      <w:r>
        <w:t>obody wants that, least of all your own highest Self</w:t>
      </w:r>
      <w:r w:rsidR="00125D22">
        <w:t>, because t</w:t>
      </w:r>
      <w:r>
        <w:t xml:space="preserve">hat’s </w:t>
      </w:r>
      <w:r w:rsidR="00125D22">
        <w:t xml:space="preserve">a </w:t>
      </w:r>
      <w:r>
        <w:t>waste of a good vehicle. If you want to avoid that, listen up. T</w:t>
      </w:r>
      <w:r w:rsidR="00BF4BA4">
        <w:t>o overcome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BF4BA4">
        <w:t xml:space="preserve">, stop whatever actions are causing you guilt and shame (and get help doing that if you need to), take action to atone before you are caught out for it, cut yourself some emotional/psychological slack, and move on. </w:t>
      </w:r>
      <w:r w:rsidR="009C3395">
        <w:t xml:space="preserve">Do not dwell. Do what you need to </w:t>
      </w:r>
      <w:r w:rsidR="00D37FA6">
        <w:t xml:space="preserve">do to make it right (i.e. </w:t>
      </w:r>
      <w:r w:rsidR="00D30167">
        <w:t xml:space="preserve">change your behaviors, </w:t>
      </w:r>
      <w:r w:rsidR="00D37FA6">
        <w:t>atone)</w:t>
      </w:r>
      <w:r w:rsidR="009C3395">
        <w:t xml:space="preserve"> </w:t>
      </w:r>
      <w:r w:rsidR="00694EF4">
        <w:t xml:space="preserve">and then when you are satisfied the “scales” are balanced, </w:t>
      </w:r>
      <w:r w:rsidR="009C3395">
        <w:t>let go, and move on.</w:t>
      </w:r>
      <w:r w:rsidR="00BC311C">
        <w:t xml:space="preserve"> </w:t>
      </w:r>
    </w:p>
    <w:p w:rsidR="0086379E" w:rsidRDefault="00BF4BA4" w:rsidP="00B673E0">
      <w:r>
        <w:t>So far I have noted that replacing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with new energy one</w:t>
      </w:r>
      <w:r w:rsidR="0010338E">
        <w:t>s</w:t>
      </w:r>
      <w:r>
        <w:t xml:space="preserve"> can be a challenge because </w:t>
      </w:r>
      <w:r w:rsidR="00292EFD">
        <w:t xml:space="preserve">of </w:t>
      </w:r>
      <w:r>
        <w:t>socialization</w:t>
      </w:r>
      <w:r w:rsidR="00292EFD">
        <w:t xml:space="preserve">, </w:t>
      </w:r>
      <w:r>
        <w:t>indoctrination</w:t>
      </w:r>
      <w:r w:rsidR="00031A62">
        <w:fldChar w:fldCharType="begin"/>
      </w:r>
      <w:r w:rsidR="00031A62">
        <w:instrText xml:space="preserve"> XE "</w:instrText>
      </w:r>
      <w:r w:rsidR="00031A62" w:rsidRPr="00524CF0">
        <w:instrText>indoctrination</w:instrText>
      </w:r>
      <w:r w:rsidR="00031A62">
        <w:instrText xml:space="preserve">" </w:instrText>
      </w:r>
      <w:r w:rsidR="00031A62">
        <w:fldChar w:fldCharType="end"/>
      </w:r>
      <w:r>
        <w:t>, guilt</w:t>
      </w:r>
      <w:r w:rsidR="00292EFD">
        <w:t>,</w:t>
      </w:r>
      <w:r>
        <w:t xml:space="preserve">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t xml:space="preserve">. </w:t>
      </w:r>
      <w:r w:rsidRPr="00285E59">
        <w:rPr>
          <w:i/>
          <w:iCs/>
          <w:noProof/>
        </w:rPr>
        <w:t>Yet</w:t>
      </w:r>
      <w:r w:rsidRPr="00C8265D">
        <w:rPr>
          <w:i/>
          <w:iCs/>
        </w:rPr>
        <w:t xml:space="preserve"> another reason why we face a challenge</w:t>
      </w:r>
      <w:r>
        <w:t xml:space="preserve"> replacing archetypes comes from </w:t>
      </w:r>
      <w:r w:rsidR="00D30167">
        <w:t>the people around you</w:t>
      </w:r>
      <w:r>
        <w:t xml:space="preserve">. </w:t>
      </w:r>
      <w:r w:rsidR="00B673E0">
        <w:t xml:space="preserve">You may find, </w:t>
      </w:r>
      <w:r w:rsidR="00D30167">
        <w:t>perhaps</w:t>
      </w:r>
      <w:r w:rsidR="00B673E0">
        <w:t xml:space="preserve"> to your surprise, that once you begin the work in earnest</w:t>
      </w:r>
      <w:r>
        <w:t xml:space="preserve"> on replacing archetypes</w:t>
      </w:r>
      <w:r w:rsidR="00B673E0">
        <w:t>, the people who are around you</w:t>
      </w:r>
      <w:r>
        <w:t xml:space="preserve"> will, inexplicably, </w:t>
      </w:r>
      <w:r w:rsidR="00B673E0">
        <w:t xml:space="preserve">start to </w:t>
      </w:r>
      <w:r>
        <w:t xml:space="preserve">resist you </w:t>
      </w:r>
      <w:r>
        <w:lastRenderedPageBreak/>
        <w:t>by acting out and becoming hostile</w:t>
      </w:r>
      <w:r w:rsidR="00B673E0">
        <w:t>. Ridicule and abuse, even actual physical violence, may be used to resist your reprogramming efforts</w:t>
      </w:r>
      <w:r w:rsidR="00F35ED8">
        <w:t xml:space="preserve"> </w:t>
      </w:r>
      <w:r w:rsidR="00F35ED8" w:rsidRPr="00285E59">
        <w:rPr>
          <w:noProof/>
        </w:rPr>
        <w:t>in order to</w:t>
      </w:r>
      <w:r w:rsidR="00F35ED8">
        <w:t xml:space="preserve"> </w:t>
      </w:r>
      <w:r w:rsidR="00B673E0">
        <w:t xml:space="preserve">keep you locked in old energy patterns. </w:t>
      </w:r>
      <w:r w:rsidR="00292EFD" w:rsidRPr="00285E59">
        <w:rPr>
          <w:noProof/>
        </w:rPr>
        <w:t>This</w:t>
      </w:r>
      <w:r w:rsidR="00292EFD">
        <w:t xml:space="preserve"> is not for </w:t>
      </w:r>
      <w:r w:rsidR="00F35ED8">
        <w:t xml:space="preserve">any other </w:t>
      </w:r>
      <w:r w:rsidR="00292EFD">
        <w:t xml:space="preserve">reason other than your thoughts and behavior will change, people will notice </w:t>
      </w:r>
      <w:r w:rsidR="00F35ED8">
        <w:t xml:space="preserve">these changes, and they may </w:t>
      </w:r>
      <w:r w:rsidR="00292EFD">
        <w:t xml:space="preserve">find these changes threatening in some way. </w:t>
      </w:r>
    </w:p>
    <w:p w:rsidR="0086379E" w:rsidRDefault="00292EFD" w:rsidP="00B673E0">
      <w:r>
        <w:t xml:space="preserve">Perhaps the changes cause you to question your </w:t>
      </w:r>
      <w:r w:rsidR="0086379E">
        <w:t xml:space="preserve">intimate </w:t>
      </w:r>
      <w:r>
        <w:t>relationship</w:t>
      </w:r>
      <w:r w:rsidR="0086379E">
        <w:t>s</w:t>
      </w:r>
      <w:r>
        <w:t xml:space="preserve">. </w:t>
      </w:r>
    </w:p>
    <w:p w:rsidR="0086379E" w:rsidRDefault="00292EFD" w:rsidP="00B673E0">
      <w:r>
        <w:t xml:space="preserve">Perhaps the changes cause you to look at your </w:t>
      </w:r>
      <w:r w:rsidRPr="00285E59">
        <w:rPr>
          <w:noProof/>
        </w:rPr>
        <w:t>work</w:t>
      </w:r>
      <w:r w:rsidR="00285E59" w:rsidRPr="00285E59">
        <w:rPr>
          <w:noProof/>
        </w:rPr>
        <w:t xml:space="preserve"> </w:t>
      </w:r>
      <w:r w:rsidRPr="00285E59">
        <w:rPr>
          <w:noProof/>
        </w:rPr>
        <w:t>place</w:t>
      </w:r>
      <w:r w:rsidR="0086379E">
        <w:t xml:space="preserve"> </w:t>
      </w:r>
      <w:r>
        <w:t>different</w:t>
      </w:r>
      <w:r w:rsidR="00164269">
        <w:t>ly</w:t>
      </w:r>
      <w:r>
        <w:t>.</w:t>
      </w:r>
      <w:r w:rsidR="0086379E">
        <w:t xml:space="preserve"> </w:t>
      </w:r>
    </w:p>
    <w:p w:rsidR="00292EFD" w:rsidRDefault="0086379E" w:rsidP="00B673E0">
      <w:r>
        <w:t xml:space="preserve">Perhaps the changes cause you to doubt your </w:t>
      </w:r>
      <w:r w:rsidRPr="00285E59">
        <w:rPr>
          <w:noProof/>
        </w:rPr>
        <w:t>life</w:t>
      </w:r>
      <w:r>
        <w:t xml:space="preserve"> spaces</w:t>
      </w:r>
      <w:r w:rsidR="005C3E46">
        <w:t xml:space="preserve"> and the relationships you find within</w:t>
      </w:r>
      <w:r>
        <w:t>.</w:t>
      </w:r>
    </w:p>
    <w:p w:rsidR="0086379E" w:rsidRDefault="0086379E" w:rsidP="00B673E0">
      <w:r>
        <w:t xml:space="preserve">Perhaps you begin to seek after </w:t>
      </w:r>
      <w:r w:rsidRPr="00285E59">
        <w:rPr>
          <w:noProof/>
        </w:rPr>
        <w:t>change</w:t>
      </w:r>
      <w:r>
        <w:t>.</w:t>
      </w:r>
    </w:p>
    <w:p w:rsidR="00142DE4" w:rsidRDefault="0086379E" w:rsidP="00B673E0">
      <w:r>
        <w:t>If things about you</w:t>
      </w:r>
      <w:r w:rsidR="005C3E46">
        <w:t xml:space="preserve"> change</w:t>
      </w:r>
      <w:r>
        <w:t xml:space="preserve">, people can feel threatened, for all sorts of different reasons. </w:t>
      </w:r>
      <w:r w:rsidR="005C3E46">
        <w:t xml:space="preserve">If they feel threatened, they </w:t>
      </w:r>
      <w:r w:rsidR="005C3E46" w:rsidRPr="00285E59">
        <w:rPr>
          <w:noProof/>
        </w:rPr>
        <w:t>may</w:t>
      </w:r>
      <w:r w:rsidR="005C3E46">
        <w:t xml:space="preserve"> </w:t>
      </w:r>
      <w:r w:rsidR="00285E59">
        <w:t>resist</w:t>
      </w:r>
      <w:r w:rsidR="005C3E46">
        <w:t>. Resistance</w:t>
      </w:r>
      <w:r w:rsidR="00031A62">
        <w:fldChar w:fldCharType="begin"/>
      </w:r>
      <w:r w:rsidR="00031A62">
        <w:instrText xml:space="preserve"> XE "</w:instrText>
      </w:r>
      <w:r w:rsidR="00031A62" w:rsidRPr="00524CF0">
        <w:instrText>resistance</w:instrText>
      </w:r>
      <w:r w:rsidR="00031A62">
        <w:instrText xml:space="preserve">" </w:instrText>
      </w:r>
      <w:r w:rsidR="00031A62">
        <w:fldChar w:fldCharType="end"/>
      </w:r>
      <w:r w:rsidR="005C3E46">
        <w:t xml:space="preserve"> </w:t>
      </w:r>
      <w:r>
        <w:t xml:space="preserve">will not always happen, but it often does. </w:t>
      </w:r>
      <w:r w:rsidR="00020A74">
        <w:t>Pay attention to what is happening in your life</w:t>
      </w:r>
      <w:r w:rsidR="005C3E46">
        <w:t xml:space="preserve">. Be critical of what people are doing. If </w:t>
      </w:r>
      <w:r w:rsidR="00B673E0">
        <w:t>you do experience resistance from others, ask them politely to stop. If that does not work, create boundaries and expectatio</w:t>
      </w:r>
      <w:r w:rsidR="008077E7">
        <w:t>ns.</w:t>
      </w:r>
      <w:r w:rsidR="00CD6C8B">
        <w:rPr>
          <w:rStyle w:val="FootnoteReference"/>
        </w:rPr>
        <w:footnoteReference w:id="7"/>
      </w:r>
      <w:r w:rsidR="00B673E0">
        <w:t xml:space="preserve"> If they </w:t>
      </w:r>
      <w:r w:rsidR="008077E7">
        <w:t xml:space="preserve">ignore your boundaries and </w:t>
      </w:r>
      <w:r w:rsidR="00B673E0">
        <w:t>continue with their assault</w:t>
      </w:r>
      <w:r w:rsidR="008077E7">
        <w:t>s</w:t>
      </w:r>
      <w:r w:rsidR="00B673E0">
        <w:t>, you may have to consider removing them from your life sphere</w:t>
      </w:r>
      <w:r w:rsidR="00624402">
        <w:t xml:space="preserve">, and by that I mean stop talking to them, block them from your social places, avoid all physical, emotional, psychological, and spiritual </w:t>
      </w:r>
      <w:r w:rsidR="001727AC">
        <w:t>contact</w:t>
      </w:r>
      <w:r w:rsidR="000835A2">
        <w:t xml:space="preserve">. </w:t>
      </w:r>
      <w:r w:rsidR="00B673E0">
        <w:t xml:space="preserve">If you do not want to remove </w:t>
      </w:r>
      <w:r w:rsidR="00B673E0" w:rsidRPr="00285E59">
        <w:rPr>
          <w:noProof/>
        </w:rPr>
        <w:t>them,</w:t>
      </w:r>
      <w:r w:rsidR="00B673E0">
        <w:t xml:space="preserve"> if you find </w:t>
      </w:r>
      <w:r w:rsidR="00A64B93">
        <w:t xml:space="preserve">removing them </w:t>
      </w:r>
      <w:r w:rsidR="000835A2">
        <w:t xml:space="preserve">is a challenge, or if they become abusive and </w:t>
      </w:r>
      <w:r w:rsidR="00C92211">
        <w:t>violent</w:t>
      </w:r>
      <w:r w:rsidR="00BB7A42">
        <w:t xml:space="preserve"> when you try to break free</w:t>
      </w:r>
      <w:r w:rsidR="000835A2">
        <w:t xml:space="preserve">, </w:t>
      </w:r>
      <w:r w:rsidR="00B673E0">
        <w:lastRenderedPageBreak/>
        <w:t>seek professional guidance</w:t>
      </w:r>
      <w:r w:rsidR="000835A2">
        <w:t xml:space="preserve">, </w:t>
      </w:r>
      <w:r w:rsidR="00624402">
        <w:t xml:space="preserve">therapeutic </w:t>
      </w:r>
      <w:r w:rsidR="00B673E0">
        <w:t>assistance</w:t>
      </w:r>
      <w:r w:rsidR="00A64B93">
        <w:t xml:space="preserve"> (e.g., couple’s </w:t>
      </w:r>
      <w:r w:rsidR="00A64B93" w:rsidRPr="00285E59">
        <w:rPr>
          <w:noProof/>
        </w:rPr>
        <w:t>counseling</w:t>
      </w:r>
      <w:r w:rsidR="00A64B93">
        <w:t xml:space="preserve">, family </w:t>
      </w:r>
      <w:r w:rsidR="00A64B93" w:rsidRPr="00285E59">
        <w:rPr>
          <w:noProof/>
        </w:rPr>
        <w:t>counseling</w:t>
      </w:r>
      <w:r w:rsidR="00A64B93">
        <w:t>, etc.)</w:t>
      </w:r>
      <w:r w:rsidR="000835A2">
        <w:t>, and police intervention</w:t>
      </w:r>
      <w:r w:rsidR="00B673E0">
        <w:t>.</w:t>
      </w:r>
      <w:r w:rsidR="00142DE4">
        <w:t xml:space="preserve"> </w:t>
      </w:r>
      <w:r w:rsidR="006A58FA">
        <w:t xml:space="preserve">If that doesn’t help, your only option may be to </w:t>
      </w:r>
      <w:r w:rsidR="000835A2">
        <w:t>flee</w:t>
      </w:r>
      <w:r w:rsidR="006A58FA">
        <w:t xml:space="preserve">. </w:t>
      </w:r>
    </w:p>
    <w:p w:rsidR="00AD461A" w:rsidRDefault="00142DE4" w:rsidP="00D37FA6">
      <w:r>
        <w:t xml:space="preserve">Whatever you do, </w:t>
      </w:r>
      <w:r w:rsidR="006A58FA">
        <w:t xml:space="preserve">my recommendation is that you </w:t>
      </w:r>
      <w:r>
        <w:t xml:space="preserve">do not put up with the resistance. </w:t>
      </w:r>
      <w:r w:rsidR="000835A2">
        <w:t xml:space="preserve">Don’t </w:t>
      </w:r>
      <w:r w:rsidR="006A58FA">
        <w:t xml:space="preserve">“let it go” </w:t>
      </w:r>
      <w:r w:rsidR="006A58FA" w:rsidRPr="00285E59">
        <w:rPr>
          <w:noProof/>
        </w:rPr>
        <w:t>just so</w:t>
      </w:r>
      <w:r w:rsidR="006A58FA">
        <w:t xml:space="preserve"> you can “get along.” </w:t>
      </w:r>
      <w:r w:rsidR="00C54551">
        <w:t xml:space="preserve">Don’t “give up and give in.” </w:t>
      </w:r>
      <w:r w:rsidR="001B0667">
        <w:t xml:space="preserve">Don’t put aside your </w:t>
      </w:r>
      <w:r w:rsidR="001B0667" w:rsidRPr="00285E59">
        <w:rPr>
          <w:noProof/>
        </w:rPr>
        <w:t>personal</w:t>
      </w:r>
      <w:r w:rsidR="001B0667">
        <w:t xml:space="preserve"> journey back to Self. </w:t>
      </w:r>
      <w:r w:rsidR="00C54551">
        <w:t xml:space="preserve">Either do something about the </w:t>
      </w:r>
      <w:r w:rsidR="00C54551" w:rsidRPr="00673B91">
        <w:rPr>
          <w:noProof/>
        </w:rPr>
        <w:t>resistance,</w:t>
      </w:r>
      <w:r w:rsidR="00C54551">
        <w:t xml:space="preserve"> or get out.</w:t>
      </w:r>
      <w:r w:rsidR="001B0667">
        <w:t xml:space="preserve"> There’s no other good choice for you. And besides, e</w:t>
      </w:r>
      <w:r>
        <w:t xml:space="preserve">nabling the resistance </w:t>
      </w:r>
      <w:r w:rsidR="00BB7A42">
        <w:t xml:space="preserve">does not </w:t>
      </w:r>
      <w:r>
        <w:t xml:space="preserve">do anybody any good. It </w:t>
      </w:r>
      <w:r w:rsidR="00BB7A42">
        <w:t xml:space="preserve">does not </w:t>
      </w:r>
      <w:r>
        <w:t xml:space="preserve">do </w:t>
      </w:r>
      <w:r w:rsidRPr="000835A2">
        <w:rPr>
          <w:i/>
          <w:iCs/>
        </w:rPr>
        <w:t>you</w:t>
      </w:r>
      <w:r>
        <w:t xml:space="preserve"> </w:t>
      </w:r>
      <w:r w:rsidR="0018770E">
        <w:t xml:space="preserve">any </w:t>
      </w:r>
      <w:r>
        <w:t>good because it blocks your progress forward</w:t>
      </w:r>
      <w:r w:rsidR="0018770E">
        <w:t>, for obvious reasons</w:t>
      </w:r>
      <w:r>
        <w:t>.</w:t>
      </w:r>
      <w:r w:rsidR="001B0667">
        <w:t xml:space="preserve"> </w:t>
      </w:r>
      <w:r>
        <w:t xml:space="preserve">It </w:t>
      </w:r>
      <w:r w:rsidR="00BB7A42">
        <w:t xml:space="preserve">does not </w:t>
      </w:r>
      <w:r>
        <w:t xml:space="preserve">do </w:t>
      </w:r>
      <w:r w:rsidR="00D425EF">
        <w:t xml:space="preserve">the resisters </w:t>
      </w:r>
      <w:r>
        <w:t>any good because it blocks their progress forward as well! It does this</w:t>
      </w:r>
      <w:r w:rsidR="006A58FA">
        <w:t xml:space="preserve">, perhaps counterintuitively, </w:t>
      </w:r>
      <w:r>
        <w:t xml:space="preserve">because whenever you put up with </w:t>
      </w:r>
      <w:r w:rsidR="002E5244">
        <w:t>their resistance</w:t>
      </w:r>
      <w:r w:rsidR="0018770E">
        <w:t xml:space="preserve">, whenever you let their actions deter you or their manipulations shut you down, they are not challenged to change things. </w:t>
      </w:r>
      <w:r w:rsidR="00D425EF">
        <w:t>To put it simply, y</w:t>
      </w:r>
      <w:r w:rsidR="00D37FA6">
        <w:t xml:space="preserve">our failure to </w:t>
      </w:r>
      <w:r w:rsidR="00D425EF">
        <w:t>say something</w:t>
      </w:r>
      <w:r w:rsidR="009A4EC7">
        <w:t xml:space="preserve">, your failure to </w:t>
      </w:r>
      <w:r w:rsidR="00D37FA6">
        <w:t xml:space="preserve">act in the face of their resistance enables their toxic </w:t>
      </w:r>
      <w:r w:rsidR="00D37FA6" w:rsidRPr="00673B91">
        <w:rPr>
          <w:noProof/>
        </w:rPr>
        <w:t>realities</w:t>
      </w:r>
      <w:r w:rsidR="00D425EF" w:rsidRPr="00673B91">
        <w:rPr>
          <w:noProof/>
        </w:rPr>
        <w:t>,</w:t>
      </w:r>
      <w:r w:rsidR="00D425EF">
        <w:t xml:space="preserve"> and can harm them in the short, medium, and </w:t>
      </w:r>
      <w:r w:rsidR="00D425EF" w:rsidRPr="00285E59">
        <w:rPr>
          <w:noProof/>
        </w:rPr>
        <w:t>long</w:t>
      </w:r>
      <w:r w:rsidR="00285E59">
        <w:rPr>
          <w:noProof/>
        </w:rPr>
        <w:t>-</w:t>
      </w:r>
      <w:r w:rsidR="00D425EF" w:rsidRPr="00285E59">
        <w:rPr>
          <w:noProof/>
        </w:rPr>
        <w:t>term</w:t>
      </w:r>
      <w:r w:rsidR="00D37FA6">
        <w:t xml:space="preserve">. It is like living in a house with somebody who </w:t>
      </w:r>
      <w:r w:rsidR="00D425EF">
        <w:t>eats nothing but heavily processed factory foods. You challenge them to stop, but they get mad at you every time you do. After a while, to avoid the ugly negativity, you stop challenging them</w:t>
      </w:r>
      <w:r w:rsidR="00D37FA6">
        <w:t>.</w:t>
      </w:r>
      <w:r w:rsidR="00D425EF">
        <w:t xml:space="preserve"> When you give up and do that, you tacitly enable their unhealthy eating patterns</w:t>
      </w:r>
      <w:r w:rsidR="00285E59">
        <w:t>: t</w:t>
      </w:r>
      <w:r w:rsidR="00D425EF" w:rsidRPr="00285E59">
        <w:rPr>
          <w:noProof/>
        </w:rPr>
        <w:t>his</w:t>
      </w:r>
      <w:r w:rsidR="00D425EF">
        <w:t xml:space="preserve"> increases their risk of all sorts of ugly human diseases</w:t>
      </w:r>
      <w:r w:rsidR="00AD461A">
        <w:t>, and they may eventually get a disease as a result</w:t>
      </w:r>
      <w:r w:rsidR="00D425EF">
        <w:t>.</w:t>
      </w:r>
    </w:p>
    <w:p w:rsidR="007E77D0" w:rsidRDefault="00AD461A" w:rsidP="00AD461A">
      <w:r>
        <w:t>You see the issue? Not saying anything about somebody’s terrible eating habits helps doom them to an unhealthy body and physical illness. It is better to say something, obviously, than to give in and say nothing at all.</w:t>
      </w:r>
      <w:r w:rsidR="00BC311C">
        <w:t xml:space="preserve"> </w:t>
      </w:r>
      <w:r w:rsidR="00C54551">
        <w:t xml:space="preserve">Don’t </w:t>
      </w:r>
      <w:r w:rsidR="00D425EF">
        <w:t>“go along to get along”</w:t>
      </w:r>
      <w:r w:rsidR="00C54F6A">
        <w:t xml:space="preserve"> or </w:t>
      </w:r>
      <w:r w:rsidR="00D425EF">
        <w:t xml:space="preserve">“give up and give </w:t>
      </w:r>
      <w:r w:rsidR="00D425EF">
        <w:lastRenderedPageBreak/>
        <w:t>in</w:t>
      </w:r>
      <w:r w:rsidR="00C54551">
        <w:t>.</w:t>
      </w:r>
      <w:r w:rsidR="00D425EF">
        <w:t xml:space="preserve">” </w:t>
      </w:r>
      <w:r w:rsidR="007E77D0">
        <w:t xml:space="preserve">If you </w:t>
      </w:r>
      <w:r w:rsidR="007E77D0" w:rsidRPr="001C24DB">
        <w:rPr>
          <w:noProof/>
        </w:rPr>
        <w:t>can,</w:t>
      </w:r>
      <w:r w:rsidR="007E77D0">
        <w:t xml:space="preserve"> push through the resistance to make the changes that you need to make. </w:t>
      </w:r>
    </w:p>
    <w:p w:rsidR="00BB7A42" w:rsidRDefault="00C54F6A" w:rsidP="00B673E0">
      <w:r>
        <w:t xml:space="preserve">And if you can’t push through the resistance? </w:t>
      </w:r>
      <w:r w:rsidRPr="00285E59">
        <w:rPr>
          <w:noProof/>
        </w:rPr>
        <w:t xml:space="preserve">If they won’t change or, worse, if there’s aggression and violent pushback, </w:t>
      </w:r>
      <w:r w:rsidR="00B74B72" w:rsidRPr="00285E59">
        <w:rPr>
          <w:noProof/>
        </w:rPr>
        <w:t>fee</w:t>
      </w:r>
      <w:r w:rsidR="00285E59" w:rsidRPr="00285E59">
        <w:rPr>
          <w:noProof/>
        </w:rPr>
        <w:t>l</w:t>
      </w:r>
      <w:r w:rsidR="00B74B72" w:rsidRPr="00285E59">
        <w:rPr>
          <w:noProof/>
        </w:rPr>
        <w:t xml:space="preserve"> free to </w:t>
      </w:r>
      <w:r w:rsidRPr="00285E59">
        <w:rPr>
          <w:noProof/>
        </w:rPr>
        <w:t>walk away.</w:t>
      </w:r>
      <w:r>
        <w:t xml:space="preserve"> </w:t>
      </w:r>
      <w:r w:rsidR="00B74B72">
        <w:t xml:space="preserve">It is better if you challenge people, but </w:t>
      </w:r>
      <w:r w:rsidR="00C92211">
        <w:t xml:space="preserve">do not </w:t>
      </w:r>
      <w:r w:rsidR="00B74B72">
        <w:t xml:space="preserve">feel like you have to expose yourself to their toxicity if you don’t want to. </w:t>
      </w:r>
      <w:r w:rsidR="00AD461A">
        <w:t xml:space="preserve">The point though isn’t to make you feel guilty about difficult </w:t>
      </w:r>
      <w:r w:rsidR="00AD461A" w:rsidRPr="009B0EB6">
        <w:rPr>
          <w:noProof/>
        </w:rPr>
        <w:t>situations,</w:t>
      </w:r>
      <w:r w:rsidR="00AD461A">
        <w:t xml:space="preserve"> or to prevent you from walking away from negative, difficult, or violent people. </w:t>
      </w:r>
      <w:r w:rsidR="00C92211">
        <w:t>In fact, quite the opposite is true. The point is to show you that sometimes, that is the only thing you can do to</w:t>
      </w:r>
      <w:r w:rsidR="005E413C">
        <w:t xml:space="preserve"> protect yourself and to help</w:t>
      </w:r>
      <w:r w:rsidR="00C92211">
        <w:t xml:space="preserve"> them. If you stay in a relationship and your only role is </w:t>
      </w:r>
      <w:r w:rsidR="00C92211" w:rsidRPr="00285E59">
        <w:rPr>
          <w:noProof/>
        </w:rPr>
        <w:t>to passively enable their toxicity and dysfunction</w:t>
      </w:r>
      <w:r w:rsidR="00BB7A42">
        <w:t>, you’re not doing them any favors. N</w:t>
      </w:r>
      <w:r w:rsidR="00AD461A">
        <w:t>ot pushing through resistance is bad for everybody. It’s bad for you because it blocks your progress, and it is bad for others because it enables their toxic realities</w:t>
      </w:r>
      <w:r w:rsidR="00BB7A42">
        <w:t xml:space="preserve">, with predictable </w:t>
      </w:r>
      <w:r w:rsidR="00BB7A42" w:rsidRPr="00285E59">
        <w:rPr>
          <w:noProof/>
        </w:rPr>
        <w:t>long</w:t>
      </w:r>
      <w:r w:rsidR="00285E59">
        <w:rPr>
          <w:noProof/>
        </w:rPr>
        <w:t>-</w:t>
      </w:r>
      <w:r w:rsidR="00BB7A42" w:rsidRPr="00285E59">
        <w:rPr>
          <w:noProof/>
        </w:rPr>
        <w:t>term</w:t>
      </w:r>
      <w:r w:rsidR="00BB7A42">
        <w:t xml:space="preserve"> consequences. </w:t>
      </w:r>
      <w:r w:rsidR="0018770E">
        <w:t xml:space="preserve">The more you enable the resisters by giving in to their resistance, the more </w:t>
      </w:r>
      <w:r w:rsidR="003D3EE1">
        <w:t>you enable their realities</w:t>
      </w:r>
      <w:r w:rsidR="003D3EE1" w:rsidRPr="009B0EB6">
        <w:rPr>
          <w:noProof/>
        </w:rPr>
        <w:t>,.</w:t>
      </w:r>
      <w:r w:rsidR="003D3EE1">
        <w:t xml:space="preserve"> </w:t>
      </w:r>
      <w:r w:rsidR="0018770E">
        <w:t xml:space="preserve">If you want to </w:t>
      </w:r>
      <w:r w:rsidR="003D3EE1">
        <w:t>help them, don’t enable them. If that means breaking your connection and attachment</w:t>
      </w:r>
      <w:r w:rsidR="00BB7A42">
        <w:t xml:space="preserve"> and walking away until they smarten up</w:t>
      </w:r>
      <w:r w:rsidR="003D3EE1">
        <w:t xml:space="preserve">, then </w:t>
      </w:r>
      <w:r w:rsidR="003D3EE1" w:rsidRPr="00285E59">
        <w:rPr>
          <w:noProof/>
        </w:rPr>
        <w:t>unfortunately</w:t>
      </w:r>
      <w:r w:rsidR="003D3EE1">
        <w:t xml:space="preserve">, that means breaking your connection and attachment. </w:t>
      </w:r>
    </w:p>
    <w:p w:rsidR="003D3EE1" w:rsidRDefault="003D3EE1" w:rsidP="00B673E0">
      <w:r>
        <w:t>If they refuse to change and grow, it is the only thing that can help.</w:t>
      </w:r>
    </w:p>
    <w:p w:rsidR="00BB7A42" w:rsidRDefault="00BB7A42" w:rsidP="00BB7A42">
      <w:r>
        <w:t xml:space="preserve">If they refuse to change and grow, it is the only thing that you can do. </w:t>
      </w:r>
    </w:p>
    <w:p w:rsidR="003D3EE1" w:rsidRDefault="003D3EE1" w:rsidP="00B673E0">
      <w:r>
        <w:t xml:space="preserve">If you stay, nothing changes. If you go, there is hope that maybe, if they value the relationship, they will do what they need to change. If they don’t value the </w:t>
      </w:r>
      <w:r>
        <w:lastRenderedPageBreak/>
        <w:t xml:space="preserve">relationship enough to change, you have to wonder about the value of it at all. </w:t>
      </w:r>
    </w:p>
    <w:p w:rsidR="00D87B71" w:rsidRDefault="00D87B71" w:rsidP="00B673E0">
      <w:r>
        <w:t xml:space="preserve">In any case, the point here isn’t to engage in relationship analysis. The point is to </w:t>
      </w:r>
      <w:r w:rsidRPr="009B0EB6">
        <w:rPr>
          <w:noProof/>
        </w:rPr>
        <w:t>identify</w:t>
      </w:r>
      <w:r>
        <w:t xml:space="preserve"> any blockages and obstacles that might prevent you from engaging in </w:t>
      </w:r>
      <w:r w:rsidRPr="00031A62">
        <w:rPr>
          <w:b/>
          <w:bCs/>
        </w:rPr>
        <w:t>archetypal revision</w:t>
      </w:r>
      <w:r w:rsidR="00031A62">
        <w:fldChar w:fldCharType="begin"/>
      </w:r>
      <w:r w:rsidR="00031A62">
        <w:instrText xml:space="preserve"> XE "</w:instrText>
      </w:r>
      <w:r w:rsidR="00031A62" w:rsidRPr="00524CF0">
        <w:instrText>archetypal revision</w:instrText>
      </w:r>
      <w:r w:rsidR="00031A62">
        <w:instrText xml:space="preserve">" </w:instrText>
      </w:r>
      <w:r w:rsidR="00031A62">
        <w:fldChar w:fldCharType="end"/>
      </w:r>
      <w:r>
        <w:rPr>
          <w:i/>
          <w:iCs/>
        </w:rPr>
        <w:t xml:space="preserve">. </w:t>
      </w:r>
      <w:r>
        <w:t>Resistance</w:t>
      </w:r>
      <w:r w:rsidR="00031A62">
        <w:fldChar w:fldCharType="begin"/>
      </w:r>
      <w:r w:rsidR="00031A62">
        <w:instrText xml:space="preserve"> XE "</w:instrText>
      </w:r>
      <w:r w:rsidR="00031A62" w:rsidRPr="00524CF0">
        <w:instrText>resistance</w:instrText>
      </w:r>
      <w:r w:rsidR="00031A62">
        <w:instrText xml:space="preserve">" </w:instrText>
      </w:r>
      <w:r w:rsidR="00031A62">
        <w:fldChar w:fldCharType="end"/>
      </w:r>
      <w:r>
        <w:t xml:space="preserve"> from others is one of those obstacles. If you experience it, work to stop it. If working to stop it elicits violence and aggression, and if that violence and aggression </w:t>
      </w:r>
      <w:r w:rsidRPr="00673B91">
        <w:rPr>
          <w:noProof/>
        </w:rPr>
        <w:t>does</w:t>
      </w:r>
      <w:r>
        <w:t xml:space="preserve"> not stop, get help, or get out. Remember, staying in an oppressive environment doesn’t do anybody any good. </w:t>
      </w:r>
      <w:r w:rsidRPr="00673B91">
        <w:rPr>
          <w:noProof/>
        </w:rPr>
        <w:t>If the only way to get the message to a person is by cutting ties and excluding them from your space in the hope that maybe they’ll value the relationship and smarten up, do that.</w:t>
      </w:r>
      <w:r>
        <w:t xml:space="preserve"> </w:t>
      </w:r>
    </w:p>
    <w:p w:rsidR="00D87B71" w:rsidRDefault="00D87B71" w:rsidP="00B673E0">
      <w:r>
        <w:t>Finally, I should end by saying, there is no guarantee. It is the sad and all too common story that people often choose their pathologies and addictions over their even most important relationships (spouse, children, etc.). It is a hard decision that’s for sure, but if you make it</w:t>
      </w:r>
      <w:r w:rsidR="009B0EB6">
        <w:t>,</w:t>
      </w:r>
      <w:r>
        <w:t xml:space="preserve"> at </w:t>
      </w:r>
      <w:r w:rsidRPr="009B0EB6">
        <w:rPr>
          <w:noProof/>
        </w:rPr>
        <w:t>least</w:t>
      </w:r>
      <w:r>
        <w:t xml:space="preserve"> you know you did everything you could to push for necessary changes.</w:t>
      </w:r>
      <w:r w:rsidR="00BC311C">
        <w:t xml:space="preserve"> </w:t>
      </w:r>
    </w:p>
    <w:p w:rsidR="00AD783D" w:rsidRDefault="00D87B71" w:rsidP="0077489D">
      <w:r>
        <w:t>To summarize, t</w:t>
      </w:r>
      <w:r w:rsidR="007F4648">
        <w:t xml:space="preserve">he point of </w:t>
      </w:r>
      <w:r w:rsidR="009B0EB6" w:rsidRPr="009B0EB6">
        <w:rPr>
          <w:noProof/>
        </w:rPr>
        <w:t xml:space="preserve">your </w:t>
      </w:r>
      <w:r w:rsidR="007F4648" w:rsidRPr="009B0EB6">
        <w:rPr>
          <w:noProof/>
        </w:rPr>
        <w:t>archetypal</w:t>
      </w:r>
      <w:r w:rsidR="007F4648">
        <w:t xml:space="preserve"> study is to replace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7F4648">
        <w:t xml:space="preserve"> with new ones. We do that because old energy archetypes are </w:t>
      </w:r>
      <w:r w:rsidR="0077489D">
        <w:t>limiting, enslaving, and prevent the expansion of consciousness in the body</w:t>
      </w:r>
      <w:r w:rsidR="00424E1B">
        <w:t>.</w:t>
      </w:r>
      <w:r w:rsidR="0077489D">
        <w:t xml:space="preserve"> </w:t>
      </w:r>
      <w:r w:rsidR="007F4648">
        <w:t>As noted</w:t>
      </w:r>
      <w:r w:rsidR="0077489D">
        <w:t xml:space="preserve">, replacing the archetypes </w:t>
      </w:r>
      <w:r w:rsidR="007F4648">
        <w:t xml:space="preserve">can be a challenge. </w:t>
      </w:r>
      <w:r w:rsidR="0077489D" w:rsidRPr="00673B91">
        <w:rPr>
          <w:noProof/>
        </w:rPr>
        <w:t>A n</w:t>
      </w:r>
      <w:r w:rsidR="007F4648" w:rsidRPr="00673B91">
        <w:rPr>
          <w:noProof/>
        </w:rPr>
        <w:t>umber of</w:t>
      </w:r>
      <w:r w:rsidR="007F4648">
        <w:t xml:space="preserve"> obstacles stand in </w:t>
      </w:r>
      <w:r w:rsidR="0077489D">
        <w:t xml:space="preserve">the </w:t>
      </w:r>
      <w:r w:rsidR="007F4648">
        <w:t xml:space="preserve">way. Against </w:t>
      </w:r>
      <w:r w:rsidR="0077489D">
        <w:t>the obstacle</w:t>
      </w:r>
      <w:r w:rsidR="00DB5F99">
        <w:t>s</w:t>
      </w:r>
      <w:r w:rsidR="0077489D">
        <w:t xml:space="preserve"> and </w:t>
      </w:r>
      <w:r w:rsidR="007F4648" w:rsidRPr="00285E59">
        <w:rPr>
          <w:noProof/>
        </w:rPr>
        <w:t>resistance</w:t>
      </w:r>
      <w:r w:rsidR="007F4648">
        <w:t xml:space="preserve"> your primary weapon is persistence and discipline. Create a safe space </w:t>
      </w:r>
      <w:r w:rsidR="0077489D">
        <w:t xml:space="preserve">and </w:t>
      </w:r>
      <w:r w:rsidR="007F4648">
        <w:t xml:space="preserve">spend a little bit of time each day studying the archetypes. </w:t>
      </w:r>
      <w:r w:rsidR="00DB5F99">
        <w:t xml:space="preserve">If you have to, clear away toxic relationships. </w:t>
      </w:r>
      <w:r w:rsidR="007F4648">
        <w:t>If you do that</w:t>
      </w:r>
      <w:r w:rsidR="0077489D">
        <w:t xml:space="preserve">, you will </w:t>
      </w:r>
      <w:r w:rsidR="007F4648">
        <w:t xml:space="preserve">make good progress and gradually replace old energy </w:t>
      </w:r>
      <w:r w:rsidR="0077489D">
        <w:t>archetypes with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rsidR="0077489D">
        <w:t xml:space="preserve">. If you </w:t>
      </w:r>
      <w:r w:rsidR="00A677C2">
        <w:t>do not</w:t>
      </w:r>
      <w:r w:rsidR="0077489D">
        <w:t xml:space="preserve"> engage in </w:t>
      </w:r>
      <w:r w:rsidR="0077489D">
        <w:lastRenderedPageBreak/>
        <w:t>persistent and disciplined study,</w:t>
      </w:r>
      <w:r w:rsidR="00DB5F99">
        <w:t xml:space="preserve"> and if you don’t remove toxicities and create safe spaces, you will </w:t>
      </w:r>
      <w:r w:rsidR="0077489D">
        <w:t xml:space="preserve">struggle to move forward from here. </w:t>
      </w:r>
    </w:p>
    <w:p w:rsidR="000B411A" w:rsidRDefault="000B411A" w:rsidP="0077489D">
      <w:r>
        <w:t>With all that said, it is time to move on to our study.</w:t>
      </w:r>
    </w:p>
    <w:p w:rsidR="00F63EBE" w:rsidRPr="00F63EBE" w:rsidRDefault="00F63EBE" w:rsidP="00F63EBE">
      <w:pPr>
        <w:pStyle w:val="Textbody"/>
      </w:pPr>
    </w:p>
    <w:p w:rsidR="00F63EBE" w:rsidRPr="00887798" w:rsidRDefault="00F63EBE" w:rsidP="00887798"/>
    <w:p w:rsidR="0029411E" w:rsidRDefault="007D6181" w:rsidP="00031A62">
      <w:pPr>
        <w:pStyle w:val="Heading1"/>
      </w:pPr>
      <w:r>
        <w:lastRenderedPageBreak/>
        <w:br/>
      </w:r>
      <w:r>
        <w:br/>
      </w:r>
      <w:r>
        <w:br/>
      </w:r>
      <w:r>
        <w:br/>
      </w:r>
      <w:r>
        <w:br/>
      </w:r>
      <w:bookmarkStart w:id="5" w:name="_Toc518359603"/>
      <w:r w:rsidR="007A0ED3">
        <w:t>The archetypes</w:t>
      </w:r>
      <w:bookmarkEnd w:id="5"/>
    </w:p>
    <w:p w:rsidR="00C45BE7" w:rsidRDefault="00C45BE7" w:rsidP="00C45BE7">
      <w:pPr>
        <w:pStyle w:val="Textbody"/>
      </w:pPr>
    </w:p>
    <w:p w:rsidR="00C45BE7" w:rsidRDefault="00C45BE7" w:rsidP="00C45BE7">
      <w:pPr>
        <w:pStyle w:val="Textbody"/>
      </w:pPr>
    </w:p>
    <w:p w:rsidR="00C45BE7" w:rsidRDefault="00C45BE7" w:rsidP="00C45BE7">
      <w:pPr>
        <w:pStyle w:val="Textbody"/>
      </w:pPr>
    </w:p>
    <w:p w:rsidR="00C45BE7" w:rsidRDefault="00C45BE7" w:rsidP="00C45BE7">
      <w:pPr>
        <w:pStyle w:val="Textbody"/>
      </w:pPr>
    </w:p>
    <w:p w:rsidR="00504780" w:rsidRPr="00C5078D" w:rsidRDefault="008A13B8" w:rsidP="00031A62">
      <w:pPr>
        <w:pStyle w:val="Heading1"/>
      </w:pPr>
      <w:bookmarkStart w:id="6" w:name="_Toc518359604"/>
      <w:r w:rsidRPr="00C5078D">
        <w:lastRenderedPageBreak/>
        <w:t>Joyful</w:t>
      </w:r>
      <w:r w:rsidR="00343288">
        <w:t xml:space="preserve"> (formerly Fool)</w:t>
      </w:r>
      <w:bookmarkEnd w:id="6"/>
    </w:p>
    <w:p w:rsidR="0015158E" w:rsidRDefault="005B684C" w:rsidP="0029411E">
      <w:pPr>
        <w:rPr>
          <w:lang w:eastAsia="zh-CN" w:bidi="hi-IN"/>
        </w:rPr>
      </w:pPr>
      <w:r>
        <w:rPr>
          <w:noProof/>
          <w:lang w:eastAsia="zh-CN" w:bidi="hi-IN"/>
        </w:rPr>
        <w:t>In the new energy, t</w:t>
      </w:r>
      <w:r w:rsidR="008A13B8" w:rsidRPr="00673B91">
        <w:rPr>
          <w:noProof/>
          <w:lang w:eastAsia="zh-CN" w:bidi="hi-IN"/>
        </w:rPr>
        <w:t>his</w:t>
      </w:r>
      <w:r w:rsidR="008A13B8" w:rsidRPr="00532C90">
        <w:rPr>
          <w:lang w:eastAsia="zh-CN" w:bidi="hi-IN"/>
        </w:rPr>
        <w:t xml:space="preserve"> is an </w:t>
      </w:r>
      <w:r w:rsidR="008A13B8" w:rsidRPr="005B684C">
        <w:rPr>
          <w:b/>
          <w:bCs/>
          <w:lang w:eastAsia="zh-CN" w:bidi="hi-IN"/>
        </w:rPr>
        <w:t>identity</w:t>
      </w:r>
      <w:r w:rsidR="008A13B8" w:rsidRPr="00532C90">
        <w:rPr>
          <w:lang w:eastAsia="zh-CN" w:bidi="hi-IN"/>
        </w:rPr>
        <w:t xml:space="preserve"> archetype. </w:t>
      </w:r>
      <w:r>
        <w:rPr>
          <w:lang w:eastAsia="zh-CN" w:bidi="hi-IN"/>
        </w:rPr>
        <w:t>In the new energy, t</w:t>
      </w:r>
      <w:r w:rsidR="008A13B8" w:rsidRPr="00532C90">
        <w:rPr>
          <w:lang w:eastAsia="zh-CN" w:bidi="hi-IN"/>
        </w:rPr>
        <w:t xml:space="preserve">his archetype answers the </w:t>
      </w:r>
      <w:r>
        <w:rPr>
          <w:lang w:eastAsia="zh-CN" w:bidi="hi-IN"/>
        </w:rPr>
        <w:t xml:space="preserve">big </w:t>
      </w:r>
      <w:r w:rsidR="008A13B8" w:rsidRPr="00532C90">
        <w:rPr>
          <w:lang w:eastAsia="zh-CN" w:bidi="hi-IN"/>
        </w:rPr>
        <w:t>question “Who am I?”</w:t>
      </w:r>
      <w:r w:rsidR="00CF1C8D">
        <w:rPr>
          <w:lang w:eastAsia="zh-CN" w:bidi="hi-IN"/>
        </w:rPr>
        <w:t xml:space="preserve"> In the new energy, the answer is you are a joyfully incarnated spark of </w:t>
      </w:r>
      <w:r w:rsidR="0094326C">
        <w:rPr>
          <w:noProof/>
          <w:lang w:eastAsia="zh-CN" w:bidi="hi-IN"/>
        </w:rPr>
        <w:t>C</w:t>
      </w:r>
      <w:r w:rsidR="00CF1C8D" w:rsidRPr="0094326C">
        <w:rPr>
          <w:noProof/>
          <w:lang w:eastAsia="zh-CN" w:bidi="hi-IN"/>
        </w:rPr>
        <w:t>reator</w:t>
      </w:r>
      <w:r w:rsidR="00CF1C8D">
        <w:rPr>
          <w:lang w:eastAsia="zh-CN" w:bidi="hi-IN"/>
        </w:rPr>
        <w:t xml:space="preserve"> Consciousness</w:t>
      </w:r>
      <w:r w:rsidR="00031A62">
        <w:rPr>
          <w:lang w:eastAsia="zh-CN" w:bidi="hi-IN"/>
        </w:rPr>
        <w:fldChar w:fldCharType="begin"/>
      </w:r>
      <w:r w:rsidR="00031A62">
        <w:instrText xml:space="preserve"> XE "</w:instrText>
      </w:r>
      <w:r w:rsidR="00031A62" w:rsidRPr="00524CF0">
        <w:rPr>
          <w:noProof/>
        </w:rPr>
        <w:instrText>Consciousness</w:instrText>
      </w:r>
      <w:r w:rsidR="00031A62">
        <w:instrText xml:space="preserve">" </w:instrText>
      </w:r>
      <w:r w:rsidR="00031A62">
        <w:rPr>
          <w:lang w:eastAsia="zh-CN" w:bidi="hi-IN"/>
        </w:rPr>
        <w:fldChar w:fldCharType="end"/>
      </w:r>
      <w:r w:rsidR="00CF1C8D">
        <w:rPr>
          <w:lang w:eastAsia="zh-CN" w:bidi="hi-IN"/>
        </w:rPr>
        <w:t xml:space="preserve">. </w:t>
      </w:r>
    </w:p>
    <w:p w:rsidR="005B684C" w:rsidRDefault="005B684C" w:rsidP="0029411E">
      <w:pPr>
        <w:rPr>
          <w:lang w:eastAsia="zh-CN" w:bidi="hi-IN"/>
        </w:rPr>
      </w:pPr>
      <w:r>
        <w:rPr>
          <w:lang w:eastAsia="zh-CN" w:bidi="hi-IN"/>
        </w:rPr>
        <w:t xml:space="preserve">In the old energy, this </w:t>
      </w:r>
      <w:r w:rsidR="00EC71DA">
        <w:rPr>
          <w:lang w:eastAsia="zh-CN" w:bidi="hi-IN"/>
        </w:rPr>
        <w:t>is also an identity archetype. This archetype answers the big question, “Who am I?” In the old energy, the answer is that you a</w:t>
      </w:r>
      <w:r>
        <w:rPr>
          <w:lang w:eastAsia="zh-CN" w:bidi="hi-IN"/>
        </w:rPr>
        <w:t xml:space="preserve"> </w:t>
      </w:r>
      <w:r w:rsidR="00EC71DA">
        <w:rPr>
          <w:b/>
          <w:bCs/>
          <w:lang w:eastAsia="zh-CN" w:bidi="hi-IN"/>
        </w:rPr>
        <w:t>Fool in School</w:t>
      </w:r>
      <w:r w:rsidR="00031A62">
        <w:rPr>
          <w:b/>
          <w:bCs/>
          <w:lang w:eastAsia="zh-CN" w:bidi="hi-IN"/>
        </w:rPr>
        <w:fldChar w:fldCharType="begin"/>
      </w:r>
      <w:r w:rsidR="00031A62">
        <w:instrText xml:space="preserve"> XE "</w:instrText>
      </w:r>
      <w:r w:rsidR="00031A62" w:rsidRPr="00524CF0">
        <w:rPr>
          <w:lang w:eastAsia="zh-CN" w:bidi="hi-IN"/>
        </w:rPr>
        <w:instrText>Fool in School</w:instrText>
      </w:r>
      <w:r w:rsidR="00031A62">
        <w:instrText xml:space="preserve">" </w:instrText>
      </w:r>
      <w:r w:rsidR="00031A62">
        <w:rPr>
          <w:b/>
          <w:bCs/>
          <w:lang w:eastAsia="zh-CN" w:bidi="hi-IN"/>
        </w:rPr>
        <w:fldChar w:fldCharType="end"/>
      </w:r>
      <w:r w:rsidR="00EC71DA">
        <w:rPr>
          <w:lang w:eastAsia="zh-CN" w:bidi="hi-IN"/>
        </w:rPr>
        <w:t xml:space="preserve">, </w:t>
      </w:r>
      <w:r w:rsidR="00EC71DA" w:rsidRPr="00912234">
        <w:rPr>
          <w:lang w:eastAsia="zh-CN" w:bidi="hi-IN"/>
        </w:rPr>
        <w:t xml:space="preserve">here to learn lessons </w:t>
      </w:r>
      <w:r w:rsidR="00912234">
        <w:rPr>
          <w:lang w:eastAsia="zh-CN" w:bidi="hi-IN"/>
        </w:rPr>
        <w:t>and</w:t>
      </w:r>
      <w:r w:rsidR="00EC71DA" w:rsidRPr="00912234">
        <w:rPr>
          <w:lang w:eastAsia="zh-CN" w:bidi="hi-IN"/>
        </w:rPr>
        <w:t xml:space="preserve"> endure </w:t>
      </w:r>
      <w:r w:rsidR="00912234">
        <w:rPr>
          <w:lang w:eastAsia="zh-CN" w:bidi="hi-IN"/>
        </w:rPr>
        <w:t xml:space="preserve">karmic </w:t>
      </w:r>
      <w:r w:rsidR="00EC71DA" w:rsidRPr="00912234">
        <w:rPr>
          <w:lang w:eastAsia="zh-CN" w:bidi="hi-IN"/>
        </w:rPr>
        <w:t xml:space="preserve">punishment. </w:t>
      </w:r>
    </w:p>
    <w:p w:rsidR="0015158E" w:rsidRDefault="0015158E" w:rsidP="00F93E25">
      <w:pPr>
        <w:pStyle w:val="Heading2"/>
      </w:pPr>
      <w:r>
        <w:t>Old energy</w:t>
      </w:r>
    </w:p>
    <w:p w:rsidR="001C1945" w:rsidRDefault="0015158E" w:rsidP="00DE4AC6">
      <w:pPr>
        <w:rPr>
          <w:lang w:eastAsia="zh-CN" w:bidi="hi-IN"/>
        </w:rPr>
      </w:pPr>
      <w:r w:rsidRPr="00532C90">
        <w:rPr>
          <w:lang w:eastAsia="zh-CN" w:bidi="hi-IN"/>
        </w:rPr>
        <w:t xml:space="preserve">In the old </w:t>
      </w:r>
      <w:r w:rsidRPr="006E7B52">
        <w:rPr>
          <w:noProof/>
          <w:lang w:eastAsia="zh-CN" w:bidi="hi-IN"/>
        </w:rPr>
        <w:t>energies</w:t>
      </w:r>
      <w:r w:rsidR="006E7B52">
        <w:rPr>
          <w:noProof/>
          <w:lang w:eastAsia="zh-CN" w:bidi="hi-IN"/>
        </w:rPr>
        <w:t>,</w:t>
      </w:r>
      <w:r>
        <w:rPr>
          <w:lang w:eastAsia="zh-CN" w:bidi="hi-IN"/>
        </w:rPr>
        <w:t xml:space="preserve"> this archetype is part of the “Fool in School</w:t>
      </w:r>
      <w:r w:rsidR="00031A62">
        <w:rPr>
          <w:lang w:eastAsia="zh-CN" w:bidi="hi-IN"/>
        </w:rPr>
        <w:fldChar w:fldCharType="begin"/>
      </w:r>
      <w:r w:rsidR="00031A62">
        <w:instrText xml:space="preserve"> XE "</w:instrText>
      </w:r>
      <w:r w:rsidR="00031A62" w:rsidRPr="00524CF0">
        <w:rPr>
          <w:lang w:eastAsia="zh-CN" w:bidi="hi-IN"/>
        </w:rPr>
        <w:instrText>Fool in School</w:instrText>
      </w:r>
      <w:r w:rsidR="00031A62">
        <w:instrText xml:space="preserve">" </w:instrText>
      </w:r>
      <w:r w:rsidR="00031A62">
        <w:rPr>
          <w:lang w:eastAsia="zh-CN" w:bidi="hi-IN"/>
        </w:rPr>
        <w:fldChar w:fldCharType="end"/>
      </w:r>
      <w:r>
        <w:rPr>
          <w:lang w:eastAsia="zh-CN" w:bidi="hi-IN"/>
        </w:rPr>
        <w:t xml:space="preserve">” </w:t>
      </w:r>
      <w:r w:rsidRPr="00411E3C">
        <w:rPr>
          <w:b/>
          <w:bCs/>
          <w:lang w:eastAsia="zh-CN" w:bidi="hi-IN"/>
        </w:rPr>
        <w:t>archetypal constellation</w:t>
      </w:r>
      <w:r w:rsidR="00031A62">
        <w:rPr>
          <w:b/>
          <w:bCs/>
          <w:lang w:eastAsia="zh-CN" w:bidi="hi-IN"/>
        </w:rPr>
        <w:fldChar w:fldCharType="begin"/>
      </w:r>
      <w:r w:rsidR="00031A62">
        <w:instrText xml:space="preserve"> XE "</w:instrText>
      </w:r>
      <w:r w:rsidR="00031A62" w:rsidRPr="00524CF0">
        <w:rPr>
          <w:lang w:eastAsia="zh-CN" w:bidi="hi-IN"/>
        </w:rPr>
        <w:instrText>archetypal constellation</w:instrText>
      </w:r>
      <w:r w:rsidR="00031A62">
        <w:instrText xml:space="preserve">" </w:instrText>
      </w:r>
      <w:r w:rsidR="00031A62">
        <w:rPr>
          <w:b/>
          <w:bCs/>
          <w:lang w:eastAsia="zh-CN" w:bidi="hi-IN"/>
        </w:rPr>
        <w:fldChar w:fldCharType="end"/>
      </w:r>
      <w:r>
        <w:rPr>
          <w:lang w:eastAsia="zh-CN" w:bidi="hi-IN"/>
        </w:rPr>
        <w:t>.</w:t>
      </w:r>
      <w:r>
        <w:rPr>
          <w:rStyle w:val="FootnoteReference"/>
          <w:lang w:eastAsia="zh-CN" w:bidi="hi-IN"/>
        </w:rPr>
        <w:footnoteReference w:id="8"/>
      </w:r>
      <w:r>
        <w:rPr>
          <w:lang w:eastAsia="zh-CN" w:bidi="hi-IN"/>
        </w:rPr>
        <w:t xml:space="preserve"> The Fool in School constellation </w:t>
      </w:r>
      <w:r w:rsidRPr="00532C90">
        <w:rPr>
          <w:lang w:eastAsia="zh-CN" w:bidi="hi-IN"/>
        </w:rPr>
        <w:t xml:space="preserve">suggests </w:t>
      </w:r>
      <w:r w:rsidR="00DE4AC6">
        <w:rPr>
          <w:lang w:eastAsia="zh-CN" w:bidi="hi-IN"/>
        </w:rPr>
        <w:t>you are a royal idiot, a f</w:t>
      </w:r>
      <w:r w:rsidRPr="00532C90">
        <w:rPr>
          <w:lang w:eastAsia="zh-CN" w:bidi="hi-IN"/>
        </w:rPr>
        <w:t xml:space="preserve">ool in </w:t>
      </w:r>
      <w:r w:rsidR="00DE4AC6">
        <w:rPr>
          <w:lang w:eastAsia="zh-CN" w:bidi="hi-IN"/>
        </w:rPr>
        <w:t>s</w:t>
      </w:r>
      <w:r w:rsidRPr="00532C90">
        <w:rPr>
          <w:lang w:eastAsia="zh-CN" w:bidi="hi-IN"/>
        </w:rPr>
        <w:t>chool</w:t>
      </w:r>
      <w:r w:rsidR="001C1945">
        <w:rPr>
          <w:lang w:eastAsia="zh-CN" w:bidi="hi-IN"/>
        </w:rPr>
        <w:t>,</w:t>
      </w:r>
      <w:r w:rsidRPr="00532C90">
        <w:rPr>
          <w:lang w:eastAsia="zh-CN" w:bidi="hi-IN"/>
        </w:rPr>
        <w:t xml:space="preserve"> </w:t>
      </w:r>
      <w:r w:rsidR="004D4A1A">
        <w:rPr>
          <w:lang w:eastAsia="zh-CN" w:bidi="hi-IN"/>
        </w:rPr>
        <w:t xml:space="preserve">a spiritual student, </w:t>
      </w:r>
      <w:r w:rsidRPr="00532C90">
        <w:rPr>
          <w:lang w:eastAsia="zh-CN" w:bidi="hi-IN"/>
        </w:rPr>
        <w:t xml:space="preserve">here to learn your cosmic lessons, </w:t>
      </w:r>
      <w:r>
        <w:rPr>
          <w:lang w:eastAsia="zh-CN" w:bidi="hi-IN"/>
        </w:rPr>
        <w:t>clear your bad karma</w:t>
      </w:r>
      <w:r w:rsidR="00DE4AC6">
        <w:rPr>
          <w:lang w:eastAsia="zh-CN" w:bidi="hi-IN"/>
        </w:rPr>
        <w:t xml:space="preserve">, </w:t>
      </w:r>
      <w:r w:rsidR="00DE4AC6" w:rsidRPr="00673B91">
        <w:rPr>
          <w:noProof/>
          <w:lang w:eastAsia="zh-CN" w:bidi="hi-IN"/>
        </w:rPr>
        <w:t>and</w:t>
      </w:r>
      <w:r w:rsidR="004D4A1A">
        <w:rPr>
          <w:noProof/>
          <w:lang w:eastAsia="zh-CN" w:bidi="hi-IN"/>
        </w:rPr>
        <w:t xml:space="preserve"> </w:t>
      </w:r>
      <w:r w:rsidRPr="00532C90">
        <w:rPr>
          <w:lang w:eastAsia="zh-CN" w:bidi="hi-IN"/>
        </w:rPr>
        <w:t>evolve</w:t>
      </w:r>
      <w:r w:rsidR="004D4A1A">
        <w:rPr>
          <w:lang w:eastAsia="zh-CN" w:bidi="hi-IN"/>
        </w:rPr>
        <w:t xml:space="preserve">. The implicit message is simple. You are not good enough now, but if you </w:t>
      </w:r>
      <w:r w:rsidR="004D4A1A" w:rsidRPr="004D4A1A">
        <w:rPr>
          <w:i/>
          <w:iCs/>
          <w:lang w:eastAsia="zh-CN" w:bidi="hi-IN"/>
        </w:rPr>
        <w:t>work</w:t>
      </w:r>
      <w:r w:rsidR="004D4A1A">
        <w:rPr>
          <w:lang w:eastAsia="zh-CN" w:bidi="hi-IN"/>
        </w:rPr>
        <w:t xml:space="preserve"> hard, maybe one day you will be.</w:t>
      </w:r>
    </w:p>
    <w:p w:rsidR="0015158E" w:rsidRDefault="001C1945" w:rsidP="0015158E">
      <w:pPr>
        <w:rPr>
          <w:lang w:eastAsia="zh-CN" w:bidi="hi-IN"/>
        </w:rPr>
      </w:pPr>
      <w:r>
        <w:rPr>
          <w:lang w:eastAsia="zh-CN" w:bidi="hi-IN"/>
        </w:rPr>
        <w:t xml:space="preserve">In the old energy, this </w:t>
      </w:r>
      <w:r w:rsidR="0015158E">
        <w:rPr>
          <w:lang w:eastAsia="zh-CN" w:bidi="hi-IN"/>
        </w:rPr>
        <w:t>card shows</w:t>
      </w:r>
      <w:r w:rsidR="003D680D">
        <w:rPr>
          <w:lang w:eastAsia="zh-CN" w:bidi="hi-IN"/>
        </w:rPr>
        <w:t xml:space="preserve">, </w:t>
      </w:r>
      <w:r>
        <w:rPr>
          <w:lang w:eastAsia="zh-CN" w:bidi="hi-IN"/>
        </w:rPr>
        <w:t>not by coincidence</w:t>
      </w:r>
      <w:r w:rsidR="004D4A1A">
        <w:rPr>
          <w:lang w:eastAsia="zh-CN" w:bidi="hi-IN"/>
        </w:rPr>
        <w:t xml:space="preserve"> I presume</w:t>
      </w:r>
      <w:r>
        <w:rPr>
          <w:lang w:eastAsia="zh-CN" w:bidi="hi-IN"/>
        </w:rPr>
        <w:t xml:space="preserve">, </w:t>
      </w:r>
      <w:r w:rsidR="0015158E">
        <w:rPr>
          <w:lang w:eastAsia="zh-CN" w:bidi="hi-IN"/>
        </w:rPr>
        <w:t>a white Aryan male, a</w:t>
      </w:r>
      <w:r w:rsidR="003D680D">
        <w:rPr>
          <w:lang w:eastAsia="zh-CN" w:bidi="hi-IN"/>
        </w:rPr>
        <w:t xml:space="preserve">s yet </w:t>
      </w:r>
      <w:r w:rsidR="0015158E">
        <w:rPr>
          <w:lang w:eastAsia="zh-CN" w:bidi="hi-IN"/>
        </w:rPr>
        <w:t xml:space="preserve">naïve </w:t>
      </w:r>
      <w:r>
        <w:rPr>
          <w:lang w:eastAsia="zh-CN" w:bidi="hi-IN"/>
        </w:rPr>
        <w:t xml:space="preserve">and </w:t>
      </w:r>
      <w:r w:rsidR="0015158E">
        <w:rPr>
          <w:lang w:eastAsia="zh-CN" w:bidi="hi-IN"/>
        </w:rPr>
        <w:t>fool</w:t>
      </w:r>
      <w:r>
        <w:rPr>
          <w:lang w:eastAsia="zh-CN" w:bidi="hi-IN"/>
        </w:rPr>
        <w:t>ish</w:t>
      </w:r>
      <w:r w:rsidR="0015158E">
        <w:rPr>
          <w:lang w:eastAsia="zh-CN" w:bidi="hi-IN"/>
        </w:rPr>
        <w:t xml:space="preserve">, ready to step off a cliff </w:t>
      </w:r>
      <w:r>
        <w:rPr>
          <w:lang w:eastAsia="zh-CN" w:bidi="hi-IN"/>
        </w:rPr>
        <w:t xml:space="preserve">into the school of hard knocks below. </w:t>
      </w:r>
      <w:r w:rsidR="0015158E">
        <w:rPr>
          <w:lang w:eastAsia="zh-CN" w:bidi="hi-IN"/>
        </w:rPr>
        <w:t xml:space="preserve">On his </w:t>
      </w:r>
      <w:r w:rsidR="0015158E" w:rsidRPr="0094326C">
        <w:rPr>
          <w:noProof/>
          <w:lang w:eastAsia="zh-CN" w:bidi="hi-IN"/>
        </w:rPr>
        <w:t>way</w:t>
      </w:r>
      <w:r w:rsidR="0094326C">
        <w:rPr>
          <w:noProof/>
          <w:lang w:eastAsia="zh-CN" w:bidi="hi-IN"/>
        </w:rPr>
        <w:t>,</w:t>
      </w:r>
      <w:r w:rsidR="0015158E">
        <w:rPr>
          <w:lang w:eastAsia="zh-CN" w:bidi="hi-IN"/>
        </w:rPr>
        <w:t xml:space="preserve"> he will learn </w:t>
      </w:r>
      <w:r w:rsidR="0015158E" w:rsidRPr="0094326C">
        <w:rPr>
          <w:noProof/>
          <w:lang w:eastAsia="zh-CN" w:bidi="hi-IN"/>
        </w:rPr>
        <w:t>many</w:t>
      </w:r>
      <w:r w:rsidR="0015158E">
        <w:rPr>
          <w:lang w:eastAsia="zh-CN" w:bidi="hi-IN"/>
        </w:rPr>
        <w:t xml:space="preserve"> </w:t>
      </w:r>
      <w:r w:rsidR="0015158E" w:rsidRPr="0094326C">
        <w:rPr>
          <w:noProof/>
          <w:lang w:eastAsia="zh-CN" w:bidi="hi-IN"/>
        </w:rPr>
        <w:t>lesson</w:t>
      </w:r>
      <w:r w:rsidR="0094326C" w:rsidRPr="0094326C">
        <w:rPr>
          <w:noProof/>
          <w:lang w:eastAsia="zh-CN" w:bidi="hi-IN"/>
        </w:rPr>
        <w:t>s</w:t>
      </w:r>
      <w:r w:rsidR="0015158E">
        <w:rPr>
          <w:lang w:eastAsia="zh-CN" w:bidi="hi-IN"/>
        </w:rPr>
        <w:t xml:space="preserve">. Later on, he will </w:t>
      </w:r>
      <w:r w:rsidR="0015158E" w:rsidRPr="0094326C">
        <w:rPr>
          <w:noProof/>
          <w:lang w:eastAsia="zh-CN" w:bidi="hi-IN"/>
        </w:rPr>
        <w:t xml:space="preserve">be </w:t>
      </w:r>
      <w:r w:rsidR="0015158E" w:rsidRPr="0094326C">
        <w:rPr>
          <w:b/>
          <w:bCs/>
          <w:noProof/>
          <w:lang w:eastAsia="zh-CN" w:bidi="hi-IN"/>
        </w:rPr>
        <w:t>judged</w:t>
      </w:r>
      <w:r w:rsidR="0015158E">
        <w:rPr>
          <w:b/>
          <w:bCs/>
          <w:lang w:eastAsia="zh-CN" w:bidi="hi-IN"/>
        </w:rPr>
        <w:t xml:space="preserve">. </w:t>
      </w:r>
      <w:r w:rsidR="0015158E" w:rsidRPr="00AC1EFE">
        <w:rPr>
          <w:lang w:eastAsia="zh-CN" w:bidi="hi-IN"/>
        </w:rPr>
        <w:t>If</w:t>
      </w:r>
      <w:r w:rsidR="0015158E">
        <w:rPr>
          <w:b/>
          <w:bCs/>
          <w:lang w:eastAsia="zh-CN" w:bidi="hi-IN"/>
        </w:rPr>
        <w:t xml:space="preserve"> </w:t>
      </w:r>
      <w:r w:rsidR="0015158E">
        <w:rPr>
          <w:lang w:eastAsia="zh-CN" w:bidi="hi-IN"/>
        </w:rPr>
        <w:t xml:space="preserve">he is found worthy, he will go to “heaven,” gain reward, and join in a </w:t>
      </w:r>
      <w:r w:rsidR="0015158E" w:rsidRPr="00AC1EFE">
        <w:rPr>
          <w:b/>
          <w:bCs/>
          <w:lang w:eastAsia="zh-CN" w:bidi="hi-IN"/>
        </w:rPr>
        <w:t>universe</w:t>
      </w:r>
      <w:r w:rsidR="0015158E">
        <w:rPr>
          <w:lang w:eastAsia="zh-CN" w:bidi="hi-IN"/>
        </w:rPr>
        <w:t xml:space="preserve"> of private celebration. </w:t>
      </w:r>
    </w:p>
    <w:p w:rsidR="00637BBC" w:rsidRDefault="00637BBC" w:rsidP="00637BBC">
      <w:r>
        <w:lastRenderedPageBreak/>
        <w:t>T</w:t>
      </w:r>
      <w:r w:rsidRPr="00C5078D">
        <w:t xml:space="preserve">he </w:t>
      </w:r>
      <w:r>
        <w:t xml:space="preserve">old energy message should be clear. The intent </w:t>
      </w:r>
      <w:r w:rsidRPr="00C5078D">
        <w:t xml:space="preserve">is not to give you some deep cosmological truth but to simply </w:t>
      </w:r>
    </w:p>
    <w:p w:rsidR="00637BBC" w:rsidRDefault="00637BBC" w:rsidP="00637BBC">
      <w:pPr>
        <w:pStyle w:val="ListParagraph"/>
        <w:numPr>
          <w:ilvl w:val="0"/>
          <w:numId w:val="47"/>
        </w:numPr>
      </w:pPr>
      <w:r>
        <w:t xml:space="preserve">Encourage and underline submission and servitude (to </w:t>
      </w:r>
      <w:r w:rsidRPr="00637BBC">
        <w:rPr>
          <w:b/>
          <w:bCs/>
        </w:rPr>
        <w:t>hierophants</w:t>
      </w:r>
      <w:r>
        <w:t xml:space="preserve">, authority, “grandmasters,” gurus, CEOs, etc.) and </w:t>
      </w:r>
    </w:p>
    <w:p w:rsidR="00637BBC" w:rsidRDefault="00637BBC" w:rsidP="00637BBC">
      <w:pPr>
        <w:pStyle w:val="ListParagraph"/>
        <w:numPr>
          <w:ilvl w:val="0"/>
          <w:numId w:val="47"/>
        </w:numPr>
      </w:pPr>
      <w:r>
        <w:t>E</w:t>
      </w:r>
      <w:r w:rsidRPr="00C5078D">
        <w:t xml:space="preserve">ncourage you to blame yourself for any troubles that may happen in your life. </w:t>
      </w:r>
      <w:r>
        <w:t xml:space="preserve">Follow authority and if something bad happens to you, if you struggle in poverty, if you die from exposure to toxic substances, if you must flee a dictator, it is because it is part of your “lesson plan” and not because you are part of a System of inequality and exploitation. God’s got a lesson plan for you and only “he” knows what it is. You can’t know the mind of God, so why bother to figure it out. Be a good boy or girl and do what you </w:t>
      </w:r>
      <w:r w:rsidRPr="0094326C">
        <w:rPr>
          <w:noProof/>
        </w:rPr>
        <w:t>are told</w:t>
      </w:r>
      <w:r>
        <w:t xml:space="preserve">. Accept the cosmic lesson plan </w:t>
      </w:r>
      <w:r w:rsidR="0094326C" w:rsidRPr="0094326C">
        <w:rPr>
          <w:noProof/>
        </w:rPr>
        <w:t xml:space="preserve">no matter how much suffering it might represent, </w:t>
      </w:r>
      <w:r w:rsidRPr="0094326C">
        <w:rPr>
          <w:noProof/>
        </w:rPr>
        <w:t>and</w:t>
      </w:r>
      <w:r>
        <w:t xml:space="preserve"> maybe one day you’ll get to “enter in.” </w:t>
      </w:r>
    </w:p>
    <w:p w:rsidR="004D4A1A" w:rsidRDefault="004D4A1A" w:rsidP="0015158E">
      <w:pPr>
        <w:rPr>
          <w:iCs/>
        </w:rPr>
      </w:pPr>
      <w:r w:rsidRPr="004D4A1A">
        <w:rPr>
          <w:i/>
        </w:rPr>
        <w:t xml:space="preserve">The Book of Slavery </w:t>
      </w:r>
      <w:r>
        <w:rPr>
          <w:iCs/>
        </w:rPr>
        <w:t xml:space="preserve">entry presents the various ideas behind this archetype in poetic form. It sets up the context, advises you to work hard, but, because you are reading from the Book of Slavery, suggest to you that you are not </w:t>
      </w:r>
      <w:r w:rsidRPr="0094326C">
        <w:rPr>
          <w:iCs/>
          <w:noProof/>
        </w:rPr>
        <w:t>really</w:t>
      </w:r>
      <w:r>
        <w:rPr>
          <w:iCs/>
        </w:rPr>
        <w:t xml:space="preserve"> worthy of greater things. Your lot, your fate, God’s choice for you, </w:t>
      </w:r>
      <w:r w:rsidRPr="0094326C">
        <w:rPr>
          <w:iCs/>
          <w:noProof/>
        </w:rPr>
        <w:t>are</w:t>
      </w:r>
      <w:r>
        <w:rPr>
          <w:iCs/>
        </w:rPr>
        <w:t xml:space="preserve"> the slave’s endless brown (i.e. earthly, menial) chores. Be a good little cosmic apprentice, don’t complain, and get to work.</w:t>
      </w:r>
    </w:p>
    <w:p w:rsidR="004D4A1A" w:rsidRPr="004D4A1A" w:rsidRDefault="004D4A1A" w:rsidP="0015158E">
      <w:pPr>
        <w:rPr>
          <w:iCs/>
        </w:rPr>
      </w:pPr>
      <w:r w:rsidRPr="004D4A1A">
        <w:rPr>
          <w:i/>
        </w:rPr>
        <w:t>The Book of Power</w:t>
      </w:r>
      <w:r>
        <w:rPr>
          <w:iCs/>
        </w:rPr>
        <w:t xml:space="preserve"> entry represents the same basic ideas, but with a twist. The twist is that you might </w:t>
      </w:r>
      <w:r w:rsidRPr="0094326C">
        <w:rPr>
          <w:iCs/>
          <w:noProof/>
        </w:rPr>
        <w:t>be chosen</w:t>
      </w:r>
      <w:r>
        <w:rPr>
          <w:iCs/>
        </w:rPr>
        <w:t xml:space="preserve">. There’s something inside you, a spark, a fire, a gene, or whatever, that sets you apart and makes you special. You have won the race; you have proven </w:t>
      </w:r>
      <w:r>
        <w:rPr>
          <w:iCs/>
        </w:rPr>
        <w:lastRenderedPageBreak/>
        <w:t xml:space="preserve">yourself better; now, step out of the slave’s line, put on this fancy initiates robe, and listen up, </w:t>
      </w:r>
      <w:r w:rsidRPr="0094326C">
        <w:rPr>
          <w:iCs/>
          <w:noProof/>
        </w:rPr>
        <w:t>‘cause</w:t>
      </w:r>
      <w:r>
        <w:rPr>
          <w:iCs/>
        </w:rPr>
        <w:t xml:space="preserve"> now you’ll learn how the </w:t>
      </w:r>
      <w:r w:rsidRPr="00637BBC">
        <w:rPr>
          <w:b/>
          <w:bCs/>
          <w:iCs/>
        </w:rPr>
        <w:t>wheel</w:t>
      </w:r>
      <w:r w:rsidR="002131EB" w:rsidRPr="002131EB">
        <w:rPr>
          <w:b/>
          <w:bCs/>
          <w:iCs/>
        </w:rPr>
        <w:t>-world</w:t>
      </w:r>
      <w:r>
        <w:rPr>
          <w:iCs/>
        </w:rPr>
        <w:t xml:space="preserve"> </w:t>
      </w:r>
      <w:r w:rsidRPr="0094326C">
        <w:rPr>
          <w:iCs/>
          <w:noProof/>
        </w:rPr>
        <w:t>really</w:t>
      </w:r>
      <w:r>
        <w:rPr>
          <w:iCs/>
        </w:rPr>
        <w:t xml:space="preserve"> works. </w:t>
      </w:r>
    </w:p>
    <w:p w:rsidR="0015158E" w:rsidRDefault="00E63F51" w:rsidP="00F93E25">
      <w:pPr>
        <w:pStyle w:val="Heading2"/>
      </w:pPr>
      <w:r>
        <w:t xml:space="preserve">Getting into the </w:t>
      </w:r>
      <w:r w:rsidR="0015158E">
        <w:t xml:space="preserve">New </w:t>
      </w:r>
      <w:r>
        <w:t>E</w:t>
      </w:r>
      <w:r w:rsidR="0015158E">
        <w:t>nergy</w:t>
      </w:r>
    </w:p>
    <w:p w:rsidR="002131EB" w:rsidRDefault="002131EB" w:rsidP="002131EB">
      <w:pPr>
        <w:rPr>
          <w:iCs/>
        </w:rPr>
      </w:pPr>
      <w:r w:rsidRPr="00B33A39">
        <w:t xml:space="preserve">As </w:t>
      </w:r>
      <w:r>
        <w:t>traditional tarot commentators often</w:t>
      </w:r>
      <w:r w:rsidRPr="00B33A39">
        <w:t xml:space="preserve"> point out from time to time,</w:t>
      </w:r>
      <w:r w:rsidRPr="00AC1EFE">
        <w:rPr>
          <w:iCs/>
        </w:rPr>
        <w:t xml:space="preserve"> this</w:t>
      </w:r>
      <w:r>
        <w:rPr>
          <w:iCs/>
        </w:rPr>
        <w:t xml:space="preserve"> Fool </w:t>
      </w:r>
      <w:r w:rsidRPr="00AC1EFE">
        <w:rPr>
          <w:iCs/>
        </w:rPr>
        <w:t>card is the archetypal cornerstone of the entire old energy system</w:t>
      </w:r>
      <w:r>
        <w:rPr>
          <w:iCs/>
        </w:rPr>
        <w:t xml:space="preserve">. If you accept its basic lesson, which is that you are a fool in a cosmic school, </w:t>
      </w:r>
      <w:r w:rsidR="00C0049E">
        <w:rPr>
          <w:iCs/>
        </w:rPr>
        <w:t>the System</w:t>
      </w:r>
      <w:r w:rsidR="00637BBC">
        <w:rPr>
          <w:iCs/>
        </w:rPr>
        <w:t xml:space="preserve"> becomes plausible, and all the other old energy archetypes</w:t>
      </w:r>
      <w:r w:rsidR="00031A62">
        <w:rPr>
          <w:iCs/>
        </w:rPr>
        <w:fldChar w:fldCharType="begin"/>
      </w:r>
      <w:r w:rsidR="00031A62">
        <w:instrText xml:space="preserve"> XE "</w:instrText>
      </w:r>
      <w:r w:rsidR="00031A62" w:rsidRPr="00524CF0">
        <w:instrText>old energy archetypes</w:instrText>
      </w:r>
      <w:r w:rsidR="00031A62">
        <w:instrText xml:space="preserve">" </w:instrText>
      </w:r>
      <w:r w:rsidR="00031A62">
        <w:rPr>
          <w:iCs/>
        </w:rPr>
        <w:fldChar w:fldCharType="end"/>
      </w:r>
      <w:r w:rsidR="00637BBC">
        <w:rPr>
          <w:iCs/>
        </w:rPr>
        <w:t xml:space="preserve"> fall neatly into place (in your mind). </w:t>
      </w:r>
      <w:r>
        <w:rPr>
          <w:iCs/>
        </w:rPr>
        <w:t xml:space="preserve">After all, as an unschooled and cosmic fool, you need to </w:t>
      </w:r>
      <w:r w:rsidR="00637BBC">
        <w:rPr>
          <w:iCs/>
        </w:rPr>
        <w:t xml:space="preserve">learn </w:t>
      </w:r>
      <w:r>
        <w:rPr>
          <w:iCs/>
        </w:rPr>
        <w:t xml:space="preserve">your lessons no matter how hard they may be, you need to </w:t>
      </w:r>
      <w:r w:rsidRPr="0094326C">
        <w:rPr>
          <w:iCs/>
          <w:noProof/>
        </w:rPr>
        <w:t>be judged</w:t>
      </w:r>
      <w:r>
        <w:rPr>
          <w:iCs/>
        </w:rPr>
        <w:t xml:space="preserve">, and sometimes you </w:t>
      </w:r>
      <w:r w:rsidRPr="0094326C">
        <w:rPr>
          <w:iCs/>
          <w:noProof/>
        </w:rPr>
        <w:t>just</w:t>
      </w:r>
      <w:r>
        <w:rPr>
          <w:iCs/>
        </w:rPr>
        <w:t xml:space="preserve"> don’t make the grade. </w:t>
      </w:r>
    </w:p>
    <w:p w:rsidR="001E1DAB" w:rsidRDefault="002131EB" w:rsidP="002131EB">
      <w:r>
        <w:rPr>
          <w:iCs/>
        </w:rPr>
        <w:t>However, if you r</w:t>
      </w:r>
      <w:r w:rsidRPr="00AC1EFE">
        <w:rPr>
          <w:iCs/>
        </w:rPr>
        <w:t xml:space="preserve">eject </w:t>
      </w:r>
      <w:r>
        <w:rPr>
          <w:iCs/>
        </w:rPr>
        <w:t xml:space="preserve">this old energy archetype for the old energy linchpin that it is, the </w:t>
      </w:r>
      <w:r w:rsidRPr="00AC1EFE">
        <w:rPr>
          <w:iCs/>
        </w:rPr>
        <w:t>old energy archetypal edifi</w:t>
      </w:r>
      <w:r w:rsidRPr="00C5078D">
        <w:t xml:space="preserve">ce </w:t>
      </w:r>
      <w:r>
        <w:t xml:space="preserve">quickly begins to </w:t>
      </w:r>
      <w:r w:rsidRPr="00C5078D">
        <w:t>crumble</w:t>
      </w:r>
      <w:r>
        <w:t>,</w:t>
      </w:r>
      <w:r w:rsidRPr="00C5078D">
        <w:t xml:space="preserve"> like </w:t>
      </w:r>
      <w:r>
        <w:t xml:space="preserve">the poorly the built </w:t>
      </w:r>
      <w:r w:rsidRPr="00C5078D">
        <w:t xml:space="preserve">house of cards that it </w:t>
      </w:r>
      <w:r w:rsidRPr="0094326C">
        <w:rPr>
          <w:noProof/>
        </w:rPr>
        <w:t>really</w:t>
      </w:r>
      <w:r w:rsidRPr="00C5078D">
        <w:t xml:space="preserve"> is.</w:t>
      </w:r>
      <w:r w:rsidR="00637BBC">
        <w:t xml:space="preserve"> If you are not a fool in </w:t>
      </w:r>
      <w:r w:rsidR="00637BBC" w:rsidRPr="0094326C">
        <w:rPr>
          <w:noProof/>
        </w:rPr>
        <w:t>school,</w:t>
      </w:r>
      <w:r w:rsidR="00637BBC">
        <w:t xml:space="preserve"> if you are not a cosmic idiot, </w:t>
      </w:r>
      <w:r w:rsidR="001E1DAB">
        <w:t>then what are you?</w:t>
      </w:r>
    </w:p>
    <w:p w:rsidR="0015158E" w:rsidRDefault="001E1DAB" w:rsidP="0015158E">
      <w:r>
        <w:t>To be clear, i</w:t>
      </w:r>
      <w:r w:rsidR="0015158E" w:rsidRPr="00C5078D">
        <w:t>n</w:t>
      </w:r>
      <w:r w:rsidR="0015158E">
        <w:t xml:space="preserve"> the TOSAS</w:t>
      </w:r>
      <w:r w:rsidR="004C1EB0">
        <w:t xml:space="preserve">, the card </w:t>
      </w:r>
      <w:r w:rsidR="0015158E" w:rsidRPr="001E1DAB">
        <w:t>Joyful</w:t>
      </w:r>
      <w:r w:rsidR="0015158E">
        <w:t xml:space="preserve"> is a new energy </w:t>
      </w:r>
      <w:r w:rsidR="0015158E" w:rsidRPr="0071653F">
        <w:t>identity</w:t>
      </w:r>
      <w:r w:rsidR="0015158E">
        <w:t xml:space="preserve"> archetype. As with the old energy fool card, this card also speaks to your identity and purpose, </w:t>
      </w:r>
      <w:r w:rsidR="0015158E" w:rsidRPr="00C5078D">
        <w:t xml:space="preserve">but the </w:t>
      </w:r>
      <w:r w:rsidR="0015158E">
        <w:t xml:space="preserve">new energy </w:t>
      </w:r>
      <w:r w:rsidR="0015158E" w:rsidRPr="00C5078D">
        <w:t xml:space="preserve">answer </w:t>
      </w:r>
      <w:r w:rsidR="0015158E">
        <w:t xml:space="preserve">that this archetype </w:t>
      </w:r>
      <w:r w:rsidR="0015158E" w:rsidRPr="00C5078D">
        <w:t>gives</w:t>
      </w:r>
      <w:r w:rsidR="0015158E">
        <w:t xml:space="preserve"> to the question “who am I” </w:t>
      </w:r>
      <w:r w:rsidR="0015158E" w:rsidRPr="00C5078D">
        <w:t xml:space="preserve">is quite different. Instead of suggesting that you are a fool in school in need of cosmic tutelage, the </w:t>
      </w:r>
      <w:r w:rsidR="0015158E">
        <w:t xml:space="preserve">TOSAS </w:t>
      </w:r>
      <w:r w:rsidR="0015158E" w:rsidRPr="00C5078D">
        <w:t xml:space="preserve">archetype suggests that you are a powerful, potent, and wise co-creator stepping into a physical body on the </w:t>
      </w:r>
      <w:r w:rsidR="0015158E" w:rsidRPr="00953E39">
        <w:rPr>
          <w:iCs/>
        </w:rPr>
        <w:t>yellow brick road</w:t>
      </w:r>
      <w:r w:rsidR="0015158E" w:rsidRPr="00C5078D">
        <w:rPr>
          <w:i/>
        </w:rPr>
        <w:t xml:space="preserve"> </w:t>
      </w:r>
      <w:r w:rsidR="0015158E" w:rsidRPr="00C5078D">
        <w:t>of manifestation. In the new energy archetype you are no fool in school and no evolving Darwinian ape. In the new energies</w:t>
      </w:r>
      <w:r w:rsidR="0015158E">
        <w:t>,</w:t>
      </w:r>
      <w:r w:rsidR="0015158E" w:rsidRPr="00C5078D">
        <w:t xml:space="preserve"> you are </w:t>
      </w:r>
      <w:r w:rsidR="0015158E">
        <w:t xml:space="preserve">told you </w:t>
      </w:r>
      <w:r w:rsidR="0015158E" w:rsidRPr="00C5078D">
        <w:t xml:space="preserve">a </w:t>
      </w:r>
      <w:r w:rsidR="0015158E" w:rsidRPr="0071653F">
        <w:rPr>
          <w:b/>
          <w:bCs/>
        </w:rPr>
        <w:t>joyful</w:t>
      </w:r>
      <w:r w:rsidR="0015158E">
        <w:t xml:space="preserve"> </w:t>
      </w:r>
      <w:r w:rsidR="0015158E" w:rsidRPr="00953E39">
        <w:rPr>
          <w:b/>
          <w:bCs/>
        </w:rPr>
        <w:t>master</w:t>
      </w:r>
      <w:r w:rsidR="0015158E">
        <w:t xml:space="preserve"> and </w:t>
      </w:r>
      <w:r w:rsidR="0015158E" w:rsidRPr="00106CDD">
        <w:rPr>
          <w:b/>
          <w:bCs/>
        </w:rPr>
        <w:lastRenderedPageBreak/>
        <w:t>lightworker</w:t>
      </w:r>
      <w:r w:rsidR="0015158E">
        <w:t xml:space="preserve">, incarnated in a </w:t>
      </w:r>
      <w:r w:rsidR="0015158E" w:rsidRPr="00953E39">
        <w:rPr>
          <w:b/>
          <w:bCs/>
        </w:rPr>
        <w:t>powerful</w:t>
      </w:r>
      <w:r w:rsidR="0015158E">
        <w:t xml:space="preserve"> physical unit (</w:t>
      </w:r>
      <w:r w:rsidR="0015158E" w:rsidRPr="00950E9F">
        <w:rPr>
          <w:b/>
          <w:bCs/>
        </w:rPr>
        <w:t>chariot</w:t>
      </w:r>
      <w:r w:rsidR="0015158E">
        <w:t xml:space="preserve">) and here on a mission to </w:t>
      </w:r>
      <w:r w:rsidR="0015158E" w:rsidRPr="00950E9F">
        <w:rPr>
          <w:b/>
          <w:bCs/>
        </w:rPr>
        <w:t>graduate</w:t>
      </w:r>
      <w:r w:rsidR="0015158E">
        <w:t xml:space="preserve"> the planet. </w:t>
      </w:r>
    </w:p>
    <w:p w:rsidR="0015158E" w:rsidRDefault="0015158E" w:rsidP="0015158E">
      <w:r>
        <w:t>I am sure you will agree, the difference between Fool and Joyful is quite striking. Unlike the old energies</w:t>
      </w:r>
      <w:r w:rsidR="001E1DAB">
        <w:t>,</w:t>
      </w:r>
      <w:r>
        <w:t xml:space="preserve"> where </w:t>
      </w:r>
      <w:r w:rsidRPr="00C5078D">
        <w:t xml:space="preserve">the intent behind the card is to </w:t>
      </w:r>
      <w:r>
        <w:t>ensure your compliance and servitude, i</w:t>
      </w:r>
      <w:r w:rsidRPr="00C5078D">
        <w:t xml:space="preserve">n the new </w:t>
      </w:r>
      <w:r w:rsidRPr="00A810AF">
        <w:rPr>
          <w:noProof/>
        </w:rPr>
        <w:t>energies</w:t>
      </w:r>
      <w:r w:rsidRPr="00C5078D">
        <w:t xml:space="preserve"> </w:t>
      </w:r>
      <w:r w:rsidRPr="001E1DAB">
        <w:rPr>
          <w:i/>
          <w:iCs/>
        </w:rPr>
        <w:t xml:space="preserve">the intent is to expand your self-esteem and awareness of </w:t>
      </w:r>
      <w:r w:rsidRPr="001E1DAB">
        <w:rPr>
          <w:bCs/>
          <w:i/>
          <w:iCs/>
        </w:rPr>
        <w:t>Self</w:t>
      </w:r>
      <w:r w:rsidRPr="001E1DAB">
        <w:rPr>
          <w:i/>
          <w:iCs/>
        </w:rPr>
        <w:t xml:space="preserve"> until you can accept the truth of your Divinity and reconnect you with the Light and power that is your true</w:t>
      </w:r>
      <w:r w:rsidRPr="00C5078D">
        <w:t xml:space="preserve"> identity and birthright</w:t>
      </w:r>
      <w:r>
        <w:t>. The ultimate goal</w:t>
      </w:r>
      <w:r w:rsidR="001E1DAB">
        <w:t>, which you learn about in the rest of the new energy archetypes</w:t>
      </w:r>
      <w:r w:rsidR="00031A62">
        <w:fldChar w:fldCharType="begin"/>
      </w:r>
      <w:r w:rsidR="00031A62">
        <w:instrText xml:space="preserve"> XE "</w:instrText>
      </w:r>
      <w:r w:rsidR="00031A62" w:rsidRPr="00524CF0">
        <w:instrText>new energy archetypes</w:instrText>
      </w:r>
      <w:r w:rsidR="00031A62">
        <w:instrText xml:space="preserve">" </w:instrText>
      </w:r>
      <w:r w:rsidR="00031A62">
        <w:fldChar w:fldCharType="end"/>
      </w:r>
      <w:r w:rsidR="001E1DAB">
        <w:t xml:space="preserve">, </w:t>
      </w:r>
      <w:r>
        <w:t xml:space="preserve">is </w:t>
      </w:r>
      <w:r w:rsidRPr="00C855DE">
        <w:rPr>
          <w:b/>
          <w:bCs/>
        </w:rPr>
        <w:t>graduation</w:t>
      </w:r>
      <w:r>
        <w:t xml:space="preserve">, or the awakening, activation, and ascension of not only </w:t>
      </w:r>
      <w:r w:rsidRPr="00A810AF">
        <w:rPr>
          <w:noProof/>
        </w:rPr>
        <w:t>yourself,</w:t>
      </w:r>
      <w:r>
        <w:t xml:space="preserve"> but of the entire planet as well. </w:t>
      </w:r>
    </w:p>
    <w:p w:rsidR="00504780" w:rsidRDefault="0009237A" w:rsidP="00F93E25">
      <w:pPr>
        <w:pStyle w:val="Heading2"/>
      </w:pPr>
      <w:r>
        <w:t>Dismissal</w:t>
      </w:r>
    </w:p>
    <w:p w:rsidR="00174475" w:rsidRPr="00174475" w:rsidRDefault="00174475" w:rsidP="00174475">
      <w:r>
        <w:t xml:space="preserve">Replacing the old energy Fool with the new energy Joyful can be a challenging </w:t>
      </w:r>
      <w:r w:rsidRPr="00BE1D6B">
        <w:rPr>
          <w:noProof/>
        </w:rPr>
        <w:t>task</w:t>
      </w:r>
      <w:r>
        <w:t xml:space="preserve"> because the tendrils of old energy ideas </w:t>
      </w:r>
      <w:r w:rsidRPr="00A810AF">
        <w:rPr>
          <w:noProof/>
        </w:rPr>
        <w:t>are deeply embedded</w:t>
      </w:r>
      <w:r>
        <w:t xml:space="preserve"> in consciousness. The following are things you can watch out </w:t>
      </w:r>
      <w:r w:rsidRPr="00A810AF">
        <w:rPr>
          <w:noProof/>
        </w:rPr>
        <w:t>for</w:t>
      </w:r>
      <w:r>
        <w:t xml:space="preserve">. If you find these things in your life, and in your consciousness, pause for a moment to recognize, root out, and replace. Recognize the idea or action, root it out of consciousness by actively rejecting it in your mind and changing your actions in your life, and replace it with the new energy joyful archetype. </w:t>
      </w:r>
    </w:p>
    <w:p w:rsidR="00504780" w:rsidRPr="00C5078D" w:rsidRDefault="008A13B8" w:rsidP="007A645E">
      <w:pPr>
        <w:pStyle w:val="ListParagraph"/>
        <w:numPr>
          <w:ilvl w:val="0"/>
          <w:numId w:val="3"/>
        </w:numPr>
        <w:ind w:left="360"/>
      </w:pPr>
      <w:r w:rsidRPr="00C5078D">
        <w:t>Watch out for ideas that treat life as a lesson</w:t>
      </w:r>
      <w:r w:rsidR="007B5560">
        <w:t>.</w:t>
      </w:r>
      <w:r w:rsidRPr="00C5078D">
        <w:t xml:space="preserve"> </w:t>
      </w:r>
      <w:r w:rsidR="007B5560">
        <w:t xml:space="preserve">Don’t look </w:t>
      </w:r>
      <w:r w:rsidRPr="00C5078D">
        <w:t>for the “silver lining” behind every dark cloud</w:t>
      </w:r>
      <w:r w:rsidR="007B5560">
        <w:t>, because t</w:t>
      </w:r>
      <w:r w:rsidR="00532C90">
        <w:t xml:space="preserve">here isn’t </w:t>
      </w:r>
      <w:r w:rsidR="007B5560">
        <w:t>one. W</w:t>
      </w:r>
      <w:r w:rsidR="00532C90">
        <w:t xml:space="preserve">hen bad things </w:t>
      </w:r>
      <w:r w:rsidR="00532C90" w:rsidRPr="00BE1D6B">
        <w:rPr>
          <w:noProof/>
        </w:rPr>
        <w:t>happen</w:t>
      </w:r>
      <w:r w:rsidR="00BE1D6B">
        <w:rPr>
          <w:noProof/>
        </w:rPr>
        <w:t>,</w:t>
      </w:r>
      <w:r w:rsidR="00532C90">
        <w:t xml:space="preserve"> it is </w:t>
      </w:r>
      <w:r w:rsidR="00532C90" w:rsidRPr="000A4B54">
        <w:t>never</w:t>
      </w:r>
      <w:r w:rsidR="00532C90">
        <w:t xml:space="preserve"> part of a cosmic lesson plan</w:t>
      </w:r>
      <w:r w:rsidR="007B5560">
        <w:t xml:space="preserve"> but always the result of actions and activities in the 3D world. Don’t give in to </w:t>
      </w:r>
      <w:r w:rsidR="000A4B54">
        <w:t xml:space="preserve">the </w:t>
      </w:r>
      <w:r w:rsidR="007B5560">
        <w:t>self-mutilating fantasy</w:t>
      </w:r>
      <w:r w:rsidR="000A4B54">
        <w:t xml:space="preserve"> of the fool</w:t>
      </w:r>
      <w:r w:rsidR="007B5560">
        <w:t xml:space="preserve">. </w:t>
      </w:r>
      <w:r w:rsidR="00BE1D6B">
        <w:t>To end suffering and pain, l</w:t>
      </w:r>
      <w:r w:rsidR="007B5560">
        <w:t>ook for the true cause</w:t>
      </w:r>
      <w:r w:rsidR="000A4B54">
        <w:t xml:space="preserve"> of events</w:t>
      </w:r>
      <w:r w:rsidR="00BE1D6B">
        <w:t>, and deal with that.</w:t>
      </w:r>
      <w:r w:rsidR="00532C90">
        <w:t xml:space="preserve"> </w:t>
      </w:r>
    </w:p>
    <w:p w:rsidR="00504780" w:rsidRPr="00C5078D" w:rsidRDefault="008A13B8" w:rsidP="007A645E">
      <w:pPr>
        <w:pStyle w:val="ListParagraph"/>
        <w:numPr>
          <w:ilvl w:val="0"/>
          <w:numId w:val="3"/>
        </w:numPr>
        <w:ind w:left="360"/>
      </w:pPr>
      <w:r w:rsidRPr="00C5078D">
        <w:lastRenderedPageBreak/>
        <w:t xml:space="preserve">Watch out for justification and excuse. Bad things that happen in your life are not part of a divine, karmic, or cosmic lesson plan and you </w:t>
      </w:r>
      <w:r w:rsidR="00C427A9">
        <w:t xml:space="preserve">do not </w:t>
      </w:r>
      <w:r w:rsidRPr="00C5078D">
        <w:t xml:space="preserve">deserve them. </w:t>
      </w:r>
      <w:r w:rsidR="00C427A9">
        <w:t>Quit making excuses and instead</w:t>
      </w:r>
      <w:r w:rsidR="007B5560">
        <w:t xml:space="preserve"> t</w:t>
      </w:r>
      <w:r w:rsidRPr="00C5078D">
        <w:t>ake control</w:t>
      </w:r>
      <w:r w:rsidR="00C427A9">
        <w:t xml:space="preserve"> and take action to change things for the betterment of all life on Earth. </w:t>
      </w:r>
    </w:p>
    <w:p w:rsidR="00504780" w:rsidRPr="00C5078D" w:rsidRDefault="008A13B8" w:rsidP="007A645E">
      <w:pPr>
        <w:pStyle w:val="ListParagraph"/>
        <w:numPr>
          <w:ilvl w:val="0"/>
          <w:numId w:val="3"/>
        </w:numPr>
        <w:ind w:left="360"/>
      </w:pPr>
      <w:r w:rsidRPr="00C5078D">
        <w:t>Watch out for diminishing statements like, “You are a sinner,” “You are violent,” “You are unevolved,” “You are weak,” “You are sheeple,” and so on.</w:t>
      </w:r>
      <w:r w:rsidR="007B5560">
        <w:t xml:space="preserve"> </w:t>
      </w:r>
      <w:r w:rsidR="00D85DB4">
        <w:t xml:space="preserve">Remember, </w:t>
      </w:r>
      <w:r w:rsidR="00D85DB4" w:rsidRPr="00D85DB4">
        <w:rPr>
          <w:b/>
          <w:bCs/>
        </w:rPr>
        <w:t>realize</w:t>
      </w:r>
      <w:r w:rsidR="00D85DB4">
        <w:t xml:space="preserve">, you are a </w:t>
      </w:r>
      <w:r w:rsidR="00D85DB4" w:rsidRPr="00D85DB4">
        <w:rPr>
          <w:b/>
          <w:bCs/>
        </w:rPr>
        <w:t>joyfully</w:t>
      </w:r>
      <w:r w:rsidR="00D85DB4">
        <w:t xml:space="preserve"> incarnated </w:t>
      </w:r>
      <w:r w:rsidR="00D85DB4" w:rsidRPr="00D85DB4">
        <w:rPr>
          <w:b/>
          <w:bCs/>
        </w:rPr>
        <w:t>master</w:t>
      </w:r>
      <w:r w:rsidR="00D85DB4">
        <w:rPr>
          <w:b/>
          <w:bCs/>
        </w:rPr>
        <w:t xml:space="preserve"> </w:t>
      </w:r>
      <w:r w:rsidR="00D85DB4">
        <w:t xml:space="preserve">here on a </w:t>
      </w:r>
      <w:r w:rsidR="00D85DB4" w:rsidRPr="00D85DB4">
        <w:rPr>
          <w:b/>
          <w:bCs/>
        </w:rPr>
        <w:t>lightworker</w:t>
      </w:r>
      <w:r w:rsidR="00D85DB4">
        <w:rPr>
          <w:b/>
          <w:bCs/>
        </w:rPr>
        <w:t>’s</w:t>
      </w:r>
      <w:r w:rsidR="00D85DB4">
        <w:t xml:space="preserve"> mission to </w:t>
      </w:r>
      <w:r w:rsidR="00D85DB4" w:rsidRPr="00D85DB4">
        <w:rPr>
          <w:b/>
          <w:bCs/>
        </w:rPr>
        <w:t>graduate</w:t>
      </w:r>
      <w:r w:rsidR="00D85DB4">
        <w:t xml:space="preserve"> glorious creation. </w:t>
      </w:r>
    </w:p>
    <w:p w:rsidR="00504780" w:rsidRPr="00C5078D" w:rsidRDefault="008A13B8" w:rsidP="007A645E">
      <w:pPr>
        <w:pStyle w:val="ListParagraph"/>
        <w:numPr>
          <w:ilvl w:val="0"/>
          <w:numId w:val="3"/>
        </w:numPr>
        <w:ind w:left="360"/>
      </w:pPr>
      <w:r w:rsidRPr="00C5078D">
        <w:t xml:space="preserve">Watch out for violence and competition. Beating another person down, even when done within the ritualistic framework of competitive sports, </w:t>
      </w:r>
      <w:r w:rsidR="00D150F7">
        <w:t xml:space="preserve">doesn’t make you a </w:t>
      </w:r>
      <w:r w:rsidR="00E97B3A">
        <w:t xml:space="preserve">joyfully incarnated spark, </w:t>
      </w:r>
      <w:r w:rsidR="00D150F7">
        <w:t xml:space="preserve">it makes you a bully. </w:t>
      </w:r>
      <w:r w:rsidRPr="00C5078D">
        <w:t>Friendly games are one thing</w:t>
      </w:r>
      <w:r w:rsidR="00E97B3A">
        <w:t>,</w:t>
      </w:r>
      <w:r w:rsidRPr="00C5078D">
        <w:t xml:space="preserve"> but a driving compassionless, urge to take others down in any form is toxic and un-divine.</w:t>
      </w:r>
      <w:r w:rsidR="00FB4B37" w:rsidRPr="00C5078D">
        <w:t xml:space="preserve"> </w:t>
      </w:r>
      <w:r w:rsidR="00D150F7">
        <w:t>We are a</w:t>
      </w:r>
      <w:r w:rsidR="00BE1D6B">
        <w:t xml:space="preserve"> </w:t>
      </w:r>
      <w:r w:rsidR="00BE1D6B" w:rsidRPr="00BE1D6B">
        <w:rPr>
          <w:b/>
          <w:bCs/>
        </w:rPr>
        <w:t>joyful</w:t>
      </w:r>
      <w:r w:rsidR="00D150F7">
        <w:t xml:space="preserve"> family of Spirit rooted in the Fabric 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D150F7">
        <w:t>. Learn to act like it.</w:t>
      </w:r>
    </w:p>
    <w:p w:rsidR="00504780" w:rsidRPr="007B5560" w:rsidRDefault="008A13B8" w:rsidP="00AC35CD">
      <w:pPr>
        <w:pStyle w:val="ListParagraph"/>
        <w:numPr>
          <w:ilvl w:val="0"/>
          <w:numId w:val="3"/>
        </w:numPr>
        <w:ind w:left="360"/>
        <w:rPr>
          <w:rFonts w:cs="Times New Roman"/>
        </w:rPr>
      </w:pPr>
      <w:r w:rsidRPr="007B5560">
        <w:rPr>
          <w:rFonts w:cs="Times New Roman"/>
        </w:rPr>
        <w:t xml:space="preserve">Watch out for ego stroking and intimations that you are special and thus should be </w:t>
      </w:r>
      <w:r w:rsidR="00992CBE" w:rsidRPr="00992CBE">
        <w:rPr>
          <w:rFonts w:cs="Times New Roman"/>
          <w:b/>
          <w:bCs/>
        </w:rPr>
        <w:t>judged</w:t>
      </w:r>
      <w:r w:rsidR="00992CBE">
        <w:rPr>
          <w:rFonts w:cs="Times New Roman"/>
        </w:rPr>
        <w:t xml:space="preserve"> </w:t>
      </w:r>
      <w:r w:rsidRPr="007B5560">
        <w:rPr>
          <w:rFonts w:cs="Times New Roman"/>
        </w:rPr>
        <w:t>above</w:t>
      </w:r>
      <w:r w:rsidR="00992CBE">
        <w:rPr>
          <w:rFonts w:cs="Times New Roman"/>
        </w:rPr>
        <w:t xml:space="preserve"> and </w:t>
      </w:r>
      <w:r w:rsidRPr="007B5560">
        <w:rPr>
          <w:rFonts w:cs="Times New Roman"/>
        </w:rPr>
        <w:t xml:space="preserve">given more because of your </w:t>
      </w:r>
      <w:r w:rsidR="00D150F7">
        <w:rPr>
          <w:rFonts w:cs="Times New Roman"/>
        </w:rPr>
        <w:t>“</w:t>
      </w:r>
      <w:r w:rsidRPr="007B5560">
        <w:rPr>
          <w:rFonts w:cs="Times New Roman"/>
        </w:rPr>
        <w:t>special</w:t>
      </w:r>
      <w:r w:rsidR="00D150F7">
        <w:rPr>
          <w:rFonts w:cs="Times New Roman"/>
        </w:rPr>
        <w:t>”</w:t>
      </w:r>
      <w:r w:rsidRPr="007B5560">
        <w:rPr>
          <w:rFonts w:cs="Times New Roman"/>
        </w:rPr>
        <w:t xml:space="preserve"> status.</w:t>
      </w:r>
      <w:r w:rsidR="00D150F7">
        <w:rPr>
          <w:rFonts w:cs="Times New Roman"/>
        </w:rPr>
        <w:t xml:space="preserve"> Everybody works,</w:t>
      </w:r>
      <w:r w:rsidR="00992CBE">
        <w:rPr>
          <w:rFonts w:cs="Times New Roman"/>
        </w:rPr>
        <w:t xml:space="preserve"> everybody</w:t>
      </w:r>
      <w:r w:rsidR="00D150F7">
        <w:rPr>
          <w:rFonts w:cs="Times New Roman"/>
        </w:rPr>
        <w:t xml:space="preserve"> </w:t>
      </w:r>
      <w:r w:rsidR="00992CBE" w:rsidRPr="00992CBE">
        <w:rPr>
          <w:rFonts w:cs="Times New Roman"/>
          <w:b/>
          <w:bCs/>
        </w:rPr>
        <w:t>sacrifices</w:t>
      </w:r>
      <w:r w:rsidR="00992CBE">
        <w:rPr>
          <w:rFonts w:cs="Times New Roman"/>
        </w:rPr>
        <w:t xml:space="preserve">, </w:t>
      </w:r>
      <w:r w:rsidR="00D150F7">
        <w:rPr>
          <w:rFonts w:cs="Times New Roman"/>
        </w:rPr>
        <w:t xml:space="preserve">everybody contributes, and everybody deserves </w:t>
      </w:r>
      <w:r w:rsidR="00BE1D6B" w:rsidRPr="00BE1D6B">
        <w:rPr>
          <w:rFonts w:cs="Times New Roman"/>
          <w:noProof/>
        </w:rPr>
        <w:t xml:space="preserve">the </w:t>
      </w:r>
      <w:r w:rsidR="00992CBE" w:rsidRPr="00BE1D6B">
        <w:rPr>
          <w:rFonts w:cs="Times New Roman"/>
          <w:noProof/>
        </w:rPr>
        <w:t>final</w:t>
      </w:r>
      <w:r w:rsidR="00992CBE">
        <w:rPr>
          <w:rFonts w:cs="Times New Roman"/>
        </w:rPr>
        <w:t xml:space="preserve"> </w:t>
      </w:r>
      <w:r w:rsidR="00D150F7">
        <w:rPr>
          <w:rFonts w:cs="Times New Roman"/>
        </w:rPr>
        <w:t xml:space="preserve">reward. No </w:t>
      </w:r>
      <w:r w:rsidR="00992CBE" w:rsidRPr="00BE1D6B">
        <w:rPr>
          <w:rFonts w:cs="Times New Roman"/>
          <w:b/>
          <w:bCs/>
        </w:rPr>
        <w:t>joyful</w:t>
      </w:r>
      <w:r w:rsidR="00992CBE">
        <w:rPr>
          <w:rFonts w:cs="Times New Roman"/>
        </w:rPr>
        <w:t xml:space="preserve"> </w:t>
      </w:r>
      <w:r w:rsidR="00992CBE" w:rsidRPr="00BE1D6B">
        <w:rPr>
          <w:rFonts w:cs="Times New Roman"/>
          <w:b/>
          <w:bCs/>
        </w:rPr>
        <w:t>master</w:t>
      </w:r>
      <w:r w:rsidR="00992CBE">
        <w:rPr>
          <w:rFonts w:cs="Times New Roman"/>
        </w:rPr>
        <w:t xml:space="preserve"> ever </w:t>
      </w:r>
      <w:r w:rsidR="00D150F7">
        <w:rPr>
          <w:rFonts w:cs="Times New Roman"/>
        </w:rPr>
        <w:t>deserves to suffer in poverty, filth, and disease.</w:t>
      </w:r>
      <w:r w:rsidR="00992CBE">
        <w:rPr>
          <w:rFonts w:cs="Times New Roman"/>
        </w:rPr>
        <w:t xml:space="preserve"> </w:t>
      </w:r>
    </w:p>
    <w:p w:rsidR="00AC35CD" w:rsidRPr="00AC35CD" w:rsidRDefault="008A13B8" w:rsidP="00AC35CD">
      <w:pPr>
        <w:pStyle w:val="ListParagraph"/>
        <w:numPr>
          <w:ilvl w:val="0"/>
          <w:numId w:val="3"/>
        </w:numPr>
        <w:ind w:left="360"/>
      </w:pPr>
      <w:r w:rsidRPr="00AC35CD">
        <w:rPr>
          <w:rFonts w:cs="Times New Roman"/>
        </w:rPr>
        <w:t xml:space="preserve">Watch out for suggestions that you have to “prove yourself” worthy </w:t>
      </w:r>
      <w:r w:rsidRPr="00AC35CD">
        <w:rPr>
          <w:rFonts w:cs="Times New Roman"/>
          <w:noProof/>
        </w:rPr>
        <w:t>to</w:t>
      </w:r>
      <w:r w:rsidRPr="00AC35CD">
        <w:rPr>
          <w:rFonts w:cs="Times New Roman"/>
        </w:rPr>
        <w:t xml:space="preserve"> gain </w:t>
      </w:r>
      <w:r w:rsidR="00D150F7" w:rsidRPr="00AC35CD">
        <w:rPr>
          <w:rFonts w:cs="Times New Roman"/>
        </w:rPr>
        <w:t xml:space="preserve">access and </w:t>
      </w:r>
      <w:r w:rsidRPr="00AC35CD">
        <w:rPr>
          <w:rFonts w:cs="Times New Roman"/>
        </w:rPr>
        <w:t xml:space="preserve">“entry” </w:t>
      </w:r>
      <w:r w:rsidR="00D150F7" w:rsidRPr="00AC35CD">
        <w:rPr>
          <w:rFonts w:cs="Times New Roman"/>
        </w:rPr>
        <w:t xml:space="preserve">into the </w:t>
      </w:r>
      <w:r w:rsidR="00BE1D6B" w:rsidRPr="00AC35CD">
        <w:rPr>
          <w:rFonts w:cs="Times New Roman"/>
        </w:rPr>
        <w:t xml:space="preserve">secret spaces and </w:t>
      </w:r>
      <w:r w:rsidR="00D150F7" w:rsidRPr="00AC35CD">
        <w:rPr>
          <w:rFonts w:cs="Times New Roman"/>
        </w:rPr>
        <w:t>inner circles. Taking you in and closing the doors on you isn’t about lifting you up, it is about locking you down</w:t>
      </w:r>
      <w:r w:rsidR="00F26B79" w:rsidRPr="00AC35CD">
        <w:rPr>
          <w:rFonts w:cs="Times New Roman"/>
        </w:rPr>
        <w:t xml:space="preserve">, inserting you into </w:t>
      </w:r>
      <w:r w:rsidR="00C0049E">
        <w:rPr>
          <w:rFonts w:cs="Times New Roman"/>
        </w:rPr>
        <w:t>the System</w:t>
      </w:r>
      <w:r w:rsidR="00F26B79" w:rsidRPr="00AC35CD">
        <w:rPr>
          <w:rFonts w:cs="Times New Roman"/>
        </w:rPr>
        <w:t>, and controlling how you think about things</w:t>
      </w:r>
      <w:r w:rsidR="00D150F7" w:rsidRPr="00AC35CD">
        <w:rPr>
          <w:rFonts w:cs="Times New Roman"/>
        </w:rPr>
        <w:t>.</w:t>
      </w:r>
      <w:r w:rsidR="00F26B79" w:rsidRPr="00AC35CD">
        <w:rPr>
          <w:rFonts w:cs="Times New Roman"/>
        </w:rPr>
        <w:t xml:space="preserve"> </w:t>
      </w:r>
      <w:r w:rsidR="00BE1D6B" w:rsidRPr="00AC35CD">
        <w:rPr>
          <w:rFonts w:cs="Times New Roman"/>
        </w:rPr>
        <w:t>R</w:t>
      </w:r>
      <w:r w:rsidR="00F26B79" w:rsidRPr="00AC35CD">
        <w:rPr>
          <w:rFonts w:cs="Times New Roman"/>
        </w:rPr>
        <w:t xml:space="preserve">eject </w:t>
      </w:r>
      <w:r w:rsidR="00BE1D6B" w:rsidRPr="00AC35CD">
        <w:rPr>
          <w:rFonts w:cs="Times New Roman"/>
        </w:rPr>
        <w:t xml:space="preserve">the </w:t>
      </w:r>
      <w:r w:rsidR="00F26B79" w:rsidRPr="00AC35CD">
        <w:rPr>
          <w:rFonts w:cs="Times New Roman"/>
        </w:rPr>
        <w:t xml:space="preserve">asphyxiating </w:t>
      </w:r>
      <w:r w:rsidR="00F26B79" w:rsidRPr="00AC35CD">
        <w:rPr>
          <w:rFonts w:cs="Times New Roman"/>
          <w:b/>
          <w:bCs/>
        </w:rPr>
        <w:t>hierophant</w:t>
      </w:r>
      <w:r w:rsidR="00D150F7" w:rsidRPr="00AC35CD">
        <w:rPr>
          <w:rFonts w:cs="Times New Roman"/>
        </w:rPr>
        <w:t xml:space="preserve"> </w:t>
      </w:r>
      <w:r w:rsidR="00F26B79" w:rsidRPr="00AC35CD">
        <w:rPr>
          <w:rFonts w:cs="Times New Roman"/>
        </w:rPr>
        <w:t xml:space="preserve">and embrace </w:t>
      </w:r>
      <w:r w:rsidR="00BE1D6B" w:rsidRPr="00AC35CD">
        <w:rPr>
          <w:rFonts w:cs="Times New Roman"/>
          <w:b/>
          <w:bCs/>
        </w:rPr>
        <w:t>emancipation</w:t>
      </w:r>
      <w:r w:rsidR="00BE1D6B" w:rsidRPr="00AC35CD">
        <w:rPr>
          <w:rFonts w:cs="Times New Roman"/>
        </w:rPr>
        <w:t xml:space="preserve">, </w:t>
      </w:r>
      <w:r w:rsidR="00F26B79" w:rsidRPr="00AC35CD">
        <w:rPr>
          <w:rFonts w:cs="Times New Roman"/>
          <w:b/>
          <w:bCs/>
        </w:rPr>
        <w:t>power</w:t>
      </w:r>
      <w:r w:rsidR="00F26B79" w:rsidRPr="00AC35CD">
        <w:rPr>
          <w:rFonts w:cs="Times New Roman"/>
        </w:rPr>
        <w:t xml:space="preserve"> </w:t>
      </w:r>
      <w:r w:rsidR="00F26B79" w:rsidRPr="00AC35CD">
        <w:rPr>
          <w:rFonts w:cs="Times New Roman"/>
          <w:noProof/>
        </w:rPr>
        <w:t>and</w:t>
      </w:r>
      <w:r w:rsidR="00F26B79" w:rsidRPr="00AC35CD">
        <w:rPr>
          <w:rFonts w:cs="Times New Roman"/>
        </w:rPr>
        <w:t xml:space="preserve"> </w:t>
      </w:r>
      <w:r w:rsidR="00F26B79" w:rsidRPr="00AC35CD">
        <w:rPr>
          <w:rFonts w:cs="Times New Roman"/>
          <w:b/>
          <w:bCs/>
        </w:rPr>
        <w:t>promise</w:t>
      </w:r>
      <w:r w:rsidR="00F26B79" w:rsidRPr="00AC35CD">
        <w:rPr>
          <w:rFonts w:cs="Times New Roman"/>
        </w:rPr>
        <w:t>.</w:t>
      </w:r>
      <w:r w:rsidR="00BC311C">
        <w:rPr>
          <w:rFonts w:cs="Times New Roman"/>
        </w:rPr>
        <w:t xml:space="preserve"> </w:t>
      </w:r>
    </w:p>
    <w:p w:rsidR="00AC35CD" w:rsidRPr="0094326C" w:rsidRDefault="00AC35CD" w:rsidP="00D67632">
      <w:pPr>
        <w:pStyle w:val="ListParagraph"/>
        <w:numPr>
          <w:ilvl w:val="0"/>
          <w:numId w:val="3"/>
        </w:numPr>
        <w:ind w:left="360"/>
        <w:rPr>
          <w:rFonts w:cs="Times New Roman"/>
        </w:rPr>
      </w:pPr>
      <w:r w:rsidRPr="0094326C">
        <w:rPr>
          <w:rFonts w:cs="Times New Roman"/>
          <w:noProof/>
        </w:rPr>
        <w:lastRenderedPageBreak/>
        <w:t>Carefully examine your thought processes and replace limiting statements like “I don’t deserve,” “I am unworthy,” “I am not capable,” “I won’t live up to expectations,” “I can’t do it,” “I’m not strong enough,” or “I’m still learning” with this empowerment mantra; “I am powerful, capable, worthy, strong, and experienced.”</w:t>
      </w:r>
    </w:p>
    <w:p w:rsidR="00504780" w:rsidRPr="00C5078D" w:rsidRDefault="007A7FFD" w:rsidP="00F93E25">
      <w:pPr>
        <w:pStyle w:val="Heading2"/>
      </w:pPr>
      <w:r>
        <w:t>Book of Keys</w:t>
      </w:r>
    </w:p>
    <w:p w:rsidR="001E1DAB" w:rsidRDefault="001E1DAB" w:rsidP="00384248">
      <w:r>
        <w:t xml:space="preserve">The Book of Keys entry for this card is a powerful invocation and </w:t>
      </w:r>
      <w:r w:rsidR="002A0273">
        <w:t xml:space="preserve">admonishment: the work is done, your time is up. Slave or royalty, quit </w:t>
      </w:r>
      <w:r>
        <w:t xml:space="preserve">messing around in the old energy, awaken, and rejoin the family of spirit. </w:t>
      </w:r>
    </w:p>
    <w:p w:rsidR="00234E1B" w:rsidRDefault="002A0273" w:rsidP="002A0273">
      <w:r>
        <w:t xml:space="preserve">For best reprogramming effect, read the Book of Keys entry through a few times (not all on the same day) while at the same time examining the imagery and new energy meanings of the Joyful card. </w:t>
      </w:r>
      <w:r w:rsidR="008A13B8" w:rsidRPr="00C5078D">
        <w:t>The trick</w:t>
      </w:r>
      <w:r w:rsidR="000962D5">
        <w:t>,</w:t>
      </w:r>
      <w:r w:rsidR="008A13B8" w:rsidRPr="00C5078D">
        <w:t xml:space="preserve"> is not </w:t>
      </w:r>
      <w:r w:rsidR="008A13B8" w:rsidRPr="008D4E47">
        <w:rPr>
          <w:noProof/>
        </w:rPr>
        <w:t>to just look at the image and be</w:t>
      </w:r>
      <w:r w:rsidR="008A13B8" w:rsidRPr="00C5078D">
        <w:t xml:space="preserve"> impressed with the graphics</w:t>
      </w:r>
      <w:r>
        <w:t>. T</w:t>
      </w:r>
      <w:r w:rsidR="008A13B8" w:rsidRPr="00C5078D">
        <w:t>he trick is to roll the symbolism and meaning of the card over and over again in your head</w:t>
      </w:r>
      <w:r w:rsidR="00C95384">
        <w:t xml:space="preserve"> </w:t>
      </w:r>
      <w:r>
        <w:t xml:space="preserve">while reciting the Book of Keys entry </w:t>
      </w:r>
      <w:r w:rsidR="00C95384">
        <w:t xml:space="preserve">until you </w:t>
      </w:r>
      <w:r>
        <w:t xml:space="preserve">understand and </w:t>
      </w:r>
      <w:r w:rsidR="008A13B8" w:rsidRPr="00523006">
        <w:rPr>
          <w:iCs/>
        </w:rPr>
        <w:t>identify</w:t>
      </w:r>
      <w:r w:rsidR="008A13B8" w:rsidRPr="00C5078D">
        <w:rPr>
          <w:i/>
        </w:rPr>
        <w:t xml:space="preserve"> </w:t>
      </w:r>
      <w:r>
        <w:t>with the message. As regards the imagery of this card, n</w:t>
      </w:r>
      <w:r w:rsidR="008A13B8" w:rsidRPr="00C5078D">
        <w:t xml:space="preserve">otice the physical unit represented in the card has all seven chakras activated. Notice </w:t>
      </w:r>
      <w:r w:rsidR="00BE1D6B">
        <w:t xml:space="preserve">the figure is </w:t>
      </w:r>
      <w:r w:rsidR="000962D5">
        <w:t xml:space="preserve">fully connected via </w:t>
      </w:r>
      <w:r w:rsidR="008A13B8" w:rsidRPr="00C5078D">
        <w:t>the beam of light (the “beam that is there” a.k.a.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8A13B8" w:rsidRPr="00C5078D">
        <w:t>/divinity/God) that descends from the top of the card</w:t>
      </w:r>
      <w:r w:rsidR="000962D5">
        <w:t>,</w:t>
      </w:r>
      <w:r w:rsidR="008A13B8" w:rsidRPr="00C5078D">
        <w:t xml:space="preserve"> through the physical unit and</w:t>
      </w:r>
      <w:r w:rsidR="000962D5">
        <w:t>,</w:t>
      </w:r>
      <w:r w:rsidR="008A13B8" w:rsidRPr="00C5078D">
        <w:t xml:space="preserve"> into the ground below. Notic</w:t>
      </w:r>
      <w:r w:rsidR="00234E1B">
        <w:t xml:space="preserve">e the open position of the arms. </w:t>
      </w:r>
      <w:r w:rsidR="00234E1B" w:rsidRPr="00950E9F">
        <w:rPr>
          <w:bCs/>
        </w:rPr>
        <w:t>N</w:t>
      </w:r>
      <w:r w:rsidR="008A13B8" w:rsidRPr="00950E9F">
        <w:rPr>
          <w:bCs/>
        </w:rPr>
        <w:t>othing is hidden</w:t>
      </w:r>
      <w:r w:rsidR="00BE1D6B">
        <w:rPr>
          <w:bCs/>
        </w:rPr>
        <w:t>,</w:t>
      </w:r>
      <w:r w:rsidR="008A13B8" w:rsidRPr="00C5078D">
        <w:t xml:space="preserve"> </w:t>
      </w:r>
      <w:r w:rsidR="008A13B8" w:rsidRPr="00BE1D6B">
        <w:rPr>
          <w:noProof/>
        </w:rPr>
        <w:t>and</w:t>
      </w:r>
      <w:r w:rsidR="008A13B8" w:rsidRPr="00C5078D">
        <w:t xml:space="preserve"> no guilt </w:t>
      </w:r>
      <w:r w:rsidR="00234E1B">
        <w:t xml:space="preserve">and </w:t>
      </w:r>
      <w:r w:rsidR="008A13B8" w:rsidRPr="00C5078D">
        <w:t>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8A13B8" w:rsidRPr="00C5078D">
        <w:t xml:space="preserve"> </w:t>
      </w:r>
      <w:r w:rsidR="00234E1B">
        <w:t>close the energy system down.</w:t>
      </w:r>
      <w:r w:rsidR="00234E1B" w:rsidRPr="00523006">
        <w:t xml:space="preserve"> </w:t>
      </w:r>
      <w:r w:rsidR="008A13B8" w:rsidRPr="00523006">
        <w:t>Notice the fractal yellow brick road?</w:t>
      </w:r>
      <w:r w:rsidR="00FB4B37" w:rsidRPr="00523006">
        <w:t xml:space="preserve"> </w:t>
      </w:r>
      <w:r w:rsidR="008A13B8" w:rsidRPr="00523006">
        <w:t xml:space="preserve">The physical unit </w:t>
      </w:r>
      <w:r w:rsidR="008A13B8" w:rsidRPr="008D4E47">
        <w:rPr>
          <w:noProof/>
        </w:rPr>
        <w:t>in</w:t>
      </w:r>
      <w:r w:rsidR="008A13B8" w:rsidRPr="00523006">
        <w:t xml:space="preserve"> the card is you.</w:t>
      </w:r>
      <w:r w:rsidR="00FB4B37" w:rsidRPr="00523006">
        <w:t xml:space="preserve"> </w:t>
      </w:r>
      <w:r w:rsidR="008A13B8" w:rsidRPr="00523006">
        <w:t xml:space="preserve">Activated, open, connected, and empowered. </w:t>
      </w:r>
      <w:r w:rsidR="00234E1B">
        <w:t xml:space="preserve">You already have everything you need </w:t>
      </w:r>
      <w:r w:rsidR="00234E1B" w:rsidRPr="008D4E47">
        <w:rPr>
          <w:noProof/>
        </w:rPr>
        <w:t>bu</w:t>
      </w:r>
      <w:r w:rsidR="00523006" w:rsidRPr="008D4E47">
        <w:rPr>
          <w:noProof/>
        </w:rPr>
        <w:t>ried</w:t>
      </w:r>
      <w:r w:rsidR="00523006">
        <w:t xml:space="preserve"> deep down inside. Excavate, awaken, and activate your </w:t>
      </w:r>
      <w:r w:rsidR="00523006" w:rsidRPr="00523006">
        <w:rPr>
          <w:b/>
          <w:bCs/>
        </w:rPr>
        <w:t>power</w:t>
      </w:r>
      <w:r w:rsidR="00523006">
        <w:t>.</w:t>
      </w:r>
    </w:p>
    <w:p w:rsidR="002A0273" w:rsidRDefault="002A0273" w:rsidP="002A0273">
      <w:r>
        <w:lastRenderedPageBreak/>
        <w:t>Focus on a single card and engage in daily practice with it until you are sure you have absorbed the message.</w:t>
      </w:r>
    </w:p>
    <w:p w:rsidR="00F926E0" w:rsidRDefault="00A47210" w:rsidP="00F93E25">
      <w:pPr>
        <w:pStyle w:val="Heading2"/>
      </w:pPr>
      <w:r>
        <w:t xml:space="preserve">Group study </w:t>
      </w:r>
      <w:r w:rsidR="00F926E0">
        <w:t>questions</w:t>
      </w:r>
    </w:p>
    <w:p w:rsidR="00F32700" w:rsidRDefault="00F32700" w:rsidP="00F32700">
      <w:r>
        <w:t>These questions are included to facilitate group study of the archetypes. It is worthwhile having a deck of old energy and new energy cards to hand so that group members can examine the images as they explore the questions.</w:t>
      </w:r>
      <w:r w:rsidR="00EF1DBF">
        <w:t xml:space="preserve"> </w:t>
      </w:r>
    </w:p>
    <w:p w:rsidR="000B549C" w:rsidRPr="000B549C" w:rsidRDefault="00F926E0" w:rsidP="000B549C">
      <w:pPr>
        <w:pStyle w:val="ListParagraph"/>
        <w:numPr>
          <w:ilvl w:val="0"/>
          <w:numId w:val="4"/>
        </w:numPr>
        <w:ind w:left="360"/>
        <w:rPr>
          <w:rFonts w:cs="Times New Roman"/>
        </w:rPr>
      </w:pPr>
      <w:r>
        <w:t xml:space="preserve">What does it mean to say you are a “fool in school?” What impact does this have on your self-esteem, and </w:t>
      </w:r>
      <w:r w:rsidR="00950E9F">
        <w:t xml:space="preserve">the expression of </w:t>
      </w:r>
      <w:r>
        <w:t>your potential?</w:t>
      </w:r>
      <w:r w:rsidR="002A0273">
        <w:t xml:space="preserve"> Think of examples from your own life where this “fool in school” belief has shaped your self-esteem and limited your actions. </w:t>
      </w:r>
      <w:r w:rsidR="00AA6EB9">
        <w:t xml:space="preserve">Share with the group. </w:t>
      </w:r>
    </w:p>
    <w:p w:rsidR="00F926E0" w:rsidRDefault="00A47210" w:rsidP="000B549C">
      <w:pPr>
        <w:pStyle w:val="ListParagraph"/>
        <w:numPr>
          <w:ilvl w:val="0"/>
          <w:numId w:val="4"/>
        </w:numPr>
        <w:ind w:left="360"/>
      </w:pPr>
      <w:r>
        <w:t>What sorts of actions might you take</w:t>
      </w:r>
      <w:r w:rsidR="002A0273">
        <w:t xml:space="preserve">, and what sorts of things might you change, </w:t>
      </w:r>
      <w:r>
        <w:t xml:space="preserve">in your life once you realize you </w:t>
      </w:r>
      <w:r w:rsidR="00AA6EB9">
        <w:t xml:space="preserve">are not a fool in school here to learn lessons, but are instead </w:t>
      </w:r>
      <w:r>
        <w:t xml:space="preserve">a </w:t>
      </w:r>
      <w:r w:rsidRPr="002A0273">
        <w:rPr>
          <w:b/>
          <w:bCs/>
        </w:rPr>
        <w:t>joyfully</w:t>
      </w:r>
      <w:r>
        <w:t xml:space="preserve"> </w:t>
      </w:r>
      <w:r w:rsidR="002A0273">
        <w:t xml:space="preserve">and </w:t>
      </w:r>
      <w:r w:rsidR="002A0273" w:rsidRPr="00AA6EB9">
        <w:rPr>
          <w:b/>
          <w:bCs/>
        </w:rPr>
        <w:t>powerful</w:t>
      </w:r>
      <w:r w:rsidR="002A0273">
        <w:t xml:space="preserve"> </w:t>
      </w:r>
      <w:r w:rsidRPr="002A0273">
        <w:rPr>
          <w:b/>
          <w:bCs/>
        </w:rPr>
        <w:t>master</w:t>
      </w:r>
      <w:r>
        <w:t xml:space="preserve"> of creation? What changes could you immediately make? What changes </w:t>
      </w:r>
      <w:r w:rsidR="00AA6EB9">
        <w:t>might be harder to make, and why? Share with the group.</w:t>
      </w:r>
      <w:r w:rsidR="00BC311C">
        <w:t xml:space="preserve"> </w:t>
      </w:r>
    </w:p>
    <w:p w:rsidR="00504780" w:rsidRDefault="00343288" w:rsidP="00031A62">
      <w:pPr>
        <w:pStyle w:val="Heading1"/>
      </w:pPr>
      <w:bookmarkStart w:id="7" w:name="_Toc518359605"/>
      <w:r>
        <w:lastRenderedPageBreak/>
        <w:t xml:space="preserve">Master (formerly </w:t>
      </w:r>
      <w:r w:rsidR="008A13B8" w:rsidRPr="00C5078D">
        <w:t>Magician</w:t>
      </w:r>
      <w:r>
        <w:t>)</w:t>
      </w:r>
      <w:bookmarkEnd w:id="7"/>
    </w:p>
    <w:p w:rsidR="009D4C32" w:rsidRDefault="00D67632" w:rsidP="00F93E25">
      <w:r>
        <w:rPr>
          <w:noProof/>
        </w:rPr>
        <w:t xml:space="preserve">In </w:t>
      </w:r>
      <w:r w:rsidR="009D4C32">
        <w:t xml:space="preserve">the new energy, this is an </w:t>
      </w:r>
      <w:r w:rsidR="009D047A">
        <w:rPr>
          <w:b/>
        </w:rPr>
        <w:t xml:space="preserve">awakening </w:t>
      </w:r>
      <w:r w:rsidR="00F93E25" w:rsidRPr="00C5078D">
        <w:t>archetype</w:t>
      </w:r>
      <w:r w:rsidR="003B455D">
        <w:t xml:space="preserve">. </w:t>
      </w:r>
      <w:r w:rsidR="009D4C32">
        <w:t xml:space="preserve">In the new energy, this is a reminder of who you really are. In the new energy, you are a </w:t>
      </w:r>
      <w:r w:rsidR="009D4C32" w:rsidRPr="009D4C32">
        <w:rPr>
          <w:b/>
          <w:bCs/>
        </w:rPr>
        <w:t>joyful</w:t>
      </w:r>
      <w:r w:rsidR="009D4C32">
        <w:t xml:space="preserve"> </w:t>
      </w:r>
      <w:r w:rsidR="009D4C32" w:rsidRPr="009D4C32">
        <w:rPr>
          <w:b/>
          <w:bCs/>
        </w:rPr>
        <w:t>master</w:t>
      </w:r>
      <w:r w:rsidR="009D4C32">
        <w:t xml:space="preserve"> of creation on a mission to uplift the </w:t>
      </w:r>
      <w:r w:rsidR="009D4C32" w:rsidRPr="009D4C32">
        <w:rPr>
          <w:b/>
          <w:bCs/>
        </w:rPr>
        <w:t>world</w:t>
      </w:r>
      <w:r w:rsidR="009D4C32">
        <w:t xml:space="preserve">. </w:t>
      </w:r>
    </w:p>
    <w:p w:rsidR="00F93E25" w:rsidRPr="00F93E25" w:rsidRDefault="003B455D" w:rsidP="00F93E25">
      <w:r>
        <w:t>I</w:t>
      </w:r>
      <w:r w:rsidR="003531BD">
        <w:t>n the old energy</w:t>
      </w:r>
      <w:r>
        <w:t xml:space="preserve">, this </w:t>
      </w:r>
      <w:r w:rsidR="00557769">
        <w:t xml:space="preserve">is a </w:t>
      </w:r>
      <w:r w:rsidR="00C016AE">
        <w:rPr>
          <w:b/>
          <w:bCs/>
        </w:rPr>
        <w:t>fool in school</w:t>
      </w:r>
      <w:r w:rsidR="00557769">
        <w:t xml:space="preserve"> archetype. </w:t>
      </w:r>
      <w:r w:rsidR="006227E5">
        <w:t>T</w:t>
      </w:r>
      <w:r w:rsidR="00557769">
        <w:t xml:space="preserve">his </w:t>
      </w:r>
      <w:r w:rsidR="006227E5">
        <w:t>archetype shows you as a fool/neophyte/initiate, ready to learn your lessons</w:t>
      </w:r>
      <w:r w:rsidR="00D070F4">
        <w:t xml:space="preserve"> and willing to insert yourself into the hierarchy.</w:t>
      </w:r>
      <w:r w:rsidR="006227E5">
        <w:t xml:space="preserve"> </w:t>
      </w:r>
    </w:p>
    <w:p w:rsidR="002B71AD" w:rsidRDefault="002B71AD" w:rsidP="00F93E25">
      <w:pPr>
        <w:pStyle w:val="Heading2"/>
      </w:pPr>
      <w:r>
        <w:t>Old Energy</w:t>
      </w:r>
    </w:p>
    <w:p w:rsidR="008C2C2F" w:rsidRDefault="008A13B8" w:rsidP="002B71AD">
      <w:r w:rsidRPr="00C5078D">
        <w:t xml:space="preserve">In the </w:t>
      </w:r>
      <w:r w:rsidRPr="00B014F0">
        <w:t>old energies</w:t>
      </w:r>
      <w:r w:rsidR="00D070F4">
        <w:t>,</w:t>
      </w:r>
      <w:r w:rsidRPr="00C5078D">
        <w:t xml:space="preserve"> the answer provided </w:t>
      </w:r>
      <w:r w:rsidR="00AB7E78">
        <w:t xml:space="preserve">to the question “who am I” </w:t>
      </w:r>
      <w:r w:rsidR="00B703BE">
        <w:t xml:space="preserve">is simple—you are </w:t>
      </w:r>
      <w:r w:rsidR="00AB7E78">
        <w:t xml:space="preserve">a fool in school </w:t>
      </w:r>
      <w:r w:rsidR="00B620C5">
        <w:t xml:space="preserve">here </w:t>
      </w:r>
      <w:r w:rsidR="00B703BE">
        <w:t>to learn, evolve, strengthen and grow</w:t>
      </w:r>
      <w:r w:rsidR="00BE1D6B">
        <w:t xml:space="preserve">. </w:t>
      </w:r>
      <w:r w:rsidR="00BE1D6B" w:rsidRPr="00673B91">
        <w:rPr>
          <w:noProof/>
        </w:rPr>
        <w:t>In order to</w:t>
      </w:r>
      <w:r w:rsidR="00BE1D6B">
        <w:t xml:space="preserve"> accomplish this growth, </w:t>
      </w:r>
      <w:r w:rsidR="00B703BE">
        <w:t xml:space="preserve">you must </w:t>
      </w:r>
      <w:r w:rsidR="00B703BE" w:rsidRPr="00BC6934">
        <w:rPr>
          <w:iCs/>
        </w:rPr>
        <w:t>submit</w:t>
      </w:r>
      <w:r w:rsidR="00B703BE">
        <w:t xml:space="preserve"> to the plan. </w:t>
      </w:r>
      <w:r w:rsidR="00AB7E78">
        <w:t>The</w:t>
      </w:r>
      <w:r w:rsidR="00B703BE">
        <w:t xml:space="preserve"> magician archetype helps situate you in a subservient and servile position, encourages you to accept life as it is (</w:t>
      </w:r>
      <w:r w:rsidR="00B703BE" w:rsidRPr="00BE1D6B">
        <w:rPr>
          <w:noProof/>
        </w:rPr>
        <w:t>i.e.</w:t>
      </w:r>
      <w:r w:rsidR="00BE1D6B">
        <w:rPr>
          <w:noProof/>
        </w:rPr>
        <w:t>,</w:t>
      </w:r>
      <w:r w:rsidR="00B703BE">
        <w:t xml:space="preserve"> accept the status quo), and </w:t>
      </w:r>
      <w:r w:rsidRPr="00C5078D">
        <w:t xml:space="preserve">helps justify (along with some other key archetypes like old energy </w:t>
      </w:r>
      <w:r w:rsidR="00BC6934" w:rsidRPr="00BC6934">
        <w:rPr>
          <w:b/>
          <w:bCs/>
        </w:rPr>
        <w:t>j</w:t>
      </w:r>
      <w:r w:rsidRPr="00BC6934">
        <w:rPr>
          <w:b/>
          <w:bCs/>
        </w:rPr>
        <w:t>udgment</w:t>
      </w:r>
      <w:r w:rsidRPr="00C5078D">
        <w:t xml:space="preserve">, </w:t>
      </w:r>
      <w:r w:rsidR="00BC6934" w:rsidRPr="00BC6934">
        <w:rPr>
          <w:b/>
          <w:bCs/>
        </w:rPr>
        <w:t>c</w:t>
      </w:r>
      <w:r w:rsidRPr="00BC6934">
        <w:rPr>
          <w:b/>
          <w:bCs/>
        </w:rPr>
        <w:t>hariot</w:t>
      </w:r>
      <w:r w:rsidRPr="00C5078D">
        <w:t>, etc.) pain, suffering, and exploitation.</w:t>
      </w:r>
      <w:r w:rsidR="00FB4B37" w:rsidRPr="00C5078D">
        <w:t xml:space="preserve"> </w:t>
      </w:r>
      <w:r w:rsidRPr="00C5078D">
        <w:t xml:space="preserve">You are a </w:t>
      </w:r>
      <w:r w:rsidR="00AB7E78">
        <w:t>f</w:t>
      </w:r>
      <w:r w:rsidRPr="00B014F0">
        <w:t xml:space="preserve">ool in </w:t>
      </w:r>
      <w:r w:rsidR="00AB7E78">
        <w:t>s</w:t>
      </w:r>
      <w:r w:rsidRPr="00B014F0">
        <w:t>chool</w:t>
      </w:r>
      <w:r w:rsidRPr="00C5078D">
        <w:t xml:space="preserve">, a </w:t>
      </w:r>
      <w:r w:rsidR="0019266D">
        <w:t xml:space="preserve">magician in training, </w:t>
      </w:r>
      <w:r w:rsidRPr="00C5078D">
        <w:t xml:space="preserve">and you are born onto this earth to learn lessons and attain mastery. </w:t>
      </w:r>
      <w:r w:rsidRPr="009D047A">
        <w:rPr>
          <w:noProof/>
        </w:rPr>
        <w:t xml:space="preserve">You </w:t>
      </w:r>
      <w:r w:rsidR="006774A8">
        <w:rPr>
          <w:noProof/>
        </w:rPr>
        <w:t xml:space="preserve">might </w:t>
      </w:r>
      <w:r w:rsidRPr="009D047A">
        <w:rPr>
          <w:noProof/>
        </w:rPr>
        <w:t>have potential, you might have power</w:t>
      </w:r>
      <w:r w:rsidR="00BC6934" w:rsidRPr="009D047A">
        <w:rPr>
          <w:noProof/>
        </w:rPr>
        <w:t xml:space="preserve"> inside</w:t>
      </w:r>
      <w:r w:rsidRPr="009D047A">
        <w:rPr>
          <w:noProof/>
        </w:rPr>
        <w:t xml:space="preserve">, but you are a diamond in the rough, a soul in training, and you have a lot of work to do to </w:t>
      </w:r>
      <w:r w:rsidR="00B014F0" w:rsidRPr="009D047A">
        <w:rPr>
          <w:noProof/>
        </w:rPr>
        <w:t xml:space="preserve">before you can evolve your soul, strengthen your character, </w:t>
      </w:r>
      <w:r w:rsidRPr="009D047A">
        <w:rPr>
          <w:noProof/>
        </w:rPr>
        <w:t>prove yourself worthy</w:t>
      </w:r>
      <w:r w:rsidR="006E7B52" w:rsidRPr="009D047A">
        <w:rPr>
          <w:noProof/>
        </w:rPr>
        <w:t xml:space="preserve"> (of membership in the higher orders)</w:t>
      </w:r>
      <w:r w:rsidR="00AB7E78" w:rsidRPr="009D047A">
        <w:rPr>
          <w:noProof/>
        </w:rPr>
        <w:t>, and claim power and reward.</w:t>
      </w:r>
      <w:r w:rsidRPr="00C5078D">
        <w:t xml:space="preserve"> </w:t>
      </w:r>
    </w:p>
    <w:p w:rsidR="002A0701" w:rsidRDefault="00BC6934" w:rsidP="002B71AD">
      <w:r>
        <w:t xml:space="preserve">The old energy card once again shows a white male, only this time the male </w:t>
      </w:r>
      <w:r w:rsidRPr="00E4306E">
        <w:rPr>
          <w:noProof/>
        </w:rPr>
        <w:t>is shown</w:t>
      </w:r>
      <w:r w:rsidR="0015561C">
        <w:t xml:space="preserve"> in active</w:t>
      </w:r>
      <w:r w:rsidR="000A04F6">
        <w:t>,</w:t>
      </w:r>
      <w:r w:rsidR="0015561C">
        <w:t xml:space="preserve"> but submissive, </w:t>
      </w:r>
      <w:r>
        <w:t xml:space="preserve">service to a “higher” power. </w:t>
      </w:r>
      <w:r w:rsidR="00D070F4">
        <w:t>In the old energy, your purpose isn’t to connect with who you really are deep inside.</w:t>
      </w:r>
      <w:r w:rsidR="000A04F6">
        <w:t xml:space="preserve"> </w:t>
      </w:r>
      <w:r w:rsidR="006774A8">
        <w:t>In the old energy, t</w:t>
      </w:r>
      <w:r>
        <w:t xml:space="preserve">he ultimate </w:t>
      </w:r>
      <w:r>
        <w:lastRenderedPageBreak/>
        <w:t xml:space="preserve">goal of the aspirant is </w:t>
      </w:r>
      <w:r w:rsidR="006774A8">
        <w:t xml:space="preserve">either </w:t>
      </w:r>
      <w:r w:rsidRPr="00E4306E">
        <w:rPr>
          <w:noProof/>
        </w:rPr>
        <w:t>complete</w:t>
      </w:r>
      <w:r>
        <w:t xml:space="preserve"> </w:t>
      </w:r>
      <w:r w:rsidR="006774A8">
        <w:t xml:space="preserve">acceptance and </w:t>
      </w:r>
      <w:r>
        <w:t xml:space="preserve">insertion into the venal </w:t>
      </w:r>
      <w:r w:rsidR="0015561C">
        <w:t xml:space="preserve">caste </w:t>
      </w:r>
      <w:r>
        <w:t>hierarchies of this world</w:t>
      </w:r>
      <w:r w:rsidR="0015561C">
        <w:t xml:space="preserve"> (Book of Slavery)</w:t>
      </w:r>
      <w:r w:rsidR="0055064F">
        <w:t>,</w:t>
      </w:r>
      <w:r w:rsidR="0015561C">
        <w:t xml:space="preserve"> </w:t>
      </w:r>
      <w:r w:rsidR="006774A8">
        <w:t>or masterful manipulation of same</w:t>
      </w:r>
      <w:r w:rsidR="00D070F4">
        <w:t xml:space="preserve"> (Book of Power)</w:t>
      </w:r>
      <w:r>
        <w:t>.</w:t>
      </w:r>
      <w:r w:rsidR="006774A8">
        <w:t xml:space="preserve"> </w:t>
      </w:r>
      <w:r w:rsidR="0055064F">
        <w:t xml:space="preserve">As regards the former, enough has </w:t>
      </w:r>
      <w:r w:rsidR="0055064F" w:rsidRPr="00067DF5">
        <w:rPr>
          <w:noProof/>
        </w:rPr>
        <w:t>been said</w:t>
      </w:r>
      <w:r w:rsidR="0055064F">
        <w:t>. As regards the latter, r</w:t>
      </w:r>
      <w:r w:rsidR="000A04F6">
        <w:t>emember</w:t>
      </w:r>
      <w:r w:rsidR="0055064F">
        <w:t xml:space="preserve"> the entry from Triumph of Spirit Book Two</w:t>
      </w:r>
      <w:r w:rsidR="000A04F6">
        <w:t xml:space="preserve">. Papas said the symbols corresponded to the four “great castes.” In the Book of Power, the magician is not seen entering into one of these classes, as one of the many slaves will do. In the Book of Power, the magician is advised to develop power and control </w:t>
      </w:r>
      <w:r w:rsidR="000A04F6" w:rsidRPr="000A04F6">
        <w:rPr>
          <w:i/>
          <w:iCs/>
        </w:rPr>
        <w:t>over</w:t>
      </w:r>
      <w:r w:rsidR="000A04F6">
        <w:t xml:space="preserve"> the castes. In the Book of Power, the magician is the master manipulator</w:t>
      </w:r>
      <w:r w:rsidR="0055064F">
        <w:t>, controlling what is below from his throne high above</w:t>
      </w:r>
      <w:r w:rsidR="000A04F6">
        <w:t xml:space="preserve">. </w:t>
      </w:r>
    </w:p>
    <w:p w:rsidR="006774A8" w:rsidRDefault="0062084B" w:rsidP="002B71AD">
      <w:r>
        <w:t>As for the poetry, t</w:t>
      </w:r>
      <w:r w:rsidR="006774A8" w:rsidRPr="006774A8">
        <w:t>he</w:t>
      </w:r>
      <w:r w:rsidR="006774A8" w:rsidRPr="006774A8">
        <w:rPr>
          <w:i/>
          <w:iCs/>
        </w:rPr>
        <w:t xml:space="preserve"> Book of Slavery </w:t>
      </w:r>
      <w:r w:rsidR="006774A8">
        <w:t xml:space="preserve">reflects the core message of the old energy master archetype, </w:t>
      </w:r>
      <w:r w:rsidR="0055064F">
        <w:t>and the psychological dynamic which underlies it,</w:t>
      </w:r>
      <w:r w:rsidR="0055064F">
        <w:rPr>
          <w:rStyle w:val="FootnoteReference"/>
        </w:rPr>
        <w:footnoteReference w:id="9"/>
      </w:r>
      <w:r w:rsidR="0055064F">
        <w:t xml:space="preserve"> </w:t>
      </w:r>
      <w:r w:rsidR="006774A8">
        <w:t xml:space="preserve">which is that if you want </w:t>
      </w:r>
      <w:r w:rsidR="00067DF5">
        <w:t xml:space="preserve">the </w:t>
      </w:r>
      <w:r w:rsidR="006774A8" w:rsidRPr="00067DF5">
        <w:rPr>
          <w:noProof/>
        </w:rPr>
        <w:t>reward</w:t>
      </w:r>
      <w:r w:rsidR="006774A8">
        <w:t xml:space="preserve">, you should simply accept your enslavement and work hard. Deep at the heart of all this is your father’s (or the Father’s) </w:t>
      </w:r>
      <w:r w:rsidR="00605706">
        <w:t xml:space="preserve">contemptible and degrading </w:t>
      </w:r>
      <w:r w:rsidR="006774A8" w:rsidRPr="00605706">
        <w:rPr>
          <w:b/>
          <w:bCs/>
        </w:rPr>
        <w:t>conditional love</w:t>
      </w:r>
      <w:r w:rsidR="006774A8">
        <w:t xml:space="preserve"> and acceptance. Follow the rules, do what you </w:t>
      </w:r>
      <w:r w:rsidR="006774A8" w:rsidRPr="00067DF5">
        <w:rPr>
          <w:noProof/>
        </w:rPr>
        <w:t>are told</w:t>
      </w:r>
      <w:r w:rsidR="006774A8">
        <w:t xml:space="preserve">, submit, and work hard and he’ll proudly accept you have worth. Fail, and his love is nowhere to </w:t>
      </w:r>
      <w:r w:rsidR="006774A8" w:rsidRPr="00067DF5">
        <w:rPr>
          <w:noProof/>
        </w:rPr>
        <w:t>be seen</w:t>
      </w:r>
      <w:r w:rsidR="006774A8">
        <w:t xml:space="preserve">. </w:t>
      </w:r>
    </w:p>
    <w:p w:rsidR="006774A8" w:rsidRPr="006774A8" w:rsidRDefault="00A34FAF" w:rsidP="002B71AD">
      <w:r>
        <w:t>T</w:t>
      </w:r>
      <w:r w:rsidR="006774A8">
        <w:t xml:space="preserve">he </w:t>
      </w:r>
      <w:r w:rsidR="006774A8" w:rsidRPr="006774A8">
        <w:rPr>
          <w:i/>
          <w:iCs/>
        </w:rPr>
        <w:t>Book of Power</w:t>
      </w:r>
      <w:r w:rsidR="006774A8">
        <w:t xml:space="preserve"> entry </w:t>
      </w:r>
      <w:r>
        <w:t xml:space="preserve">for the magician </w:t>
      </w:r>
      <w:r w:rsidR="006774A8">
        <w:t xml:space="preserve">is </w:t>
      </w:r>
      <w:r w:rsidR="006774A8" w:rsidRPr="00067DF5">
        <w:rPr>
          <w:noProof/>
        </w:rPr>
        <w:t>the same</w:t>
      </w:r>
      <w:r w:rsidR="006774A8">
        <w:t xml:space="preserve"> as the Book of Slavery entry. You </w:t>
      </w:r>
      <w:r w:rsidR="006774A8" w:rsidRPr="00067DF5">
        <w:rPr>
          <w:noProof/>
        </w:rPr>
        <w:t>are chosen</w:t>
      </w:r>
      <w:r w:rsidR="006774A8">
        <w:t xml:space="preserve">, you are accepted, </w:t>
      </w:r>
      <w:r>
        <w:t xml:space="preserve">but </w:t>
      </w:r>
      <w:r w:rsidR="006774A8">
        <w:t xml:space="preserve">you </w:t>
      </w:r>
      <w:r w:rsidR="00DC2250">
        <w:t xml:space="preserve">will </w:t>
      </w:r>
      <w:r w:rsidR="006774A8">
        <w:t xml:space="preserve">“enter in” only </w:t>
      </w:r>
      <w:r w:rsidR="006774A8" w:rsidRPr="00067DF5">
        <w:rPr>
          <w:noProof/>
        </w:rPr>
        <w:t>by</w:t>
      </w:r>
      <w:r w:rsidR="006774A8">
        <w:t xml:space="preserve"> your work, submission, loyalty, and servitude. </w:t>
      </w:r>
      <w:r w:rsidR="002A0701">
        <w:t xml:space="preserve">Once again, the love and acceptance </w:t>
      </w:r>
      <w:r w:rsidR="00067DF5">
        <w:rPr>
          <w:noProof/>
        </w:rPr>
        <w:t>are</w:t>
      </w:r>
      <w:r w:rsidR="002A0701">
        <w:t xml:space="preserve"> conditional. </w:t>
      </w:r>
      <w:r w:rsidR="006774A8">
        <w:t xml:space="preserve">Disconnected and on your </w:t>
      </w:r>
      <w:r w:rsidR="006774A8" w:rsidRPr="00067DF5">
        <w:rPr>
          <w:noProof/>
        </w:rPr>
        <w:t>own</w:t>
      </w:r>
      <w:r w:rsidR="00067DF5">
        <w:rPr>
          <w:noProof/>
        </w:rPr>
        <w:t>,</w:t>
      </w:r>
      <w:r w:rsidR="006774A8">
        <w:t xml:space="preserve"> you are worthless chaff. It is only as part of </w:t>
      </w:r>
      <w:r w:rsidR="00C0049E">
        <w:t>the System</w:t>
      </w:r>
      <w:r w:rsidR="00605706">
        <w:t>, it is only when you “fit in”</w:t>
      </w:r>
      <w:r>
        <w:t xml:space="preserve"> by being a good little boy or girl, and doing what you </w:t>
      </w:r>
      <w:r w:rsidRPr="00067DF5">
        <w:rPr>
          <w:noProof/>
        </w:rPr>
        <w:t>are told</w:t>
      </w:r>
      <w:r>
        <w:t xml:space="preserve">, </w:t>
      </w:r>
      <w:r w:rsidR="00605706">
        <w:t xml:space="preserve">told </w:t>
      </w:r>
      <w:r w:rsidR="006774A8">
        <w:t xml:space="preserve">that </w:t>
      </w:r>
      <w:r w:rsidR="006774A8">
        <w:lastRenderedPageBreak/>
        <w:t xml:space="preserve">you gain the acceptance and belonging that you </w:t>
      </w:r>
      <w:r>
        <w:t xml:space="preserve">so desperately </w:t>
      </w:r>
      <w:r w:rsidR="006774A8">
        <w:t xml:space="preserve">seek. </w:t>
      </w:r>
    </w:p>
    <w:p w:rsidR="00E63F51" w:rsidRDefault="00E63F51" w:rsidP="00E63F51">
      <w:pPr>
        <w:pStyle w:val="Heading2"/>
      </w:pPr>
      <w:r>
        <w:t>Getting into the New Energy</w:t>
      </w:r>
    </w:p>
    <w:p w:rsidR="002C36FA" w:rsidRDefault="00DC2250" w:rsidP="003E4EA7">
      <w:r>
        <w:t xml:space="preserve">Those who are victims of the old energy System carry with them the self-delusion of independence and spiritual/evolutionary power, but this is mere self-delusion. In truth, their damaged emotional systems, shattered self-esteem, and </w:t>
      </w:r>
      <w:r w:rsidR="00A34FAF">
        <w:t xml:space="preserve">the </w:t>
      </w:r>
      <w:r>
        <w:t xml:space="preserve">constant threat and attack make </w:t>
      </w:r>
      <w:r w:rsidR="003E4EA7">
        <w:t xml:space="preserve">them </w:t>
      </w:r>
      <w:r>
        <w:t xml:space="preserve">compliant and easy to control by those higher up in </w:t>
      </w:r>
      <w:r w:rsidR="00C0049E">
        <w:t>the System</w:t>
      </w:r>
      <w:r>
        <w:t xml:space="preserve">. They presume the magician’s mastery, postulate their inherent superiority, but they are chattel in </w:t>
      </w:r>
      <w:r w:rsidR="00C0049E">
        <w:t>the System</w:t>
      </w:r>
      <w:r>
        <w:t xml:space="preserve"> all the same. </w:t>
      </w:r>
      <w:r w:rsidR="003E4EA7">
        <w:t xml:space="preserve">They function “independently,” but only within parameters set out for them by those above. </w:t>
      </w:r>
      <w:r w:rsidR="00A34FAF">
        <w:t xml:space="preserve">Even the top dog is a slave in </w:t>
      </w:r>
      <w:r w:rsidR="00C0049E">
        <w:t>the System</w:t>
      </w:r>
      <w:r w:rsidR="00A34FAF">
        <w:t>.</w:t>
      </w:r>
    </w:p>
    <w:p w:rsidR="002F4BA2" w:rsidRDefault="002C36FA" w:rsidP="003E4EA7">
      <w:r>
        <w:t xml:space="preserve">True mastery comes </w:t>
      </w:r>
      <w:r w:rsidR="00DC2250">
        <w:t>only by rejecting position</w:t>
      </w:r>
      <w:r>
        <w:t>s</w:t>
      </w:r>
      <w:r w:rsidR="00DC2250">
        <w:t xml:space="preserve"> in </w:t>
      </w:r>
      <w:r w:rsidR="00C0049E">
        <w:t>the System</w:t>
      </w:r>
      <w:r w:rsidR="00DC2250">
        <w:t xml:space="preserve"> and working towards connection with Self</w:t>
      </w:r>
      <w:r>
        <w:t xml:space="preserve">. True freedom comes only by rejecting venal rewards and seeking the </w:t>
      </w:r>
      <w:r w:rsidR="00A34FAF">
        <w:t xml:space="preserve">Light </w:t>
      </w:r>
      <w:r>
        <w:t xml:space="preserve">deep within. </w:t>
      </w:r>
      <w:r w:rsidR="00DC2250">
        <w:t>Unfortunately, this can be a challenge</w:t>
      </w:r>
      <w:r w:rsidR="00A34FAF">
        <w:t>, especially for those venal power</w:t>
      </w:r>
      <w:r w:rsidR="00DC2250">
        <w:t>. Oaths of loyalty and silence, realizable threats of destruction and death, and the</w:t>
      </w:r>
      <w:r>
        <w:t xml:space="preserve"> inky </w:t>
      </w:r>
      <w:r w:rsidR="00DC2250">
        <w:t>depth</w:t>
      </w:r>
      <w:r>
        <w:t>s</w:t>
      </w:r>
      <w:r w:rsidR="00DC2250">
        <w:t xml:space="preserve"> of indoctrination</w:t>
      </w:r>
      <w:r w:rsidR="00031A62">
        <w:fldChar w:fldCharType="begin"/>
      </w:r>
      <w:r w:rsidR="00031A62">
        <w:instrText xml:space="preserve"> XE "</w:instrText>
      </w:r>
      <w:r w:rsidR="00031A62" w:rsidRPr="00524CF0">
        <w:instrText>indoctrination</w:instrText>
      </w:r>
      <w:r w:rsidR="00031A62">
        <w:instrText xml:space="preserve">" </w:instrText>
      </w:r>
      <w:r w:rsidR="00031A62">
        <w:fldChar w:fldCharType="end"/>
      </w:r>
      <w:r w:rsidR="00DC2250">
        <w:t xml:space="preserve"> </w:t>
      </w:r>
      <w:r w:rsidR="00DC2250" w:rsidRPr="00067DF5">
        <w:rPr>
          <w:noProof/>
        </w:rPr>
        <w:t>endure</w:t>
      </w:r>
      <w:r w:rsidR="00A34FAF" w:rsidRPr="00067DF5">
        <w:rPr>
          <w:noProof/>
        </w:rPr>
        <w:t>d</w:t>
      </w:r>
      <w:r w:rsidR="00DC2250">
        <w:t xml:space="preserve"> enslave </w:t>
      </w:r>
      <w:r w:rsidR="00A34FAF">
        <w:t xml:space="preserve">them </w:t>
      </w:r>
      <w:r w:rsidR="00DC2250">
        <w:t xml:space="preserve">more thoroughly to </w:t>
      </w:r>
      <w:r w:rsidR="00C0049E">
        <w:t>the System</w:t>
      </w:r>
      <w:r w:rsidR="00DC2250">
        <w:t xml:space="preserve"> than the lowest peon/pawn.</w:t>
      </w:r>
      <w:r>
        <w:t xml:space="preserve"> </w:t>
      </w:r>
      <w:r w:rsidR="002F4BA2">
        <w:t>You will see</w:t>
      </w:r>
      <w:r w:rsidR="0093747F">
        <w:t>; the indoctrination is so deep and the struggle to break free so challenging that</w:t>
      </w:r>
      <w:r w:rsidR="00067DF5">
        <w:t xml:space="preserve">, rather than put in the effort necessary to swim over to the new ship, many will prefer to drown. </w:t>
      </w:r>
    </w:p>
    <w:p w:rsidR="001F2818" w:rsidRDefault="002C36FA" w:rsidP="003E4EA7">
      <w:r>
        <w:t xml:space="preserve">To </w:t>
      </w:r>
      <w:r w:rsidR="0093747F">
        <w:t xml:space="preserve">easily </w:t>
      </w:r>
      <w:r>
        <w:t xml:space="preserve">move beyond all that, </w:t>
      </w:r>
      <w:r w:rsidR="0093747F" w:rsidRPr="0093747F">
        <w:rPr>
          <w:i/>
          <w:iCs/>
        </w:rPr>
        <w:t>remember</w:t>
      </w:r>
      <w:r w:rsidR="0093747F">
        <w:t>,</w:t>
      </w:r>
      <w:r>
        <w:t xml:space="preserve"> </w:t>
      </w:r>
      <w:r w:rsidR="003E4EA7">
        <w:t>y</w:t>
      </w:r>
      <w:r w:rsidR="008A13B8" w:rsidRPr="00C5078D">
        <w:t>ou are not some snot-nosed cosmic school</w:t>
      </w:r>
      <w:r w:rsidR="00065E18">
        <w:t xml:space="preserve"> </w:t>
      </w:r>
      <w:r w:rsidR="008A13B8" w:rsidRPr="00C5078D">
        <w:t>kid</w:t>
      </w:r>
      <w:r w:rsidR="00A23CAF">
        <w:t xml:space="preserve"> here to learn lessons, prove your worth, and </w:t>
      </w:r>
      <w:r w:rsidR="00A23CAF" w:rsidRPr="008654D3">
        <w:rPr>
          <w:noProof/>
        </w:rPr>
        <w:t>be punished</w:t>
      </w:r>
      <w:r w:rsidR="0093747F">
        <w:rPr>
          <w:noProof/>
        </w:rPr>
        <w:t xml:space="preserve"> or rewarded</w:t>
      </w:r>
      <w:r w:rsidR="00A23CAF">
        <w:t xml:space="preserve">. </w:t>
      </w:r>
      <w:r w:rsidR="0093747F">
        <w:t xml:space="preserve">You are not a fool in school. You are not chattel on the wheel. And you </w:t>
      </w:r>
      <w:r w:rsidR="00A23CAF">
        <w:t xml:space="preserve">are </w:t>
      </w:r>
      <w:r w:rsidR="0093747F">
        <w:t xml:space="preserve">certainly not </w:t>
      </w:r>
      <w:r w:rsidR="00A23CAF">
        <w:t xml:space="preserve">here to </w:t>
      </w:r>
      <w:r w:rsidR="00A23CAF">
        <w:lastRenderedPageBreak/>
        <w:t xml:space="preserve">submit and obey. </w:t>
      </w:r>
      <w:r w:rsidR="008A13B8" w:rsidRPr="00C5078D">
        <w:t xml:space="preserve">You are a </w:t>
      </w:r>
      <w:r w:rsidR="008A13B8" w:rsidRPr="0093747F">
        <w:rPr>
          <w:b/>
          <w:bCs/>
        </w:rPr>
        <w:t>powerful</w:t>
      </w:r>
      <w:r w:rsidR="008A13B8" w:rsidRPr="00C5078D">
        <w:t xml:space="preserve"> spark of </w:t>
      </w:r>
      <w:r w:rsidR="0093747F">
        <w:t>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93747F">
        <w:t xml:space="preserve"> expressed </w:t>
      </w:r>
      <w:r w:rsidR="008A13B8" w:rsidRPr="00C5078D">
        <w:t>in a physical unit</w:t>
      </w:r>
      <w:r w:rsidR="0093747F">
        <w:t xml:space="preserve">. </w:t>
      </w:r>
      <w:r w:rsidR="0093747F" w:rsidRPr="00065E18">
        <w:rPr>
          <w:i/>
        </w:rPr>
        <w:t>You are divinity incarnate</w:t>
      </w:r>
      <w:r w:rsidR="0093747F">
        <w:t xml:space="preserve">. You have come here to </w:t>
      </w:r>
      <w:r w:rsidR="008A13B8" w:rsidRPr="00C5078D">
        <w:t xml:space="preserve">uplift and </w:t>
      </w:r>
      <w:r w:rsidR="00AF1220" w:rsidRPr="00AF1220">
        <w:rPr>
          <w:b/>
          <w:bCs/>
        </w:rPr>
        <w:t>graduate</w:t>
      </w:r>
      <w:r w:rsidR="00AF1220">
        <w:t xml:space="preserve"> the </w:t>
      </w:r>
      <w:r w:rsidR="00AF1220" w:rsidRPr="00AF1220">
        <w:rPr>
          <w:b/>
          <w:bCs/>
        </w:rPr>
        <w:t>world</w:t>
      </w:r>
      <w:r w:rsidR="008A13B8" w:rsidRPr="00C5078D">
        <w:t>.</w:t>
      </w:r>
      <w:r w:rsidR="00FB4B37" w:rsidRPr="00C5078D">
        <w:t xml:space="preserve"> </w:t>
      </w:r>
      <w:r w:rsidR="00A23CAF">
        <w:rPr>
          <w:noProof/>
        </w:rPr>
        <w:t>T</w:t>
      </w:r>
      <w:r w:rsidR="00F41450" w:rsidRPr="00A23CAF">
        <w:rPr>
          <w:noProof/>
        </w:rPr>
        <w:t>o</w:t>
      </w:r>
      <w:r w:rsidR="00F41450">
        <w:t xml:space="preserve"> accomplish </w:t>
      </w:r>
      <w:r w:rsidR="00A23CAF">
        <w:t>this</w:t>
      </w:r>
      <w:r w:rsidR="00F41450">
        <w:t xml:space="preserve">, </w:t>
      </w:r>
      <w:r w:rsidR="00A23CAF">
        <w:t xml:space="preserve">to uplift the planet and graduate the world, </w:t>
      </w:r>
      <w:r w:rsidR="00F41450" w:rsidRPr="00A23CAF">
        <w:rPr>
          <w:i/>
          <w:iCs/>
        </w:rPr>
        <w:t>remember</w:t>
      </w:r>
      <w:r w:rsidR="00A23CAF" w:rsidRPr="00A23CAF">
        <w:rPr>
          <w:i/>
          <w:iCs/>
        </w:rPr>
        <w:t xml:space="preserve"> who you are</w:t>
      </w:r>
      <w:r w:rsidR="0093747F">
        <w:rPr>
          <w:i/>
          <w:iCs/>
        </w:rPr>
        <w:t xml:space="preserve"> </w:t>
      </w:r>
      <w:r w:rsidR="0093747F">
        <w:t>and awaken, activate, and ascend</w:t>
      </w:r>
      <w:r w:rsidR="00F41450">
        <w:t xml:space="preserve">. </w:t>
      </w:r>
    </w:p>
    <w:p w:rsidR="00504780" w:rsidRDefault="0071157A" w:rsidP="00F93E25">
      <w:pPr>
        <w:pStyle w:val="Heading2"/>
      </w:pPr>
      <w:r>
        <w:t>Dismissal</w:t>
      </w:r>
    </w:p>
    <w:p w:rsidR="0093747F" w:rsidRPr="0093747F" w:rsidRDefault="0093747F" w:rsidP="0093747F">
      <w:r>
        <w:t xml:space="preserve">In the old energy, the magician is all about your submission to authority, and any value you might have to </w:t>
      </w:r>
      <w:r w:rsidR="00C0049E">
        <w:t>the System</w:t>
      </w:r>
      <w:r>
        <w:t xml:space="preserve">. Moving forward, you </w:t>
      </w:r>
      <w:r w:rsidRPr="00067DF5">
        <w:rPr>
          <w:noProof/>
        </w:rPr>
        <w:t>definitely</w:t>
      </w:r>
      <w:r>
        <w:t xml:space="preserve"> want to step away from that judgmental old energy framework. </w:t>
      </w:r>
      <w:r w:rsidR="00067DF5">
        <w:rPr>
          <w:noProof/>
        </w:rPr>
        <w:t>T</w:t>
      </w:r>
      <w:r w:rsidRPr="00067DF5">
        <w:rPr>
          <w:noProof/>
        </w:rPr>
        <w:t>o</w:t>
      </w:r>
      <w:r>
        <w:t xml:space="preserve"> accomplish this dismissal, </w:t>
      </w:r>
    </w:p>
    <w:p w:rsidR="00504780" w:rsidRPr="002B71AD" w:rsidRDefault="008A13B8" w:rsidP="007A645E">
      <w:pPr>
        <w:pStyle w:val="ListParagraph"/>
        <w:numPr>
          <w:ilvl w:val="0"/>
          <w:numId w:val="3"/>
        </w:numPr>
        <w:tabs>
          <w:tab w:val="left" w:pos="1170"/>
        </w:tabs>
        <w:ind w:left="450"/>
      </w:pPr>
      <w:r w:rsidRPr="002B71AD">
        <w:t>Watch out for suggestions that your purpose is to prove yourself.</w:t>
      </w:r>
      <w:r w:rsidR="008D2E8B">
        <w:t xml:space="preserve"> </w:t>
      </w:r>
      <w:r w:rsidR="0093747F">
        <w:t>Reject this notion, and expect others to do the same. Understand, you are a spark of Divine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93747F">
        <w:t xml:space="preserve"> incarnated in a physical unit. </w:t>
      </w:r>
      <w:r w:rsidR="008D2E8B">
        <w:t>You don’t have to prove anything to anybody. You only have to align</w:t>
      </w:r>
      <w:r w:rsidR="0093747F">
        <w:t xml:space="preserve"> with </w:t>
      </w:r>
      <w:r w:rsidR="008D2E8B">
        <w:t xml:space="preserve">and serve your </w:t>
      </w:r>
      <w:r w:rsidR="0093747F" w:rsidRPr="00067DF5">
        <w:rPr>
          <w:noProof/>
        </w:rPr>
        <w:t>own</w:t>
      </w:r>
      <w:r w:rsidR="0093747F">
        <w:t xml:space="preserve"> </w:t>
      </w:r>
      <w:r w:rsidR="008D2E8B">
        <w:t>Self.</w:t>
      </w:r>
    </w:p>
    <w:p w:rsidR="00504780" w:rsidRPr="002B71AD" w:rsidRDefault="008A13B8" w:rsidP="007A645E">
      <w:pPr>
        <w:pStyle w:val="ListParagraph"/>
        <w:numPr>
          <w:ilvl w:val="0"/>
          <w:numId w:val="3"/>
        </w:numPr>
        <w:tabs>
          <w:tab w:val="left" w:pos="1170"/>
        </w:tabs>
        <w:ind w:left="450"/>
      </w:pPr>
      <w:r w:rsidRPr="002B71AD">
        <w:t xml:space="preserve">Watch out for ideas that you are here to “learn lessons,” pass tests, or otherwise grow and develop. It is true that your physical unit needs to mature and strengthen </w:t>
      </w:r>
      <w:r w:rsidRPr="00067DF5">
        <w:rPr>
          <w:noProof/>
        </w:rPr>
        <w:t>to</w:t>
      </w:r>
      <w:r w:rsidRPr="002B71AD">
        <w:t xml:space="preserve"> accommodate </w:t>
      </w:r>
      <w:r w:rsidR="00110345">
        <w:t>C</w:t>
      </w:r>
      <w:r w:rsidRPr="002B71AD">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Pr="002B71AD">
        <w:t xml:space="preserve">, and it may need training (voice lessons, music lessons, education, etc.) </w:t>
      </w:r>
      <w:r w:rsidRPr="00067DF5">
        <w:rPr>
          <w:noProof/>
        </w:rPr>
        <w:t>to</w:t>
      </w:r>
      <w:r w:rsidRPr="002B71AD">
        <w:t xml:space="preserve"> be able </w:t>
      </w:r>
      <w:r w:rsidRPr="00067DF5">
        <w:rPr>
          <w:noProof/>
        </w:rPr>
        <w:t>to properly express its full potential</w:t>
      </w:r>
      <w:r w:rsidR="001360D1">
        <w:t>, but that's not Y</w:t>
      </w:r>
      <w:r w:rsidRPr="002B71AD">
        <w:t>ou, that</w:t>
      </w:r>
      <w:r w:rsidR="001360D1">
        <w:t>’s</w:t>
      </w:r>
      <w:r w:rsidR="00B75005">
        <w:t xml:space="preserve"> </w:t>
      </w:r>
      <w:r w:rsidRPr="002B71AD">
        <w:t>your body.</w:t>
      </w:r>
      <w:r w:rsidR="00FB4B37" w:rsidRPr="002B71AD">
        <w:t xml:space="preserve"> </w:t>
      </w:r>
      <w:r w:rsidRPr="002B71AD">
        <w:t>If you want to accomplish something in this life, do what it takes to train the physical uni</w:t>
      </w:r>
      <w:r w:rsidR="00B75005">
        <w:t xml:space="preserve">t to manifest your powerful soul, but always </w:t>
      </w:r>
      <w:r w:rsidR="007B2CAC">
        <w:t xml:space="preserve">strive to connect and express the </w:t>
      </w:r>
      <w:r w:rsidR="001360D1" w:rsidRPr="001360D1">
        <w:rPr>
          <w:b/>
          <w:bCs/>
        </w:rPr>
        <w:t>joyful</w:t>
      </w:r>
      <w:r w:rsidR="001360D1">
        <w:t xml:space="preserve"> and </w:t>
      </w:r>
      <w:r w:rsidR="001360D1" w:rsidRPr="001360D1">
        <w:rPr>
          <w:b/>
          <w:bCs/>
        </w:rPr>
        <w:t>powerful</w:t>
      </w:r>
      <w:r w:rsidR="001360D1">
        <w:t xml:space="preserve"> </w:t>
      </w:r>
      <w:r w:rsidR="001360D1" w:rsidRPr="001360D1">
        <w:rPr>
          <w:b/>
          <w:bCs/>
        </w:rPr>
        <w:t>master</w:t>
      </w:r>
      <w:r w:rsidR="007B2CAC">
        <w:rPr>
          <w:b/>
          <w:bCs/>
        </w:rPr>
        <w:t xml:space="preserve"> </w:t>
      </w:r>
      <w:r w:rsidR="007B2CAC">
        <w:t>within</w:t>
      </w:r>
      <w:r w:rsidR="001360D1">
        <w:t xml:space="preserve">. </w:t>
      </w:r>
    </w:p>
    <w:p w:rsidR="00504780" w:rsidRPr="002B71AD" w:rsidRDefault="008A13B8" w:rsidP="007A645E">
      <w:pPr>
        <w:pStyle w:val="ListParagraph"/>
        <w:numPr>
          <w:ilvl w:val="0"/>
          <w:numId w:val="3"/>
        </w:numPr>
        <w:tabs>
          <w:tab w:val="left" w:pos="1170"/>
        </w:tabs>
        <w:ind w:left="450"/>
      </w:pPr>
      <w:r w:rsidRPr="002B71AD">
        <w:t xml:space="preserve">Watch out for ideas that </w:t>
      </w:r>
      <w:r w:rsidR="00B75005">
        <w:t xml:space="preserve">have you </w:t>
      </w:r>
      <w:r w:rsidRPr="002B71AD">
        <w:t>bow</w:t>
      </w:r>
      <w:r w:rsidR="00B75005">
        <w:t xml:space="preserve">ing to </w:t>
      </w:r>
      <w:r w:rsidRPr="002B71AD">
        <w:t>authority</w:t>
      </w:r>
      <w:r w:rsidR="00B75005">
        <w:t xml:space="preserve"> or submitting to another’s will. </w:t>
      </w:r>
      <w:r w:rsidR="008629F7" w:rsidRPr="002B71AD">
        <w:t xml:space="preserve">Watch out for intimations that submission is required. </w:t>
      </w:r>
      <w:r w:rsidR="008629F7" w:rsidRPr="002B71AD">
        <w:lastRenderedPageBreak/>
        <w:t>God</w:t>
      </w:r>
      <w:r w:rsidR="00F63EBE">
        <w:t>/Spirit</w:t>
      </w:r>
      <w:r w:rsidR="008629F7" w:rsidRPr="002B71AD">
        <w:t xml:space="preserve"> never requires submission. God expects only </w:t>
      </w:r>
      <w:r w:rsidR="008629F7" w:rsidRPr="00F63EBE">
        <w:rPr>
          <w:b/>
          <w:bCs/>
        </w:rPr>
        <w:t>joyful</w:t>
      </w:r>
      <w:r w:rsidR="008629F7" w:rsidRPr="002B71AD">
        <w:t xml:space="preserve"> participation and responsible co-creation. </w:t>
      </w:r>
      <w:r w:rsidR="00B75005">
        <w:t>It is OK to follow a</w:t>
      </w:r>
      <w:r w:rsidR="00110345">
        <w:t xml:space="preserve"> competent and connected</w:t>
      </w:r>
      <w:r w:rsidR="00B75005">
        <w:t xml:space="preserve"> leader, but submission to authority is another thing altogether.</w:t>
      </w:r>
      <w:r w:rsidR="00085AF9">
        <w:t xml:space="preserve"> You </w:t>
      </w:r>
      <w:r w:rsidR="0050642B">
        <w:t xml:space="preserve">do not </w:t>
      </w:r>
      <w:r w:rsidR="00085AF9">
        <w:t>have to</w:t>
      </w:r>
      <w:r w:rsidR="001360D1">
        <w:t xml:space="preserve"> submit to another’s will, </w:t>
      </w:r>
      <w:r w:rsidR="00085AF9">
        <w:t>pass tests</w:t>
      </w:r>
      <w:r w:rsidR="001360D1">
        <w:t xml:space="preserve">, or </w:t>
      </w:r>
      <w:r w:rsidR="00085AF9">
        <w:t xml:space="preserve">endure </w:t>
      </w:r>
      <w:r w:rsidR="0050642B" w:rsidRPr="0050642B">
        <w:rPr>
          <w:b/>
          <w:bCs/>
        </w:rPr>
        <w:t>judgment</w:t>
      </w:r>
      <w:r w:rsidR="00085AF9">
        <w:t xml:space="preserve"> </w:t>
      </w:r>
      <w:r w:rsidRPr="00067DF5">
        <w:rPr>
          <w:noProof/>
        </w:rPr>
        <w:t>to</w:t>
      </w:r>
      <w:r w:rsidRPr="002B71AD">
        <w:t xml:space="preserve"> prove yourself worthy.</w:t>
      </w:r>
      <w:r w:rsidR="001245CF">
        <w:t xml:space="preserve"> </w:t>
      </w:r>
      <w:r w:rsidR="00DC29F6">
        <w:t>Remember, y</w:t>
      </w:r>
      <w:r w:rsidR="001245CF">
        <w:t xml:space="preserve">ou are already a </w:t>
      </w:r>
      <w:r w:rsidR="001245CF" w:rsidRPr="001360D1">
        <w:rPr>
          <w:b/>
          <w:bCs/>
        </w:rPr>
        <w:t>powerful</w:t>
      </w:r>
      <w:r w:rsidR="001245CF">
        <w:t xml:space="preserve"> spark of incarnated divinity. </w:t>
      </w:r>
      <w:r w:rsidR="00DC29F6">
        <w:t xml:space="preserve">Start acting like the thing that you are. </w:t>
      </w:r>
    </w:p>
    <w:p w:rsidR="00DC29F6" w:rsidRPr="00DC29F6" w:rsidRDefault="008A13B8" w:rsidP="00DC29F6">
      <w:pPr>
        <w:pStyle w:val="ListParagraph"/>
        <w:numPr>
          <w:ilvl w:val="0"/>
          <w:numId w:val="3"/>
        </w:numPr>
        <w:tabs>
          <w:tab w:val="left" w:pos="1170"/>
        </w:tabs>
        <w:ind w:left="450"/>
        <w:rPr>
          <w:rFonts w:cs="Times New Roman"/>
        </w:rPr>
      </w:pPr>
      <w:r w:rsidRPr="00C5078D">
        <w:rPr>
          <w:rFonts w:cs="Times New Roman"/>
          <w:color w:val="000000"/>
        </w:rPr>
        <w:t xml:space="preserve">What out </w:t>
      </w:r>
      <w:r w:rsidRPr="001360D1">
        <w:rPr>
          <w:rFonts w:cs="Times New Roman"/>
          <w:noProof/>
          <w:color w:val="000000"/>
        </w:rPr>
        <w:t>for</w:t>
      </w:r>
      <w:r w:rsidRPr="00C5078D">
        <w:rPr>
          <w:rFonts w:cs="Times New Roman"/>
          <w:color w:val="000000"/>
        </w:rPr>
        <w:t xml:space="preserve"> suggestions that there is a difference between your </w:t>
      </w:r>
      <w:r w:rsidRPr="00067DF5">
        <w:rPr>
          <w:rFonts w:cs="Times New Roman"/>
          <w:noProof/>
          <w:color w:val="000000"/>
        </w:rPr>
        <w:t>will</w:t>
      </w:r>
      <w:r w:rsidRPr="00C5078D">
        <w:rPr>
          <w:rFonts w:cs="Times New Roman"/>
          <w:color w:val="000000"/>
        </w:rPr>
        <w:t xml:space="preserve"> and the will of </w:t>
      </w:r>
      <w:r w:rsidR="00F63EBE">
        <w:rPr>
          <w:rFonts w:cs="Times New Roman"/>
          <w:color w:val="000000"/>
        </w:rPr>
        <w:t>C</w:t>
      </w:r>
      <w:r w:rsidRPr="00C5078D">
        <w:rPr>
          <w:rFonts w:cs="Times New Roman"/>
          <w:color w:val="000000"/>
        </w:rPr>
        <w:t>onsciousness</w:t>
      </w:r>
      <w:r w:rsidR="00031A62">
        <w:rPr>
          <w:rFonts w:cs="Times New Roman"/>
          <w:color w:val="000000"/>
        </w:rPr>
        <w:fldChar w:fldCharType="begin"/>
      </w:r>
      <w:r w:rsidR="00031A62">
        <w:instrText xml:space="preserve"> XE "</w:instrText>
      </w:r>
      <w:r w:rsidR="00031A62" w:rsidRPr="00524CF0">
        <w:rPr>
          <w:noProof/>
        </w:rPr>
        <w:instrText>Consciousness</w:instrText>
      </w:r>
      <w:r w:rsidR="00031A62">
        <w:instrText xml:space="preserve">" </w:instrText>
      </w:r>
      <w:r w:rsidR="00031A62">
        <w:rPr>
          <w:rFonts w:cs="Times New Roman"/>
          <w:color w:val="000000"/>
        </w:rPr>
        <w:fldChar w:fldCharType="end"/>
      </w:r>
      <w:r w:rsidR="00DC29F6">
        <w:rPr>
          <w:rFonts w:cs="Times New Roman"/>
          <w:color w:val="000000"/>
        </w:rPr>
        <w:t>. There isn’t. Your only obligation is to align with and serve</w:t>
      </w:r>
      <w:r w:rsidR="00067DF5">
        <w:rPr>
          <w:rFonts w:cs="Times New Roman"/>
          <w:color w:val="000000"/>
        </w:rPr>
        <w:t xml:space="preserve"> your</w:t>
      </w:r>
      <w:r w:rsidR="00DC29F6">
        <w:rPr>
          <w:rFonts w:cs="Times New Roman"/>
          <w:color w:val="000000"/>
        </w:rPr>
        <w:t xml:space="preserve"> </w:t>
      </w:r>
      <w:r w:rsidR="00DC29F6" w:rsidRPr="00067DF5">
        <w:rPr>
          <w:rFonts w:cs="Times New Roman"/>
          <w:noProof/>
          <w:color w:val="000000"/>
        </w:rPr>
        <w:t>highest</w:t>
      </w:r>
      <w:r w:rsidR="00DC29F6">
        <w:rPr>
          <w:rFonts w:cs="Times New Roman"/>
          <w:color w:val="000000"/>
        </w:rPr>
        <w:t xml:space="preserve"> Self. </w:t>
      </w:r>
      <w:r w:rsidR="007A4158">
        <w:rPr>
          <w:rFonts w:cs="Times New Roman"/>
          <w:color w:val="000000"/>
        </w:rPr>
        <w:t>Note that t</w:t>
      </w:r>
      <w:r w:rsidR="00DC29F6">
        <w:rPr>
          <w:rFonts w:cs="Times New Roman"/>
          <w:color w:val="000000"/>
        </w:rPr>
        <w:t xml:space="preserve">his does not mean selfish and self-serving action. </w:t>
      </w:r>
      <w:r w:rsidR="00DC29F6" w:rsidRPr="00067DF5">
        <w:rPr>
          <w:rFonts w:cs="Times New Roman"/>
          <w:noProof/>
          <w:color w:val="000000"/>
        </w:rPr>
        <w:t>This</w:t>
      </w:r>
      <w:r w:rsidR="00DC29F6">
        <w:rPr>
          <w:rFonts w:cs="Times New Roman"/>
          <w:color w:val="000000"/>
        </w:rPr>
        <w:t xml:space="preserve"> means </w:t>
      </w:r>
      <w:r w:rsidR="00067DF5">
        <w:rPr>
          <w:rFonts w:cs="Times New Roman"/>
          <w:color w:val="000000"/>
        </w:rPr>
        <w:t xml:space="preserve">a </w:t>
      </w:r>
      <w:r w:rsidR="00DC29F6" w:rsidRPr="00067DF5">
        <w:rPr>
          <w:rFonts w:cs="Times New Roman"/>
          <w:noProof/>
          <w:color w:val="000000"/>
        </w:rPr>
        <w:t>compassionate</w:t>
      </w:r>
      <w:r w:rsidR="00DC29F6">
        <w:rPr>
          <w:rFonts w:cs="Times New Roman"/>
          <w:color w:val="000000"/>
        </w:rPr>
        <w:t xml:space="preserve"> </w:t>
      </w:r>
      <w:r w:rsidR="007A4158">
        <w:rPr>
          <w:rFonts w:cs="Times New Roman"/>
          <w:color w:val="000000"/>
        </w:rPr>
        <w:t xml:space="preserve">and inclusive </w:t>
      </w:r>
      <w:r w:rsidR="00DC29F6">
        <w:rPr>
          <w:rFonts w:cs="Times New Roman"/>
          <w:color w:val="000000"/>
        </w:rPr>
        <w:t xml:space="preserve">commitment to the Divine/Evolutionary Plan, which is to uplift and </w:t>
      </w:r>
      <w:r w:rsidR="00DC29F6" w:rsidRPr="00067DF5">
        <w:rPr>
          <w:rFonts w:cs="Times New Roman"/>
          <w:noProof/>
          <w:color w:val="000000"/>
        </w:rPr>
        <w:t>connect</w:t>
      </w:r>
      <w:r w:rsidR="00DC29F6">
        <w:rPr>
          <w:rFonts w:cs="Times New Roman"/>
          <w:color w:val="000000"/>
        </w:rPr>
        <w:t xml:space="preserve"> </w:t>
      </w:r>
      <w:r w:rsidR="00DC29F6">
        <w:rPr>
          <w:rFonts w:cs="Times New Roman"/>
          <w:i/>
          <w:iCs/>
          <w:color w:val="000000"/>
        </w:rPr>
        <w:t xml:space="preserve">all </w:t>
      </w:r>
      <w:r w:rsidR="00DC29F6">
        <w:rPr>
          <w:rFonts w:cs="Times New Roman"/>
          <w:color w:val="000000"/>
        </w:rPr>
        <w:t>creation.</w:t>
      </w:r>
    </w:p>
    <w:p w:rsidR="00504780" w:rsidRPr="00C5078D" w:rsidRDefault="007A7FFD" w:rsidP="00F93E25">
      <w:pPr>
        <w:pStyle w:val="Heading2"/>
      </w:pPr>
      <w:r>
        <w:t>Book of Keys</w:t>
      </w:r>
    </w:p>
    <w:p w:rsidR="005E1087" w:rsidRDefault="00706523" w:rsidP="002B71AD">
      <w:r>
        <w:rPr>
          <w:i/>
        </w:rPr>
        <w:t xml:space="preserve">The </w:t>
      </w:r>
      <w:r w:rsidR="008A13B8" w:rsidRPr="00C5078D">
        <w:rPr>
          <w:i/>
        </w:rPr>
        <w:t>Book of Keys</w:t>
      </w:r>
      <w:r w:rsidR="008A13B8" w:rsidRPr="00C5078D">
        <w:t xml:space="preserve"> </w:t>
      </w:r>
      <w:r>
        <w:t xml:space="preserve">entry for this card </w:t>
      </w:r>
      <w:r w:rsidR="008A13B8" w:rsidRPr="00C5078D">
        <w:t xml:space="preserve">contains a powerful visualization of </w:t>
      </w:r>
      <w:r w:rsidR="005E1087">
        <w:t xml:space="preserve">connection and </w:t>
      </w:r>
      <w:r w:rsidR="008A13B8" w:rsidRPr="00C5078D">
        <w:t>empowerment. The affirmation is in poetic form</w:t>
      </w:r>
      <w:r w:rsidR="00D15827">
        <w:t>.</w:t>
      </w:r>
      <w:r w:rsidR="00D15827" w:rsidRPr="00DE1882">
        <w:t xml:space="preserve"> </w:t>
      </w:r>
      <w:r w:rsidR="008A13B8" w:rsidRPr="001C24DB">
        <w:rPr>
          <w:noProof/>
        </w:rPr>
        <w:t xml:space="preserve">The point </w:t>
      </w:r>
      <w:r w:rsidR="00D15827" w:rsidRPr="001C24DB">
        <w:rPr>
          <w:noProof/>
        </w:rPr>
        <w:t xml:space="preserve">of the poem </w:t>
      </w:r>
      <w:r w:rsidR="008A13B8" w:rsidRPr="001C24DB">
        <w:rPr>
          <w:noProof/>
        </w:rPr>
        <w:t xml:space="preserve">is to </w:t>
      </w:r>
      <w:r w:rsidR="005919B8">
        <w:rPr>
          <w:noProof/>
        </w:rPr>
        <w:t>help you circumvent the damaging disconnection that makes you susceptible to conditional acknowledgement and reward</w:t>
      </w:r>
      <w:r w:rsidR="005D733E">
        <w:rPr>
          <w:noProof/>
        </w:rPr>
        <w:t xml:space="preserve"> (</w:t>
      </w:r>
      <w:r w:rsidR="005919B8">
        <w:rPr>
          <w:noProof/>
        </w:rPr>
        <w:t>and therefore very easy to control</w:t>
      </w:r>
      <w:r w:rsidR="005D733E">
        <w:rPr>
          <w:noProof/>
        </w:rPr>
        <w:t xml:space="preserve">) </w:t>
      </w:r>
      <w:r w:rsidR="005919B8">
        <w:rPr>
          <w:noProof/>
        </w:rPr>
        <w:t xml:space="preserve">and </w:t>
      </w:r>
      <w:r w:rsidR="008A13B8" w:rsidRPr="001C24DB">
        <w:rPr>
          <w:noProof/>
        </w:rPr>
        <w:t>connect</w:t>
      </w:r>
      <w:r w:rsidR="005E1087" w:rsidRPr="001C24DB">
        <w:rPr>
          <w:noProof/>
        </w:rPr>
        <w:t xml:space="preserve"> </w:t>
      </w:r>
      <w:r w:rsidR="005919B8">
        <w:rPr>
          <w:noProof/>
        </w:rPr>
        <w:t>you directly with the love, power, and force of highest Consciousness</w:t>
      </w:r>
      <w:r w:rsidR="00031A62">
        <w:rPr>
          <w:noProof/>
        </w:rPr>
        <w:fldChar w:fldCharType="begin"/>
      </w:r>
      <w:r w:rsidR="00031A62">
        <w:instrText xml:space="preserve"> XE "</w:instrText>
      </w:r>
      <w:r w:rsidR="00031A62" w:rsidRPr="00524CF0">
        <w:rPr>
          <w:noProof/>
        </w:rPr>
        <w:instrText>Consciousness</w:instrText>
      </w:r>
      <w:r w:rsidR="00031A62">
        <w:instrText xml:space="preserve">" </w:instrText>
      </w:r>
      <w:r w:rsidR="00031A62">
        <w:rPr>
          <w:noProof/>
        </w:rPr>
        <w:fldChar w:fldCharType="end"/>
      </w:r>
      <w:r w:rsidR="005919B8">
        <w:rPr>
          <w:noProof/>
        </w:rPr>
        <w:t xml:space="preserve">. </w:t>
      </w:r>
      <w:r w:rsidR="005D733E">
        <w:rPr>
          <w:noProof/>
        </w:rPr>
        <w:t>The message of the key should be clear; become independent by seeking sustenance and strength directly from highest Self.</w:t>
      </w:r>
      <w:r w:rsidR="00EB4F8E">
        <w:rPr>
          <w:noProof/>
        </w:rPr>
        <w:t xml:space="preserve"> </w:t>
      </w:r>
      <w:r w:rsidR="005D733E">
        <w:rPr>
          <w:noProof/>
        </w:rPr>
        <w:t xml:space="preserve">Once connected, reject </w:t>
      </w:r>
      <w:r w:rsidR="005D733E" w:rsidRPr="00067DF5">
        <w:rPr>
          <w:noProof/>
        </w:rPr>
        <w:t>submis</w:t>
      </w:r>
      <w:r w:rsidR="00067DF5" w:rsidRPr="00067DF5">
        <w:rPr>
          <w:noProof/>
        </w:rPr>
        <w:t>s</w:t>
      </w:r>
      <w:r w:rsidR="005D733E" w:rsidRPr="00067DF5">
        <w:rPr>
          <w:noProof/>
        </w:rPr>
        <w:t>ion</w:t>
      </w:r>
      <w:r w:rsidR="005D733E">
        <w:rPr>
          <w:noProof/>
        </w:rPr>
        <w:t xml:space="preserve"> and servitude. Become independent</w:t>
      </w:r>
      <w:r w:rsidR="00EB4F8E">
        <w:rPr>
          <w:noProof/>
        </w:rPr>
        <w:t xml:space="preserve">. Take </w:t>
      </w:r>
      <w:r w:rsidR="00EB4F8E" w:rsidRPr="00067DF5">
        <w:rPr>
          <w:noProof/>
        </w:rPr>
        <w:t>of</w:t>
      </w:r>
      <w:r w:rsidR="00067DF5" w:rsidRPr="00067DF5">
        <w:rPr>
          <w:noProof/>
        </w:rPr>
        <w:t>f</w:t>
      </w:r>
      <w:r w:rsidR="00EB4F8E">
        <w:rPr>
          <w:noProof/>
        </w:rPr>
        <w:t xml:space="preserve"> “</w:t>
      </w:r>
      <w:r w:rsidR="005D733E">
        <w:rPr>
          <w:noProof/>
        </w:rPr>
        <w:t>the ring</w:t>
      </w:r>
      <w:r w:rsidR="00EB4F8E">
        <w:rPr>
          <w:noProof/>
        </w:rPr>
        <w:t>”</w:t>
      </w:r>
      <w:r w:rsidR="005D733E">
        <w:rPr>
          <w:noProof/>
        </w:rPr>
        <w:t xml:space="preserve"> and </w:t>
      </w:r>
      <w:r w:rsidR="00EB4F8E">
        <w:rPr>
          <w:noProof/>
        </w:rPr>
        <w:t xml:space="preserve">reject </w:t>
      </w:r>
      <w:r w:rsidR="005D733E">
        <w:rPr>
          <w:noProof/>
        </w:rPr>
        <w:t xml:space="preserve">all the </w:t>
      </w:r>
      <w:r w:rsidR="005D733E" w:rsidRPr="00067DF5">
        <w:rPr>
          <w:noProof/>
        </w:rPr>
        <w:t>shiny</w:t>
      </w:r>
      <w:r w:rsidR="005D733E">
        <w:rPr>
          <w:noProof/>
        </w:rPr>
        <w:t xml:space="preserve"> bling. Claim your status as </w:t>
      </w:r>
      <w:r w:rsidR="005D733E" w:rsidRPr="00EB4F8E">
        <w:rPr>
          <w:b/>
          <w:bCs/>
          <w:noProof/>
        </w:rPr>
        <w:t>masterful</w:t>
      </w:r>
      <w:r w:rsidR="005D733E">
        <w:rPr>
          <w:noProof/>
        </w:rPr>
        <w:t xml:space="preserve"> co-creator by connecting and accepting your full might and </w:t>
      </w:r>
      <w:r w:rsidR="005D733E" w:rsidRPr="005D733E">
        <w:rPr>
          <w:b/>
          <w:bCs/>
          <w:noProof/>
        </w:rPr>
        <w:t>power</w:t>
      </w:r>
      <w:r w:rsidR="005D733E">
        <w:rPr>
          <w:noProof/>
        </w:rPr>
        <w:t xml:space="preserve">. </w:t>
      </w:r>
      <w:r w:rsidR="008A13B8" w:rsidRPr="00C5078D">
        <w:t>There</w:t>
      </w:r>
      <w:r w:rsidR="00D15827">
        <w:t xml:space="preserve"> i</w:t>
      </w:r>
      <w:r w:rsidR="008A13B8" w:rsidRPr="00C5078D">
        <w:t xml:space="preserve">s nothing to be afraid </w:t>
      </w:r>
      <w:r w:rsidR="008A13B8" w:rsidRPr="009B2964">
        <w:rPr>
          <w:noProof/>
        </w:rPr>
        <w:t>of</w:t>
      </w:r>
      <w:r w:rsidR="00D15827">
        <w:t xml:space="preserve">. </w:t>
      </w:r>
      <w:r w:rsidR="005D733E">
        <w:t xml:space="preserve">Remember the message of the master. </w:t>
      </w:r>
      <w:r w:rsidR="00D15827">
        <w:lastRenderedPageBreak/>
        <w:t xml:space="preserve">You </w:t>
      </w:r>
      <w:r w:rsidR="008A13B8" w:rsidRPr="00C5078D">
        <w:t xml:space="preserve">have the power, </w:t>
      </w:r>
      <w:r w:rsidR="00D15827">
        <w:t xml:space="preserve">the </w:t>
      </w:r>
      <w:r w:rsidR="008A13B8" w:rsidRPr="00C5078D">
        <w:t xml:space="preserve">capability, and </w:t>
      </w:r>
      <w:r w:rsidR="00D15827">
        <w:t xml:space="preserve">the </w:t>
      </w:r>
      <w:r w:rsidR="008A13B8" w:rsidRPr="00C5078D">
        <w:t>authority to create in the name of God/consciousness/creation.</w:t>
      </w:r>
      <w:r w:rsidR="00FB4B37" w:rsidRPr="00C5078D">
        <w:t xml:space="preserve"> </w:t>
      </w:r>
      <w:r w:rsidR="00D15827">
        <w:t>D</w:t>
      </w:r>
      <w:r w:rsidR="008A13B8" w:rsidRPr="00C5078D">
        <w:t xml:space="preserve">o the work, prepare the vessel, accept your </w:t>
      </w:r>
      <w:r w:rsidR="008A13B8" w:rsidRPr="005D733E">
        <w:rPr>
          <w:b/>
          <w:bCs/>
        </w:rPr>
        <w:t>mastery</w:t>
      </w:r>
      <w:r w:rsidR="008A13B8" w:rsidRPr="00C5078D">
        <w:t xml:space="preserve">, claim your </w:t>
      </w:r>
      <w:r w:rsidR="008A13B8" w:rsidRPr="00F63EBE">
        <w:rPr>
          <w:b/>
          <w:bCs/>
        </w:rPr>
        <w:t>power</w:t>
      </w:r>
      <w:r w:rsidR="00833FCB">
        <w:t>, and act to transform the world.</w:t>
      </w:r>
    </w:p>
    <w:p w:rsidR="00504780" w:rsidRPr="00C5078D" w:rsidRDefault="00D15827" w:rsidP="002B71AD">
      <w:r>
        <w:t>P</w:t>
      </w:r>
      <w:r w:rsidR="008A13B8" w:rsidRPr="00C5078D">
        <w:t xml:space="preserve">ractice </w:t>
      </w:r>
      <w:r>
        <w:t>the Book of Keys visualization</w:t>
      </w:r>
      <w:r w:rsidR="008A13B8" w:rsidRPr="00C5078D">
        <w:t xml:space="preserve"> whenever you feel the need to remind yourself </w:t>
      </w:r>
      <w:r w:rsidR="005D733E">
        <w:t xml:space="preserve">to connect </w:t>
      </w:r>
      <w:r w:rsidR="005D733E" w:rsidRPr="009B2964">
        <w:rPr>
          <w:noProof/>
        </w:rPr>
        <w:t>to</w:t>
      </w:r>
      <w:r w:rsidR="005D733E">
        <w:t xml:space="preserve"> </w:t>
      </w:r>
      <w:r w:rsidR="008A13B8" w:rsidRPr="00C5078D">
        <w:t xml:space="preserve">your true </w:t>
      </w:r>
      <w:r w:rsidR="00196A04">
        <w:t>and highest Se</w:t>
      </w:r>
      <w:r w:rsidR="000E73F9">
        <w:t>l</w:t>
      </w:r>
      <w:r w:rsidR="00196A04">
        <w:t>f</w:t>
      </w:r>
      <w:r w:rsidR="008A13B8" w:rsidRPr="00C5078D">
        <w:t>.</w:t>
      </w:r>
    </w:p>
    <w:p w:rsidR="00504780" w:rsidRPr="00C5078D" w:rsidRDefault="0050642B" w:rsidP="00F93E25">
      <w:pPr>
        <w:pStyle w:val="Heading2"/>
      </w:pPr>
      <w:r>
        <w:t>Group study q</w:t>
      </w:r>
      <w:r w:rsidR="002B71AD">
        <w:t>uestions</w:t>
      </w:r>
    </w:p>
    <w:p w:rsidR="009750FA" w:rsidRPr="009750FA" w:rsidRDefault="008A13B8" w:rsidP="00F824DB">
      <w:pPr>
        <w:pStyle w:val="ListParagraph"/>
        <w:numPr>
          <w:ilvl w:val="0"/>
          <w:numId w:val="1"/>
        </w:numPr>
        <w:ind w:left="360"/>
        <w:rPr>
          <w:rFonts w:cs="Times New Roman"/>
        </w:rPr>
      </w:pPr>
      <w:r w:rsidRPr="00C5078D">
        <w:t xml:space="preserve">Our societies constantly give us the message that we are limited, undeveloped, impotent, sheeple. We often hear that only a few people are special, and only are few are “chosen.” The message </w:t>
      </w:r>
      <w:r w:rsidRPr="009B2964">
        <w:rPr>
          <w:noProof/>
        </w:rPr>
        <w:t>is repeated often</w:t>
      </w:r>
      <w:r w:rsidRPr="00C5078D">
        <w:t xml:space="preserve"> </w:t>
      </w:r>
      <w:r w:rsidRPr="009B2964">
        <w:rPr>
          <w:noProof/>
        </w:rPr>
        <w:t>and</w:t>
      </w:r>
      <w:r w:rsidRPr="00C5078D">
        <w:t xml:space="preserve"> </w:t>
      </w:r>
      <w:r w:rsidRPr="009B2964">
        <w:rPr>
          <w:noProof/>
        </w:rPr>
        <w:t>is supported</w:t>
      </w:r>
      <w:r w:rsidRPr="00C5078D">
        <w:t xml:space="preserve"> by reward systems and ceremonies as small as commencement and as big as the Olympics.</w:t>
      </w:r>
      <w:r w:rsidR="00FB4B37" w:rsidRPr="00C5078D">
        <w:t xml:space="preserve"> </w:t>
      </w:r>
      <w:r w:rsidRPr="00C5078D">
        <w:t>On this world we worship the winners but consign the losers to poverty and obscurity, trying never to think about them</w:t>
      </w:r>
      <w:r w:rsidR="00833FCB">
        <w:t xml:space="preserve"> again</w:t>
      </w:r>
      <w:r w:rsidRPr="00C5078D">
        <w:t>, and putting them down if they complain about their lot.</w:t>
      </w:r>
      <w:r w:rsidR="00FB4B37" w:rsidRPr="00C5078D">
        <w:t xml:space="preserve"> </w:t>
      </w:r>
      <w:r w:rsidR="00833FCB">
        <w:t>After reading the above, what thoughts come to mind about your life, your workplace, etc.? Share your thoughts, positive or negative, with the group.</w:t>
      </w:r>
    </w:p>
    <w:p w:rsidR="009750FA" w:rsidRPr="009750FA" w:rsidRDefault="008A13B8" w:rsidP="00F824DB">
      <w:pPr>
        <w:pStyle w:val="ListParagraph"/>
        <w:numPr>
          <w:ilvl w:val="0"/>
          <w:numId w:val="1"/>
        </w:numPr>
        <w:ind w:left="360"/>
        <w:rPr>
          <w:rFonts w:cs="Times New Roman"/>
        </w:rPr>
      </w:pPr>
      <w:r w:rsidRPr="00C5078D">
        <w:t xml:space="preserve">Think back to your </w:t>
      </w:r>
      <w:r w:rsidRPr="009B2964">
        <w:rPr>
          <w:noProof/>
        </w:rPr>
        <w:t>own</w:t>
      </w:r>
      <w:r w:rsidRPr="00C5078D">
        <w:t xml:space="preserve"> childhood. How did it feel when you were in the “losers” circle? Did </w:t>
      </w:r>
      <w:r w:rsidR="00FF3831">
        <w:t xml:space="preserve">being in the losers circle </w:t>
      </w:r>
      <w:r w:rsidRPr="00C5078D">
        <w:t>motivate you to do more</w:t>
      </w:r>
      <w:r w:rsidR="00833FCB">
        <w:t>, o</w:t>
      </w:r>
      <w:r w:rsidRPr="00C5078D">
        <w:t>r did it demotivate, suppress, or even depress you?</w:t>
      </w:r>
      <w:r w:rsidR="00FB4B37" w:rsidRPr="00C5078D">
        <w:t xml:space="preserve"> </w:t>
      </w:r>
      <w:r w:rsidR="00833FCB">
        <w:t xml:space="preserve">Do you remember what happened if you complained? Share your thoughts with the group. </w:t>
      </w:r>
    </w:p>
    <w:p w:rsidR="002B71AD" w:rsidRDefault="00833FCB" w:rsidP="00F824DB">
      <w:pPr>
        <w:pStyle w:val="ListParagraph"/>
        <w:numPr>
          <w:ilvl w:val="0"/>
          <w:numId w:val="1"/>
        </w:numPr>
        <w:ind w:left="360"/>
      </w:pPr>
      <w:r>
        <w:t xml:space="preserve">Privately, read through the poetic entry for the Book of Keys. </w:t>
      </w:r>
      <w:r w:rsidR="008A13B8" w:rsidRPr="00C5078D">
        <w:t xml:space="preserve">What sorts of </w:t>
      </w:r>
      <w:r w:rsidR="00865512">
        <w:t xml:space="preserve">thoughts run through your head </w:t>
      </w:r>
      <w:r w:rsidR="00907A0E">
        <w:t xml:space="preserve">as you read the words from the Book of </w:t>
      </w:r>
      <w:r w:rsidR="005E1087">
        <w:t>Keys?</w:t>
      </w:r>
      <w:r w:rsidR="00907A0E">
        <w:t xml:space="preserve"> </w:t>
      </w:r>
      <w:r w:rsidR="00865512">
        <w:t>How does reading the affirmation make you feel?</w:t>
      </w:r>
      <w:r w:rsidR="00BC311C">
        <w:t xml:space="preserve"> </w:t>
      </w:r>
      <w:r w:rsidR="00865512">
        <w:t xml:space="preserve">Write those thoughts and feelings down </w:t>
      </w:r>
      <w:r>
        <w:t xml:space="preserve">(in the margins, if you like) </w:t>
      </w:r>
      <w:r w:rsidR="00865512">
        <w:t xml:space="preserve">as you experience them. </w:t>
      </w:r>
      <w:r w:rsidR="008A13B8" w:rsidRPr="00C5078D">
        <w:t xml:space="preserve">Do </w:t>
      </w:r>
      <w:r w:rsidR="00865512">
        <w:t xml:space="preserve">these thoughts/feelings empower you, or do </w:t>
      </w:r>
      <w:r>
        <w:lastRenderedPageBreak/>
        <w:t xml:space="preserve">residual </w:t>
      </w:r>
      <w:r w:rsidR="00865512">
        <w:t xml:space="preserve">fear, doubt, and unworthiness </w:t>
      </w:r>
      <w:r>
        <w:t xml:space="preserve">creep in and interfere with the flow? Share your thoughts and feelings with the group. </w:t>
      </w:r>
      <w:r w:rsidR="002633ED">
        <w:t>As a reminder, t</w:t>
      </w:r>
      <w:r>
        <w:t xml:space="preserve">o overcome these negative thoughts, focus on the iconic imagery of the card and remind yourself of who you truly are. </w:t>
      </w:r>
    </w:p>
    <w:p w:rsidR="00504780" w:rsidRPr="00C5078D" w:rsidRDefault="00504780">
      <w:pPr>
        <w:pStyle w:val="Default"/>
        <w:spacing w:before="115" w:after="144"/>
        <w:rPr>
          <w:rFonts w:ascii="BaskervilleT" w:hAnsi="BaskervilleT"/>
        </w:rPr>
      </w:pPr>
    </w:p>
    <w:p w:rsidR="00504780" w:rsidRDefault="00343288" w:rsidP="00031A62">
      <w:pPr>
        <w:pStyle w:val="Heading1"/>
      </w:pPr>
      <w:bookmarkStart w:id="8" w:name="_Toc518359606"/>
      <w:r>
        <w:lastRenderedPageBreak/>
        <w:t xml:space="preserve">Victory (formerly </w:t>
      </w:r>
      <w:r w:rsidR="008A13B8" w:rsidRPr="00C5078D">
        <w:t>Chariot</w:t>
      </w:r>
      <w:r>
        <w:t>)</w:t>
      </w:r>
      <w:bookmarkEnd w:id="8"/>
      <w:r w:rsidR="005E1087">
        <w:t xml:space="preserve"> </w:t>
      </w:r>
    </w:p>
    <w:p w:rsidR="00283638" w:rsidRDefault="0088089D" w:rsidP="00CA1185">
      <w:pPr>
        <w:rPr>
          <w:noProof/>
        </w:rPr>
      </w:pPr>
      <w:r>
        <w:rPr>
          <w:noProof/>
        </w:rPr>
        <w:t>In the new energy, t</w:t>
      </w:r>
      <w:r w:rsidR="00673B91" w:rsidRPr="00673B91">
        <w:rPr>
          <w:noProof/>
        </w:rPr>
        <w:t>his</w:t>
      </w:r>
      <w:r w:rsidR="00673B91" w:rsidRPr="00C5078D">
        <w:t xml:space="preserve"> is </w:t>
      </w:r>
      <w:r w:rsidR="00673B91" w:rsidRPr="00B7409B">
        <w:rPr>
          <w:noProof/>
        </w:rPr>
        <w:t>a</w:t>
      </w:r>
      <w:r w:rsidR="00A810AF" w:rsidRPr="00B7409B">
        <w:rPr>
          <w:noProof/>
        </w:rPr>
        <w:t>n</w:t>
      </w:r>
      <w:r w:rsidR="00673B91" w:rsidRPr="00B7409B">
        <w:rPr>
          <w:noProof/>
        </w:rPr>
        <w:t xml:space="preserve"> </w:t>
      </w:r>
      <w:r w:rsidR="00673B91">
        <w:rPr>
          <w:b/>
        </w:rPr>
        <w:t xml:space="preserve">ascension </w:t>
      </w:r>
      <w:r w:rsidR="00673B91" w:rsidRPr="00C5078D">
        <w:t>archetype</w:t>
      </w:r>
      <w:r w:rsidR="00CA1185">
        <w:t>.</w:t>
      </w:r>
      <w:r w:rsidR="00673B91">
        <w:rPr>
          <w:noProof/>
        </w:rPr>
        <w:t xml:space="preserve"> </w:t>
      </w:r>
      <w:r w:rsidR="00881EC1">
        <w:rPr>
          <w:noProof/>
        </w:rPr>
        <w:t>T</w:t>
      </w:r>
      <w:r w:rsidRPr="00B7409B">
        <w:rPr>
          <w:noProof/>
        </w:rPr>
        <w:t>his</w:t>
      </w:r>
      <w:r>
        <w:rPr>
          <w:noProof/>
        </w:rPr>
        <w:t xml:space="preserve"> </w:t>
      </w:r>
      <w:r w:rsidR="00EF2B1E">
        <w:rPr>
          <w:noProof/>
        </w:rPr>
        <w:t xml:space="preserve">card represents </w:t>
      </w:r>
      <w:r>
        <w:rPr>
          <w:noProof/>
        </w:rPr>
        <w:t xml:space="preserve">a little bit about who </w:t>
      </w:r>
      <w:r w:rsidR="00A73158">
        <w:rPr>
          <w:noProof/>
        </w:rPr>
        <w:t xml:space="preserve">you </w:t>
      </w:r>
      <w:r>
        <w:rPr>
          <w:noProof/>
        </w:rPr>
        <w:t xml:space="preserve">are, but more about </w:t>
      </w:r>
      <w:r w:rsidR="008C176F">
        <w:rPr>
          <w:noProof/>
        </w:rPr>
        <w:t xml:space="preserve">the goal of </w:t>
      </w:r>
      <w:r w:rsidR="00881EC1">
        <w:rPr>
          <w:noProof/>
        </w:rPr>
        <w:t xml:space="preserve">individual and collective </w:t>
      </w:r>
      <w:r w:rsidR="008C176F">
        <w:rPr>
          <w:noProof/>
        </w:rPr>
        <w:t xml:space="preserve">development, which is </w:t>
      </w:r>
      <w:r w:rsidR="008C176F" w:rsidRPr="00823051">
        <w:rPr>
          <w:noProof/>
        </w:rPr>
        <w:t>full</w:t>
      </w:r>
      <w:r w:rsidR="00881EC1">
        <w:rPr>
          <w:noProof/>
        </w:rPr>
        <w:t xml:space="preserve">, </w:t>
      </w:r>
      <w:r w:rsidR="008C176F">
        <w:rPr>
          <w:noProof/>
        </w:rPr>
        <w:t>powerful connection</w:t>
      </w:r>
      <w:r>
        <w:rPr>
          <w:noProof/>
        </w:rPr>
        <w:t xml:space="preserve">. </w:t>
      </w:r>
    </w:p>
    <w:p w:rsidR="00CA1185" w:rsidRPr="00C5078D" w:rsidRDefault="009D047A" w:rsidP="00CA1185">
      <w:r w:rsidRPr="009D047A">
        <w:rPr>
          <w:noProof/>
        </w:rPr>
        <w:t>In the old energy, t</w:t>
      </w:r>
      <w:r w:rsidR="003531BD" w:rsidRPr="009D047A">
        <w:rPr>
          <w:noProof/>
        </w:rPr>
        <w:t>his</w:t>
      </w:r>
      <w:r w:rsidR="003531BD" w:rsidRPr="00C5078D">
        <w:t xml:space="preserve"> </w:t>
      </w:r>
      <w:r w:rsidR="00CA1185">
        <w:t>is</w:t>
      </w:r>
      <w:r w:rsidR="00D87796">
        <w:t xml:space="preserve"> a</w:t>
      </w:r>
      <w:r w:rsidR="00CA1185">
        <w:t xml:space="preserve"> </w:t>
      </w:r>
      <w:r w:rsidR="00A73158" w:rsidRPr="00A73158">
        <w:rPr>
          <w:b/>
          <w:bCs/>
        </w:rPr>
        <w:t>judgment</w:t>
      </w:r>
      <w:r w:rsidR="00CA1185">
        <w:t xml:space="preserve"> archetype. </w:t>
      </w:r>
      <w:r w:rsidR="00A73158">
        <w:t xml:space="preserve">In the old energy, you </w:t>
      </w:r>
      <w:r w:rsidR="00A73158" w:rsidRPr="00823051">
        <w:rPr>
          <w:noProof/>
        </w:rPr>
        <w:t>are judged</w:t>
      </w:r>
      <w:r w:rsidR="00A73158">
        <w:t xml:space="preserve"> worthy </w:t>
      </w:r>
      <w:r w:rsidR="00881EC1">
        <w:t xml:space="preserve">and strong </w:t>
      </w:r>
      <w:r w:rsidR="00A73158">
        <w:t xml:space="preserve">if you suppress your </w:t>
      </w:r>
      <w:r w:rsidR="00C46F03">
        <w:t xml:space="preserve">“animal nature” </w:t>
      </w:r>
      <w:r w:rsidR="00881EC1">
        <w:t xml:space="preserve">and control your weakness and emotions. </w:t>
      </w:r>
    </w:p>
    <w:p w:rsidR="00504780" w:rsidRPr="00C5078D" w:rsidRDefault="00A25127" w:rsidP="00F93E25">
      <w:pPr>
        <w:pStyle w:val="Heading2"/>
      </w:pPr>
      <w:r>
        <w:t>Old Energy</w:t>
      </w:r>
    </w:p>
    <w:p w:rsidR="0077421C" w:rsidRDefault="008A13B8" w:rsidP="00A25127">
      <w:r w:rsidRPr="00C5078D">
        <w:t xml:space="preserve">In the old </w:t>
      </w:r>
      <w:r w:rsidRPr="008D4E47">
        <w:rPr>
          <w:noProof/>
        </w:rPr>
        <w:t>energy</w:t>
      </w:r>
      <w:r w:rsidR="008D4E47">
        <w:rPr>
          <w:noProof/>
        </w:rPr>
        <w:t>,</w:t>
      </w:r>
      <w:r w:rsidRPr="00C5078D">
        <w:t xml:space="preserve"> this archetype </w:t>
      </w:r>
      <w:r w:rsidR="00441482">
        <w:t xml:space="preserve">provides additional detail on your “foolish” </w:t>
      </w:r>
      <w:r w:rsidR="001D28E7">
        <w:t>journey</w:t>
      </w:r>
      <w:r w:rsidR="00441482">
        <w:t xml:space="preserve">. In </w:t>
      </w:r>
      <w:r w:rsidR="00441482" w:rsidRPr="008D4E47">
        <w:rPr>
          <w:noProof/>
        </w:rPr>
        <w:t>particular</w:t>
      </w:r>
      <w:r w:rsidR="008D4E47">
        <w:rPr>
          <w:noProof/>
        </w:rPr>
        <w:t>,</w:t>
      </w:r>
      <w:r w:rsidR="00441482">
        <w:t xml:space="preserve"> this card represents your physical body </w:t>
      </w:r>
      <w:r w:rsidR="001D28E7">
        <w:t xml:space="preserve">and mind </w:t>
      </w:r>
      <w:r w:rsidR="00441482">
        <w:t>and the</w:t>
      </w:r>
      <w:r w:rsidR="001E6561">
        <w:t xml:space="preserve"> weaknesses that must </w:t>
      </w:r>
      <w:r w:rsidR="001E6561" w:rsidRPr="00047119">
        <w:rPr>
          <w:noProof/>
        </w:rPr>
        <w:t>be overcome</w:t>
      </w:r>
      <w:r w:rsidR="001E6561">
        <w:t xml:space="preserve">. </w:t>
      </w:r>
      <w:r w:rsidR="00881EC1">
        <w:t>I</w:t>
      </w:r>
      <w:r w:rsidR="0077421C">
        <w:t xml:space="preserve">n the old </w:t>
      </w:r>
      <w:r w:rsidR="0077421C" w:rsidRPr="00D12280">
        <w:rPr>
          <w:noProof/>
        </w:rPr>
        <w:t>energy</w:t>
      </w:r>
      <w:r w:rsidR="00D12280">
        <w:rPr>
          <w:noProof/>
        </w:rPr>
        <w:t>,</w:t>
      </w:r>
      <w:r w:rsidR="0077421C">
        <w:t xml:space="preserve"> you are told to subjugate your </w:t>
      </w:r>
      <w:r w:rsidR="00202E3C">
        <w:t xml:space="preserve">“animal </w:t>
      </w:r>
      <w:r w:rsidR="00441482">
        <w:t xml:space="preserve">drives” </w:t>
      </w:r>
      <w:r w:rsidR="0077421C">
        <w:t xml:space="preserve">or tame the evil forces which drive you ever forward. </w:t>
      </w:r>
      <w:r w:rsidR="00E05ED1">
        <w:t>Success/v</w:t>
      </w:r>
      <w:r w:rsidR="0077421C">
        <w:t xml:space="preserve">ictory comes to those that tame the savage beasts inside. </w:t>
      </w:r>
    </w:p>
    <w:p w:rsidR="0003625B" w:rsidRDefault="0077421C" w:rsidP="00D8152A">
      <w:pPr>
        <w:rPr>
          <w:i/>
          <w:iCs/>
        </w:rPr>
      </w:pPr>
      <w:r>
        <w:t xml:space="preserve">In </w:t>
      </w:r>
      <w:r w:rsidR="00881EC1">
        <w:t xml:space="preserve">both </w:t>
      </w:r>
      <w:r>
        <w:t xml:space="preserve">the Book of Slavery and the Book of Power, taming the savage beast means suppressing your passionate, </w:t>
      </w:r>
      <w:r w:rsidR="001D28E7">
        <w:t xml:space="preserve">compassionate, </w:t>
      </w:r>
      <w:r>
        <w:t xml:space="preserve">emotional responses. </w:t>
      </w:r>
      <w:r w:rsidR="00E05ED1">
        <w:t>The question is, w</w:t>
      </w:r>
      <w:r>
        <w:t xml:space="preserve">hy encourage the suppression of </w:t>
      </w:r>
      <w:r w:rsidR="003A26DE">
        <w:t>y</w:t>
      </w:r>
      <w:r>
        <w:t>our emotional</w:t>
      </w:r>
      <w:r w:rsidR="003A26DE">
        <w:t xml:space="preserve"> and </w:t>
      </w:r>
      <w:r>
        <w:t>passionate responses?</w:t>
      </w:r>
      <w:r w:rsidRPr="0003625B">
        <w:rPr>
          <w:i/>
          <w:iCs/>
        </w:rPr>
        <w:t xml:space="preserve"> </w:t>
      </w:r>
    </w:p>
    <w:p w:rsidR="00D8152A" w:rsidRDefault="00C46F03" w:rsidP="00D8152A">
      <w:r w:rsidRPr="0003625B">
        <w:rPr>
          <w:i/>
          <w:iCs/>
        </w:rPr>
        <w:t>For those steeped in slave’s energies,</w:t>
      </w:r>
      <w:r>
        <w:t xml:space="preserve"> c</w:t>
      </w:r>
      <w:r w:rsidR="0077421C">
        <w:t xml:space="preserve">utting off </w:t>
      </w:r>
      <w:r>
        <w:t>y</w:t>
      </w:r>
      <w:r w:rsidR="0077421C">
        <w:t xml:space="preserve">our emotional </w:t>
      </w:r>
      <w:r w:rsidR="0077421C" w:rsidRPr="00047119">
        <w:rPr>
          <w:noProof/>
        </w:rPr>
        <w:t>self allows</w:t>
      </w:r>
      <w:r w:rsidR="0077421C">
        <w:t xml:space="preserve"> </w:t>
      </w:r>
      <w:r w:rsidR="00FF4C80">
        <w:t xml:space="preserve">you </w:t>
      </w:r>
      <w:r w:rsidR="0077421C">
        <w:t xml:space="preserve">to serve </w:t>
      </w:r>
      <w:r w:rsidR="00C0049E">
        <w:t>the System</w:t>
      </w:r>
      <w:r w:rsidR="001D28E7">
        <w:t xml:space="preserve"> without complaint</w:t>
      </w:r>
      <w:r w:rsidR="0077421C">
        <w:t xml:space="preserve">. </w:t>
      </w:r>
      <w:r>
        <w:t xml:space="preserve">The old world needs compliant workers </w:t>
      </w:r>
      <w:r w:rsidR="001D28E7">
        <w:t xml:space="preserve">who do what they </w:t>
      </w:r>
      <w:r w:rsidR="001D28E7" w:rsidRPr="00047119">
        <w:rPr>
          <w:noProof/>
        </w:rPr>
        <w:t>are told</w:t>
      </w:r>
      <w:r w:rsidR="001D28E7">
        <w:t xml:space="preserve"> without question</w:t>
      </w:r>
      <w:r>
        <w:t xml:space="preserve">. The </w:t>
      </w:r>
      <w:r w:rsidR="00900778">
        <w:t xml:space="preserve">old energy </w:t>
      </w:r>
      <w:r>
        <w:t xml:space="preserve">chariot archetype helps provide this by discouraging aggressive and violent </w:t>
      </w:r>
      <w:r w:rsidR="0089243A">
        <w:t xml:space="preserve">emotions like resentment and anger which could lead to problems for </w:t>
      </w:r>
      <w:r w:rsidR="00C0049E">
        <w:t>the System</w:t>
      </w:r>
      <w:r w:rsidR="0089243A">
        <w:t xml:space="preserve"> (like resistance, rejection, or even </w:t>
      </w:r>
      <w:r w:rsidR="0089243A">
        <w:lastRenderedPageBreak/>
        <w:t>revolution)</w:t>
      </w:r>
      <w:r>
        <w:t xml:space="preserve"> and </w:t>
      </w:r>
      <w:r w:rsidR="00047119">
        <w:t xml:space="preserve">by </w:t>
      </w:r>
      <w:r>
        <w:t>encouraging</w:t>
      </w:r>
      <w:r w:rsidR="00D8152A">
        <w:t xml:space="preserve"> mindless</w:t>
      </w:r>
      <w:r>
        <w:t xml:space="preserve"> work at the wheel. </w:t>
      </w:r>
      <w:r w:rsidR="00E05ED1">
        <w:t>The chariot archetype, along with other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E05ED1">
        <w:t xml:space="preserve">, </w:t>
      </w:r>
      <w:r w:rsidR="00900778">
        <w:t xml:space="preserve">accomplishes this discouragement </w:t>
      </w:r>
      <w:r w:rsidR="00D8152A">
        <w:t xml:space="preserve">by </w:t>
      </w:r>
    </w:p>
    <w:p w:rsidR="00D8152A" w:rsidRDefault="00D8152A" w:rsidP="00D8152A">
      <w:pPr>
        <w:pStyle w:val="ListParagraph"/>
        <w:numPr>
          <w:ilvl w:val="0"/>
          <w:numId w:val="48"/>
        </w:numPr>
      </w:pPr>
      <w:r>
        <w:t xml:space="preserve">Giving you </w:t>
      </w:r>
      <w:r w:rsidR="00C46F03">
        <w:t>a clear</w:t>
      </w:r>
      <w:r w:rsidR="0003625B">
        <w:t xml:space="preserve">, if implicit, </w:t>
      </w:r>
      <w:r w:rsidR="00C46F03">
        <w:t>message</w:t>
      </w:r>
      <w:r>
        <w:t xml:space="preserve"> </w:t>
      </w:r>
      <w:r w:rsidR="00C46F03">
        <w:t xml:space="preserve">that </w:t>
      </w:r>
      <w:r w:rsidR="00865121">
        <w:t xml:space="preserve">you </w:t>
      </w:r>
      <w:r w:rsidR="00C46F03">
        <w:t xml:space="preserve">are </w:t>
      </w:r>
      <w:r>
        <w:t xml:space="preserve">an </w:t>
      </w:r>
      <w:r w:rsidR="00C46F03">
        <w:t>unworthy</w:t>
      </w:r>
      <w:r>
        <w:t xml:space="preserve"> loser</w:t>
      </w:r>
      <w:r w:rsidR="00E05ED1">
        <w:t>,</w:t>
      </w:r>
      <w:r w:rsidR="00C46F03">
        <w:t xml:space="preserve"> </w:t>
      </w:r>
      <w:r w:rsidR="00865121" w:rsidRPr="00823051">
        <w:rPr>
          <w:noProof/>
        </w:rPr>
        <w:t>riddled</w:t>
      </w:r>
      <w:r w:rsidR="00865121">
        <w:t xml:space="preserve"> </w:t>
      </w:r>
      <w:r w:rsidR="00C46F03">
        <w:t>with original sin</w:t>
      </w:r>
      <w:r w:rsidR="00865121">
        <w:t xml:space="preserve">, </w:t>
      </w:r>
      <w:r w:rsidR="00C46F03" w:rsidRPr="008D4E47">
        <w:rPr>
          <w:noProof/>
        </w:rPr>
        <w:t>ape-like</w:t>
      </w:r>
      <w:r w:rsidR="00C46F03">
        <w:rPr>
          <w:noProof/>
        </w:rPr>
        <w:t xml:space="preserve">, </w:t>
      </w:r>
      <w:r>
        <w:rPr>
          <w:noProof/>
        </w:rPr>
        <w:t xml:space="preserve">disgusting, </w:t>
      </w:r>
      <w:r w:rsidR="00C46F03">
        <w:rPr>
          <w:noProof/>
        </w:rPr>
        <w:t xml:space="preserve">and dirty. </w:t>
      </w:r>
    </w:p>
    <w:p w:rsidR="00865121" w:rsidRDefault="00D8152A" w:rsidP="00D8152A">
      <w:pPr>
        <w:pStyle w:val="ListParagraph"/>
        <w:numPr>
          <w:ilvl w:val="0"/>
          <w:numId w:val="48"/>
        </w:numPr>
      </w:pPr>
      <w:r>
        <w:rPr>
          <w:noProof/>
        </w:rPr>
        <w:t xml:space="preserve">Giving you </w:t>
      </w:r>
      <w:r w:rsidR="00C46F03">
        <w:rPr>
          <w:noProof/>
        </w:rPr>
        <w:t>hope</w:t>
      </w:r>
      <w:r>
        <w:rPr>
          <w:noProof/>
        </w:rPr>
        <w:t xml:space="preserve"> that you can </w:t>
      </w:r>
      <w:r w:rsidR="00C46F03">
        <w:t xml:space="preserve">overcome </w:t>
      </w:r>
      <w:r>
        <w:t xml:space="preserve">your </w:t>
      </w:r>
      <w:r w:rsidR="00C46F03">
        <w:t>animal/sinful nature</w:t>
      </w:r>
      <w:r>
        <w:t xml:space="preserve"> if you </w:t>
      </w:r>
      <w:r w:rsidR="00C46F03">
        <w:t>follow the Fool’s path.</w:t>
      </w:r>
      <w:r w:rsidR="00900778">
        <w:t xml:space="preserve"> </w:t>
      </w:r>
      <w:r>
        <w:t xml:space="preserve">That is, </w:t>
      </w:r>
      <w:r w:rsidR="00E05ED1">
        <w:t>d</w:t>
      </w:r>
      <w:r w:rsidR="00865121">
        <w:t>on’t complain</w:t>
      </w:r>
      <w:r w:rsidR="0089243A">
        <w:t xml:space="preserve">, don’t resist, </w:t>
      </w:r>
      <w:r w:rsidR="00E05ED1">
        <w:t xml:space="preserve">and </w:t>
      </w:r>
      <w:r w:rsidR="00900778">
        <w:t>learn your lessons</w:t>
      </w:r>
      <w:r w:rsidR="00380191">
        <w:t>. D</w:t>
      </w:r>
      <w:r w:rsidR="0089243A">
        <w:t xml:space="preserve">o what you </w:t>
      </w:r>
      <w:r w:rsidR="0089243A" w:rsidRPr="004C4D8D">
        <w:rPr>
          <w:noProof/>
        </w:rPr>
        <w:t>are told</w:t>
      </w:r>
      <w:r w:rsidR="00380191">
        <w:rPr>
          <w:noProof/>
        </w:rPr>
        <w:t xml:space="preserve">. </w:t>
      </w:r>
      <w:r w:rsidR="00E05ED1">
        <w:rPr>
          <w:noProof/>
        </w:rPr>
        <w:t>S</w:t>
      </w:r>
      <w:r w:rsidR="00E05ED1">
        <w:t xml:space="preserve">uppress your anger, bitterness, and resentment. </w:t>
      </w:r>
      <w:r w:rsidR="00380191">
        <w:rPr>
          <w:noProof/>
        </w:rPr>
        <w:t xml:space="preserve">Work as hard as </w:t>
      </w:r>
      <w:r w:rsidR="00380191" w:rsidRPr="004C4D8D">
        <w:rPr>
          <w:noProof/>
        </w:rPr>
        <w:t>yo</w:t>
      </w:r>
      <w:r w:rsidR="00047119" w:rsidRPr="00047119">
        <w:rPr>
          <w:noProof/>
        </w:rPr>
        <w:t>u</w:t>
      </w:r>
      <w:r w:rsidR="00380191">
        <w:rPr>
          <w:noProof/>
        </w:rPr>
        <w:t xml:space="preserve"> can</w:t>
      </w:r>
      <w:r w:rsidR="00047119">
        <w:rPr>
          <w:noProof/>
        </w:rPr>
        <w:t xml:space="preserve"> </w:t>
      </w:r>
      <w:r w:rsidR="00900778">
        <w:t>until you</w:t>
      </w:r>
      <w:r w:rsidR="00047119">
        <w:t xml:space="preserve">’re used up </w:t>
      </w:r>
      <w:r w:rsidR="00047119" w:rsidRPr="004C4D8D">
        <w:rPr>
          <w:noProof/>
        </w:rPr>
        <w:t>and</w:t>
      </w:r>
      <w:r w:rsidR="00047119">
        <w:t xml:space="preserve"> you </w:t>
      </w:r>
      <w:r w:rsidR="00900778">
        <w:t>die</w:t>
      </w:r>
      <w:r w:rsidR="00865121">
        <w:t xml:space="preserve">. </w:t>
      </w:r>
    </w:p>
    <w:p w:rsidR="003A26DE" w:rsidRDefault="002224E6" w:rsidP="0003625B">
      <w:r w:rsidRPr="0003625B">
        <w:rPr>
          <w:i/>
          <w:iCs/>
        </w:rPr>
        <w:t>For those steeped in power’s energies</w:t>
      </w:r>
      <w:r>
        <w:t xml:space="preserve">, </w:t>
      </w:r>
      <w:r w:rsidR="0003625B">
        <w:t xml:space="preserve">the old energy archetype operates </w:t>
      </w:r>
      <w:r w:rsidR="0003625B" w:rsidRPr="00047119">
        <w:rPr>
          <w:noProof/>
        </w:rPr>
        <w:t>the same</w:t>
      </w:r>
      <w:r w:rsidR="0003625B">
        <w:t xml:space="preserve"> way, which is to make you a compliant servant of </w:t>
      </w:r>
      <w:r w:rsidR="00C0049E">
        <w:t>the System</w:t>
      </w:r>
      <w:r w:rsidR="00E05ED1">
        <w:t xml:space="preserve">, but with </w:t>
      </w:r>
      <w:r w:rsidR="00047119">
        <w:rPr>
          <w:noProof/>
        </w:rPr>
        <w:t xml:space="preserve">sugary </w:t>
      </w:r>
      <w:r w:rsidR="00047119">
        <w:t xml:space="preserve">twist of </w:t>
      </w:r>
      <w:r w:rsidR="00E05ED1">
        <w:t>power and authority</w:t>
      </w:r>
      <w:r w:rsidR="0003625B">
        <w:t xml:space="preserve">. Suppressing your emotional responses suppresses </w:t>
      </w:r>
      <w:r w:rsidR="00FC29BE">
        <w:t xml:space="preserve">the </w:t>
      </w:r>
      <w:r w:rsidR="003A26DE">
        <w:t xml:space="preserve">disjunctive emotions (i.e. </w:t>
      </w:r>
      <w:r w:rsidR="00FC29BE">
        <w:t>horror,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3A26DE">
        <w:t>)</w:t>
      </w:r>
      <w:r w:rsidR="00FC29BE">
        <w:t xml:space="preserve"> that necessarily attend </w:t>
      </w:r>
      <w:r w:rsidR="0003625B">
        <w:t xml:space="preserve">the </w:t>
      </w:r>
      <w:r w:rsidR="00E82CD0">
        <w:t xml:space="preserve">most unpleasant acts you will be </w:t>
      </w:r>
      <w:r w:rsidR="00E82CD0" w:rsidRPr="004C4D8D">
        <w:rPr>
          <w:noProof/>
        </w:rPr>
        <w:t>requierd</w:t>
      </w:r>
      <w:r w:rsidR="00E82CD0">
        <w:t xml:space="preserve"> to undertake </w:t>
      </w:r>
      <w:r w:rsidR="0003625B">
        <w:t xml:space="preserve">while </w:t>
      </w:r>
      <w:r w:rsidR="00E82CD0">
        <w:t xml:space="preserve">obediently </w:t>
      </w:r>
      <w:r w:rsidR="0003625B">
        <w:t xml:space="preserve">serving </w:t>
      </w:r>
      <w:r w:rsidR="00C0049E">
        <w:t>the System</w:t>
      </w:r>
      <w:r w:rsidR="00FC29BE">
        <w:t xml:space="preserve">. </w:t>
      </w:r>
      <w:r w:rsidR="0077421C">
        <w:t xml:space="preserve">If you have suppressed guilt and </w:t>
      </w:r>
      <w:r w:rsidR="0077421C" w:rsidRPr="00D12280">
        <w:rPr>
          <w:noProof/>
        </w:rPr>
        <w:t>shame</w:t>
      </w:r>
      <w:r w:rsidR="00D12280">
        <w:rPr>
          <w:noProof/>
        </w:rPr>
        <w:t>,</w:t>
      </w:r>
      <w:r w:rsidR="0077421C">
        <w:t xml:space="preserve"> you can easily harm and exploi</w:t>
      </w:r>
      <w:r w:rsidR="003A26DE">
        <w:t xml:space="preserve">t others, even children. With </w:t>
      </w:r>
      <w:r w:rsidR="0003625B">
        <w:t xml:space="preserve">“love under will,” </w:t>
      </w:r>
      <w:r w:rsidR="00FC29BE">
        <w:t xml:space="preserve">you </w:t>
      </w:r>
      <w:r w:rsidR="00E82CD0">
        <w:t xml:space="preserve">will </w:t>
      </w:r>
      <w:r w:rsidR="00FC29BE">
        <w:t xml:space="preserve">do </w:t>
      </w:r>
      <w:r w:rsidR="00E82CD0">
        <w:t>“</w:t>
      </w:r>
      <w:r w:rsidR="0077421C">
        <w:t>whatever it takes</w:t>
      </w:r>
      <w:r w:rsidR="0003625B">
        <w:t>,</w:t>
      </w:r>
      <w:r w:rsidR="00E82CD0">
        <w:t>”</w:t>
      </w:r>
      <w:r w:rsidR="0003625B">
        <w:t xml:space="preserve"> including sacrificing your </w:t>
      </w:r>
      <w:r w:rsidR="0003625B" w:rsidRPr="004C4D8D">
        <w:rPr>
          <w:noProof/>
        </w:rPr>
        <w:t>own</w:t>
      </w:r>
      <w:r w:rsidR="0003625B">
        <w:t xml:space="preserve"> children </w:t>
      </w:r>
      <w:r w:rsidR="003A26DE">
        <w:t>(</w:t>
      </w:r>
      <w:r w:rsidR="0003625B">
        <w:t>through</w:t>
      </w:r>
      <w:r w:rsidR="003A26DE">
        <w:t xml:space="preserve">, for example, </w:t>
      </w:r>
      <w:r w:rsidR="0003625B">
        <w:t>chronic neglect</w:t>
      </w:r>
      <w:r w:rsidR="003A26DE">
        <w:t>)</w:t>
      </w:r>
      <w:r w:rsidR="0003625B">
        <w:t xml:space="preserve"> </w:t>
      </w:r>
      <w:r w:rsidR="0003625B" w:rsidRPr="00EA2F60">
        <w:rPr>
          <w:noProof/>
        </w:rPr>
        <w:t>just</w:t>
      </w:r>
      <w:r w:rsidR="0003625B" w:rsidRPr="00E82CD0">
        <w:rPr>
          <w:noProof/>
        </w:rPr>
        <w:t xml:space="preserve"> </w:t>
      </w:r>
      <w:r w:rsidR="00E82CD0" w:rsidRPr="00E82CD0">
        <w:rPr>
          <w:noProof/>
        </w:rPr>
        <w:t>so</w:t>
      </w:r>
      <w:r w:rsidR="00E82CD0">
        <w:t xml:space="preserve"> you that </w:t>
      </w:r>
      <w:r w:rsidR="00F95AA7">
        <w:t xml:space="preserve">gain </w:t>
      </w:r>
      <w:r w:rsidR="00E82CD0">
        <w:t>wealth/</w:t>
      </w:r>
      <w:r w:rsidR="00FF4C80">
        <w:t>power</w:t>
      </w:r>
      <w:r w:rsidR="0003625B">
        <w:t xml:space="preserve">. </w:t>
      </w:r>
    </w:p>
    <w:p w:rsidR="002224E6" w:rsidRDefault="0003625B" w:rsidP="0003625B">
      <w:r w:rsidRPr="00EA2F60">
        <w:rPr>
          <w:noProof/>
        </w:rPr>
        <w:t>To be clear, i</w:t>
      </w:r>
      <w:r w:rsidR="002224E6" w:rsidRPr="00EA2F60">
        <w:rPr>
          <w:noProof/>
        </w:rPr>
        <w:t>n the Book of Power</w:t>
      </w:r>
      <w:r w:rsidR="002224E6">
        <w:t>, your purpose</w:t>
      </w:r>
      <w:r>
        <w:t xml:space="preserve"> </w:t>
      </w:r>
      <w:r w:rsidR="002224E6">
        <w:t xml:space="preserve">is not to eliminate </w:t>
      </w:r>
      <w:r w:rsidR="002224E6" w:rsidRPr="00EA2F60">
        <w:rPr>
          <w:noProof/>
        </w:rPr>
        <w:t>wrong</w:t>
      </w:r>
      <w:r w:rsidR="002224E6">
        <w:t xml:space="preserve"> action, for that would interfere with accumulation of wealth and power. </w:t>
      </w:r>
      <w:r w:rsidR="00E82CD0">
        <w:rPr>
          <w:noProof/>
        </w:rPr>
        <w:t>F</w:t>
      </w:r>
      <w:r w:rsidR="002224E6" w:rsidRPr="00E82CD0">
        <w:rPr>
          <w:noProof/>
        </w:rPr>
        <w:t>or</w:t>
      </w:r>
      <w:r w:rsidR="002224E6">
        <w:t xml:space="preserve"> </w:t>
      </w:r>
      <w:r w:rsidR="00C0049E">
        <w:t>the System</w:t>
      </w:r>
      <w:r w:rsidR="002224E6">
        <w:t xml:space="preserve"> to continue, your </w:t>
      </w:r>
      <w:r w:rsidR="002224E6" w:rsidRPr="00E82CD0">
        <w:rPr>
          <w:noProof/>
        </w:rPr>
        <w:t>behavio</w:t>
      </w:r>
      <w:r w:rsidR="00E82CD0">
        <w:rPr>
          <w:noProof/>
        </w:rPr>
        <w:t>u</w:t>
      </w:r>
      <w:r w:rsidR="002224E6" w:rsidRPr="00E82CD0">
        <w:rPr>
          <w:noProof/>
        </w:rPr>
        <w:t>r</w:t>
      </w:r>
      <w:r w:rsidR="002224E6">
        <w:t xml:space="preserve"> must be unfettered from the </w:t>
      </w:r>
      <w:r>
        <w:t>“</w:t>
      </w:r>
      <w:r w:rsidR="002224E6">
        <w:t>immature</w:t>
      </w:r>
      <w:r>
        <w:t>”</w:t>
      </w:r>
      <w:r w:rsidR="002224E6">
        <w:t xml:space="preserve"> morality of good versus evil, </w:t>
      </w:r>
      <w:r>
        <w:t>and the limiting emotions of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t xml:space="preserve">, guilt, and horror. </w:t>
      </w:r>
      <w:r w:rsidR="004C4D8D">
        <w:rPr>
          <w:noProof/>
        </w:rPr>
        <w:t xml:space="preserve">Thus for </w:t>
      </w:r>
      <w:r w:rsidR="004C4D8D">
        <w:rPr>
          <w:noProof/>
        </w:rPr>
        <w:lastRenderedPageBreak/>
        <w:t xml:space="preserve">those in power, </w:t>
      </w:r>
      <w:r w:rsidR="00E05ED1">
        <w:t>t</w:t>
      </w:r>
      <w:r w:rsidR="003A26DE">
        <w:t xml:space="preserve">he </w:t>
      </w:r>
      <w:r w:rsidR="00E05ED1">
        <w:t>c</w:t>
      </w:r>
      <w:r w:rsidR="003A26DE">
        <w:t xml:space="preserve">hariot archetype </w:t>
      </w:r>
      <w:r w:rsidR="00EA2F60">
        <w:t xml:space="preserve">totally </w:t>
      </w:r>
      <w:r w:rsidR="003A26DE">
        <w:t>“free</w:t>
      </w:r>
      <w:r w:rsidR="00EA2F60">
        <w:t>s</w:t>
      </w:r>
      <w:r w:rsidR="003A26DE">
        <w:t>” you</w:t>
      </w:r>
      <w:r w:rsidR="00E05ED1">
        <w:t xml:space="preserve"> from your Self</w:t>
      </w:r>
      <w:r w:rsidR="003A26DE">
        <w:t>.</w:t>
      </w:r>
    </w:p>
    <w:p w:rsidR="00FC1F3C" w:rsidRDefault="00FC29BE" w:rsidP="00A25127">
      <w:r w:rsidRPr="00FC29BE">
        <w:t>The</w:t>
      </w:r>
      <w:r>
        <w:rPr>
          <w:i/>
          <w:iCs/>
        </w:rPr>
        <w:t xml:space="preserve"> </w:t>
      </w:r>
      <w:r w:rsidR="0053031B" w:rsidRPr="0053031B">
        <w:rPr>
          <w:i/>
          <w:iCs/>
        </w:rPr>
        <w:t xml:space="preserve">Book of </w:t>
      </w:r>
      <w:r w:rsidR="0053031B">
        <w:rPr>
          <w:i/>
          <w:iCs/>
        </w:rPr>
        <w:t>Slavery</w:t>
      </w:r>
      <w:r>
        <w:rPr>
          <w:i/>
          <w:iCs/>
        </w:rPr>
        <w:t xml:space="preserve"> </w:t>
      </w:r>
      <w:r w:rsidR="003A26DE">
        <w:t xml:space="preserve">poetry </w:t>
      </w:r>
      <w:r>
        <w:t>entry for this card is an attempt to reflect the dark and basic truth</w:t>
      </w:r>
      <w:r w:rsidR="003A26DE">
        <w:t>s</w:t>
      </w:r>
      <w:r>
        <w:t xml:space="preserve"> of </w:t>
      </w:r>
      <w:r w:rsidR="00FC1F3C">
        <w:t xml:space="preserve">the Book of Slavery, </w:t>
      </w:r>
      <w:r>
        <w:t xml:space="preserve">which </w:t>
      </w:r>
      <w:r w:rsidR="003A26DE" w:rsidRPr="005A64F8">
        <w:rPr>
          <w:noProof/>
        </w:rPr>
        <w:t>are</w:t>
      </w:r>
      <w:r w:rsidR="003A26DE">
        <w:t xml:space="preserve"> disregard and arrogant dismissal of your worth, and callous/ongoing exploitation. T</w:t>
      </w:r>
      <w:r>
        <w:t xml:space="preserve">he </w:t>
      </w:r>
      <w:r w:rsidR="00A0626A" w:rsidRPr="00B87A07">
        <w:rPr>
          <w:i/>
          <w:iCs/>
        </w:rPr>
        <w:t>Book of Power</w:t>
      </w:r>
      <w:r>
        <w:rPr>
          <w:i/>
          <w:iCs/>
        </w:rPr>
        <w:t xml:space="preserve"> </w:t>
      </w:r>
      <w:r w:rsidR="003A26DE">
        <w:t xml:space="preserve">poetry </w:t>
      </w:r>
      <w:r w:rsidR="00E05ED1">
        <w:t xml:space="preserve">conveys the same </w:t>
      </w:r>
      <w:r w:rsidR="00E05ED1" w:rsidRPr="00EA2F60">
        <w:rPr>
          <w:noProof/>
        </w:rPr>
        <w:t>message</w:t>
      </w:r>
      <w:r w:rsidR="00E05ED1">
        <w:t xml:space="preserve"> but redeems</w:t>
      </w:r>
      <w:r w:rsidR="003A26DE">
        <w:t xml:space="preserve"> you from dismissal so you can play </w:t>
      </w:r>
      <w:r w:rsidR="00E05ED1">
        <w:t xml:space="preserve">a </w:t>
      </w:r>
      <w:r w:rsidR="003A26DE">
        <w:t>“higher” part</w:t>
      </w:r>
      <w:r w:rsidR="00E05ED1">
        <w:t xml:space="preserve"> (i.e. slave master, CEO, etc.)</w:t>
      </w:r>
      <w:r w:rsidR="003A26DE">
        <w:t xml:space="preserve">. </w:t>
      </w:r>
    </w:p>
    <w:p w:rsidR="00C56211" w:rsidRDefault="00C56211" w:rsidP="00C56211">
      <w:r>
        <w:t>As a final note, i</w:t>
      </w:r>
      <w:r w:rsidRPr="005E0D47">
        <w:t xml:space="preserve">n the old energy, this archetype underpins the justifications and excuses that make </w:t>
      </w:r>
      <w:r w:rsidR="00C0049E">
        <w:t>the System</w:t>
      </w:r>
      <w:r w:rsidRPr="005E0D47">
        <w:t xml:space="preserve"> possible. Take a close look at the military </w:t>
      </w:r>
      <w:r w:rsidRPr="00EA2F60">
        <w:rPr>
          <w:noProof/>
        </w:rPr>
        <w:t>accout</w:t>
      </w:r>
      <w:r w:rsidR="00EA2F60">
        <w:rPr>
          <w:noProof/>
        </w:rPr>
        <w:t>re</w:t>
      </w:r>
      <w:r w:rsidRPr="00EA2F60">
        <w:rPr>
          <w:noProof/>
        </w:rPr>
        <w:t>ments</w:t>
      </w:r>
      <w:r w:rsidRPr="005E0D47">
        <w:t xml:space="preserve"> in the old energy card. This man is </w:t>
      </w:r>
      <w:r w:rsidRPr="005A64F8">
        <w:rPr>
          <w:noProof/>
        </w:rPr>
        <w:t>obviously</w:t>
      </w:r>
      <w:r w:rsidRPr="005E0D47">
        <w:t xml:space="preserve"> one of the “winners.” Also, make note that the losers </w:t>
      </w:r>
      <w:r w:rsidRPr="00D12280">
        <w:rPr>
          <w:noProof/>
        </w:rPr>
        <w:t xml:space="preserve">who </w:t>
      </w:r>
      <w:r>
        <w:rPr>
          <w:noProof/>
        </w:rPr>
        <w:t xml:space="preserve">have been </w:t>
      </w:r>
      <w:r>
        <w:t>“</w:t>
      </w:r>
      <w:r w:rsidRPr="005E0D47">
        <w:t>vanquished</w:t>
      </w:r>
      <w:r>
        <w:t>”</w:t>
      </w:r>
      <w:r w:rsidRPr="005E0D47">
        <w:t xml:space="preserve"> are absent. </w:t>
      </w:r>
      <w:r>
        <w:t xml:space="preserve">In the old energies, </w:t>
      </w:r>
      <w:r w:rsidRPr="005E0D47">
        <w:t xml:space="preserve">we actively disregard and block out the realities </w:t>
      </w:r>
      <w:r>
        <w:t xml:space="preserve">of </w:t>
      </w:r>
      <w:r w:rsidRPr="005E0D47">
        <w:t xml:space="preserve">the </w:t>
      </w:r>
      <w:r w:rsidR="005A64F8">
        <w:t xml:space="preserve">lonesome </w:t>
      </w:r>
      <w:r>
        <w:t xml:space="preserve">losers </w:t>
      </w:r>
      <w:r w:rsidR="005A64F8">
        <w:t xml:space="preserve">left beaten and abused </w:t>
      </w:r>
      <w:r w:rsidRPr="005E0D47">
        <w:t xml:space="preserve">behind. In the old </w:t>
      </w:r>
      <w:r w:rsidRPr="00D12280">
        <w:rPr>
          <w:noProof/>
        </w:rPr>
        <w:t>energies</w:t>
      </w:r>
      <w:r>
        <w:rPr>
          <w:noProof/>
        </w:rPr>
        <w:t>,</w:t>
      </w:r>
      <w:r w:rsidRPr="005E0D47">
        <w:t xml:space="preserve"> the suffering and violence they endure </w:t>
      </w:r>
      <w:r w:rsidRPr="005A64F8">
        <w:rPr>
          <w:noProof/>
        </w:rPr>
        <w:t>is</w:t>
      </w:r>
      <w:r w:rsidRPr="005E0D47">
        <w:t xml:space="preserve"> never worthy of our consideration. </w:t>
      </w:r>
      <w:r w:rsidR="005A64F8">
        <w:t>They should just p</w:t>
      </w:r>
      <w:r>
        <w:t xml:space="preserve">ut </w:t>
      </w:r>
      <w:r w:rsidRPr="005E0D47">
        <w:t xml:space="preserve">up, shut up, and disappear into oblivion so that the “winners” may enjoy the spoils. </w:t>
      </w:r>
    </w:p>
    <w:p w:rsidR="00E63F51" w:rsidRDefault="00E63F51" w:rsidP="00E63F51">
      <w:pPr>
        <w:pStyle w:val="Heading2"/>
      </w:pPr>
      <w:r>
        <w:t>Getting into the New Energy</w:t>
      </w:r>
    </w:p>
    <w:p w:rsidR="00A441CD" w:rsidRDefault="00D8411E" w:rsidP="00760CBF">
      <w:pPr>
        <w:rPr>
          <w:noProof/>
        </w:rPr>
      </w:pPr>
      <w:r>
        <w:rPr>
          <w:noProof/>
        </w:rPr>
        <w:t>E</w:t>
      </w:r>
      <w:r w:rsidR="00BD35B4">
        <w:rPr>
          <w:noProof/>
        </w:rPr>
        <w:t xml:space="preserve">quating human development and evolution with the suppression of the savage beast or amputation of the emotional self might seem like common sense, but that’s </w:t>
      </w:r>
      <w:r w:rsidR="00BD35B4" w:rsidRPr="0035065D">
        <w:rPr>
          <w:noProof/>
        </w:rPr>
        <w:t>only</w:t>
      </w:r>
      <w:r w:rsidR="00BD35B4">
        <w:rPr>
          <w:noProof/>
        </w:rPr>
        <w:t xml:space="preserve"> because </w:t>
      </w:r>
      <w:r>
        <w:rPr>
          <w:noProof/>
        </w:rPr>
        <w:t xml:space="preserve">you </w:t>
      </w:r>
      <w:r w:rsidR="00BD35B4">
        <w:rPr>
          <w:noProof/>
        </w:rPr>
        <w:t xml:space="preserve">believe the </w:t>
      </w:r>
      <w:r w:rsidR="00BD35B4" w:rsidRPr="005A64F8">
        <w:rPr>
          <w:noProof/>
        </w:rPr>
        <w:t>prop</w:t>
      </w:r>
      <w:r w:rsidR="005A64F8">
        <w:rPr>
          <w:noProof/>
        </w:rPr>
        <w:t>a</w:t>
      </w:r>
      <w:r w:rsidR="00BD35B4" w:rsidRPr="005A64F8">
        <w:rPr>
          <w:noProof/>
        </w:rPr>
        <w:t>ganda</w:t>
      </w:r>
      <w:r w:rsidR="00BD35B4">
        <w:rPr>
          <w:noProof/>
        </w:rPr>
        <w:t xml:space="preserve"> about </w:t>
      </w:r>
      <w:r>
        <w:rPr>
          <w:noProof/>
        </w:rPr>
        <w:t>“the beast” that</w:t>
      </w:r>
      <w:r w:rsidR="005A64F8">
        <w:rPr>
          <w:noProof/>
        </w:rPr>
        <w:t xml:space="preserve">’s presumably </w:t>
      </w:r>
      <w:r>
        <w:rPr>
          <w:noProof/>
        </w:rPr>
        <w:t>inside</w:t>
      </w:r>
      <w:r w:rsidR="005A64F8">
        <w:rPr>
          <w:noProof/>
        </w:rPr>
        <w:t xml:space="preserve"> you</w:t>
      </w:r>
      <w:r w:rsidR="00A441CD">
        <w:rPr>
          <w:noProof/>
        </w:rPr>
        <w:t xml:space="preserve">. The </w:t>
      </w:r>
      <w:r w:rsidR="00A441CD" w:rsidRPr="005A64F8">
        <w:rPr>
          <w:noProof/>
        </w:rPr>
        <w:t>prop</w:t>
      </w:r>
      <w:r w:rsidR="005A64F8">
        <w:rPr>
          <w:noProof/>
        </w:rPr>
        <w:t>a</w:t>
      </w:r>
      <w:r w:rsidR="00A441CD" w:rsidRPr="005A64F8">
        <w:rPr>
          <w:noProof/>
        </w:rPr>
        <w:t>ganda</w:t>
      </w:r>
      <w:r w:rsidR="00A441CD">
        <w:rPr>
          <w:noProof/>
        </w:rPr>
        <w:t xml:space="preserve"> provides </w:t>
      </w:r>
      <w:r w:rsidR="00BD35B4">
        <w:rPr>
          <w:noProof/>
        </w:rPr>
        <w:t xml:space="preserve">an image in your head of what lies </w:t>
      </w:r>
      <w:r w:rsidR="00A441CD">
        <w:rPr>
          <w:noProof/>
        </w:rPr>
        <w:t xml:space="preserve">within </w:t>
      </w:r>
      <w:r w:rsidR="005A64F8">
        <w:rPr>
          <w:noProof/>
        </w:rPr>
        <w:t xml:space="preserve">that </w:t>
      </w:r>
      <w:r w:rsidR="00BD35B4">
        <w:rPr>
          <w:noProof/>
        </w:rPr>
        <w:t xml:space="preserve">you are </w:t>
      </w:r>
      <w:r w:rsidR="00A441CD">
        <w:rPr>
          <w:noProof/>
        </w:rPr>
        <w:t xml:space="preserve">encouraged to be </w:t>
      </w:r>
      <w:r w:rsidR="00BD35B4">
        <w:rPr>
          <w:noProof/>
        </w:rPr>
        <w:t>ashamed and</w:t>
      </w:r>
      <w:r>
        <w:rPr>
          <w:noProof/>
        </w:rPr>
        <w:t xml:space="preserve"> afraid </w:t>
      </w:r>
      <w:r w:rsidRPr="0035065D">
        <w:rPr>
          <w:noProof/>
        </w:rPr>
        <w:t>of</w:t>
      </w:r>
      <w:r>
        <w:rPr>
          <w:noProof/>
        </w:rPr>
        <w:t xml:space="preserve">. </w:t>
      </w:r>
      <w:r w:rsidR="00A441CD">
        <w:rPr>
          <w:noProof/>
        </w:rPr>
        <w:t>Afraid an</w:t>
      </w:r>
      <w:r>
        <w:rPr>
          <w:noProof/>
        </w:rPr>
        <w:t>d</w:t>
      </w:r>
      <w:r w:rsidR="00A441CD">
        <w:rPr>
          <w:noProof/>
        </w:rPr>
        <w:t xml:space="preserve"> ashamed</w:t>
      </w:r>
      <w:r>
        <w:rPr>
          <w:noProof/>
        </w:rPr>
        <w:t xml:space="preserve"> of your </w:t>
      </w:r>
      <w:r w:rsidRPr="0035065D">
        <w:rPr>
          <w:noProof/>
        </w:rPr>
        <w:t>own</w:t>
      </w:r>
      <w:r>
        <w:rPr>
          <w:noProof/>
        </w:rPr>
        <w:t xml:space="preserve"> Self</w:t>
      </w:r>
      <w:r w:rsidR="005A64F8">
        <w:rPr>
          <w:noProof/>
        </w:rPr>
        <w:t>. C</w:t>
      </w:r>
      <w:r w:rsidR="00A441CD" w:rsidRPr="005A64F8">
        <w:rPr>
          <w:noProof/>
        </w:rPr>
        <w:t>onsequently</w:t>
      </w:r>
      <w:r w:rsidR="005A64F8">
        <w:rPr>
          <w:noProof/>
        </w:rPr>
        <w:t xml:space="preserve">, you </w:t>
      </w:r>
      <w:r w:rsidR="00BD35B4">
        <w:rPr>
          <w:noProof/>
        </w:rPr>
        <w:t>push</w:t>
      </w:r>
      <w:r>
        <w:rPr>
          <w:noProof/>
        </w:rPr>
        <w:t xml:space="preserve"> </w:t>
      </w:r>
      <w:r w:rsidR="00BD35B4">
        <w:rPr>
          <w:noProof/>
        </w:rPr>
        <w:t xml:space="preserve">it </w:t>
      </w:r>
      <w:r>
        <w:rPr>
          <w:noProof/>
        </w:rPr>
        <w:t xml:space="preserve">aggressively </w:t>
      </w:r>
      <w:r w:rsidR="00BD35B4">
        <w:rPr>
          <w:noProof/>
        </w:rPr>
        <w:t xml:space="preserve">down. </w:t>
      </w:r>
    </w:p>
    <w:p w:rsidR="00BD35B4" w:rsidRDefault="00A441CD" w:rsidP="00760CBF">
      <w:r>
        <w:rPr>
          <w:noProof/>
        </w:rPr>
        <w:t xml:space="preserve">To </w:t>
      </w:r>
      <w:r w:rsidR="00E03238">
        <w:rPr>
          <w:noProof/>
        </w:rPr>
        <w:t xml:space="preserve">stop pushing </w:t>
      </w:r>
      <w:r w:rsidR="00E03238" w:rsidRPr="005A64F8">
        <w:rPr>
          <w:noProof/>
        </w:rPr>
        <w:t>yo</w:t>
      </w:r>
      <w:r w:rsidR="005A64F8">
        <w:rPr>
          <w:noProof/>
        </w:rPr>
        <w:t>ur</w:t>
      </w:r>
      <w:r w:rsidR="00E03238">
        <w:rPr>
          <w:noProof/>
        </w:rPr>
        <w:t xml:space="preserve"> Self down, </w:t>
      </w:r>
      <w:r w:rsidR="00BD35B4">
        <w:rPr>
          <w:noProof/>
        </w:rPr>
        <w:t>realize the image is wrong</w:t>
      </w:r>
      <w:r>
        <w:rPr>
          <w:noProof/>
        </w:rPr>
        <w:t xml:space="preserve">. </w:t>
      </w:r>
      <w:r w:rsidR="00E03238">
        <w:rPr>
          <w:noProof/>
        </w:rPr>
        <w:t>I</w:t>
      </w:r>
      <w:r w:rsidR="00BD35B4">
        <w:rPr>
          <w:noProof/>
        </w:rPr>
        <w:t>nside we are Divine Holy Light</w:t>
      </w:r>
      <w:r>
        <w:rPr>
          <w:noProof/>
        </w:rPr>
        <w:t xml:space="preserve">, and there’s no </w:t>
      </w:r>
      <w:r>
        <w:rPr>
          <w:noProof/>
        </w:rPr>
        <w:lastRenderedPageBreak/>
        <w:t xml:space="preserve">reason at all to keep pushing that down. </w:t>
      </w:r>
      <w:r w:rsidR="00E03238">
        <w:rPr>
          <w:noProof/>
        </w:rPr>
        <w:t>Reject the old energy image of your self</w:t>
      </w:r>
      <w:r w:rsidR="0035065D">
        <w:rPr>
          <w:noProof/>
        </w:rPr>
        <w:t>,</w:t>
      </w:r>
      <w:r w:rsidR="00E03238">
        <w:rPr>
          <w:noProof/>
        </w:rPr>
        <w:t xml:space="preserve"> </w:t>
      </w:r>
      <w:r w:rsidR="00E03238" w:rsidRPr="0035065D">
        <w:rPr>
          <w:noProof/>
        </w:rPr>
        <w:t>and</w:t>
      </w:r>
      <w:r w:rsidR="00E03238">
        <w:rPr>
          <w:noProof/>
        </w:rPr>
        <w:t xml:space="preserve"> </w:t>
      </w:r>
      <w:r>
        <w:rPr>
          <w:noProof/>
        </w:rPr>
        <w:t xml:space="preserve">you will easily </w:t>
      </w:r>
      <w:r w:rsidR="00FF437B">
        <w:rPr>
          <w:noProof/>
        </w:rPr>
        <w:t xml:space="preserve">accept the </w:t>
      </w:r>
      <w:r>
        <w:rPr>
          <w:noProof/>
        </w:rPr>
        <w:t xml:space="preserve">truth, </w:t>
      </w:r>
      <w:r w:rsidR="00FF437B">
        <w:rPr>
          <w:noProof/>
        </w:rPr>
        <w:t xml:space="preserve">which is that </w:t>
      </w:r>
      <w:r w:rsidR="00760CBF">
        <w:t>e</w:t>
      </w:r>
      <w:r w:rsidR="00BD35B4">
        <w:t xml:space="preserve">motions </w:t>
      </w:r>
      <w:r w:rsidR="00760CBF">
        <w:t>are a feature of the physical unit</w:t>
      </w:r>
      <w:r w:rsidR="0035065D">
        <w:t xml:space="preserve">. They </w:t>
      </w:r>
      <w:r w:rsidR="00F7076D" w:rsidRPr="005A64F8">
        <w:rPr>
          <w:noProof/>
        </w:rPr>
        <w:t>provide</w:t>
      </w:r>
      <w:r w:rsidR="00F7076D">
        <w:t xml:space="preserve"> important </w:t>
      </w:r>
      <w:r w:rsidR="00F7076D" w:rsidRPr="005A64F8">
        <w:rPr>
          <w:noProof/>
        </w:rPr>
        <w:t>functionality</w:t>
      </w:r>
      <w:r w:rsidR="00F7076D">
        <w:t xml:space="preserve"> </w:t>
      </w:r>
      <w:r w:rsidR="00FF437B">
        <w:t xml:space="preserve">and that consequently </w:t>
      </w:r>
      <w:r>
        <w:t xml:space="preserve">they </w:t>
      </w:r>
      <w:r w:rsidR="00FF437B">
        <w:t xml:space="preserve">should never be </w:t>
      </w:r>
      <w:r w:rsidR="00F7076D">
        <w:t xml:space="preserve">suppressed or </w:t>
      </w:r>
      <w:r w:rsidR="00FF437B">
        <w:t>cut off.</w:t>
      </w:r>
      <w:r w:rsidR="00F7076D">
        <w:rPr>
          <w:rStyle w:val="FootnoteReference"/>
        </w:rPr>
        <w:footnoteReference w:id="10"/>
      </w:r>
      <w:r w:rsidR="00BC311C">
        <w:t xml:space="preserve"> </w:t>
      </w:r>
    </w:p>
    <w:p w:rsidR="00504780" w:rsidRPr="00C5078D" w:rsidRDefault="00394D0D" w:rsidP="00A25127">
      <w:r>
        <w:t xml:space="preserve">Of course, </w:t>
      </w:r>
      <w:r w:rsidR="00E4067C">
        <w:t xml:space="preserve">even </w:t>
      </w:r>
      <w:r>
        <w:t>i</w:t>
      </w:r>
      <w:r w:rsidR="008D4E47">
        <w:t>n t</w:t>
      </w:r>
      <w:r w:rsidR="008A13B8" w:rsidRPr="00C5078D">
        <w:t xml:space="preserve">he </w:t>
      </w:r>
      <w:r w:rsidR="00592F6A">
        <w:t xml:space="preserve">new </w:t>
      </w:r>
      <w:r w:rsidR="008A13B8" w:rsidRPr="00C5078D">
        <w:t>energies</w:t>
      </w:r>
      <w:r w:rsidR="008D4E47">
        <w:t xml:space="preserve">, </w:t>
      </w:r>
      <w:r w:rsidR="008A13B8" w:rsidRPr="00C5078D">
        <w:t xml:space="preserve">struggle and strife are </w:t>
      </w:r>
      <w:r w:rsidR="00A441CD">
        <w:t xml:space="preserve">still </w:t>
      </w:r>
      <w:r w:rsidR="008A13B8" w:rsidRPr="00C5078D">
        <w:t>present</w:t>
      </w:r>
      <w:r w:rsidR="00A441CD">
        <w:t xml:space="preserve">, so we must live with those for </w:t>
      </w:r>
      <w:r w:rsidR="00E03238">
        <w:t>a while</w:t>
      </w:r>
      <w:r w:rsidR="00E4067C">
        <w:t xml:space="preserve">; however, </w:t>
      </w:r>
      <w:r w:rsidR="008A13B8" w:rsidRPr="00C5078D">
        <w:t>instead of violence,</w:t>
      </w:r>
      <w:r w:rsidR="00746FC5">
        <w:t xml:space="preserve"> conflict,</w:t>
      </w:r>
      <w:r w:rsidR="008A13B8" w:rsidRPr="00C5078D">
        <w:t xml:space="preserve"> war and destruction, </w:t>
      </w:r>
      <w:r w:rsidR="00A441CD">
        <w:t xml:space="preserve">in the new energy the </w:t>
      </w:r>
      <w:r w:rsidR="008A13B8" w:rsidRPr="00C5078D">
        <w:t xml:space="preserve">struggle </w:t>
      </w:r>
      <w:r w:rsidR="00A441CD">
        <w:t xml:space="preserve">is </w:t>
      </w:r>
      <w:r w:rsidR="008A13B8" w:rsidRPr="00C5078D">
        <w:t xml:space="preserve">to </w:t>
      </w:r>
      <w:r w:rsidR="008D4E47" w:rsidRPr="008D4E47">
        <w:rPr>
          <w:b/>
          <w:bCs/>
        </w:rPr>
        <w:t>heal</w:t>
      </w:r>
      <w:r w:rsidR="008D4E47">
        <w:t xml:space="preserve"> and </w:t>
      </w:r>
      <w:r w:rsidR="008D4E47" w:rsidRPr="008D4E47">
        <w:rPr>
          <w:b/>
          <w:bCs/>
        </w:rPr>
        <w:t>awaken</w:t>
      </w:r>
      <w:r w:rsidR="008D4E47">
        <w:t xml:space="preserve"> so we can </w:t>
      </w:r>
      <w:r w:rsidR="008D4E47" w:rsidRPr="008D4E47">
        <w:rPr>
          <w:b/>
          <w:bCs/>
        </w:rPr>
        <w:t>activate</w:t>
      </w:r>
      <w:r w:rsidR="008D4E47">
        <w:t xml:space="preserve"> and </w:t>
      </w:r>
      <w:r w:rsidR="008D4E47" w:rsidRPr="008D4E47">
        <w:rPr>
          <w:b/>
          <w:bCs/>
        </w:rPr>
        <w:t>ascend</w:t>
      </w:r>
      <w:r w:rsidR="008D4E47">
        <w:t xml:space="preserve">. In the new energies, </w:t>
      </w:r>
      <w:r w:rsidR="008D4E47" w:rsidRPr="0035065D">
        <w:rPr>
          <w:noProof/>
        </w:rPr>
        <w:t>struggle</w:t>
      </w:r>
      <w:r w:rsidR="008D4E47">
        <w:t xml:space="preserve"> </w:t>
      </w:r>
      <w:r w:rsidR="00746FC5">
        <w:t xml:space="preserve">is </w:t>
      </w:r>
      <w:r w:rsidR="008D4E47">
        <w:t xml:space="preserve">to establish </w:t>
      </w:r>
      <w:r w:rsidR="008D4E47" w:rsidRPr="008D4E47">
        <w:rPr>
          <w:b/>
          <w:bCs/>
        </w:rPr>
        <w:t>Right Environment</w:t>
      </w:r>
      <w:r w:rsidR="008D4E47">
        <w:t xml:space="preserve">, </w:t>
      </w:r>
      <w:r w:rsidR="008D4E47" w:rsidRPr="008D4E47">
        <w:rPr>
          <w:b/>
          <w:bCs/>
        </w:rPr>
        <w:t xml:space="preserve">Right </w:t>
      </w:r>
      <w:r w:rsidR="008D4E47" w:rsidRPr="008D4E47">
        <w:rPr>
          <w:b/>
          <w:bCs/>
          <w:noProof/>
        </w:rPr>
        <w:t>Thought</w:t>
      </w:r>
      <w:r w:rsidR="008D4E47" w:rsidRPr="008D4E47">
        <w:rPr>
          <w:noProof/>
        </w:rPr>
        <w:t>,</w:t>
      </w:r>
      <w:r w:rsidR="008D4E47">
        <w:t xml:space="preserve"> and </w:t>
      </w:r>
      <w:r w:rsidR="008D4E47" w:rsidRPr="008D4E47">
        <w:rPr>
          <w:b/>
          <w:bCs/>
        </w:rPr>
        <w:t>Right Action</w:t>
      </w:r>
      <w:r w:rsidR="008D4E47">
        <w:t xml:space="preserve">. </w:t>
      </w:r>
      <w:r>
        <w:t xml:space="preserve">In the new energies, this is the struggle to uplift and connect all of creation. It should </w:t>
      </w:r>
      <w:r w:rsidRPr="0035065D">
        <w:rPr>
          <w:noProof/>
        </w:rPr>
        <w:t>be noted</w:t>
      </w:r>
      <w:r w:rsidRPr="00823051">
        <w:rPr>
          <w:noProof/>
        </w:rPr>
        <w:t>, this</w:t>
      </w:r>
      <w:r>
        <w:t xml:space="preserve"> is not an eternal struggle</w:t>
      </w:r>
      <w:r w:rsidR="00A441CD">
        <w:t>, nor is it onerous or unwelcome</w:t>
      </w:r>
      <w:r>
        <w:t xml:space="preserve">. </w:t>
      </w:r>
      <w:r w:rsidR="00A441CD">
        <w:t xml:space="preserve">In the new energy, </w:t>
      </w:r>
      <w:r w:rsidR="00746FC5">
        <w:t xml:space="preserve">the </w:t>
      </w:r>
      <w:r w:rsidR="00A441CD">
        <w:t xml:space="preserve">struggle is </w:t>
      </w:r>
      <w:r w:rsidR="00746FC5">
        <w:t xml:space="preserve">temporary. It eventually, and inevitably, leads to </w:t>
      </w:r>
      <w:r w:rsidR="00A441CD" w:rsidRPr="00A441CD">
        <w:rPr>
          <w:b/>
          <w:bCs/>
        </w:rPr>
        <w:t>awakening</w:t>
      </w:r>
      <w:r w:rsidR="00A441CD">
        <w:t xml:space="preserve"> </w:t>
      </w:r>
      <w:r w:rsidR="00A441CD" w:rsidRPr="00A441CD">
        <w:rPr>
          <w:b/>
          <w:bCs/>
        </w:rPr>
        <w:t>activation</w:t>
      </w:r>
      <w:r w:rsidR="00A441CD">
        <w:t xml:space="preserve">, </w:t>
      </w:r>
      <w:r w:rsidR="00A441CD" w:rsidRPr="00A441CD">
        <w:rPr>
          <w:b/>
          <w:bCs/>
        </w:rPr>
        <w:t>connection</w:t>
      </w:r>
      <w:r w:rsidR="00A441CD">
        <w:t xml:space="preserve">, and </w:t>
      </w:r>
      <w:r w:rsidRPr="00394D0D">
        <w:rPr>
          <w:b/>
          <w:bCs/>
        </w:rPr>
        <w:t>graduation</w:t>
      </w:r>
      <w:r w:rsidRPr="00394D0D">
        <w:t>.</w:t>
      </w:r>
      <w:r w:rsidR="00BC311C">
        <w:t xml:space="preserve"> </w:t>
      </w:r>
    </w:p>
    <w:p w:rsidR="00193B1C" w:rsidRPr="005E0D47" w:rsidRDefault="00193B1C" w:rsidP="00193B1C">
      <w:pPr>
        <w:pStyle w:val="Heading2"/>
      </w:pPr>
      <w:r>
        <w:t>Dismissal</w:t>
      </w:r>
    </w:p>
    <w:p w:rsidR="00AF0A55" w:rsidRDefault="00AF0A55" w:rsidP="005E0D47">
      <w:r w:rsidRPr="005E0D47">
        <w:t xml:space="preserve">Here are some tips on how to recognize, root out, and replace this ugly old energy </w:t>
      </w:r>
      <w:r w:rsidR="004D0EB2">
        <w:t>archetype</w:t>
      </w:r>
      <w:r w:rsidRPr="005E0D47">
        <w:t>.</w:t>
      </w:r>
    </w:p>
    <w:p w:rsidR="00592F6A" w:rsidRPr="004B5B22" w:rsidRDefault="00592F6A" w:rsidP="00592F6A">
      <w:pPr>
        <w:pStyle w:val="ListParagraph"/>
        <w:numPr>
          <w:ilvl w:val="0"/>
          <w:numId w:val="3"/>
        </w:numPr>
        <w:ind w:left="360"/>
      </w:pPr>
      <w:r>
        <w:t>Watch out for advice and internalized thought that encourages you to view your</w:t>
      </w:r>
      <w:r w:rsidR="004D0EB2">
        <w:t xml:space="preserve"> </w:t>
      </w:r>
      <w:r>
        <w:t xml:space="preserve">self as a sinful, violent, primitive, ape. This internal image is the root of your </w:t>
      </w:r>
      <w:r w:rsidR="004D0EB2" w:rsidRPr="0035065D">
        <w:rPr>
          <w:noProof/>
        </w:rPr>
        <w:t>self repression</w:t>
      </w:r>
      <w:r w:rsidR="004D0EB2">
        <w:t xml:space="preserve"> </w:t>
      </w:r>
      <w:r>
        <w:t xml:space="preserve">of Self, and </w:t>
      </w:r>
      <w:r w:rsidR="004D0EB2">
        <w:t xml:space="preserve">a </w:t>
      </w:r>
      <w:r>
        <w:t xml:space="preserve">cause of your disempowerment. When this negative self-image </w:t>
      </w:r>
      <w:r w:rsidRPr="0035065D">
        <w:rPr>
          <w:noProof/>
        </w:rPr>
        <w:t>is invoked</w:t>
      </w:r>
      <w:r>
        <w:t xml:space="preserve"> in your mind, remind yourself of your </w:t>
      </w:r>
      <w:r w:rsidRPr="006C2DA0">
        <w:rPr>
          <w:b/>
          <w:bCs/>
        </w:rPr>
        <w:t>joyful</w:t>
      </w:r>
      <w:r>
        <w:t xml:space="preserve"> and </w:t>
      </w:r>
      <w:r w:rsidRPr="006C2DA0">
        <w:rPr>
          <w:b/>
          <w:bCs/>
        </w:rPr>
        <w:t>powerful</w:t>
      </w:r>
      <w:r>
        <w:t xml:space="preserve"> Self. </w:t>
      </w:r>
    </w:p>
    <w:p w:rsidR="00685FA0" w:rsidRDefault="00685FA0" w:rsidP="007A645E">
      <w:pPr>
        <w:pStyle w:val="ListParagraph"/>
        <w:numPr>
          <w:ilvl w:val="0"/>
          <w:numId w:val="3"/>
        </w:numPr>
        <w:ind w:left="360"/>
      </w:pPr>
      <w:r>
        <w:lastRenderedPageBreak/>
        <w:t>Wat</w:t>
      </w:r>
      <w:r w:rsidR="004D0EB2">
        <w:t>ch</w:t>
      </w:r>
      <w:r>
        <w:t xml:space="preserve"> out for advice and guidance that directs you to repress your emotions</w:t>
      </w:r>
      <w:r w:rsidR="00560882">
        <w:t xml:space="preserve"> or your “animal self.” </w:t>
      </w:r>
      <w:r w:rsidR="00560882" w:rsidRPr="0035065D">
        <w:rPr>
          <w:noProof/>
        </w:rPr>
        <w:t>There is no animal self</w:t>
      </w:r>
      <w:r w:rsidR="001F4A1C" w:rsidRPr="0035065D">
        <w:rPr>
          <w:noProof/>
        </w:rPr>
        <w:t xml:space="preserve"> that needs</w:t>
      </w:r>
      <w:r w:rsidR="001F4A1C">
        <w:t xml:space="preserve"> repression</w:t>
      </w:r>
      <w:r w:rsidR="006E0FFF">
        <w:t>, no beast that you need to denude</w:t>
      </w:r>
      <w:r w:rsidR="001F4A1C">
        <w:t xml:space="preserve">. </w:t>
      </w:r>
      <w:r w:rsidR="002D291E">
        <w:t>Emotions are an important aspect of being human</w:t>
      </w:r>
      <w:r w:rsidR="006E0FFF">
        <w:t>. T</w:t>
      </w:r>
      <w:r w:rsidR="002D291E">
        <w:t>heir repression undermines potential and connection</w:t>
      </w:r>
      <w:r w:rsidR="006E0FFF">
        <w:t xml:space="preserve">, </w:t>
      </w:r>
      <w:r>
        <w:t>puts you out of touch</w:t>
      </w:r>
      <w:r w:rsidR="00113204">
        <w:t xml:space="preserve"> </w:t>
      </w:r>
      <w:r w:rsidR="00990E2C">
        <w:t xml:space="preserve">and alignment </w:t>
      </w:r>
      <w:r w:rsidR="00113204">
        <w:t xml:space="preserve">with </w:t>
      </w:r>
      <w:r w:rsidR="006E0FFF">
        <w:t xml:space="preserve">Highest </w:t>
      </w:r>
      <w:r w:rsidR="00113204">
        <w:t>Self</w:t>
      </w:r>
      <w:r w:rsidR="00990E2C">
        <w:t>,</w:t>
      </w:r>
      <w:r>
        <w:t xml:space="preserve"> </w:t>
      </w:r>
      <w:r w:rsidR="006E0FFF">
        <w:t xml:space="preserve">makes you easier to manipulate, and easier for you to </w:t>
      </w:r>
      <w:r>
        <w:t xml:space="preserve">engage in </w:t>
      </w:r>
      <w:r w:rsidR="00113204">
        <w:t xml:space="preserve">selfish, toxic, and </w:t>
      </w:r>
      <w:r>
        <w:t xml:space="preserve">unaligned </w:t>
      </w:r>
      <w:r w:rsidRPr="0035065D">
        <w:rPr>
          <w:noProof/>
        </w:rPr>
        <w:t>behavio</w:t>
      </w:r>
      <w:r w:rsidR="0035065D">
        <w:rPr>
          <w:noProof/>
        </w:rPr>
        <w:t>u</w:t>
      </w:r>
      <w:r w:rsidRPr="0035065D">
        <w:rPr>
          <w:noProof/>
        </w:rPr>
        <w:t>rs</w:t>
      </w:r>
      <w:r>
        <w:t xml:space="preserve">. </w:t>
      </w:r>
    </w:p>
    <w:p w:rsidR="00990E2C" w:rsidRPr="004B5B22" w:rsidRDefault="00990E2C" w:rsidP="000972D8">
      <w:pPr>
        <w:pStyle w:val="ListParagraph"/>
        <w:numPr>
          <w:ilvl w:val="0"/>
          <w:numId w:val="3"/>
        </w:numPr>
        <w:ind w:left="360"/>
      </w:pPr>
      <w:r w:rsidRPr="004B5B22">
        <w:t xml:space="preserve">Watch out for </w:t>
      </w:r>
      <w:r>
        <w:t xml:space="preserve">excuses and </w:t>
      </w:r>
      <w:r w:rsidRPr="004B5B22">
        <w:t>justifications of violence or abuse</w:t>
      </w:r>
      <w:r w:rsidR="006C2DA0">
        <w:t>, like notions that violence and abuse are good for you</w:t>
      </w:r>
      <w:r w:rsidR="009D38AC">
        <w:t xml:space="preserve">, that they strengthen </w:t>
      </w:r>
      <w:r w:rsidR="009D38AC" w:rsidRPr="0035065D">
        <w:rPr>
          <w:noProof/>
        </w:rPr>
        <w:t>and/or</w:t>
      </w:r>
      <w:r w:rsidR="009D38AC">
        <w:t xml:space="preserve"> temper you. </w:t>
      </w:r>
      <w:r>
        <w:t>Understand, c</w:t>
      </w:r>
      <w:r w:rsidRPr="004B5B22">
        <w:t xml:space="preserve">onflict, struggle, strife, </w:t>
      </w:r>
      <w:r>
        <w:t xml:space="preserve">violence, aggression, </w:t>
      </w:r>
      <w:r w:rsidRPr="004B5B22">
        <w:t xml:space="preserve">war, </w:t>
      </w:r>
      <w:r>
        <w:t xml:space="preserve">etc., </w:t>
      </w:r>
      <w:r w:rsidR="006C2DA0">
        <w:t xml:space="preserve">are </w:t>
      </w:r>
      <w:r>
        <w:t xml:space="preserve">never </w:t>
      </w:r>
      <w:r w:rsidR="006C2DA0">
        <w:t>justified</w:t>
      </w:r>
      <w:r w:rsidR="00825A54">
        <w:t>. V</w:t>
      </w:r>
      <w:r w:rsidR="006C2DA0">
        <w:t xml:space="preserve">iolence </w:t>
      </w:r>
      <w:r w:rsidR="00825A54">
        <w:t xml:space="preserve">and assault </w:t>
      </w:r>
      <w:r w:rsidRPr="0035065D">
        <w:rPr>
          <w:noProof/>
        </w:rPr>
        <w:t>cause</w:t>
      </w:r>
      <w:r w:rsidRPr="004B5B22">
        <w:t xml:space="preserve"> emotional, psychological, spiritual, </w:t>
      </w:r>
      <w:r w:rsidR="006C2DA0">
        <w:t xml:space="preserve">and </w:t>
      </w:r>
      <w:r w:rsidRPr="004B5B22">
        <w:t>even physical damage</w:t>
      </w:r>
      <w:r>
        <w:t xml:space="preserve"> to the vessel</w:t>
      </w:r>
      <w:r w:rsidR="006C2DA0">
        <w:t xml:space="preserve">, which undermines development and </w:t>
      </w:r>
      <w:r w:rsidR="00043088">
        <w:t>y</w:t>
      </w:r>
      <w:r w:rsidR="006C2DA0">
        <w:t xml:space="preserve">our </w:t>
      </w:r>
      <w:r w:rsidR="00043088">
        <w:t>ability to connect. Remind yourself</w:t>
      </w:r>
      <w:r w:rsidR="0035065D">
        <w:rPr>
          <w:noProof/>
        </w:rPr>
        <w:t>;</w:t>
      </w:r>
      <w:r w:rsidR="00043088" w:rsidRPr="0035065D">
        <w:rPr>
          <w:noProof/>
        </w:rPr>
        <w:t xml:space="preserve"> t</w:t>
      </w:r>
      <w:r w:rsidR="006C2DA0" w:rsidRPr="0035065D">
        <w:rPr>
          <w:noProof/>
        </w:rPr>
        <w:t>he</w:t>
      </w:r>
      <w:r w:rsidR="006C2DA0" w:rsidRPr="004B5B22">
        <w:t xml:space="preserve"> human body is a sensitive instrument of </w:t>
      </w:r>
      <w:r w:rsidR="006C2DA0">
        <w:t>C</w:t>
      </w:r>
      <w:r w:rsidR="006C2DA0" w:rsidRPr="004B5B22">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6E0FFF">
        <w:t xml:space="preserve"> (</w:t>
      </w:r>
      <w:r w:rsidR="006E0FFF" w:rsidRPr="006E0FFF">
        <w:rPr>
          <w:b/>
          <w:bCs/>
        </w:rPr>
        <w:t>Star</w:t>
      </w:r>
      <w:r w:rsidR="006E0FFF">
        <w:t>)</w:t>
      </w:r>
      <w:r w:rsidR="006C2DA0" w:rsidRPr="004B5B22">
        <w:t xml:space="preserve">. You wouldn't go around smashing glass beakers </w:t>
      </w:r>
      <w:r w:rsidR="006C2DA0">
        <w:t xml:space="preserve">around </w:t>
      </w:r>
      <w:r w:rsidR="006C2DA0" w:rsidRPr="004B5B22">
        <w:t>in a lab</w:t>
      </w:r>
      <w:r w:rsidR="006C2DA0">
        <w:t>. W</w:t>
      </w:r>
      <w:r w:rsidR="006C2DA0" w:rsidRPr="004B5B22">
        <w:t xml:space="preserve">hy </w:t>
      </w:r>
      <w:r w:rsidR="006C2DA0">
        <w:t xml:space="preserve">smash your </w:t>
      </w:r>
      <w:r w:rsidR="006C2DA0" w:rsidRPr="004B5B22">
        <w:t>body</w:t>
      </w:r>
      <w:r w:rsidR="006C2DA0">
        <w:t>/mind</w:t>
      </w:r>
      <w:r w:rsidR="00043088">
        <w:t xml:space="preserve"> </w:t>
      </w:r>
      <w:r w:rsidR="00043088" w:rsidRPr="0035065D">
        <w:rPr>
          <w:noProof/>
        </w:rPr>
        <w:t>around</w:t>
      </w:r>
      <w:r w:rsidR="0035065D">
        <w:t xml:space="preserve">? Why </w:t>
      </w:r>
      <w:r w:rsidR="006C2DA0">
        <w:t xml:space="preserve">allow </w:t>
      </w:r>
      <w:r w:rsidR="006C2DA0" w:rsidRPr="004B5B22">
        <w:t>conditions of chronic assault</w:t>
      </w:r>
      <w:r w:rsidR="006C2DA0">
        <w:t xml:space="preserve"> </w:t>
      </w:r>
      <w:r w:rsidR="00043088">
        <w:t>and abuse</w:t>
      </w:r>
      <w:r w:rsidR="006C2DA0" w:rsidRPr="004B5B22">
        <w:t xml:space="preserve">? </w:t>
      </w:r>
      <w:r w:rsidR="0035065D">
        <w:t xml:space="preserve">There is no victory to be found in the domination of others. </w:t>
      </w:r>
      <w:r w:rsidR="006C2DA0">
        <w:t xml:space="preserve">Reject all notions that violence and abuse make you stronger. </w:t>
      </w:r>
    </w:p>
    <w:p w:rsidR="00504780" w:rsidRPr="00C5078D" w:rsidRDefault="00EF2B1E" w:rsidP="00F93E25">
      <w:pPr>
        <w:pStyle w:val="Heading2"/>
      </w:pPr>
      <w:r>
        <w:t xml:space="preserve">Book of Keys </w:t>
      </w:r>
    </w:p>
    <w:p w:rsidR="00B24CE3" w:rsidRDefault="008A13B8" w:rsidP="004E6F22">
      <w:pPr>
        <w:rPr>
          <w:rFonts w:eastAsia="Times New Roman"/>
        </w:rPr>
      </w:pPr>
      <w:r w:rsidRPr="00C5078D">
        <w:rPr>
          <w:rFonts w:eastAsia="Times New Roman"/>
        </w:rPr>
        <w:t xml:space="preserve">The </w:t>
      </w:r>
      <w:r w:rsidRPr="00592F6A">
        <w:rPr>
          <w:rFonts w:eastAsia="Times New Roman"/>
          <w:i/>
          <w:iCs/>
        </w:rPr>
        <w:t>Book of Keys</w:t>
      </w:r>
      <w:r w:rsidRPr="00C5078D">
        <w:rPr>
          <w:rFonts w:eastAsia="Times New Roman"/>
        </w:rPr>
        <w:t xml:space="preserve"> </w:t>
      </w:r>
      <w:r w:rsidR="003C2E2B">
        <w:rPr>
          <w:rFonts w:eastAsia="Times New Roman"/>
        </w:rPr>
        <w:t xml:space="preserve">reminds you of your Divine </w:t>
      </w:r>
      <w:r w:rsidR="003C2E2B" w:rsidRPr="004622E2">
        <w:rPr>
          <w:rFonts w:eastAsia="Times New Roman"/>
          <w:noProof/>
        </w:rPr>
        <w:t>Light,</w:t>
      </w:r>
      <w:r w:rsidR="003C2E2B">
        <w:rPr>
          <w:rFonts w:eastAsia="Times New Roman"/>
        </w:rPr>
        <w:t xml:space="preserve"> and refers you forward to chakra/</w:t>
      </w:r>
      <w:r w:rsidR="00DB5996">
        <w:rPr>
          <w:rFonts w:eastAsia="Times New Roman"/>
          <w:noProof/>
        </w:rPr>
        <w:t>k</w:t>
      </w:r>
      <w:r w:rsidRPr="00C5078D">
        <w:rPr>
          <w:rFonts w:eastAsia="Times New Roman"/>
        </w:rPr>
        <w:t xml:space="preserve">undalini </w:t>
      </w:r>
      <w:r w:rsidR="00DB5996">
        <w:rPr>
          <w:rFonts w:eastAsia="Times New Roman"/>
        </w:rPr>
        <w:t>activation</w:t>
      </w:r>
      <w:r w:rsidR="003C2E2B">
        <w:rPr>
          <w:rFonts w:eastAsia="Times New Roman"/>
        </w:rPr>
        <w:t xml:space="preserve">. The Book of Keys poetry </w:t>
      </w:r>
      <w:r w:rsidR="00DB5996">
        <w:rPr>
          <w:rFonts w:eastAsia="Times New Roman"/>
        </w:rPr>
        <w:t xml:space="preserve">reminds you that </w:t>
      </w:r>
      <w:r w:rsidR="00DB5996" w:rsidRPr="006E0FFF">
        <w:rPr>
          <w:rFonts w:eastAsia="Times New Roman"/>
          <w:b/>
          <w:bCs/>
        </w:rPr>
        <w:t>activation</w:t>
      </w:r>
      <w:r w:rsidR="003C2E2B">
        <w:rPr>
          <w:rFonts w:eastAsia="Times New Roman"/>
        </w:rPr>
        <w:t xml:space="preserve">, </w:t>
      </w:r>
      <w:r w:rsidR="003C2E2B" w:rsidRPr="006E0FFF">
        <w:rPr>
          <w:rFonts w:eastAsia="Times New Roman"/>
          <w:b/>
          <w:bCs/>
        </w:rPr>
        <w:t>ascension</w:t>
      </w:r>
      <w:r w:rsidR="003C2E2B">
        <w:rPr>
          <w:rFonts w:eastAsia="Times New Roman"/>
        </w:rPr>
        <w:t xml:space="preserve"> (i.e. </w:t>
      </w:r>
      <w:r w:rsidR="003C2E2B" w:rsidRPr="003C2E2B">
        <w:rPr>
          <w:rFonts w:eastAsia="Times New Roman"/>
          <w:b/>
          <w:bCs/>
        </w:rPr>
        <w:t>connection</w:t>
      </w:r>
      <w:r w:rsidR="003C2E2B">
        <w:rPr>
          <w:rFonts w:eastAsia="Times New Roman"/>
        </w:rPr>
        <w:t>), and</w:t>
      </w:r>
      <w:r w:rsidR="00DB5996">
        <w:rPr>
          <w:rFonts w:eastAsia="Times New Roman"/>
        </w:rPr>
        <w:t xml:space="preserve"> </w:t>
      </w:r>
      <w:r w:rsidR="00DB5996" w:rsidRPr="006E0FFF">
        <w:rPr>
          <w:rFonts w:eastAsia="Times New Roman"/>
          <w:b/>
          <w:bCs/>
        </w:rPr>
        <w:t>graduation</w:t>
      </w:r>
      <w:r w:rsidR="003C2E2B">
        <w:rPr>
          <w:rFonts w:eastAsia="Times New Roman"/>
        </w:rPr>
        <w:t xml:space="preserve"> are </w:t>
      </w:r>
      <w:r w:rsidR="00DB5996">
        <w:rPr>
          <w:rFonts w:eastAsia="Times New Roman"/>
        </w:rPr>
        <w:t xml:space="preserve">the </w:t>
      </w:r>
      <w:r w:rsidR="003C2E2B">
        <w:rPr>
          <w:rFonts w:eastAsia="Times New Roman"/>
        </w:rPr>
        <w:t xml:space="preserve">ultimate </w:t>
      </w:r>
      <w:r w:rsidR="00592F6A">
        <w:rPr>
          <w:rFonts w:eastAsia="Times New Roman"/>
        </w:rPr>
        <w:t xml:space="preserve">human </w:t>
      </w:r>
      <w:r w:rsidR="00DB5996">
        <w:rPr>
          <w:rFonts w:eastAsia="Times New Roman"/>
        </w:rPr>
        <w:t>goal</w:t>
      </w:r>
      <w:r w:rsidR="003C2E2B">
        <w:rPr>
          <w:rFonts w:eastAsia="Times New Roman"/>
        </w:rPr>
        <w:t>s</w:t>
      </w:r>
      <w:r w:rsidR="00DB5996">
        <w:rPr>
          <w:rFonts w:eastAsia="Times New Roman"/>
        </w:rPr>
        <w:t xml:space="preserve">. </w:t>
      </w:r>
    </w:p>
    <w:p w:rsidR="004E6F22" w:rsidRDefault="00B24CE3" w:rsidP="004E6F22">
      <w:pPr>
        <w:rPr>
          <w:rFonts w:eastAsia="Times New Roman"/>
        </w:rPr>
      </w:pPr>
      <w:r>
        <w:rPr>
          <w:rFonts w:eastAsia="Times New Roman"/>
        </w:rPr>
        <w:t xml:space="preserve">Notice </w:t>
      </w:r>
      <w:r w:rsidR="00DB5996">
        <w:rPr>
          <w:rFonts w:eastAsia="Times New Roman"/>
        </w:rPr>
        <w:t xml:space="preserve">kundalini </w:t>
      </w:r>
      <w:r w:rsidR="008A13B8" w:rsidRPr="00C5078D">
        <w:rPr>
          <w:rFonts w:eastAsia="Times New Roman"/>
        </w:rPr>
        <w:t>represented in the</w:t>
      </w:r>
      <w:r w:rsidR="00465F79">
        <w:rPr>
          <w:rFonts w:eastAsia="Times New Roman"/>
        </w:rPr>
        <w:t xml:space="preserve"> new energy</w:t>
      </w:r>
      <w:r w:rsidR="008A13B8" w:rsidRPr="00C5078D">
        <w:rPr>
          <w:rFonts w:eastAsia="Times New Roman"/>
        </w:rPr>
        <w:t xml:space="preserve"> imagery</w:t>
      </w:r>
      <w:r>
        <w:rPr>
          <w:rFonts w:eastAsia="Times New Roman"/>
        </w:rPr>
        <w:t xml:space="preserve">. Notice the </w:t>
      </w:r>
      <w:r w:rsidR="008A13B8" w:rsidRPr="00C5078D">
        <w:rPr>
          <w:rFonts w:eastAsia="Times New Roman"/>
        </w:rPr>
        <w:t xml:space="preserve">powerful energies surrounding </w:t>
      </w:r>
      <w:r>
        <w:rPr>
          <w:rFonts w:eastAsia="Times New Roman"/>
        </w:rPr>
        <w:t xml:space="preserve">and propelling </w:t>
      </w:r>
      <w:r w:rsidR="008A13B8" w:rsidRPr="00C5078D">
        <w:rPr>
          <w:rFonts w:eastAsia="Times New Roman"/>
        </w:rPr>
        <w:t>the figure</w:t>
      </w:r>
      <w:r>
        <w:rPr>
          <w:rFonts w:eastAsia="Times New Roman"/>
        </w:rPr>
        <w:t>. Notice the “</w:t>
      </w:r>
      <w:r w:rsidR="008A13B8" w:rsidRPr="00C5078D">
        <w:rPr>
          <w:rFonts w:eastAsia="Times New Roman"/>
        </w:rPr>
        <w:t>activated</w:t>
      </w:r>
      <w:r>
        <w:rPr>
          <w:rFonts w:eastAsia="Times New Roman"/>
        </w:rPr>
        <w:t>”</w:t>
      </w:r>
      <w:r w:rsidR="008A13B8" w:rsidRPr="00C5078D">
        <w:rPr>
          <w:rFonts w:eastAsia="Times New Roman"/>
        </w:rPr>
        <w:t xml:space="preserve"> DNA spiral </w:t>
      </w:r>
      <w:r w:rsidR="008A13B8" w:rsidRPr="00C5078D">
        <w:rPr>
          <w:rFonts w:eastAsia="Times New Roman"/>
        </w:rPr>
        <w:lastRenderedPageBreak/>
        <w:t>represented in the card.</w:t>
      </w:r>
      <w:r w:rsidR="00FB4B37" w:rsidRPr="00C5078D">
        <w:rPr>
          <w:rFonts w:eastAsia="Times New Roman"/>
        </w:rPr>
        <w:t xml:space="preserve"> </w:t>
      </w:r>
      <w:r w:rsidR="004E6F22">
        <w:rPr>
          <w:rFonts w:eastAsia="Times New Roman"/>
        </w:rPr>
        <w:t xml:space="preserve">Understand, </w:t>
      </w:r>
      <w:r w:rsidR="00E3294D">
        <w:rPr>
          <w:rFonts w:eastAsia="Times New Roman"/>
        </w:rPr>
        <w:t xml:space="preserve">chakra and </w:t>
      </w:r>
      <w:r w:rsidR="004E6F22">
        <w:rPr>
          <w:rFonts w:eastAsia="Times New Roman"/>
        </w:rPr>
        <w:t xml:space="preserve">kundalini activation </w:t>
      </w:r>
      <w:r w:rsidR="00E3294D">
        <w:rPr>
          <w:rFonts w:eastAsia="Times New Roman"/>
        </w:rPr>
        <w:t xml:space="preserve">are </w:t>
      </w:r>
      <w:r w:rsidR="004E6F22">
        <w:rPr>
          <w:rFonts w:eastAsia="Times New Roman"/>
        </w:rPr>
        <w:t xml:space="preserve">not </w:t>
      </w:r>
      <w:r w:rsidR="00E3294D">
        <w:rPr>
          <w:rFonts w:eastAsia="Times New Roman"/>
        </w:rPr>
        <w:t xml:space="preserve">things </w:t>
      </w:r>
      <w:r w:rsidR="004E6F22">
        <w:rPr>
          <w:rFonts w:eastAsia="Times New Roman"/>
        </w:rPr>
        <w:t>you need to be worthy. All you have to do</w:t>
      </w:r>
      <w:r w:rsidR="005B2C36">
        <w:rPr>
          <w:rFonts w:eastAsia="Times New Roman"/>
        </w:rPr>
        <w:t xml:space="preserve"> </w:t>
      </w:r>
      <w:r>
        <w:rPr>
          <w:rFonts w:eastAsia="Times New Roman"/>
        </w:rPr>
        <w:t xml:space="preserve">is </w:t>
      </w:r>
      <w:r w:rsidR="005B2C36">
        <w:rPr>
          <w:rFonts w:eastAsia="Times New Roman"/>
        </w:rPr>
        <w:t>make sure that all the right “conditions are in place. In other words, e</w:t>
      </w:r>
      <w:r w:rsidR="00DB5996">
        <w:rPr>
          <w:rFonts w:eastAsia="Times New Roman"/>
        </w:rPr>
        <w:t xml:space="preserve">stablish </w:t>
      </w:r>
      <w:r w:rsidR="004E6F22" w:rsidRPr="0035065D">
        <w:rPr>
          <w:rFonts w:eastAsia="Times New Roman"/>
          <w:b/>
          <w:bCs/>
        </w:rPr>
        <w:t>right thought</w:t>
      </w:r>
      <w:r w:rsidR="00031A62">
        <w:rPr>
          <w:rFonts w:eastAsia="Times New Roman"/>
          <w:b/>
          <w:bCs/>
        </w:rPr>
        <w:fldChar w:fldCharType="begin"/>
      </w:r>
      <w:r w:rsidR="00031A62">
        <w:instrText xml:space="preserve"> XE "</w:instrText>
      </w:r>
      <w:r w:rsidR="00031A62" w:rsidRPr="00524CF0">
        <w:instrText>right thought</w:instrText>
      </w:r>
      <w:r w:rsidR="00031A62">
        <w:instrText xml:space="preserve">" </w:instrText>
      </w:r>
      <w:r w:rsidR="00031A62">
        <w:rPr>
          <w:rFonts w:eastAsia="Times New Roman"/>
          <w:b/>
          <w:bCs/>
        </w:rPr>
        <w:fldChar w:fldCharType="end"/>
      </w:r>
      <w:r w:rsidR="004E6F22" w:rsidRPr="00C5078D">
        <w:rPr>
          <w:rFonts w:eastAsia="Times New Roman"/>
        </w:rPr>
        <w:t xml:space="preserve">, </w:t>
      </w:r>
      <w:r w:rsidR="004E6F22" w:rsidRPr="0035065D">
        <w:rPr>
          <w:rFonts w:eastAsia="Times New Roman"/>
          <w:b/>
          <w:bCs/>
        </w:rPr>
        <w:t>right action</w:t>
      </w:r>
      <w:r w:rsidR="00031A62">
        <w:rPr>
          <w:rFonts w:eastAsia="Times New Roman"/>
          <w:b/>
          <w:bCs/>
        </w:rPr>
        <w:fldChar w:fldCharType="begin"/>
      </w:r>
      <w:r w:rsidR="00031A62">
        <w:instrText xml:space="preserve"> XE "</w:instrText>
      </w:r>
      <w:r w:rsidR="00031A62" w:rsidRPr="00524CF0">
        <w:instrText>right action</w:instrText>
      </w:r>
      <w:r w:rsidR="00031A62">
        <w:instrText xml:space="preserve">" </w:instrText>
      </w:r>
      <w:r w:rsidR="00031A62">
        <w:rPr>
          <w:rFonts w:eastAsia="Times New Roman"/>
          <w:b/>
          <w:bCs/>
        </w:rPr>
        <w:fldChar w:fldCharType="end"/>
      </w:r>
      <w:r w:rsidR="004E6F22" w:rsidRPr="00C5078D">
        <w:rPr>
          <w:rFonts w:eastAsia="Times New Roman"/>
        </w:rPr>
        <w:t xml:space="preserve">, and </w:t>
      </w:r>
      <w:r w:rsidR="004E6F22" w:rsidRPr="004622E2">
        <w:rPr>
          <w:rFonts w:eastAsia="Times New Roman"/>
          <w:b/>
          <w:bCs/>
          <w:noProof/>
        </w:rPr>
        <w:t>right</w:t>
      </w:r>
      <w:r w:rsidR="004E6F22" w:rsidRPr="0035065D">
        <w:rPr>
          <w:rFonts w:eastAsia="Times New Roman"/>
          <w:b/>
          <w:bCs/>
        </w:rPr>
        <w:t xml:space="preserve"> environment</w:t>
      </w:r>
      <w:r w:rsidR="005B2C36">
        <w:rPr>
          <w:rFonts w:eastAsia="Times New Roman"/>
        </w:rPr>
        <w:t xml:space="preserve">. As you do, use the improved conditions to </w:t>
      </w:r>
      <w:r w:rsidR="00DB5996">
        <w:rPr>
          <w:rFonts w:eastAsia="Times New Roman"/>
        </w:rPr>
        <w:t xml:space="preserve">heal, awaken, activate, </w:t>
      </w:r>
      <w:r w:rsidR="005B2C36">
        <w:rPr>
          <w:rFonts w:eastAsia="Times New Roman"/>
        </w:rPr>
        <w:t xml:space="preserve">and </w:t>
      </w:r>
      <w:r w:rsidR="00DB5996">
        <w:rPr>
          <w:rFonts w:eastAsia="Times New Roman"/>
        </w:rPr>
        <w:t>ascend</w:t>
      </w:r>
      <w:r w:rsidR="004E6F22" w:rsidRPr="00C5078D">
        <w:rPr>
          <w:rFonts w:eastAsia="Times New Roman"/>
        </w:rPr>
        <w:t xml:space="preserve">. </w:t>
      </w:r>
      <w:r w:rsidR="009E5F01">
        <w:rPr>
          <w:rFonts w:eastAsia="Times New Roman"/>
        </w:rPr>
        <w:t xml:space="preserve">Eventually, </w:t>
      </w:r>
      <w:r w:rsidR="004C6BAB">
        <w:rPr>
          <w:rFonts w:eastAsia="Times New Roman"/>
        </w:rPr>
        <w:t>you</w:t>
      </w:r>
      <w:r w:rsidR="006E0FFF">
        <w:rPr>
          <w:rFonts w:eastAsia="Times New Roman"/>
        </w:rPr>
        <w:t xml:space="preserve"> will</w:t>
      </w:r>
      <w:r w:rsidR="004C6BAB">
        <w:rPr>
          <w:rFonts w:eastAsia="Times New Roman"/>
        </w:rPr>
        <w:t xml:space="preserve"> achieve the </w:t>
      </w:r>
      <w:r w:rsidR="004C6BAB" w:rsidRPr="004C6BAB">
        <w:rPr>
          <w:rFonts w:eastAsia="Times New Roman"/>
          <w:b/>
          <w:bCs/>
        </w:rPr>
        <w:t>Triumph of Spirit</w:t>
      </w:r>
      <w:r w:rsidR="0035065D">
        <w:rPr>
          <w:rFonts w:eastAsia="Times New Roman"/>
        </w:rPr>
        <w:t xml:space="preserve"> </w:t>
      </w:r>
      <w:r w:rsidR="0035065D" w:rsidRPr="0035065D">
        <w:rPr>
          <w:rFonts w:eastAsia="Times New Roman"/>
        </w:rPr>
        <w:t>referred to here,</w:t>
      </w:r>
      <w:r w:rsidR="0035065D">
        <w:rPr>
          <w:rFonts w:eastAsia="Times New Roman"/>
          <w:b/>
          <w:bCs/>
        </w:rPr>
        <w:t xml:space="preserve"> </w:t>
      </w:r>
      <w:r w:rsidR="0035065D" w:rsidRPr="0035065D">
        <w:rPr>
          <w:rFonts w:eastAsia="Times New Roman"/>
        </w:rPr>
        <w:t>which is the glorious</w:t>
      </w:r>
      <w:r w:rsidR="0035065D">
        <w:rPr>
          <w:rFonts w:eastAsia="Times New Roman"/>
          <w:b/>
          <w:bCs/>
        </w:rPr>
        <w:t xml:space="preserve"> </w:t>
      </w:r>
      <w:r w:rsidR="0035065D">
        <w:rPr>
          <w:rFonts w:eastAsia="Times New Roman"/>
        </w:rPr>
        <w:t>Victory of Self.</w:t>
      </w:r>
      <w:r w:rsidR="004C6BAB">
        <w:rPr>
          <w:rFonts w:eastAsia="Times New Roman"/>
        </w:rPr>
        <w:t xml:space="preserve"> </w:t>
      </w:r>
    </w:p>
    <w:p w:rsidR="00504780" w:rsidRPr="00C5078D" w:rsidRDefault="000B7017" w:rsidP="00F93E25">
      <w:pPr>
        <w:pStyle w:val="Heading2"/>
      </w:pPr>
      <w:r>
        <w:t>Group Study Questions</w:t>
      </w:r>
    </w:p>
    <w:p w:rsidR="00FC7142" w:rsidRPr="00FC7142" w:rsidRDefault="000B7017" w:rsidP="00465F79">
      <w:pPr>
        <w:pStyle w:val="ListParagraph"/>
        <w:numPr>
          <w:ilvl w:val="0"/>
          <w:numId w:val="2"/>
        </w:numPr>
        <w:ind w:left="360"/>
        <w:rPr>
          <w:rFonts w:cs="Times New Roman"/>
        </w:rPr>
      </w:pPr>
      <w:r>
        <w:t xml:space="preserve">In the new </w:t>
      </w:r>
      <w:r w:rsidRPr="004622E2">
        <w:rPr>
          <w:noProof/>
        </w:rPr>
        <w:t>energy</w:t>
      </w:r>
      <w:r>
        <w:t xml:space="preserve"> this card is about </w:t>
      </w:r>
      <w:r w:rsidR="00F0166D">
        <w:t xml:space="preserve">successful, even if temporary, </w:t>
      </w:r>
      <w:r>
        <w:t>activation and connection.</w:t>
      </w:r>
      <w:r w:rsidR="00BC311C">
        <w:t xml:space="preserve">               </w:t>
      </w:r>
      <w:r w:rsidR="008A13B8" w:rsidRPr="00FC7142">
        <w:t xml:space="preserve">What are some of the things you need to do </w:t>
      </w:r>
      <w:r w:rsidR="008A13B8" w:rsidRPr="004622E2">
        <w:rPr>
          <w:noProof/>
        </w:rPr>
        <w:t>in order to</w:t>
      </w:r>
      <w:r w:rsidR="008A13B8" w:rsidRPr="00FC7142">
        <w:t xml:space="preserve"> “prepare the vessel” (</w:t>
      </w:r>
      <w:r w:rsidR="008A13B8" w:rsidRPr="00CA5ED6">
        <w:rPr>
          <w:noProof/>
        </w:rPr>
        <w:t>i.e.</w:t>
      </w:r>
      <w:r w:rsidR="008A13B8" w:rsidRPr="00FC7142">
        <w:t xml:space="preserve"> get the chariot ready) for </w:t>
      </w:r>
      <w:r w:rsidR="008A13B8" w:rsidRPr="00D12280">
        <w:rPr>
          <w:noProof/>
        </w:rPr>
        <w:t>activation</w:t>
      </w:r>
      <w:r w:rsidR="00F0166D">
        <w:rPr>
          <w:noProof/>
        </w:rPr>
        <w:t xml:space="preserve"> and connection</w:t>
      </w:r>
      <w:r w:rsidR="00D12280" w:rsidRPr="00D12280">
        <w:rPr>
          <w:noProof/>
        </w:rPr>
        <w:t>?</w:t>
      </w:r>
      <w:r w:rsidR="008A13B8" w:rsidRPr="00FC7142">
        <w:t xml:space="preserve"> </w:t>
      </w:r>
      <w:r w:rsidR="00F0166D">
        <w:t xml:space="preserve">Draw on early LP workbooks and your </w:t>
      </w:r>
      <w:r w:rsidR="00F0166D" w:rsidRPr="004622E2">
        <w:rPr>
          <w:noProof/>
        </w:rPr>
        <w:t>own</w:t>
      </w:r>
      <w:r w:rsidR="00F0166D">
        <w:t xml:space="preserve"> intuition. </w:t>
      </w:r>
      <w:r w:rsidR="008A13B8" w:rsidRPr="00FC7142">
        <w:t>Write down the things that come to your mind</w:t>
      </w:r>
      <w:r w:rsidR="006E0FFF">
        <w:t>. S</w:t>
      </w:r>
      <w:r w:rsidR="00F0166D">
        <w:t>hare</w:t>
      </w:r>
      <w:r w:rsidR="008A13B8" w:rsidRPr="00FC7142">
        <w:t xml:space="preserve">. </w:t>
      </w:r>
    </w:p>
    <w:p w:rsidR="00FC7142" w:rsidRPr="00FC7142" w:rsidRDefault="008A13B8" w:rsidP="00465F79">
      <w:pPr>
        <w:pStyle w:val="ListParagraph"/>
        <w:numPr>
          <w:ilvl w:val="0"/>
          <w:numId w:val="2"/>
        </w:numPr>
        <w:ind w:left="360"/>
        <w:rPr>
          <w:rFonts w:cs="Times New Roman"/>
        </w:rPr>
      </w:pPr>
      <w:r w:rsidRPr="00FC7142">
        <w:t xml:space="preserve">Have you ever had chakra or kundalini activations? You can recognize chakra activations by palpitations, tingling, energy flow, </w:t>
      </w:r>
      <w:r w:rsidR="00A10F8C">
        <w:t xml:space="preserve">and </w:t>
      </w:r>
      <w:r w:rsidRPr="00FC7142">
        <w:t xml:space="preserve">shivers. </w:t>
      </w:r>
      <w:r w:rsidR="00412293">
        <w:t>Recognize kundalini activations by the p</w:t>
      </w:r>
      <w:r w:rsidRPr="00FC7142">
        <w:t>owerful and expansive</w:t>
      </w:r>
      <w:r w:rsidR="00412293">
        <w:t xml:space="preserve"> energy flow</w:t>
      </w:r>
      <w:r w:rsidR="00A10F8C">
        <w:t>s</w:t>
      </w:r>
      <w:r w:rsidR="00412293">
        <w:t xml:space="preserve"> through your entire body. Th</w:t>
      </w:r>
      <w:r w:rsidRPr="00FC7142">
        <w:t xml:space="preserve">ese activations can be frightening, disturbing, and difficult to </w:t>
      </w:r>
      <w:r w:rsidRPr="004622E2">
        <w:rPr>
          <w:noProof/>
        </w:rPr>
        <w:t>ground</w:t>
      </w:r>
      <w:r w:rsidR="00A10F8C">
        <w:t>, especially</w:t>
      </w:r>
      <w:r w:rsidRPr="00FC7142">
        <w:t xml:space="preserve"> if you are unprepared</w:t>
      </w:r>
      <w:r w:rsidR="00B85449">
        <w:t xml:space="preserve"> or surrounded by toxic folk</w:t>
      </w:r>
      <w:r w:rsidRPr="00FC7142">
        <w:t xml:space="preserve">. Fear, paranoia, </w:t>
      </w:r>
      <w:r w:rsidRPr="00B53A8C">
        <w:rPr>
          <w:b/>
          <w:bCs/>
        </w:rPr>
        <w:t>egoic bloating</w:t>
      </w:r>
      <w:r w:rsidRPr="00FC7142">
        <w:t xml:space="preserve">, </w:t>
      </w:r>
      <w:r w:rsidRPr="00B53A8C">
        <w:rPr>
          <w:b/>
          <w:bCs/>
        </w:rPr>
        <w:t>egoic collapse</w:t>
      </w:r>
      <w:r w:rsidRPr="00FC7142">
        <w:t xml:space="preserve">, </w:t>
      </w:r>
      <w:r w:rsidR="00B53A8C">
        <w:t xml:space="preserve">and </w:t>
      </w:r>
      <w:r w:rsidR="00B53A8C" w:rsidRPr="00B53A8C">
        <w:rPr>
          <w:b/>
          <w:bCs/>
        </w:rPr>
        <w:t>egoic explosion</w:t>
      </w:r>
      <w:r w:rsidR="00B53A8C">
        <w:t xml:space="preserve">, and other forms of </w:t>
      </w:r>
      <w:r w:rsidR="00B53A8C" w:rsidRPr="00253BBF">
        <w:rPr>
          <w:b/>
          <w:bCs/>
        </w:rPr>
        <w:t>ego pathology</w:t>
      </w:r>
      <w:r w:rsidR="00B53A8C">
        <w:t xml:space="preserve"> </w:t>
      </w:r>
      <w:r w:rsidR="00412293">
        <w:t xml:space="preserve">may </w:t>
      </w:r>
      <w:r w:rsidRPr="00FC7142">
        <w:t xml:space="preserve">result. The negative experience can be so bad that you run away from spirituality and hide in the “normal” world. </w:t>
      </w:r>
      <w:r w:rsidR="00B85449">
        <w:t>Think back. Have you had negative activation</w:t>
      </w:r>
      <w:r w:rsidR="00A10F8C">
        <w:t xml:space="preserve"> </w:t>
      </w:r>
      <w:r w:rsidRPr="00FC7142">
        <w:t>experiences</w:t>
      </w:r>
      <w:r w:rsidR="008954AD">
        <w:t>?</w:t>
      </w:r>
      <w:r w:rsidR="00B85449">
        <w:t xml:space="preserve"> </w:t>
      </w:r>
      <w:r w:rsidR="00A10F8C">
        <w:t xml:space="preserve">Don’t feel bad. </w:t>
      </w:r>
      <w:r w:rsidR="008954AD">
        <w:t xml:space="preserve">Consider that you were simply improperly prepared. </w:t>
      </w:r>
      <w:r w:rsidR="00B85449">
        <w:t>What things would you do now to better prepare?</w:t>
      </w:r>
      <w:r w:rsidR="008954AD">
        <w:t xml:space="preserve"> Share with the group.</w:t>
      </w:r>
      <w:r w:rsidR="00A10F8C">
        <w:t xml:space="preserve"> </w:t>
      </w:r>
    </w:p>
    <w:p w:rsidR="005A0DA2" w:rsidRDefault="00E0066A" w:rsidP="0092099F">
      <w:pPr>
        <w:pStyle w:val="ListParagraph"/>
        <w:numPr>
          <w:ilvl w:val="0"/>
          <w:numId w:val="2"/>
        </w:numPr>
        <w:ind w:left="360"/>
        <w:rPr>
          <w:rFonts w:cs="Times New Roman"/>
        </w:rPr>
      </w:pPr>
      <w:r>
        <w:lastRenderedPageBreak/>
        <w:t xml:space="preserve">Do you fetishize the winners? </w:t>
      </w:r>
      <w:r w:rsidR="00E623A9">
        <w:t xml:space="preserve">Do you ignore the pain and suffering of the losers? </w:t>
      </w:r>
      <w:r w:rsidR="008A13B8" w:rsidRPr="00FC7142">
        <w:t xml:space="preserve">We live in a world that worships </w:t>
      </w:r>
      <w:r w:rsidR="005A0DA2">
        <w:t xml:space="preserve">power and </w:t>
      </w:r>
      <w:r w:rsidR="008A13B8" w:rsidRPr="00FC7142">
        <w:t>domination of others. We worship the winners</w:t>
      </w:r>
      <w:r w:rsidR="005A0DA2">
        <w:t xml:space="preserve">, the charioteers, but </w:t>
      </w:r>
      <w:r w:rsidR="005C04BB">
        <w:t xml:space="preserve">never consider </w:t>
      </w:r>
      <w:r w:rsidR="008954AD">
        <w:t xml:space="preserve">the deleterious impact </w:t>
      </w:r>
      <w:r w:rsidR="005A0DA2">
        <w:t xml:space="preserve">on the </w:t>
      </w:r>
      <w:r w:rsidR="008954AD">
        <w:t xml:space="preserve">loser. </w:t>
      </w:r>
      <w:r w:rsidR="008A13B8" w:rsidRPr="00FC7142">
        <w:t xml:space="preserve">We hide </w:t>
      </w:r>
      <w:r w:rsidR="008954AD">
        <w:t>the consequences away</w:t>
      </w:r>
      <w:r w:rsidR="005A0DA2">
        <w:t xml:space="preserve">. We tell ourselves “that’s life.” </w:t>
      </w:r>
      <w:r w:rsidR="008954AD">
        <w:t>We discourage complaint</w:t>
      </w:r>
      <w:r w:rsidR="005A0DA2">
        <w:t xml:space="preserve">. </w:t>
      </w:r>
      <w:r w:rsidR="00E623A9" w:rsidRPr="005A0DA2">
        <w:rPr>
          <w:rFonts w:cs="Times New Roman"/>
        </w:rPr>
        <w:t xml:space="preserve">Time to </w:t>
      </w:r>
      <w:r w:rsidR="008954AD" w:rsidRPr="005A0DA2">
        <w:rPr>
          <w:rFonts w:cs="Times New Roman"/>
        </w:rPr>
        <w:t xml:space="preserve">stop ignoring the consequences. </w:t>
      </w:r>
      <w:r w:rsidR="005C04BB" w:rsidRPr="005A0DA2">
        <w:rPr>
          <w:rFonts w:cs="Times New Roman"/>
        </w:rPr>
        <w:t>Time to think about the suffering</w:t>
      </w:r>
      <w:r w:rsidR="005A0DA2" w:rsidRPr="005A0DA2">
        <w:rPr>
          <w:rFonts w:cs="Times New Roman"/>
        </w:rPr>
        <w:t xml:space="preserve"> </w:t>
      </w:r>
      <w:r w:rsidR="008F23A7">
        <w:rPr>
          <w:rFonts w:cs="Times New Roman"/>
        </w:rPr>
        <w:t xml:space="preserve">we’ve </w:t>
      </w:r>
      <w:r w:rsidR="005A0DA2" w:rsidRPr="005A0DA2">
        <w:rPr>
          <w:rFonts w:cs="Times New Roman"/>
        </w:rPr>
        <w:t>caused. Time to enumerate the pains we’ve all endured</w:t>
      </w:r>
      <w:r w:rsidR="005C04BB" w:rsidRPr="005A0DA2">
        <w:rPr>
          <w:rFonts w:cs="Times New Roman"/>
        </w:rPr>
        <w:t xml:space="preserve">. </w:t>
      </w:r>
      <w:r w:rsidR="005A0DA2">
        <w:rPr>
          <w:rFonts w:cs="Times New Roman"/>
        </w:rPr>
        <w:t xml:space="preserve">If it’s tough, take a deep breath, and take your time. Remember, we’re not here to judge and condemn. We are here as </w:t>
      </w:r>
      <w:r w:rsidR="005A0DA2" w:rsidRPr="005A0DA2">
        <w:rPr>
          <w:rFonts w:cs="Times New Roman"/>
          <w:b/>
          <w:bCs/>
        </w:rPr>
        <w:t>joyful</w:t>
      </w:r>
      <w:r w:rsidR="005A0DA2">
        <w:rPr>
          <w:rFonts w:cs="Times New Roman"/>
        </w:rPr>
        <w:t xml:space="preserve"> </w:t>
      </w:r>
      <w:r w:rsidR="005A0DA2" w:rsidRPr="005A0DA2">
        <w:rPr>
          <w:rFonts w:cs="Times New Roman"/>
          <w:b/>
          <w:bCs/>
        </w:rPr>
        <w:t>masters</w:t>
      </w:r>
      <w:r w:rsidR="005A0DA2">
        <w:rPr>
          <w:rFonts w:cs="Times New Roman"/>
        </w:rPr>
        <w:t xml:space="preserve"> to heal and awaken the planet.</w:t>
      </w:r>
    </w:p>
    <w:p w:rsidR="00504780" w:rsidRDefault="006E36D2" w:rsidP="00031A62">
      <w:pPr>
        <w:pStyle w:val="Heading1"/>
      </w:pPr>
      <w:bookmarkStart w:id="9" w:name="_Toc518359607"/>
      <w:r>
        <w:lastRenderedPageBreak/>
        <w:t>Formation (formerly High Priestess)</w:t>
      </w:r>
      <w:bookmarkEnd w:id="9"/>
      <w:r>
        <w:t xml:space="preserve"> </w:t>
      </w:r>
    </w:p>
    <w:p w:rsidR="00EA22CE" w:rsidRDefault="004642FF" w:rsidP="00947759">
      <w:pPr>
        <w:rPr>
          <w:noProof/>
        </w:rPr>
      </w:pPr>
      <w:r>
        <w:rPr>
          <w:noProof/>
        </w:rPr>
        <w:t xml:space="preserve">In the new energy, this is an </w:t>
      </w:r>
      <w:r w:rsidRPr="004642FF">
        <w:rPr>
          <w:b/>
          <w:bCs/>
          <w:noProof/>
        </w:rPr>
        <w:t>activation</w:t>
      </w:r>
      <w:r>
        <w:rPr>
          <w:noProof/>
        </w:rPr>
        <w:t xml:space="preserve"> archetype. In the new energy this card, along with the </w:t>
      </w:r>
      <w:r w:rsidRPr="004642FF">
        <w:rPr>
          <w:b/>
          <w:bCs/>
          <w:noProof/>
        </w:rPr>
        <w:t>force</w:t>
      </w:r>
      <w:r>
        <w:rPr>
          <w:noProof/>
        </w:rPr>
        <w:t xml:space="preserve"> card, </w:t>
      </w:r>
      <w:r w:rsidR="00605239">
        <w:rPr>
          <w:noProof/>
        </w:rPr>
        <w:t xml:space="preserve">teaches of the </w:t>
      </w:r>
      <w:r>
        <w:rPr>
          <w:noProof/>
        </w:rPr>
        <w:t>conscious</w:t>
      </w:r>
      <w:r w:rsidR="00605239">
        <w:rPr>
          <w:noProof/>
        </w:rPr>
        <w:t xml:space="preserve">, </w:t>
      </w:r>
      <w:r>
        <w:rPr>
          <w:noProof/>
        </w:rPr>
        <w:t>proper</w:t>
      </w:r>
      <w:r w:rsidR="00605239">
        <w:rPr>
          <w:noProof/>
        </w:rPr>
        <w:t>,</w:t>
      </w:r>
      <w:r>
        <w:rPr>
          <w:noProof/>
        </w:rPr>
        <w:t xml:space="preserve"> </w:t>
      </w:r>
      <w:r w:rsidR="00EA22CE">
        <w:rPr>
          <w:noProof/>
        </w:rPr>
        <w:t xml:space="preserve">i.e. </w:t>
      </w:r>
      <w:r w:rsidR="00277C86">
        <w:rPr>
          <w:noProof/>
        </w:rPr>
        <w:t>balanced</w:t>
      </w:r>
      <w:r w:rsidR="00EA22CE">
        <w:rPr>
          <w:noProof/>
        </w:rPr>
        <w:t xml:space="preserve"> and non-violent,</w:t>
      </w:r>
      <w:r w:rsidR="00277C86">
        <w:rPr>
          <w:noProof/>
        </w:rPr>
        <w:t xml:space="preserve"> </w:t>
      </w:r>
      <w:r>
        <w:rPr>
          <w:noProof/>
        </w:rPr>
        <w:t xml:space="preserve">use of </w:t>
      </w:r>
      <w:r w:rsidR="00277C86">
        <w:rPr>
          <w:noProof/>
        </w:rPr>
        <w:t>the rainbow energies of creation</w:t>
      </w:r>
      <w:r>
        <w:rPr>
          <w:noProof/>
        </w:rPr>
        <w:t xml:space="preserve">. </w:t>
      </w:r>
    </w:p>
    <w:p w:rsidR="00947759" w:rsidRDefault="004642FF" w:rsidP="00947759">
      <w:r>
        <w:rPr>
          <w:noProof/>
        </w:rPr>
        <w:t xml:space="preserve">In the old energy, </w:t>
      </w:r>
      <w:r w:rsidR="00EA22CE">
        <w:rPr>
          <w:noProof/>
        </w:rPr>
        <w:t xml:space="preserve">High Priestess is </w:t>
      </w:r>
      <w:r w:rsidR="00277C86" w:rsidRPr="00E40215">
        <w:rPr>
          <w:noProof/>
        </w:rPr>
        <w:t xml:space="preserve">a </w:t>
      </w:r>
      <w:r w:rsidR="002530D8" w:rsidRPr="00E40215">
        <w:rPr>
          <w:b/>
          <w:bCs/>
          <w:noProof/>
        </w:rPr>
        <w:t>control</w:t>
      </w:r>
      <w:r w:rsidR="00277C86" w:rsidRPr="00830E03">
        <w:rPr>
          <w:b/>
          <w:bCs/>
          <w:noProof/>
        </w:rPr>
        <w:t xml:space="preserve"> </w:t>
      </w:r>
      <w:r w:rsidR="00EA22CE">
        <w:rPr>
          <w:b/>
          <w:bCs/>
          <w:noProof/>
        </w:rPr>
        <w:t>archetype</w:t>
      </w:r>
      <w:r w:rsidR="00277C86" w:rsidRPr="00830E03">
        <w:rPr>
          <w:b/>
          <w:bCs/>
          <w:noProof/>
        </w:rPr>
        <w:t>.</w:t>
      </w:r>
      <w:r w:rsidR="00277C86">
        <w:rPr>
          <w:noProof/>
        </w:rPr>
        <w:t xml:space="preserve"> In the old energy, this archetype represents </w:t>
      </w:r>
      <w:r w:rsidR="00586BAC">
        <w:rPr>
          <w:noProof/>
        </w:rPr>
        <w:t xml:space="preserve">the suppression of formation </w:t>
      </w:r>
      <w:r w:rsidR="00586BAC" w:rsidRPr="001D47AF">
        <w:rPr>
          <w:i/>
          <w:iCs/>
          <w:noProof/>
        </w:rPr>
        <w:t>and</w:t>
      </w:r>
      <w:r w:rsidR="00586BAC">
        <w:rPr>
          <w:noProof/>
        </w:rPr>
        <w:t xml:space="preserve"> </w:t>
      </w:r>
      <w:r w:rsidR="001D47AF">
        <w:rPr>
          <w:noProof/>
        </w:rPr>
        <w:t xml:space="preserve">the </w:t>
      </w:r>
      <w:r w:rsidR="005E408C">
        <w:rPr>
          <w:noProof/>
        </w:rPr>
        <w:t>consequent</w:t>
      </w:r>
      <w:r w:rsidR="00E504EE">
        <w:rPr>
          <w:noProof/>
        </w:rPr>
        <w:t xml:space="preserve"> and concurrent </w:t>
      </w:r>
      <w:r w:rsidR="00277C86">
        <w:rPr>
          <w:noProof/>
        </w:rPr>
        <w:t>obstacle</w:t>
      </w:r>
      <w:r w:rsidR="00FA0E90">
        <w:rPr>
          <w:noProof/>
        </w:rPr>
        <w:t>s</w:t>
      </w:r>
      <w:r w:rsidR="00277C86">
        <w:rPr>
          <w:noProof/>
        </w:rPr>
        <w:t xml:space="preserve"> to </w:t>
      </w:r>
      <w:r w:rsidR="00586BAC" w:rsidRPr="00E40215">
        <w:rPr>
          <w:noProof/>
        </w:rPr>
        <w:t>connection</w:t>
      </w:r>
      <w:r w:rsidR="001D47AF">
        <w:rPr>
          <w:noProof/>
        </w:rPr>
        <w:t xml:space="preserve"> that </w:t>
      </w:r>
      <w:r w:rsidR="001D47AF" w:rsidRPr="00E40215">
        <w:rPr>
          <w:noProof/>
        </w:rPr>
        <w:t>arise</w:t>
      </w:r>
      <w:r w:rsidR="00586BAC">
        <w:rPr>
          <w:noProof/>
        </w:rPr>
        <w:t xml:space="preserve">. </w:t>
      </w:r>
    </w:p>
    <w:p w:rsidR="00947759" w:rsidRDefault="00947759" w:rsidP="00947759">
      <w:pPr>
        <w:pStyle w:val="Heading2"/>
      </w:pPr>
      <w:r>
        <w:t>Old Energy</w:t>
      </w:r>
    </w:p>
    <w:p w:rsidR="00063F1F" w:rsidRDefault="00947759" w:rsidP="00947759">
      <w:r>
        <w:t xml:space="preserve">In the old </w:t>
      </w:r>
      <w:r w:rsidRPr="001C24DB">
        <w:rPr>
          <w:noProof/>
        </w:rPr>
        <w:t>energy</w:t>
      </w:r>
      <w:r w:rsidR="00E504EE">
        <w:rPr>
          <w:noProof/>
        </w:rPr>
        <w:t>,</w:t>
      </w:r>
      <w:r>
        <w:t xml:space="preserve"> the message </w:t>
      </w:r>
      <w:r w:rsidR="00E504EE">
        <w:t>we hear is to</w:t>
      </w:r>
      <w:r>
        <w:t xml:space="preserve"> exalt </w:t>
      </w:r>
      <w:r w:rsidR="00AD7336">
        <w:t>force (</w:t>
      </w:r>
      <w:r>
        <w:t>yang</w:t>
      </w:r>
      <w:r w:rsidR="00AD7336">
        <w:t>)</w:t>
      </w:r>
      <w:r>
        <w:t xml:space="preserve">, suppress </w:t>
      </w:r>
      <w:r w:rsidR="00AD7336">
        <w:t>formation (</w:t>
      </w:r>
      <w:r>
        <w:t>yin</w:t>
      </w:r>
      <w:r w:rsidR="00AD7336">
        <w:t xml:space="preserve">). We do this, and this throws </w:t>
      </w:r>
      <w:r>
        <w:t>energy out of balance</w:t>
      </w:r>
      <w:r w:rsidR="00AD7336">
        <w:t xml:space="preserve">. </w:t>
      </w:r>
    </w:p>
    <w:p w:rsidR="00DF3A7D" w:rsidRDefault="00947759" w:rsidP="00947759">
      <w:pPr>
        <w:rPr>
          <w:noProof/>
        </w:rPr>
      </w:pPr>
      <w:r>
        <w:t xml:space="preserve">You </w:t>
      </w:r>
      <w:r w:rsidR="008A13B8" w:rsidRPr="00C5078D">
        <w:t xml:space="preserve">can see </w:t>
      </w:r>
      <w:r w:rsidR="00AD7336">
        <w:t xml:space="preserve">the disconnection represented </w:t>
      </w:r>
      <w:r w:rsidR="008A13B8" w:rsidRPr="00C5078D">
        <w:t xml:space="preserve">clearly in the old energy </w:t>
      </w:r>
      <w:r w:rsidR="00AD7336">
        <w:t xml:space="preserve">High Priestess </w:t>
      </w:r>
      <w:r w:rsidR="008A13B8" w:rsidRPr="00C5078D">
        <w:t>card</w:t>
      </w:r>
      <w:r w:rsidR="00AD7336">
        <w:t>,</w:t>
      </w:r>
      <w:r w:rsidR="008A13B8" w:rsidRPr="00C5078D">
        <w:t xml:space="preserve"> which shows a </w:t>
      </w:r>
      <w:r w:rsidR="008A13B8" w:rsidRPr="00947759">
        <w:rPr>
          <w:iCs/>
        </w:rPr>
        <w:t>female</w:t>
      </w:r>
      <w:r w:rsidR="008A13B8" w:rsidRPr="00C5078D">
        <w:rPr>
          <w:i/>
        </w:rPr>
        <w:t xml:space="preserve"> </w:t>
      </w:r>
      <w:r w:rsidR="008A13B8" w:rsidRPr="00C5078D">
        <w:t xml:space="preserve">sitting on a block between two massive pillars in front of a veil that blocks you </w:t>
      </w:r>
      <w:r w:rsidR="00F85669">
        <w:t xml:space="preserve">from connecting to the </w:t>
      </w:r>
      <w:r w:rsidR="008A13B8" w:rsidRPr="00CF5CEA">
        <w:rPr>
          <w:iCs/>
        </w:rPr>
        <w:t>vast</w:t>
      </w:r>
      <w:r w:rsidR="008A13B8" w:rsidRPr="00C5078D">
        <w:rPr>
          <w:i/>
        </w:rPr>
        <w:t xml:space="preserve"> </w:t>
      </w:r>
      <w:r w:rsidR="008A13B8" w:rsidRPr="00947759">
        <w:rPr>
          <w:iCs/>
        </w:rPr>
        <w:t>ocean</w:t>
      </w:r>
      <w:r w:rsidR="008A13B8" w:rsidRPr="00C5078D">
        <w:rPr>
          <w:i/>
        </w:rPr>
        <w:t xml:space="preserve"> </w:t>
      </w:r>
      <w:r>
        <w:t>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w:t>
      </w:r>
      <w:r w:rsidR="008A13B8" w:rsidRPr="00C5078D">
        <w:t>behind</w:t>
      </w:r>
      <w:r>
        <w:t>!</w:t>
      </w:r>
      <w:r w:rsidR="008A13B8" w:rsidRPr="00C5078D">
        <w:t xml:space="preserve"> </w:t>
      </w:r>
      <w:r w:rsidR="008A13B8" w:rsidRPr="001C24DB">
        <w:rPr>
          <w:noProof/>
        </w:rPr>
        <w:t xml:space="preserve">On her lap is a list of </w:t>
      </w:r>
      <w:r w:rsidR="00AB3B71">
        <w:rPr>
          <w:noProof/>
        </w:rPr>
        <w:t xml:space="preserve">misdirections, </w:t>
      </w:r>
      <w:r w:rsidR="008A13B8" w:rsidRPr="001C24DB">
        <w:rPr>
          <w:iCs/>
          <w:noProof/>
        </w:rPr>
        <w:t>justifications</w:t>
      </w:r>
      <w:r w:rsidR="00AB3B71">
        <w:rPr>
          <w:iCs/>
          <w:noProof/>
        </w:rPr>
        <w:t>,</w:t>
      </w:r>
      <w:r w:rsidR="008A13B8" w:rsidRPr="00AB3B71">
        <w:rPr>
          <w:iCs/>
          <w:noProof/>
        </w:rPr>
        <w:t xml:space="preserve"> </w:t>
      </w:r>
      <w:r w:rsidR="008A13B8" w:rsidRPr="001C24DB">
        <w:rPr>
          <w:noProof/>
        </w:rPr>
        <w:t xml:space="preserve">and </w:t>
      </w:r>
      <w:r w:rsidR="008A13B8" w:rsidRPr="001C24DB">
        <w:rPr>
          <w:iCs/>
          <w:noProof/>
        </w:rPr>
        <w:t>excuses</w:t>
      </w:r>
      <w:r w:rsidR="008A13B8" w:rsidRPr="001C24DB">
        <w:rPr>
          <w:i/>
          <w:noProof/>
        </w:rPr>
        <w:t xml:space="preserve"> </w:t>
      </w:r>
      <w:r w:rsidR="008A13B8" w:rsidRPr="001C24DB">
        <w:rPr>
          <w:noProof/>
        </w:rPr>
        <w:t xml:space="preserve">(you </w:t>
      </w:r>
      <w:r w:rsidR="008A13B8" w:rsidRPr="00E40215">
        <w:rPr>
          <w:noProof/>
        </w:rPr>
        <w:t>are not chosen</w:t>
      </w:r>
      <w:r w:rsidR="008A13B8" w:rsidRPr="001C24DB">
        <w:rPr>
          <w:noProof/>
        </w:rPr>
        <w:t xml:space="preserve">, you are not worthy, you are not ready, you can't handle the truth, etc.) that she will use </w:t>
      </w:r>
      <w:r w:rsidR="00EB039E">
        <w:rPr>
          <w:noProof/>
        </w:rPr>
        <w:t xml:space="preserve">against you </w:t>
      </w:r>
      <w:r w:rsidR="008A13B8" w:rsidRPr="001C24DB">
        <w:rPr>
          <w:noProof/>
        </w:rPr>
        <w:t xml:space="preserve">should you, in that clumsy and blindfolded way of yours, stumble </w:t>
      </w:r>
      <w:r w:rsidR="00F85669">
        <w:rPr>
          <w:noProof/>
        </w:rPr>
        <w:t xml:space="preserve">towards connection. </w:t>
      </w:r>
    </w:p>
    <w:p w:rsidR="00083AB1" w:rsidRDefault="00E504EE" w:rsidP="00863943">
      <w:r>
        <w:t xml:space="preserve">The consequences of force/formation imbalance </w:t>
      </w:r>
      <w:r w:rsidRPr="00E40215">
        <w:rPr>
          <w:noProof/>
        </w:rPr>
        <w:t>is</w:t>
      </w:r>
      <w:r>
        <w:t xml:space="preserve"> disconnection. Thus, a</w:t>
      </w:r>
      <w:r w:rsidR="00863943">
        <w:t xml:space="preserve">t a deep level, this card </w:t>
      </w:r>
      <w:r w:rsidR="008A13B8" w:rsidRPr="00C5078D">
        <w:t>represents</w:t>
      </w:r>
      <w:r w:rsidR="00863943">
        <w:t xml:space="preserve"> </w:t>
      </w:r>
      <w:r w:rsidR="00C0049E">
        <w:rPr>
          <w:b/>
          <w:bCs/>
        </w:rPr>
        <w:t>The System</w:t>
      </w:r>
      <w:r w:rsidR="00863943">
        <w:rPr>
          <w:b/>
          <w:bCs/>
        </w:rPr>
        <w:t xml:space="preserve">, </w:t>
      </w:r>
      <w:r w:rsidR="00863943" w:rsidRPr="00863943">
        <w:t>which is</w:t>
      </w:r>
      <w:r w:rsidR="00863943">
        <w:rPr>
          <w:b/>
          <w:bCs/>
        </w:rPr>
        <w:t xml:space="preserve"> </w:t>
      </w:r>
      <w:r w:rsidR="00863943">
        <w:t xml:space="preserve">ultimately designed to prevent </w:t>
      </w:r>
      <w:r w:rsidR="009C324D">
        <w:t xml:space="preserve">stronger </w:t>
      </w:r>
      <w:r w:rsidR="00863943">
        <w:t xml:space="preserve">connection to </w:t>
      </w:r>
      <w:r w:rsidR="009C324D">
        <w:t>C</w:t>
      </w:r>
      <w:r w:rsidR="00863943">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863943">
        <w:t xml:space="preserve">. This card </w:t>
      </w:r>
      <w:r w:rsidR="00964736">
        <w:t>represents</w:t>
      </w:r>
      <w:r w:rsidR="00863943">
        <w:t xml:space="preserve"> </w:t>
      </w:r>
      <w:r w:rsidR="0092255B">
        <w:t xml:space="preserve">the </w:t>
      </w:r>
      <w:r w:rsidR="00AB3B71">
        <w:t xml:space="preserve">many </w:t>
      </w:r>
      <w:r w:rsidR="0092255B">
        <w:t xml:space="preserve">ways </w:t>
      </w:r>
      <w:r w:rsidR="00863943">
        <w:t xml:space="preserve">connection is </w:t>
      </w:r>
      <w:r>
        <w:t xml:space="preserve">subverted and </w:t>
      </w:r>
      <w:r w:rsidR="00AB3B71">
        <w:t>perverted</w:t>
      </w:r>
      <w:r w:rsidR="00083AB1">
        <w:t xml:space="preserve">. </w:t>
      </w:r>
    </w:p>
    <w:p w:rsidR="00C14033" w:rsidRDefault="00185FE4" w:rsidP="00863943">
      <w:r w:rsidRPr="00DF3A7D">
        <w:rPr>
          <w:i/>
          <w:iCs/>
        </w:rPr>
        <w:lastRenderedPageBreak/>
        <w:t>The</w:t>
      </w:r>
      <w:r>
        <w:t xml:space="preserve"> </w:t>
      </w:r>
      <w:r w:rsidRPr="00DF3A7D">
        <w:rPr>
          <w:i/>
          <w:iCs/>
        </w:rPr>
        <w:t>Book of Slavery</w:t>
      </w:r>
      <w:r>
        <w:t xml:space="preserve"> </w:t>
      </w:r>
      <w:r w:rsidR="00AB3B71">
        <w:t xml:space="preserve">poetry </w:t>
      </w:r>
      <w:r>
        <w:t xml:space="preserve">identifies </w:t>
      </w:r>
      <w:r w:rsidR="00E504EE">
        <w:t xml:space="preserve">messages of imbalance and the </w:t>
      </w:r>
      <w:r>
        <w:t xml:space="preserve">many </w:t>
      </w:r>
      <w:r w:rsidR="00E504EE">
        <w:t xml:space="preserve">ways </w:t>
      </w:r>
      <w:r w:rsidR="00DF3A7D">
        <w:t>connection is subverted,</w:t>
      </w:r>
      <w:r w:rsidR="00E504EE">
        <w:t xml:space="preserve"> e.g., </w:t>
      </w:r>
      <w:r>
        <w:t>binary gender</w:t>
      </w:r>
      <w:r w:rsidR="00DF3A7D">
        <w:t>,</w:t>
      </w:r>
      <w:r>
        <w:t xml:space="preserve"> </w:t>
      </w:r>
      <w:r w:rsidRPr="00E40215">
        <w:rPr>
          <w:noProof/>
        </w:rPr>
        <w:t>intimation</w:t>
      </w:r>
      <w:r>
        <w:t xml:space="preserve"> of your sinful nature, </w:t>
      </w:r>
      <w:r w:rsidRPr="00E40215">
        <w:rPr>
          <w:noProof/>
        </w:rPr>
        <w:t>imposition</w:t>
      </w:r>
      <w:r>
        <w:t xml:space="preserve"> of fear</w:t>
      </w:r>
      <w:r w:rsidR="00DF3A7D">
        <w:t>,</w:t>
      </w:r>
      <w:r>
        <w:t xml:space="preserve"> </w:t>
      </w:r>
      <w:r w:rsidR="00E504EE">
        <w:t xml:space="preserve">and </w:t>
      </w:r>
      <w:r>
        <w:t>direct assault</w:t>
      </w:r>
      <w:r w:rsidR="00C14033">
        <w:t xml:space="preserve">. Ironically, in almost all cases, we </w:t>
      </w:r>
      <w:r w:rsidR="00E504EE">
        <w:t xml:space="preserve">have learned to </w:t>
      </w:r>
      <w:r w:rsidR="00C14033">
        <w:t xml:space="preserve">apply these subversions. It is our fear and self-doubt, our acceptance of limited categorizations, our genuflection before </w:t>
      </w:r>
      <w:r w:rsidR="00AB3B71">
        <w:t xml:space="preserve">authorities and our acceptance of the imperfections they impute </w:t>
      </w:r>
      <w:r w:rsidR="00BD41A3">
        <w:t xml:space="preserve">upon us </w:t>
      </w:r>
      <w:r w:rsidR="00C14033">
        <w:t xml:space="preserve">that prevents us from slipping through the flimsy veil and connecting with </w:t>
      </w:r>
      <w:r w:rsidR="00004B40">
        <w:t xml:space="preserve">the vast ocean of </w:t>
      </w:r>
      <w:r w:rsidR="00C14033">
        <w:t xml:space="preserve">Self. </w:t>
      </w:r>
    </w:p>
    <w:p w:rsidR="00BD41A3" w:rsidRDefault="00586BAC" w:rsidP="00863943">
      <w:r w:rsidRPr="00DF3A7D">
        <w:rPr>
          <w:i/>
          <w:iCs/>
        </w:rPr>
        <w:t>T</w:t>
      </w:r>
      <w:r w:rsidR="00004B40" w:rsidRPr="00DF3A7D">
        <w:rPr>
          <w:i/>
          <w:iCs/>
        </w:rPr>
        <w:t>he Book of Power</w:t>
      </w:r>
      <w:r w:rsidR="00004B40">
        <w:t xml:space="preserve"> </w:t>
      </w:r>
      <w:r>
        <w:t xml:space="preserve">also represents limitations and obstacles, but the difference is that in the </w:t>
      </w:r>
      <w:r w:rsidR="00BD41A3">
        <w:t xml:space="preserve">Book of Power </w:t>
      </w:r>
      <w:r>
        <w:t>you are offered a way out. I</w:t>
      </w:r>
      <w:r w:rsidR="00E72BA7">
        <w:t>f</w:t>
      </w:r>
      <w:r>
        <w:t xml:space="preserve"> you submit and obey the law (represented by the scroll in the High Priestess’s hand</w:t>
      </w:r>
      <w:r w:rsidR="00E72BA7">
        <w:t>)</w:t>
      </w:r>
      <w:r>
        <w:t xml:space="preserve">, if </w:t>
      </w:r>
      <w:r w:rsidR="00E72BA7">
        <w:t xml:space="preserve">you </w:t>
      </w:r>
      <w:r w:rsidR="00004B40">
        <w:t xml:space="preserve">pass the tests, </w:t>
      </w:r>
      <w:r>
        <w:t xml:space="preserve">if you </w:t>
      </w:r>
      <w:r w:rsidR="00004B40">
        <w:t xml:space="preserve">follow the rules, </w:t>
      </w:r>
      <w:r>
        <w:t xml:space="preserve">if you </w:t>
      </w:r>
      <w:r w:rsidR="00004B40">
        <w:t xml:space="preserve">“lay down your mind” and submit, </w:t>
      </w:r>
      <w:r>
        <w:t xml:space="preserve">the veil will be lifted </w:t>
      </w:r>
      <w:r w:rsidRPr="00E40215">
        <w:rPr>
          <w:noProof/>
        </w:rPr>
        <w:t>and</w:t>
      </w:r>
      <w:r>
        <w:t xml:space="preserve"> </w:t>
      </w:r>
      <w:r w:rsidR="00004B40">
        <w:t xml:space="preserve">you will be allowed access to the secrets inside. </w:t>
      </w:r>
      <w:r>
        <w:t xml:space="preserve">But you must submit. </w:t>
      </w:r>
      <w:r w:rsidR="00BD41A3">
        <w:t xml:space="preserve">Bow before your superiors. </w:t>
      </w:r>
      <w:r>
        <w:t xml:space="preserve">Keep the foul </w:t>
      </w:r>
      <w:r w:rsidRPr="00E40215">
        <w:rPr>
          <w:noProof/>
        </w:rPr>
        <w:t>and</w:t>
      </w:r>
      <w:r>
        <w:t xml:space="preserve"> weak female/yin suppressed, </w:t>
      </w:r>
    </w:p>
    <w:p w:rsidR="00004B40" w:rsidRDefault="00BD41A3" w:rsidP="00863943">
      <w:r>
        <w:t xml:space="preserve">Victims of power </w:t>
      </w:r>
      <w:r w:rsidR="00586BAC">
        <w:t xml:space="preserve">should know, </w:t>
      </w:r>
      <w:r w:rsidR="00DF2A13">
        <w:t xml:space="preserve">the secrets on offer are ossified, venal, and corrupt and in no way represent a true </w:t>
      </w:r>
      <w:r>
        <w:t xml:space="preserve">path towards </w:t>
      </w:r>
      <w:r w:rsidR="00DF2A13">
        <w:t>connection</w:t>
      </w:r>
      <w:r>
        <w:t xml:space="preserve"> with Highest Self</w:t>
      </w:r>
      <w:r w:rsidR="00DF2A13">
        <w:t xml:space="preserve">. </w:t>
      </w:r>
      <w:r w:rsidRPr="00E40215">
        <w:rPr>
          <w:noProof/>
        </w:rPr>
        <w:t>To divert and distract from the spiritual impotence on sale</w:t>
      </w:r>
      <w:r>
        <w:t xml:space="preserve">, </w:t>
      </w:r>
      <w:r w:rsidR="00AE34BA">
        <w:t>empty dopamine trinkets</w:t>
      </w:r>
      <w:r w:rsidR="00586BAC">
        <w:t xml:space="preserve"> </w:t>
      </w:r>
      <w:r w:rsidR="00E40215">
        <w:t xml:space="preserve">that </w:t>
      </w:r>
      <w:r w:rsidR="00586BAC">
        <w:t xml:space="preserve">soothe </w:t>
      </w:r>
      <w:r w:rsidRPr="00E40215">
        <w:rPr>
          <w:noProof/>
        </w:rPr>
        <w:t>and</w:t>
      </w:r>
      <w:r>
        <w:t xml:space="preserve"> addict </w:t>
      </w:r>
      <w:r w:rsidRPr="00E40215">
        <w:rPr>
          <w:noProof/>
        </w:rPr>
        <w:t>are provided</w:t>
      </w:r>
      <w:r>
        <w:t xml:space="preserve"> instead.</w:t>
      </w:r>
      <w:r w:rsidR="00586BAC">
        <w:t xml:space="preserve"> </w:t>
      </w:r>
    </w:p>
    <w:p w:rsidR="00E63F51" w:rsidRDefault="00E63F51" w:rsidP="00E63F51">
      <w:pPr>
        <w:pStyle w:val="Heading2"/>
      </w:pPr>
      <w:r>
        <w:t>Getting into the New Energy</w:t>
      </w:r>
    </w:p>
    <w:p w:rsidR="00BD41A3" w:rsidRDefault="00BD41A3" w:rsidP="00BD41A3">
      <w:r>
        <w:t xml:space="preserve">When you look at the old energy High Priestess image, the veil seems flimsy, and it is. The veil is only as sturdy as the thoughts that make it up, and thoughts can be very easy to reprogram and dismiss, </w:t>
      </w:r>
      <w:r w:rsidR="00063F1F">
        <w:t xml:space="preserve">especially when you have solid ideas to replace them with, </w:t>
      </w:r>
      <w:r w:rsidR="00063F1F" w:rsidRPr="00063F1F">
        <w:rPr>
          <w:i/>
          <w:iCs/>
        </w:rPr>
        <w:t>and</w:t>
      </w:r>
      <w:r w:rsidR="00063F1F">
        <w:t xml:space="preserve"> </w:t>
      </w:r>
      <w:r w:rsidR="00063F1F">
        <w:lastRenderedPageBreak/>
        <w:t xml:space="preserve">especially </w:t>
      </w:r>
      <w:r>
        <w:t>when you believe you have the power to do so.</w:t>
      </w:r>
      <w:r w:rsidR="00063F1F">
        <w:t xml:space="preserve"> Thus, to dismiss, get some new ideas and replace the old energy thoughts. In other words, study the TOSAS archetype system and use the archetypes to reprogram your mind. </w:t>
      </w:r>
    </w:p>
    <w:p w:rsidR="00063F1F" w:rsidRDefault="00063F1F" w:rsidP="00063F1F">
      <w:r>
        <w:t xml:space="preserve">As regards the archetype of force and formation, force gives us the power and the energetic drive to exist and create in the </w:t>
      </w:r>
      <w:r w:rsidRPr="00830E03">
        <w:rPr>
          <w:b/>
          <w:bCs/>
        </w:rPr>
        <w:t>world</w:t>
      </w:r>
      <w:r>
        <w:t xml:space="preserve"> while formation gives us the insight, wisdom, and guidance to steer energies in an aligned direction. </w:t>
      </w:r>
    </w:p>
    <w:p w:rsidR="00063F1F" w:rsidRDefault="00063F1F" w:rsidP="00063F1F">
      <w:r>
        <w:t xml:space="preserve">Although using energies out of balance can be useful for a time (i.e. as an evolutionary accelerant), ultimately imbalance leads either to stagnation or debacle. </w:t>
      </w:r>
      <w:r w:rsidR="002907B3" w:rsidRPr="002907B3">
        <w:rPr>
          <w:i/>
          <w:iCs/>
        </w:rPr>
        <w:t>Suppression of formation</w:t>
      </w:r>
      <w:r w:rsidR="002907B3">
        <w:t xml:space="preserve"> allows </w:t>
      </w:r>
      <w:r w:rsidR="002907B3" w:rsidRPr="008149F8">
        <w:rPr>
          <w:noProof/>
        </w:rPr>
        <w:t>force</w:t>
      </w:r>
      <w:r w:rsidR="002907B3">
        <w:t xml:space="preserve"> to drive forward harder, without the mitigating, moderating, and guiding influence of formation. </w:t>
      </w:r>
    </w:p>
    <w:p w:rsidR="00C779BC" w:rsidRDefault="002907B3" w:rsidP="00063F1F">
      <w:r>
        <w:t xml:space="preserve">When force drives </w:t>
      </w:r>
      <w:r w:rsidR="00063F1F">
        <w:t xml:space="preserve">with </w:t>
      </w:r>
      <w:r w:rsidR="00063F1F" w:rsidRPr="008149F8">
        <w:rPr>
          <w:noProof/>
        </w:rPr>
        <w:t>diminished</w:t>
      </w:r>
      <w:r w:rsidR="00063F1F">
        <w:t xml:space="preserve"> </w:t>
      </w:r>
      <w:r>
        <w:t xml:space="preserve">formation, more can </w:t>
      </w:r>
      <w:r w:rsidRPr="008149F8">
        <w:rPr>
          <w:noProof/>
        </w:rPr>
        <w:t>be accomplished</w:t>
      </w:r>
      <w:r>
        <w:t xml:space="preserve"> </w:t>
      </w:r>
      <w:r w:rsidR="007E4EC5">
        <w:t xml:space="preserve">on the </w:t>
      </w:r>
      <w:r w:rsidR="007E4EC5" w:rsidRPr="007E4EC5">
        <w:rPr>
          <w:b/>
          <w:bCs/>
        </w:rPr>
        <w:t>world</w:t>
      </w:r>
      <w:r w:rsidR="007E4EC5">
        <w:t xml:space="preserve"> </w:t>
      </w:r>
      <w:r>
        <w:t xml:space="preserve">in a shorter </w:t>
      </w:r>
      <w:r w:rsidRPr="00E40215">
        <w:rPr>
          <w:noProof/>
        </w:rPr>
        <w:t>period</w:t>
      </w:r>
      <w:r w:rsidR="00F16E2A">
        <w:t>.</w:t>
      </w:r>
      <w:r w:rsidR="007C714C">
        <w:t xml:space="preserve"> </w:t>
      </w:r>
      <w:r w:rsidR="0085010D">
        <w:t xml:space="preserve">Barriers </w:t>
      </w:r>
      <w:r w:rsidR="0085010D" w:rsidRPr="008149F8">
        <w:rPr>
          <w:noProof/>
        </w:rPr>
        <w:t>are powered</w:t>
      </w:r>
      <w:r w:rsidR="0085010D">
        <w:t xml:space="preserve"> through</w:t>
      </w:r>
      <w:r w:rsidR="00063F1F">
        <w:t>, th</w:t>
      </w:r>
      <w:r w:rsidR="007C714C">
        <w:t xml:space="preserve">e </w:t>
      </w:r>
      <w:r w:rsidR="007C714C" w:rsidRPr="008149F8">
        <w:rPr>
          <w:b/>
          <w:bCs/>
        </w:rPr>
        <w:t>Great Work</w:t>
      </w:r>
      <w:r w:rsidR="007C714C">
        <w:t xml:space="preserve"> advances</w:t>
      </w:r>
      <w:r w:rsidR="00063F1F">
        <w:t>, and e</w:t>
      </w:r>
      <w:r w:rsidR="007C714C">
        <w:t xml:space="preserve">volution progresses apace. </w:t>
      </w:r>
      <w:r w:rsidR="007E4EC5">
        <w:t xml:space="preserve">However, when force dominates a weakened formation, </w:t>
      </w:r>
      <w:r w:rsidR="00F16E2A" w:rsidRPr="008149F8">
        <w:rPr>
          <w:noProof/>
        </w:rPr>
        <w:t>greater</w:t>
      </w:r>
      <w:r w:rsidR="00F16E2A">
        <w:t xml:space="preserve"> </w:t>
      </w:r>
      <w:r w:rsidR="007E4EC5">
        <w:t xml:space="preserve">creative </w:t>
      </w:r>
      <w:r>
        <w:t>risk</w:t>
      </w:r>
      <w:r w:rsidR="00F16E2A">
        <w:t xml:space="preserve"> is </w:t>
      </w:r>
      <w:r>
        <w:t>involved</w:t>
      </w:r>
      <w:r w:rsidR="007E4EC5">
        <w:t xml:space="preserve">, mistakes are likely to be made, the foundations </w:t>
      </w:r>
      <w:r w:rsidR="00991446">
        <w:t xml:space="preserve">become </w:t>
      </w:r>
      <w:r w:rsidR="007E4EC5">
        <w:t>rickety</w:t>
      </w:r>
      <w:r w:rsidR="00063F1F">
        <w:t xml:space="preserve">, </w:t>
      </w:r>
      <w:r w:rsidR="00C0049E">
        <w:t>the System</w:t>
      </w:r>
      <w:r w:rsidR="00063F1F">
        <w:t xml:space="preserve"> structures crumble, and debacle </w:t>
      </w:r>
      <w:r w:rsidR="00E40215">
        <w:t xml:space="preserve">inevitably </w:t>
      </w:r>
      <w:r w:rsidR="00063F1F">
        <w:t xml:space="preserve">ensues. </w:t>
      </w:r>
      <w:r w:rsidR="00D836B6">
        <w:t>If the structure crumbles</w:t>
      </w:r>
      <w:r w:rsidR="00063F1F">
        <w:t xml:space="preserve"> and debacle </w:t>
      </w:r>
      <w:r w:rsidR="000B2974">
        <w:t>ensues</w:t>
      </w:r>
      <w:r w:rsidR="00D836B6">
        <w:t xml:space="preserve">, you have to start back </w:t>
      </w:r>
      <w:r w:rsidR="004C2C5A">
        <w:t xml:space="preserve">close to </w:t>
      </w:r>
      <w:r w:rsidR="00D836B6">
        <w:t>the beginning</w:t>
      </w:r>
      <w:r w:rsidR="00221D03">
        <w:t xml:space="preserve">. Nobody </w:t>
      </w:r>
      <w:r w:rsidR="00991446">
        <w:t>want</w:t>
      </w:r>
      <w:r w:rsidR="003817B3">
        <w:t>s</w:t>
      </w:r>
      <w:r w:rsidR="00991446">
        <w:t xml:space="preserve"> that</w:t>
      </w:r>
      <w:r w:rsidR="00E40215">
        <w:t>, so there is a definite time limit</w:t>
      </w:r>
      <w:r w:rsidR="008149F8">
        <w:t xml:space="preserve"> involved</w:t>
      </w:r>
      <w:r w:rsidR="00D836B6">
        <w:t>.</w:t>
      </w:r>
    </w:p>
    <w:p w:rsidR="00504780" w:rsidRDefault="00F93E25" w:rsidP="006C67D2">
      <w:pPr>
        <w:pStyle w:val="Heading2"/>
      </w:pPr>
      <w:r>
        <w:t>Dismissal</w:t>
      </w:r>
    </w:p>
    <w:p w:rsidR="007D2A12" w:rsidRDefault="007D2A12" w:rsidP="007D2A12">
      <w:r>
        <w:t xml:space="preserve">In the new energies, as clearly indicated in the new energy imagery which shows balanced and equal energy flow, force and formation work in balance, together. To achieve this balance, </w:t>
      </w:r>
    </w:p>
    <w:p w:rsidR="002433D8" w:rsidRDefault="007D2A12" w:rsidP="007D2A12">
      <w:pPr>
        <w:pStyle w:val="ListParagraph"/>
        <w:numPr>
          <w:ilvl w:val="0"/>
          <w:numId w:val="51"/>
        </w:numPr>
        <w:ind w:left="360"/>
      </w:pPr>
      <w:r>
        <w:lastRenderedPageBreak/>
        <w:t>Replace thoughts of binary gender. Allow for the rainbow spectrum.</w:t>
      </w:r>
      <w:r w:rsidR="00BC311C">
        <w:t xml:space="preserve"> </w:t>
      </w:r>
      <w:r w:rsidR="002433D8">
        <w:t xml:space="preserve">Watch for attempts to throw you out of balance. Homophobia, suppression of the female energies, exaltation of overpowering and bullying male energies, </w:t>
      </w:r>
      <w:r w:rsidR="00D836B6">
        <w:t xml:space="preserve">the imposition of simple </w:t>
      </w:r>
      <w:r>
        <w:t xml:space="preserve">gender </w:t>
      </w:r>
      <w:r w:rsidR="00273017">
        <w:t xml:space="preserve">binaries, </w:t>
      </w:r>
      <w:r w:rsidR="002433D8">
        <w:t xml:space="preserve">all go towards encouraging energy </w:t>
      </w:r>
      <w:r w:rsidR="00273017">
        <w:t>suppression</w:t>
      </w:r>
      <w:r>
        <w:t xml:space="preserve"> of formative energies and imbalance</w:t>
      </w:r>
      <w:r w:rsidR="002433D8">
        <w:t xml:space="preserve">. Reject all efforts to throw energy out of balance. Accept, as depicted on the </w:t>
      </w:r>
      <w:r w:rsidR="002433D8" w:rsidRPr="00473A26">
        <w:rPr>
          <w:b/>
          <w:bCs/>
        </w:rPr>
        <w:t>world</w:t>
      </w:r>
      <w:r w:rsidR="002433D8">
        <w:t xml:space="preserve"> and </w:t>
      </w:r>
      <w:r w:rsidR="002433D8" w:rsidRPr="00473A26">
        <w:rPr>
          <w:b/>
          <w:bCs/>
        </w:rPr>
        <w:t>graduation</w:t>
      </w:r>
      <w:r w:rsidR="002433D8">
        <w:t xml:space="preserve"> cards, the rainbow spectrum of energy/humanity. </w:t>
      </w:r>
    </w:p>
    <w:p w:rsidR="006C67D2" w:rsidRDefault="00D836B6" w:rsidP="007A645E">
      <w:pPr>
        <w:pStyle w:val="ListParagraph"/>
        <w:numPr>
          <w:ilvl w:val="0"/>
          <w:numId w:val="14"/>
        </w:numPr>
      </w:pPr>
      <w:r>
        <w:t>Understand, out of balance force, as useful it might be as a creative accelerant, also causes disconnection. The High Priestess obscure</w:t>
      </w:r>
      <w:r w:rsidR="00A3606F">
        <w:t>s</w:t>
      </w:r>
      <w:r>
        <w:t xml:space="preserve"> the reason for this </w:t>
      </w:r>
      <w:r w:rsidR="00A3606F">
        <w:t>disconnection with lie, excuse, and justification—s</w:t>
      </w:r>
      <w:r w:rsidR="008A13B8" w:rsidRPr="00C5078D">
        <w:t>o watch out for lies, excuses, and justification</w:t>
      </w:r>
      <w:r w:rsidR="00E12D38">
        <w:t>, particularly as they</w:t>
      </w:r>
      <w:r w:rsidR="002A4FC2">
        <w:t xml:space="preserve"> relate to your identity, </w:t>
      </w:r>
      <w:r w:rsidR="002A4FC2" w:rsidRPr="00A3606F">
        <w:rPr>
          <w:b/>
          <w:bCs/>
        </w:rPr>
        <w:t>power</w:t>
      </w:r>
      <w:r w:rsidR="002A4FC2">
        <w:t xml:space="preserve">, </w:t>
      </w:r>
      <w:r w:rsidR="00E12D38">
        <w:t xml:space="preserve">and </w:t>
      </w:r>
      <w:r w:rsidR="002A4FC2">
        <w:t xml:space="preserve">the ability you have to </w:t>
      </w:r>
      <w:r w:rsidR="005B0F5B">
        <w:t xml:space="preserve">initiate and </w:t>
      </w:r>
      <w:r w:rsidR="002A4FC2">
        <w:t xml:space="preserve">fully </w:t>
      </w:r>
      <w:r w:rsidR="002A4FC2" w:rsidRPr="00A3606F">
        <w:rPr>
          <w:b/>
          <w:bCs/>
        </w:rPr>
        <w:t>connect</w:t>
      </w:r>
      <w:r w:rsidR="002A4FC2">
        <w:t xml:space="preserve">. </w:t>
      </w:r>
      <w:r w:rsidR="008A13B8" w:rsidRPr="00C5078D">
        <w:t xml:space="preserve">Watch out when people try and tell you </w:t>
      </w:r>
      <w:r w:rsidR="00E12D38">
        <w:t>that you cannot do it</w:t>
      </w:r>
      <w:r w:rsidR="00A3606F">
        <w:t xml:space="preserve"> (you can)</w:t>
      </w:r>
      <w:r w:rsidR="00E12D38">
        <w:t>. Watch out for people who tell you not to do it</w:t>
      </w:r>
      <w:r w:rsidR="00A3606F">
        <w:t xml:space="preserve"> (you must)</w:t>
      </w:r>
      <w:r w:rsidR="00E12D38">
        <w:t xml:space="preserve">. Watch out for people that tell you </w:t>
      </w:r>
      <w:r w:rsidR="00A3606F">
        <w:t xml:space="preserve">that you </w:t>
      </w:r>
      <w:r w:rsidR="00E12D38">
        <w:t>are not yet worthy, capable, or strong</w:t>
      </w:r>
      <w:r w:rsidR="00A3606F">
        <w:t xml:space="preserve"> enough to connect (you are)</w:t>
      </w:r>
      <w:r w:rsidR="00E12D38">
        <w:t>. Watch out for people who tell you there are tests and qualifications</w:t>
      </w:r>
      <w:r w:rsidR="00A3606F">
        <w:t xml:space="preserve"> (there are none)</w:t>
      </w:r>
      <w:r w:rsidR="00E12D38">
        <w:t>.</w:t>
      </w:r>
      <w:r w:rsidR="00AE2BCB">
        <w:t xml:space="preserve"> </w:t>
      </w:r>
      <w:r w:rsidR="00E12D38">
        <w:t>Remember, y</w:t>
      </w:r>
      <w:r w:rsidR="006C67D2">
        <w:t>ou are powerless and disconnected</w:t>
      </w:r>
      <w:r w:rsidR="00A3606F">
        <w:t>,</w:t>
      </w:r>
      <w:r w:rsidR="006C67D2">
        <w:t xml:space="preserve"> not because you are unworthy and sinful, but because</w:t>
      </w:r>
      <w:r w:rsidR="00A3606F">
        <w:t xml:space="preserve"> of out of balance energy, and because </w:t>
      </w:r>
      <w:r w:rsidR="00AE2BCB">
        <w:t xml:space="preserve">the “high priestess,” specifically those </w:t>
      </w:r>
      <w:r w:rsidR="00AE2BCB" w:rsidRPr="005B0F5B">
        <w:rPr>
          <w:b/>
          <w:bCs/>
        </w:rPr>
        <w:t>Agents of Consciousness</w:t>
      </w:r>
      <w:r w:rsidR="00031A62">
        <w:rPr>
          <w:b/>
          <w:bCs/>
        </w:rPr>
        <w:fldChar w:fldCharType="begin"/>
      </w:r>
      <w:r w:rsidR="00031A62">
        <w:instrText xml:space="preserve"> XE "</w:instrText>
      </w:r>
      <w:r w:rsidR="00031A62" w:rsidRPr="00524CF0">
        <w:rPr>
          <w:noProof/>
        </w:rPr>
        <w:instrText>Consciousness</w:instrText>
      </w:r>
      <w:r w:rsidR="00031A62">
        <w:instrText xml:space="preserve">" </w:instrText>
      </w:r>
      <w:r w:rsidR="00031A62">
        <w:rPr>
          <w:b/>
          <w:bCs/>
        </w:rPr>
        <w:fldChar w:fldCharType="end"/>
      </w:r>
      <w:r w:rsidR="00AE2BCB">
        <w:t xml:space="preserve"> who work with </w:t>
      </w:r>
      <w:r w:rsidR="00A3606F">
        <w:t xml:space="preserve">these old </w:t>
      </w:r>
      <w:r w:rsidR="00AE2BCB">
        <w:t xml:space="preserve">energies, prevent it from being so. </w:t>
      </w:r>
      <w:r w:rsidR="00247BBC">
        <w:t>Understand, even in this moment, you are fully capable of powerful Conscious connection.</w:t>
      </w:r>
    </w:p>
    <w:p w:rsidR="00EF04F9" w:rsidRDefault="002433D8" w:rsidP="007A645E">
      <w:pPr>
        <w:pStyle w:val="ListParagraph"/>
        <w:numPr>
          <w:ilvl w:val="0"/>
          <w:numId w:val="14"/>
        </w:numPr>
      </w:pPr>
      <w:r>
        <w:t>Note, y</w:t>
      </w:r>
      <w:r w:rsidR="00A91807">
        <w:t>ou are dismissing toxic</w:t>
      </w:r>
      <w:r>
        <w:t xml:space="preserve">, </w:t>
      </w:r>
      <w:r w:rsidR="00A91807">
        <w:t>corrupted</w:t>
      </w:r>
      <w:r>
        <w:t xml:space="preserve">, out of </w:t>
      </w:r>
      <w:r w:rsidR="00357C66">
        <w:t xml:space="preserve">balanced use of energies. You are not rejecting force or formation. </w:t>
      </w:r>
      <w:r w:rsidR="00A91807">
        <w:t xml:space="preserve">Learn </w:t>
      </w:r>
      <w:r w:rsidR="004E7C96">
        <w:t xml:space="preserve">to use formative energies properly. </w:t>
      </w:r>
      <w:r w:rsidR="00357C66">
        <w:t xml:space="preserve">Learn to use forceful energies properly. </w:t>
      </w:r>
      <w:r w:rsidR="007D2A12">
        <w:lastRenderedPageBreak/>
        <w:t>Don’t just “do what it takes” regardless of a consideration of the consequences. Evolution isn’t a contest. Evolution is about connection. Male or female, e</w:t>
      </w:r>
      <w:r w:rsidR="00EF04F9">
        <w:t xml:space="preserve">mbrace </w:t>
      </w:r>
      <w:r w:rsidR="007D2A12">
        <w:t xml:space="preserve">your full </w:t>
      </w:r>
      <w:r w:rsidR="00EF04F9">
        <w:t xml:space="preserve">creative </w:t>
      </w:r>
      <w:r w:rsidR="007D2A12" w:rsidRPr="008149F8">
        <w:rPr>
          <w:noProof/>
        </w:rPr>
        <w:t>power,</w:t>
      </w:r>
      <w:r w:rsidR="007D2A12">
        <w:t xml:space="preserve"> </w:t>
      </w:r>
      <w:r w:rsidR="00EF04F9">
        <w:t xml:space="preserve">but </w:t>
      </w:r>
      <w:r w:rsidR="00F068FD">
        <w:t xml:space="preserve">allow </w:t>
      </w:r>
      <w:r w:rsidR="00247BBC">
        <w:t>formation</w:t>
      </w:r>
      <w:r w:rsidR="00F068FD">
        <w:t>’s</w:t>
      </w:r>
      <w:r w:rsidR="00247BBC">
        <w:t xml:space="preserve"> energies to guide,</w:t>
      </w:r>
      <w:r w:rsidR="00EF04F9">
        <w:t xml:space="preserve"> mitigate, </w:t>
      </w:r>
      <w:r w:rsidR="00247BBC">
        <w:t xml:space="preserve">and control. </w:t>
      </w:r>
    </w:p>
    <w:p w:rsidR="00504780" w:rsidRPr="00C5078D" w:rsidRDefault="005D5203" w:rsidP="006C67D2">
      <w:pPr>
        <w:pStyle w:val="Heading2"/>
      </w:pPr>
      <w:r>
        <w:t>Book of Keys</w:t>
      </w:r>
    </w:p>
    <w:p w:rsidR="00793DEA" w:rsidRDefault="00CA3BCB" w:rsidP="006C67D2">
      <w:pPr>
        <w:rPr>
          <w:rFonts w:eastAsia="Times New Roman"/>
        </w:rPr>
      </w:pPr>
      <w:r>
        <w:rPr>
          <w:rFonts w:eastAsia="Times New Roman"/>
        </w:rPr>
        <w:t xml:space="preserve">The goal of working with the </w:t>
      </w:r>
      <w:r w:rsidR="00D32648">
        <w:rPr>
          <w:rFonts w:eastAsia="Times New Roman"/>
        </w:rPr>
        <w:t>f</w:t>
      </w:r>
      <w:r>
        <w:rPr>
          <w:rFonts w:eastAsia="Times New Roman"/>
        </w:rPr>
        <w:t>ormation card is to</w:t>
      </w:r>
      <w:r w:rsidR="005D5203">
        <w:rPr>
          <w:rFonts w:eastAsia="Times New Roman"/>
        </w:rPr>
        <w:t xml:space="preserve"> stop the suppression of energies (yours and others) no matter where they are on </w:t>
      </w:r>
      <w:r w:rsidR="00F91FE4">
        <w:rPr>
          <w:rFonts w:eastAsia="Times New Roman"/>
        </w:rPr>
        <w:t xml:space="preserve">this </w:t>
      </w:r>
      <w:r w:rsidR="005D5203" w:rsidRPr="005D5203">
        <w:rPr>
          <w:rFonts w:eastAsia="Times New Roman"/>
          <w:b/>
          <w:bCs/>
        </w:rPr>
        <w:t>world’s</w:t>
      </w:r>
      <w:r w:rsidR="005D5203">
        <w:rPr>
          <w:rFonts w:eastAsia="Times New Roman"/>
        </w:rPr>
        <w:t xml:space="preserve"> </w:t>
      </w:r>
      <w:r w:rsidR="00F91FE4" w:rsidRPr="007530F5">
        <w:rPr>
          <w:rFonts w:eastAsia="Times New Roman"/>
        </w:rPr>
        <w:t>r</w:t>
      </w:r>
      <w:r w:rsidR="005D5203" w:rsidRPr="007530F5">
        <w:rPr>
          <w:rFonts w:eastAsia="Times New Roman"/>
        </w:rPr>
        <w:t xml:space="preserve">ainbow </w:t>
      </w:r>
      <w:r w:rsidR="00F91FE4" w:rsidRPr="007530F5">
        <w:rPr>
          <w:rFonts w:eastAsia="Times New Roman"/>
        </w:rPr>
        <w:t>w</w:t>
      </w:r>
      <w:r w:rsidR="005D5203" w:rsidRPr="007530F5">
        <w:rPr>
          <w:rFonts w:eastAsia="Times New Roman"/>
        </w:rPr>
        <w:t xml:space="preserve">heel, </w:t>
      </w:r>
      <w:r w:rsidR="005D5203">
        <w:rPr>
          <w:rFonts w:eastAsia="Times New Roman"/>
        </w:rPr>
        <w:t xml:space="preserve">and to </w:t>
      </w:r>
      <w:r>
        <w:rPr>
          <w:rFonts w:eastAsia="Times New Roman"/>
        </w:rPr>
        <w:t xml:space="preserve">assert a more equitable </w:t>
      </w:r>
      <w:r w:rsidR="003E7EE3">
        <w:rPr>
          <w:rFonts w:eastAsia="Times New Roman"/>
        </w:rPr>
        <w:t xml:space="preserve">balance </w:t>
      </w:r>
      <w:r w:rsidR="005D5203">
        <w:rPr>
          <w:rFonts w:eastAsia="Times New Roman"/>
        </w:rPr>
        <w:t>between force and formation</w:t>
      </w:r>
      <w:r w:rsidR="00D32648">
        <w:rPr>
          <w:rFonts w:eastAsia="Times New Roman"/>
        </w:rPr>
        <w:t xml:space="preserve"> so that individual and collective connection can proceed apace. </w:t>
      </w:r>
      <w:r w:rsidR="005D5203">
        <w:rPr>
          <w:rFonts w:eastAsia="Times New Roman"/>
        </w:rPr>
        <w:t>The best way to do</w:t>
      </w:r>
      <w:r w:rsidR="00F91FE4">
        <w:rPr>
          <w:rFonts w:eastAsia="Times New Roman"/>
        </w:rPr>
        <w:t xml:space="preserve">, as intimated in the Book of Keys entry, is by </w:t>
      </w:r>
      <w:r w:rsidR="007530F5">
        <w:rPr>
          <w:rFonts w:eastAsia="Times New Roman"/>
        </w:rPr>
        <w:t xml:space="preserve">walking through your fear and uncertainty, and directly </w:t>
      </w:r>
      <w:r w:rsidR="00F91FE4">
        <w:rPr>
          <w:rFonts w:eastAsia="Times New Roman"/>
        </w:rPr>
        <w:t xml:space="preserve">opening your </w:t>
      </w:r>
      <w:r w:rsidR="005D5203">
        <w:rPr>
          <w:rFonts w:eastAsia="Times New Roman"/>
        </w:rPr>
        <w:t>crown chakra</w:t>
      </w:r>
      <w:r w:rsidR="00247BBC">
        <w:rPr>
          <w:rFonts w:eastAsia="Times New Roman"/>
        </w:rPr>
        <w:t xml:space="preserve"> (i.e., making a strong-pure connection)</w:t>
      </w:r>
      <w:r w:rsidR="005D5203">
        <w:rPr>
          <w:rFonts w:eastAsia="Times New Roman"/>
        </w:rPr>
        <w:t xml:space="preserve">. </w:t>
      </w:r>
    </w:p>
    <w:p w:rsidR="00086910" w:rsidRDefault="00086910" w:rsidP="006C67D2">
      <w:pPr>
        <w:rPr>
          <w:rFonts w:eastAsia="Times New Roman"/>
        </w:rPr>
      </w:pPr>
      <w:r>
        <w:rPr>
          <w:rFonts w:eastAsia="Times New Roman"/>
        </w:rPr>
        <w:t xml:space="preserve">Although the Book of Keys only intimates the </w:t>
      </w:r>
      <w:r w:rsidRPr="008149F8">
        <w:rPr>
          <w:rFonts w:eastAsia="Times New Roman"/>
          <w:noProof/>
        </w:rPr>
        <w:t xml:space="preserve">method </w:t>
      </w:r>
      <w:r>
        <w:rPr>
          <w:rFonts w:eastAsia="Times New Roman"/>
        </w:rPr>
        <w:t>(i.e. to open, fill up Isis’s cup), o</w:t>
      </w:r>
      <w:r w:rsidR="00F91FE4">
        <w:rPr>
          <w:rFonts w:eastAsia="Times New Roman"/>
        </w:rPr>
        <w:t xml:space="preserve">pening your crown is </w:t>
      </w:r>
      <w:r w:rsidR="007530F5">
        <w:rPr>
          <w:rFonts w:eastAsia="Times New Roman"/>
        </w:rPr>
        <w:t xml:space="preserve">easy. Just visualize </w:t>
      </w:r>
      <w:r w:rsidR="00793DEA">
        <w:rPr>
          <w:rFonts w:eastAsia="Times New Roman"/>
        </w:rPr>
        <w:t xml:space="preserve">a </w:t>
      </w:r>
      <w:r w:rsidR="007530F5">
        <w:rPr>
          <w:rFonts w:eastAsia="Times New Roman"/>
        </w:rPr>
        <w:t xml:space="preserve">powerful </w:t>
      </w:r>
      <w:r w:rsidR="00793DEA">
        <w:rPr>
          <w:rFonts w:eastAsia="Times New Roman"/>
        </w:rPr>
        <w:t xml:space="preserve">funnel of energy flowing </w:t>
      </w:r>
      <w:r w:rsidR="007530F5">
        <w:rPr>
          <w:rFonts w:eastAsia="Times New Roman"/>
        </w:rPr>
        <w:t>into the top of your skull</w:t>
      </w:r>
      <w:r w:rsidR="00793DEA">
        <w:rPr>
          <w:rFonts w:eastAsia="Times New Roman"/>
        </w:rPr>
        <w:t xml:space="preserve">. As it enters your skull, visualize it flowing through your </w:t>
      </w:r>
      <w:r w:rsidR="007530F5">
        <w:rPr>
          <w:rFonts w:eastAsia="Times New Roman"/>
        </w:rPr>
        <w:t>whole body</w:t>
      </w:r>
      <w:r w:rsidR="00793DEA">
        <w:rPr>
          <w:rFonts w:eastAsia="Times New Roman"/>
        </w:rPr>
        <w:t xml:space="preserve">. Watch it as it lights up your brain and central nervous pathways. When your body </w:t>
      </w:r>
      <w:r w:rsidR="00793DEA" w:rsidRPr="008149F8">
        <w:rPr>
          <w:rFonts w:eastAsia="Times New Roman"/>
          <w:noProof/>
        </w:rPr>
        <w:t xml:space="preserve">is </w:t>
      </w:r>
      <w:r w:rsidR="00793DEA">
        <w:rPr>
          <w:rFonts w:eastAsia="Times New Roman"/>
        </w:rPr>
        <w:t>connected</w:t>
      </w:r>
      <w:r w:rsidR="008149F8">
        <w:rPr>
          <w:rFonts w:eastAsia="Times New Roman"/>
        </w:rPr>
        <w:t xml:space="preserve"> and fully charged</w:t>
      </w:r>
      <w:r w:rsidR="00793DEA">
        <w:rPr>
          <w:rFonts w:eastAsia="Times New Roman"/>
        </w:rPr>
        <w:t xml:space="preserve">, visualize pulses of energy flowing out into the </w:t>
      </w:r>
      <w:r w:rsidR="007530F5" w:rsidRPr="007530F5">
        <w:rPr>
          <w:rFonts w:eastAsia="Times New Roman"/>
          <w:b/>
          <w:bCs/>
        </w:rPr>
        <w:t>world</w:t>
      </w:r>
      <w:r w:rsidR="00793DEA">
        <w:rPr>
          <w:rFonts w:eastAsia="Times New Roman"/>
          <w:b/>
          <w:bCs/>
        </w:rPr>
        <w:t xml:space="preserve">, </w:t>
      </w:r>
      <w:r w:rsidR="00793DEA">
        <w:rPr>
          <w:rFonts w:eastAsia="Times New Roman"/>
        </w:rPr>
        <w:t>connecting others just the same</w:t>
      </w:r>
      <w:r w:rsidR="007530F5">
        <w:rPr>
          <w:rFonts w:eastAsia="Times New Roman"/>
        </w:rPr>
        <w:t xml:space="preserve">. </w:t>
      </w:r>
      <w:r>
        <w:rPr>
          <w:rFonts w:eastAsia="Times New Roman"/>
        </w:rPr>
        <w:t>A video of this sequence</w:t>
      </w:r>
      <w:r w:rsidR="00346F90">
        <w:rPr>
          <w:rFonts w:eastAsia="Times New Roman"/>
        </w:rPr>
        <w:t xml:space="preserve">, known as the </w:t>
      </w:r>
      <w:r w:rsidR="00346F90" w:rsidRPr="00346F90">
        <w:rPr>
          <w:rFonts w:eastAsia="Times New Roman"/>
          <w:b/>
          <w:bCs/>
        </w:rPr>
        <w:t>Great Invocation</w:t>
      </w:r>
      <w:r w:rsidR="00346F90">
        <w:rPr>
          <w:rFonts w:eastAsia="Times New Roman"/>
        </w:rPr>
        <w:t xml:space="preserve">, </w:t>
      </w:r>
      <w:r>
        <w:rPr>
          <w:rFonts w:eastAsia="Times New Roman"/>
        </w:rPr>
        <w:t>is provided.</w:t>
      </w:r>
      <w:r>
        <w:rPr>
          <w:rStyle w:val="FootnoteReference"/>
          <w:rFonts w:eastAsia="Times New Roman"/>
        </w:rPr>
        <w:footnoteReference w:id="11"/>
      </w:r>
      <w:r>
        <w:rPr>
          <w:rFonts w:eastAsia="Times New Roman"/>
        </w:rPr>
        <w:t xml:space="preserve"> </w:t>
      </w:r>
    </w:p>
    <w:p w:rsidR="00277C86" w:rsidRDefault="00277C86" w:rsidP="006C67D2">
      <w:pPr>
        <w:rPr>
          <w:rFonts w:eastAsia="Times New Roman"/>
        </w:rPr>
      </w:pPr>
      <w:r>
        <w:rPr>
          <w:rFonts w:eastAsia="Times New Roman"/>
        </w:rPr>
        <w:t>Note</w:t>
      </w:r>
      <w:r w:rsidR="00086910">
        <w:rPr>
          <w:rFonts w:eastAsia="Times New Roman"/>
        </w:rPr>
        <w:t xml:space="preserve">, </w:t>
      </w:r>
      <w:r>
        <w:rPr>
          <w:rFonts w:eastAsia="Times New Roman"/>
        </w:rPr>
        <w:t xml:space="preserve">the </w:t>
      </w:r>
      <w:r w:rsidR="00086910">
        <w:rPr>
          <w:rFonts w:eastAsia="Times New Roman"/>
        </w:rPr>
        <w:t xml:space="preserve">connection </w:t>
      </w:r>
      <w:r>
        <w:rPr>
          <w:rFonts w:eastAsia="Times New Roman"/>
        </w:rPr>
        <w:t xml:space="preserve">visualization </w:t>
      </w:r>
      <w:r w:rsidR="005D5203">
        <w:rPr>
          <w:rFonts w:eastAsia="Times New Roman"/>
        </w:rPr>
        <w:t xml:space="preserve">will work </w:t>
      </w:r>
      <w:r w:rsidRPr="008149F8">
        <w:rPr>
          <w:rFonts w:eastAsia="Times New Roman"/>
          <w:noProof/>
        </w:rPr>
        <w:t>best</w:t>
      </w:r>
      <w:r>
        <w:rPr>
          <w:rFonts w:eastAsia="Times New Roman"/>
        </w:rPr>
        <w:t xml:space="preserve"> and will be </w:t>
      </w:r>
      <w:r w:rsidRPr="008149F8">
        <w:rPr>
          <w:rFonts w:eastAsia="Times New Roman"/>
          <w:noProof/>
        </w:rPr>
        <w:t>safest</w:t>
      </w:r>
      <w:r>
        <w:rPr>
          <w:rFonts w:eastAsia="Times New Roman"/>
        </w:rPr>
        <w:t xml:space="preserve"> </w:t>
      </w:r>
      <w:r w:rsidR="00787B90">
        <w:rPr>
          <w:rFonts w:eastAsia="Times New Roman"/>
        </w:rPr>
        <w:t>when you have established right thought</w:t>
      </w:r>
      <w:r w:rsidR="00031A62">
        <w:rPr>
          <w:rFonts w:eastAsia="Times New Roman"/>
        </w:rPr>
        <w:fldChar w:fldCharType="begin"/>
      </w:r>
      <w:r w:rsidR="00031A62">
        <w:instrText xml:space="preserve"> XE "</w:instrText>
      </w:r>
      <w:r w:rsidR="00031A62" w:rsidRPr="00524CF0">
        <w:instrText>right thought</w:instrText>
      </w:r>
      <w:r w:rsidR="00031A62">
        <w:instrText xml:space="preserve">" </w:instrText>
      </w:r>
      <w:r w:rsidR="00031A62">
        <w:rPr>
          <w:rFonts w:eastAsia="Times New Roman"/>
        </w:rPr>
        <w:fldChar w:fldCharType="end"/>
      </w:r>
      <w:r w:rsidR="00086910">
        <w:rPr>
          <w:rFonts w:eastAsia="Times New Roman"/>
        </w:rPr>
        <w:t xml:space="preserve">, </w:t>
      </w:r>
      <w:r w:rsidR="00086910" w:rsidRPr="008149F8">
        <w:rPr>
          <w:rFonts w:eastAsia="Times New Roman"/>
          <w:noProof/>
        </w:rPr>
        <w:t>particular</w:t>
      </w:r>
      <w:r w:rsidR="008149F8">
        <w:rPr>
          <w:rFonts w:eastAsia="Times New Roman"/>
          <w:noProof/>
        </w:rPr>
        <w:t>ly</w:t>
      </w:r>
      <w:r w:rsidR="00086910">
        <w:rPr>
          <w:rFonts w:eastAsia="Times New Roman"/>
        </w:rPr>
        <w:t xml:space="preserve"> as regards to energy balances, right </w:t>
      </w:r>
      <w:r w:rsidR="00086910">
        <w:rPr>
          <w:rFonts w:eastAsia="Times New Roman"/>
        </w:rPr>
        <w:lastRenderedPageBreak/>
        <w:t>environment, and right action</w:t>
      </w:r>
      <w:r w:rsidR="00031A62">
        <w:rPr>
          <w:rFonts w:eastAsia="Times New Roman"/>
        </w:rPr>
        <w:fldChar w:fldCharType="begin"/>
      </w:r>
      <w:r w:rsidR="00031A62">
        <w:instrText xml:space="preserve"> XE "</w:instrText>
      </w:r>
      <w:r w:rsidR="00031A62" w:rsidRPr="00524CF0">
        <w:instrText>right action</w:instrText>
      </w:r>
      <w:r w:rsidR="00031A62">
        <w:instrText xml:space="preserve">" </w:instrText>
      </w:r>
      <w:r w:rsidR="00031A62">
        <w:rPr>
          <w:rFonts w:eastAsia="Times New Roman"/>
        </w:rPr>
        <w:fldChar w:fldCharType="end"/>
      </w:r>
      <w:r w:rsidR="00086910">
        <w:rPr>
          <w:rFonts w:eastAsia="Times New Roman"/>
        </w:rPr>
        <w:t>.</w:t>
      </w:r>
      <w:r w:rsidR="00BC311C">
        <w:rPr>
          <w:rFonts w:eastAsia="Times New Roman"/>
        </w:rPr>
        <w:t xml:space="preserve"> </w:t>
      </w:r>
      <w:r w:rsidR="00086910">
        <w:rPr>
          <w:rFonts w:eastAsia="Times New Roman"/>
        </w:rPr>
        <w:t xml:space="preserve">Also, do not </w:t>
      </w:r>
      <w:r w:rsidR="005521D0">
        <w:rPr>
          <w:rFonts w:eastAsia="Times New Roman"/>
        </w:rPr>
        <w:t>expect to achieve perfect connection the first time.</w:t>
      </w:r>
      <w:r w:rsidR="007530F5">
        <w:rPr>
          <w:rFonts w:eastAsia="Times New Roman"/>
        </w:rPr>
        <w:t xml:space="preserve"> Breaking through the veil, removing the b</w:t>
      </w:r>
      <w:r w:rsidR="00086910">
        <w:rPr>
          <w:rFonts w:eastAsia="Times New Roman"/>
        </w:rPr>
        <w:t>lindfold, and reconnecting</w:t>
      </w:r>
      <w:r w:rsidR="000A0850">
        <w:rPr>
          <w:rFonts w:eastAsia="Times New Roman"/>
        </w:rPr>
        <w:t xml:space="preserve"> to Consciousness</w:t>
      </w:r>
      <w:r w:rsidR="00031A62">
        <w:rPr>
          <w:rFonts w:eastAsia="Times New Roman"/>
        </w:rPr>
        <w:fldChar w:fldCharType="begin"/>
      </w:r>
      <w:r w:rsidR="00031A62">
        <w:instrText xml:space="preserve"> XE "</w:instrText>
      </w:r>
      <w:r w:rsidR="00031A62" w:rsidRPr="00524CF0">
        <w:rPr>
          <w:noProof/>
        </w:rPr>
        <w:instrText>Consciousness</w:instrText>
      </w:r>
      <w:r w:rsidR="00031A62">
        <w:instrText xml:space="preserve">" </w:instrText>
      </w:r>
      <w:r w:rsidR="00031A62">
        <w:rPr>
          <w:rFonts w:eastAsia="Times New Roman"/>
        </w:rPr>
        <w:fldChar w:fldCharType="end"/>
      </w:r>
      <w:r w:rsidR="00086910">
        <w:rPr>
          <w:rFonts w:eastAsia="Times New Roman"/>
        </w:rPr>
        <w:t xml:space="preserve"> is an individual and collective </w:t>
      </w:r>
      <w:r w:rsidR="007530F5">
        <w:rPr>
          <w:rFonts w:eastAsia="Times New Roman"/>
        </w:rPr>
        <w:t>work in progress. U</w:t>
      </w:r>
      <w:r w:rsidR="005521D0">
        <w:rPr>
          <w:rFonts w:eastAsia="Times New Roman"/>
        </w:rPr>
        <w:t xml:space="preserve">se insights gained as you practice to </w:t>
      </w:r>
      <w:r>
        <w:rPr>
          <w:rFonts w:eastAsia="Times New Roman"/>
        </w:rPr>
        <w:t xml:space="preserve">work towards </w:t>
      </w:r>
      <w:r w:rsidR="002B42CD">
        <w:rPr>
          <w:rFonts w:eastAsia="Times New Roman"/>
        </w:rPr>
        <w:t xml:space="preserve">stronger and </w:t>
      </w:r>
      <w:r w:rsidR="007530F5">
        <w:rPr>
          <w:rFonts w:eastAsia="Times New Roman"/>
        </w:rPr>
        <w:t>permanent</w:t>
      </w:r>
      <w:r w:rsidR="00247BBC">
        <w:rPr>
          <w:rFonts w:eastAsia="Times New Roman"/>
        </w:rPr>
        <w:t xml:space="preserve"> </w:t>
      </w:r>
      <w:r w:rsidR="007530F5">
        <w:rPr>
          <w:rFonts w:eastAsia="Times New Roman"/>
        </w:rPr>
        <w:t xml:space="preserve">connection. </w:t>
      </w:r>
    </w:p>
    <w:p w:rsidR="00504780" w:rsidRDefault="005D5203" w:rsidP="00147CBD">
      <w:pPr>
        <w:pStyle w:val="Heading2"/>
      </w:pPr>
      <w:r>
        <w:t>Individual and group work</w:t>
      </w:r>
    </w:p>
    <w:p w:rsidR="00375AAC" w:rsidRPr="00375AAC" w:rsidRDefault="00346F90" w:rsidP="007A645E">
      <w:pPr>
        <w:pStyle w:val="ListParagraph"/>
        <w:numPr>
          <w:ilvl w:val="0"/>
          <w:numId w:val="41"/>
        </w:numPr>
        <w:ind w:left="360"/>
        <w:rPr>
          <w:rFonts w:eastAsia="Times New Roman"/>
          <w:lang w:bidi="sa-IN"/>
        </w:rPr>
      </w:pPr>
      <w:r>
        <w:rPr>
          <w:rFonts w:eastAsia="Times New Roman"/>
          <w:lang w:bidi="sa-IN"/>
        </w:rPr>
        <w:t>If you’re not ready to use the powerful Great Invocation to connect, y</w:t>
      </w:r>
      <w:r w:rsidR="00375AAC" w:rsidRPr="00375AAC">
        <w:rPr>
          <w:rFonts w:eastAsia="Times New Roman"/>
          <w:lang w:bidi="sa-IN"/>
        </w:rPr>
        <w:t xml:space="preserve">ou can use the old energy imagery </w:t>
      </w:r>
      <w:r w:rsidR="00EF505C">
        <w:rPr>
          <w:rFonts w:eastAsia="Times New Roman"/>
          <w:lang w:bidi="sa-IN"/>
        </w:rPr>
        <w:t xml:space="preserve">of </w:t>
      </w:r>
      <w:r w:rsidR="00375AAC" w:rsidRPr="00375AAC">
        <w:rPr>
          <w:rFonts w:eastAsia="Times New Roman"/>
          <w:lang w:bidi="sa-IN"/>
        </w:rPr>
        <w:t xml:space="preserve">the High Priestess as a connection visualization. To use it as such, </w:t>
      </w:r>
      <w:r w:rsidR="00375AAC" w:rsidRPr="008149F8">
        <w:rPr>
          <w:rFonts w:eastAsia="Times New Roman"/>
          <w:noProof/>
          <w:lang w:bidi="sa-IN"/>
        </w:rPr>
        <w:t>simply</w:t>
      </w:r>
      <w:r w:rsidR="00375AAC" w:rsidRPr="00375AAC">
        <w:rPr>
          <w:rFonts w:eastAsia="Times New Roman"/>
          <w:lang w:bidi="sa-IN"/>
        </w:rPr>
        <w:t xml:space="preserve"> visualize yourself “parting the veil,” walking through pillars, and entering the vast ocean. </w:t>
      </w:r>
      <w:r w:rsidR="000A0850">
        <w:rPr>
          <w:rFonts w:eastAsia="Times New Roman"/>
          <w:lang w:bidi="sa-IN"/>
        </w:rPr>
        <w:t>Either individually or with your group, p</w:t>
      </w:r>
      <w:r w:rsidR="00375AAC" w:rsidRPr="00375AAC">
        <w:rPr>
          <w:rFonts w:eastAsia="Times New Roman"/>
          <w:lang w:bidi="sa-IN"/>
        </w:rPr>
        <w:t>ractice piercing the veil</w:t>
      </w:r>
      <w:r w:rsidR="000A0850">
        <w:rPr>
          <w:rFonts w:eastAsia="Times New Roman"/>
          <w:lang w:bidi="sa-IN"/>
        </w:rPr>
        <w:t>. P</w:t>
      </w:r>
      <w:r w:rsidR="00375AAC" w:rsidRPr="00375AAC">
        <w:rPr>
          <w:rFonts w:eastAsia="Times New Roman"/>
          <w:lang w:bidi="sa-IN"/>
        </w:rPr>
        <w:t xml:space="preserve">ay </w:t>
      </w:r>
      <w:r w:rsidR="000A0850">
        <w:rPr>
          <w:rFonts w:eastAsia="Times New Roman"/>
          <w:lang w:bidi="sa-IN"/>
        </w:rPr>
        <w:t xml:space="preserve">particular </w:t>
      </w:r>
      <w:r w:rsidR="00375AAC" w:rsidRPr="00375AAC">
        <w:rPr>
          <w:rFonts w:eastAsia="Times New Roman"/>
          <w:lang w:bidi="sa-IN"/>
        </w:rPr>
        <w:t xml:space="preserve">attention to any insights and awareness’s </w:t>
      </w:r>
      <w:r w:rsidR="000A0850">
        <w:rPr>
          <w:rFonts w:eastAsia="Times New Roman"/>
          <w:lang w:bidi="sa-IN"/>
        </w:rPr>
        <w:t>that come up as you practice this visualization, including any old energy archetypes</w:t>
      </w:r>
      <w:r w:rsidR="00031A62">
        <w:rPr>
          <w:rFonts w:eastAsia="Times New Roman"/>
          <w:lang w:bidi="sa-IN"/>
        </w:rPr>
        <w:fldChar w:fldCharType="begin"/>
      </w:r>
      <w:r w:rsidR="00031A62">
        <w:instrText xml:space="preserve"> XE "</w:instrText>
      </w:r>
      <w:r w:rsidR="00031A62" w:rsidRPr="00524CF0">
        <w:instrText>old energy archetypes</w:instrText>
      </w:r>
      <w:r w:rsidR="00031A62">
        <w:instrText xml:space="preserve">" </w:instrText>
      </w:r>
      <w:r w:rsidR="00031A62">
        <w:rPr>
          <w:rFonts w:eastAsia="Times New Roman"/>
          <w:lang w:bidi="sa-IN"/>
        </w:rPr>
        <w:fldChar w:fldCharType="end"/>
      </w:r>
      <w:r w:rsidR="000A0850">
        <w:rPr>
          <w:rFonts w:eastAsia="Times New Roman"/>
          <w:lang w:bidi="sa-IN"/>
        </w:rPr>
        <w:t xml:space="preserve"> that discourage </w:t>
      </w:r>
      <w:r w:rsidR="000A0850" w:rsidRPr="008149F8">
        <w:rPr>
          <w:rFonts w:eastAsia="Times New Roman"/>
          <w:noProof/>
          <w:lang w:bidi="sa-IN"/>
        </w:rPr>
        <w:t>and/or</w:t>
      </w:r>
      <w:r w:rsidR="000A0850">
        <w:rPr>
          <w:rFonts w:eastAsia="Times New Roman"/>
          <w:lang w:bidi="sa-IN"/>
        </w:rPr>
        <w:t xml:space="preserve"> turn you away from </w:t>
      </w:r>
      <w:r w:rsidR="000A0850" w:rsidRPr="008149F8">
        <w:rPr>
          <w:rFonts w:eastAsia="Times New Roman"/>
          <w:noProof/>
          <w:lang w:bidi="sa-IN"/>
        </w:rPr>
        <w:t>connection</w:t>
      </w:r>
      <w:r w:rsidR="000A0850">
        <w:rPr>
          <w:rFonts w:eastAsia="Times New Roman"/>
          <w:lang w:bidi="sa-IN"/>
        </w:rPr>
        <w:t xml:space="preserve">. Share with the group. </w:t>
      </w:r>
    </w:p>
    <w:p w:rsidR="00375AAC" w:rsidRPr="00375AAC" w:rsidRDefault="00375AAC" w:rsidP="007A645E">
      <w:pPr>
        <w:pStyle w:val="ListParagraph"/>
        <w:numPr>
          <w:ilvl w:val="0"/>
          <w:numId w:val="41"/>
        </w:numPr>
        <w:ind w:left="360"/>
        <w:rPr>
          <w:rFonts w:eastAsia="Times New Roman"/>
          <w:lang w:bidi="sa-IN"/>
        </w:rPr>
      </w:pPr>
      <w:r w:rsidRPr="00375AAC">
        <w:rPr>
          <w:rFonts w:eastAsia="Times New Roman"/>
          <w:lang w:bidi="sa-IN"/>
        </w:rPr>
        <w:t xml:space="preserve">The High Priestess hides the truth and prevents connection. She hides the truth of who you are. She hides the truth of where you come </w:t>
      </w:r>
      <w:r w:rsidRPr="008149F8">
        <w:rPr>
          <w:rFonts w:eastAsia="Times New Roman"/>
          <w:noProof/>
          <w:lang w:bidi="sa-IN"/>
        </w:rPr>
        <w:t>from</w:t>
      </w:r>
      <w:r w:rsidRPr="00375AAC">
        <w:rPr>
          <w:rFonts w:eastAsia="Times New Roman"/>
          <w:lang w:bidi="sa-IN"/>
        </w:rPr>
        <w:t>. She hides the truth about this world. By feeding you bullshit and lie, "she" confuse</w:t>
      </w:r>
      <w:r w:rsidR="00EF505C">
        <w:rPr>
          <w:rFonts w:eastAsia="Times New Roman"/>
          <w:lang w:bidi="sa-IN"/>
        </w:rPr>
        <w:t>s</w:t>
      </w:r>
      <w:r w:rsidRPr="00375AAC">
        <w:rPr>
          <w:rFonts w:eastAsia="Times New Roman"/>
          <w:lang w:bidi="sa-IN"/>
        </w:rPr>
        <w:t xml:space="preserve"> and misdirects. If you are going to stop this, you are going to have </w:t>
      </w:r>
      <w:r w:rsidR="00F068FD">
        <w:rPr>
          <w:rFonts w:eastAsia="Times New Roman"/>
          <w:lang w:bidi="sa-IN"/>
        </w:rPr>
        <w:t xml:space="preserve">to </w:t>
      </w:r>
      <w:r w:rsidRPr="00375AAC">
        <w:rPr>
          <w:rFonts w:eastAsia="Times New Roman"/>
          <w:lang w:bidi="sa-IN"/>
        </w:rPr>
        <w:t xml:space="preserve">find these energies of repression wherever they </w:t>
      </w:r>
      <w:r w:rsidRPr="008149F8">
        <w:rPr>
          <w:rFonts w:eastAsia="Times New Roman"/>
          <w:noProof/>
          <w:lang w:bidi="sa-IN"/>
        </w:rPr>
        <w:t>exist</w:t>
      </w:r>
      <w:r w:rsidR="00F068FD">
        <w:rPr>
          <w:rFonts w:eastAsia="Times New Roman"/>
          <w:lang w:bidi="sa-IN"/>
        </w:rPr>
        <w:t xml:space="preserve"> and remove them from your life for good. </w:t>
      </w:r>
      <w:r w:rsidRPr="00375AAC">
        <w:rPr>
          <w:rFonts w:eastAsia="Times New Roman"/>
          <w:lang w:bidi="sa-IN"/>
        </w:rPr>
        <w:t xml:space="preserve">Examine your own life. Who are the people, corporations, and institutions in your life who play the </w:t>
      </w:r>
      <w:r w:rsidR="00EF505C">
        <w:rPr>
          <w:rFonts w:eastAsia="Times New Roman"/>
          <w:lang w:bidi="sa-IN"/>
        </w:rPr>
        <w:t xml:space="preserve">old energy high priestess </w:t>
      </w:r>
      <w:r w:rsidRPr="00375AAC">
        <w:rPr>
          <w:rFonts w:eastAsia="Times New Roman"/>
          <w:lang w:bidi="sa-IN"/>
        </w:rPr>
        <w:t>role</w:t>
      </w:r>
      <w:r w:rsidR="00EF505C">
        <w:rPr>
          <w:rFonts w:eastAsia="Times New Roman"/>
          <w:lang w:bidi="sa-IN"/>
        </w:rPr>
        <w:t xml:space="preserve"> of disconnection</w:t>
      </w:r>
      <w:r w:rsidRPr="00375AAC">
        <w:rPr>
          <w:rFonts w:eastAsia="Times New Roman"/>
          <w:lang w:bidi="sa-IN"/>
        </w:rPr>
        <w:t xml:space="preserve">? What friends or family members sow fear and confusion? </w:t>
      </w:r>
      <w:r w:rsidR="00EF505C">
        <w:rPr>
          <w:rFonts w:eastAsia="Times New Roman"/>
          <w:lang w:bidi="sa-IN"/>
        </w:rPr>
        <w:t xml:space="preserve">Who </w:t>
      </w:r>
      <w:r w:rsidRPr="00375AAC">
        <w:rPr>
          <w:rFonts w:eastAsia="Times New Roman"/>
          <w:lang w:bidi="sa-IN"/>
        </w:rPr>
        <w:t xml:space="preserve">distracts you with substanceless fluff? </w:t>
      </w:r>
      <w:r>
        <w:rPr>
          <w:rFonts w:eastAsia="Times New Roman"/>
          <w:lang w:bidi="sa-IN"/>
        </w:rPr>
        <w:t xml:space="preserve">What actors provide a voice for old energy? </w:t>
      </w:r>
      <w:r w:rsidRPr="00375AAC">
        <w:rPr>
          <w:rFonts w:eastAsia="Times New Roman"/>
          <w:lang w:bidi="sa-IN"/>
        </w:rPr>
        <w:t xml:space="preserve">Who sows fear and misconception? When you have identified the </w:t>
      </w:r>
      <w:r w:rsidRPr="00375AAC">
        <w:rPr>
          <w:rFonts w:eastAsia="Times New Roman"/>
          <w:lang w:bidi="sa-IN"/>
        </w:rPr>
        <w:lastRenderedPageBreak/>
        <w:t xml:space="preserve">sources of these energies, </w:t>
      </w:r>
      <w:r w:rsidR="00247BBC">
        <w:rPr>
          <w:rFonts w:eastAsia="Times New Roman"/>
          <w:lang w:bidi="sa-IN"/>
        </w:rPr>
        <w:t xml:space="preserve">share with the group. </w:t>
      </w:r>
      <w:r w:rsidR="007F50C0">
        <w:rPr>
          <w:rFonts w:eastAsia="Times New Roman"/>
          <w:lang w:bidi="sa-IN"/>
        </w:rPr>
        <w:t>Strategize</w:t>
      </w:r>
      <w:r w:rsidR="00980698">
        <w:rPr>
          <w:rFonts w:eastAsia="Times New Roman"/>
          <w:lang w:bidi="sa-IN"/>
        </w:rPr>
        <w:t xml:space="preserve"> (preferably) </w:t>
      </w:r>
      <w:r w:rsidR="00247BBC">
        <w:rPr>
          <w:rFonts w:eastAsia="Times New Roman"/>
          <w:lang w:bidi="sa-IN"/>
        </w:rPr>
        <w:t xml:space="preserve">gentle, non-violent ways to </w:t>
      </w:r>
      <w:r w:rsidRPr="00375AAC">
        <w:rPr>
          <w:rFonts w:eastAsia="Times New Roman"/>
          <w:lang w:bidi="sa-IN"/>
        </w:rPr>
        <w:t>remove their influence from your life</w:t>
      </w:r>
      <w:r w:rsidR="00F068FD">
        <w:rPr>
          <w:rFonts w:eastAsia="Times New Roman"/>
          <w:lang w:bidi="sa-IN"/>
        </w:rPr>
        <w:t xml:space="preserve"> once and for all</w:t>
      </w:r>
      <w:r w:rsidRPr="00375AAC">
        <w:rPr>
          <w:rFonts w:eastAsia="Times New Roman"/>
          <w:lang w:bidi="sa-IN"/>
        </w:rPr>
        <w:t>.</w:t>
      </w:r>
    </w:p>
    <w:p w:rsidR="00BA5324" w:rsidRDefault="00224B71" w:rsidP="007A645E">
      <w:pPr>
        <w:pStyle w:val="ListParagraph"/>
        <w:numPr>
          <w:ilvl w:val="0"/>
          <w:numId w:val="41"/>
        </w:numPr>
        <w:ind w:left="360"/>
      </w:pPr>
      <w:r>
        <w:rPr>
          <w:rFonts w:eastAsia="Times New Roman"/>
          <w:lang w:bidi="sa-IN"/>
        </w:rPr>
        <w:t xml:space="preserve">Disconnection </w:t>
      </w:r>
      <w:r w:rsidR="00375AAC" w:rsidRPr="00375AAC">
        <w:rPr>
          <w:rFonts w:eastAsia="Times New Roman"/>
          <w:lang w:bidi="sa-IN"/>
        </w:rPr>
        <w:t>operate</w:t>
      </w:r>
      <w:r>
        <w:rPr>
          <w:rFonts w:eastAsia="Times New Roman"/>
          <w:lang w:bidi="sa-IN"/>
        </w:rPr>
        <w:t>s</w:t>
      </w:r>
      <w:r w:rsidR="00375AAC" w:rsidRPr="00375AAC">
        <w:rPr>
          <w:rFonts w:eastAsia="Times New Roman"/>
          <w:lang w:bidi="sa-IN"/>
        </w:rPr>
        <w:t xml:space="preserve"> primarily through the touchstone of exclusion. We accept the veil because we accept the rectitude of exclusion, </w:t>
      </w:r>
      <w:r w:rsidR="008149F8" w:rsidRPr="008149F8">
        <w:rPr>
          <w:rFonts w:eastAsia="Times New Roman"/>
          <w:noProof/>
          <w:lang w:bidi="sa-IN"/>
        </w:rPr>
        <w:t>the</w:t>
      </w:r>
      <w:r w:rsidR="008149F8">
        <w:rPr>
          <w:rFonts w:eastAsia="Times New Roman"/>
          <w:noProof/>
          <w:lang w:bidi="sa-IN"/>
        </w:rPr>
        <w:t xml:space="preserve"> idea </w:t>
      </w:r>
      <w:r w:rsidR="00375AAC" w:rsidRPr="008149F8">
        <w:rPr>
          <w:rFonts w:eastAsia="Times New Roman"/>
          <w:noProof/>
          <w:lang w:bidi="sa-IN"/>
        </w:rPr>
        <w:t>that some</w:t>
      </w:r>
      <w:r w:rsidR="00375AAC" w:rsidRPr="00375AAC">
        <w:rPr>
          <w:rFonts w:eastAsia="Times New Roman"/>
          <w:lang w:bidi="sa-IN"/>
        </w:rPr>
        <w:t xml:space="preserve"> people aren’t worthy, that some deserve to be left out. Take a good hard look at the new energy </w:t>
      </w:r>
      <w:r w:rsidR="00375AAC" w:rsidRPr="00375AAC">
        <w:rPr>
          <w:rFonts w:eastAsia="Times New Roman"/>
          <w:b/>
          <w:bCs/>
          <w:lang w:bidi="sa-IN"/>
        </w:rPr>
        <w:t>world</w:t>
      </w:r>
      <w:r w:rsidR="007F50C0">
        <w:rPr>
          <w:rFonts w:eastAsia="Times New Roman"/>
          <w:b/>
          <w:bCs/>
          <w:lang w:bidi="sa-IN"/>
        </w:rPr>
        <w:t xml:space="preserve">, </w:t>
      </w:r>
      <w:r w:rsidR="007F50C0">
        <w:rPr>
          <w:rFonts w:eastAsia="Times New Roman"/>
          <w:lang w:bidi="sa-IN"/>
        </w:rPr>
        <w:t xml:space="preserve">either individually or in </w:t>
      </w:r>
      <w:r w:rsidR="007F50C0" w:rsidRPr="008149F8">
        <w:rPr>
          <w:rFonts w:eastAsia="Times New Roman"/>
          <w:noProof/>
          <w:lang w:bidi="sa-IN"/>
        </w:rPr>
        <w:t>group</w:t>
      </w:r>
      <w:r w:rsidR="007F50C0">
        <w:rPr>
          <w:rFonts w:eastAsia="Times New Roman"/>
          <w:lang w:bidi="sa-IN"/>
        </w:rPr>
        <w:t>.</w:t>
      </w:r>
      <w:r w:rsidR="00375AAC" w:rsidRPr="00375AAC">
        <w:rPr>
          <w:rFonts w:eastAsia="Times New Roman"/>
          <w:lang w:bidi="sa-IN"/>
        </w:rPr>
        <w:t xml:space="preserve"> Notice that regardless of “</w:t>
      </w:r>
      <w:r w:rsidR="00375AAC" w:rsidRPr="008149F8">
        <w:rPr>
          <w:rFonts w:eastAsia="Times New Roman"/>
          <w:noProof/>
          <w:lang w:bidi="sa-IN"/>
        </w:rPr>
        <w:t>colo</w:t>
      </w:r>
      <w:r w:rsidR="008149F8">
        <w:rPr>
          <w:rFonts w:eastAsia="Times New Roman"/>
          <w:noProof/>
          <w:lang w:bidi="sa-IN"/>
        </w:rPr>
        <w:t>u</w:t>
      </w:r>
      <w:r w:rsidR="00375AAC" w:rsidRPr="008149F8">
        <w:rPr>
          <w:rFonts w:eastAsia="Times New Roman"/>
          <w:noProof/>
          <w:lang w:bidi="sa-IN"/>
        </w:rPr>
        <w:t>r</w:t>
      </w:r>
      <w:r w:rsidR="00375AAC" w:rsidRPr="00375AAC">
        <w:rPr>
          <w:rFonts w:eastAsia="Times New Roman"/>
          <w:lang w:bidi="sa-IN"/>
        </w:rPr>
        <w:t xml:space="preserve">” and vibration, nobody </w:t>
      </w:r>
      <w:r w:rsidR="00375AAC" w:rsidRPr="008149F8">
        <w:rPr>
          <w:rFonts w:eastAsia="Times New Roman"/>
          <w:noProof/>
          <w:lang w:bidi="sa-IN"/>
        </w:rPr>
        <w:t>is excluded</w:t>
      </w:r>
      <w:r w:rsidR="00375AAC" w:rsidRPr="00375AAC">
        <w:rPr>
          <w:rFonts w:eastAsia="Times New Roman"/>
          <w:lang w:bidi="sa-IN"/>
        </w:rPr>
        <w:t xml:space="preserve"> from the Great Work. This simple insight, when accepted in mind and heart, is the key to piercing the </w:t>
      </w:r>
      <w:r w:rsidR="007C714C">
        <w:rPr>
          <w:rFonts w:eastAsia="Times New Roman"/>
          <w:lang w:bidi="sa-IN"/>
        </w:rPr>
        <w:t xml:space="preserve">High Priestess’s </w:t>
      </w:r>
      <w:r w:rsidR="00375AAC" w:rsidRPr="00375AAC">
        <w:rPr>
          <w:rFonts w:eastAsia="Times New Roman"/>
          <w:lang w:bidi="sa-IN"/>
        </w:rPr>
        <w:t>veil. For best connection effect, protect and nurture this insight.</w:t>
      </w:r>
    </w:p>
    <w:p w:rsidR="00504780" w:rsidRPr="00C5078D" w:rsidRDefault="00333D5F" w:rsidP="00031A62">
      <w:pPr>
        <w:pStyle w:val="Heading1"/>
      </w:pPr>
      <w:bookmarkStart w:id="10" w:name="_Toc518359608"/>
      <w:r>
        <w:lastRenderedPageBreak/>
        <w:t xml:space="preserve">Force (formerly </w:t>
      </w:r>
      <w:r w:rsidR="008A13B8" w:rsidRPr="00C5078D">
        <w:t>Emperor</w:t>
      </w:r>
      <w:r>
        <w:t>)</w:t>
      </w:r>
      <w:bookmarkEnd w:id="10"/>
      <w:r w:rsidR="008A13B8" w:rsidRPr="00C5078D">
        <w:t xml:space="preserve"> </w:t>
      </w:r>
    </w:p>
    <w:p w:rsidR="00EA22CE" w:rsidRDefault="009151BF" w:rsidP="00AA47E3">
      <w:r>
        <w:t xml:space="preserve">In the new energy, this is an </w:t>
      </w:r>
      <w:r w:rsidR="00AA47E3" w:rsidRPr="009151BF">
        <w:rPr>
          <w:b/>
          <w:bCs/>
        </w:rPr>
        <w:t>activation</w:t>
      </w:r>
      <w:r w:rsidR="00AA47E3">
        <w:t xml:space="preserve"> archetype. </w:t>
      </w:r>
      <w:r>
        <w:t xml:space="preserve">In the new energy, this card, along with the </w:t>
      </w:r>
      <w:r w:rsidR="00376C2D">
        <w:rPr>
          <w:b/>
          <w:bCs/>
        </w:rPr>
        <w:t>formation</w:t>
      </w:r>
      <w:r>
        <w:rPr>
          <w:b/>
          <w:bCs/>
        </w:rPr>
        <w:t xml:space="preserve"> </w:t>
      </w:r>
      <w:r>
        <w:t xml:space="preserve">archetype, teaches of the conscious, proper, and balanced use of creation’s energies. </w:t>
      </w:r>
    </w:p>
    <w:p w:rsidR="00376C2D" w:rsidRPr="00AA47E3" w:rsidRDefault="009151BF" w:rsidP="00AA47E3">
      <w:r>
        <w:t>In the old energy,</w:t>
      </w:r>
      <w:r w:rsidR="00CC6833">
        <w:t xml:space="preserve"> this is an </w:t>
      </w:r>
      <w:r w:rsidR="00CC6833" w:rsidRPr="0043639C">
        <w:rPr>
          <w:b/>
          <w:bCs/>
        </w:rPr>
        <w:t>authority</w:t>
      </w:r>
      <w:r w:rsidR="00CC6833">
        <w:t xml:space="preserve"> archetype</w:t>
      </w:r>
      <w:r w:rsidR="00376C2D">
        <w:t xml:space="preserve">. In the old energy, the figure represents the </w:t>
      </w:r>
      <w:r>
        <w:t>militarized, dominating, overbearing, formation-less,</w:t>
      </w:r>
      <w:r w:rsidR="00EA22CE">
        <w:t xml:space="preserve"> patriarchal</w:t>
      </w:r>
      <w:r>
        <w:t xml:space="preserve"> </w:t>
      </w:r>
      <w:r w:rsidR="00376C2D">
        <w:t xml:space="preserve">culmination of </w:t>
      </w:r>
      <w:r>
        <w:t xml:space="preserve">the exaltation of force/yang and the suppression of formative </w:t>
      </w:r>
      <w:r w:rsidRPr="007C372C">
        <w:rPr>
          <w:noProof/>
        </w:rPr>
        <w:t>yin</w:t>
      </w:r>
      <w:r>
        <w:t xml:space="preserve">. </w:t>
      </w:r>
    </w:p>
    <w:p w:rsidR="00504780" w:rsidRPr="00C5078D" w:rsidRDefault="00AA47E3" w:rsidP="00333D5F">
      <w:pPr>
        <w:pStyle w:val="Heading2"/>
      </w:pPr>
      <w:r>
        <w:t>Old Energy</w:t>
      </w:r>
    </w:p>
    <w:p w:rsidR="00933D45" w:rsidRDefault="001008FB" w:rsidP="00DF37C3">
      <w:r>
        <w:t xml:space="preserve">As noted in the </w:t>
      </w:r>
      <w:r w:rsidR="00EE05C4">
        <w:t xml:space="preserve">old energy </w:t>
      </w:r>
      <w:r>
        <w:t xml:space="preserve">commentary on </w:t>
      </w:r>
      <w:r w:rsidRPr="007C372C">
        <w:rPr>
          <w:b/>
          <w:bCs/>
          <w:noProof/>
        </w:rPr>
        <w:t>formation</w:t>
      </w:r>
      <w:r>
        <w:t xml:space="preserve">, out of balance use of energy is a </w:t>
      </w:r>
      <w:r w:rsidR="00C64EA8" w:rsidRPr="007C372C">
        <w:rPr>
          <w:noProof/>
        </w:rPr>
        <w:t>requirement</w:t>
      </w:r>
      <w:r w:rsidR="00C64EA8">
        <w:t xml:space="preserve"> of </w:t>
      </w:r>
      <w:r>
        <w:t xml:space="preserve">evolutionary </w:t>
      </w:r>
      <w:r w:rsidR="00C64EA8">
        <w:t>advance</w:t>
      </w:r>
      <w:r>
        <w:t>.</w:t>
      </w:r>
      <w:r w:rsidR="00BC311C">
        <w:t xml:space="preserve"> </w:t>
      </w:r>
      <w:r w:rsidR="00CE1048">
        <w:t>T</w:t>
      </w:r>
      <w:r w:rsidR="00C1433D">
        <w:t xml:space="preserve">he out of balance use of force is necessary during the </w:t>
      </w:r>
      <w:r w:rsidR="00876EC9">
        <w:t xml:space="preserve">expansionary </w:t>
      </w:r>
      <w:r w:rsidR="00C1433D">
        <w:t>middle stage of planetary evolution.</w:t>
      </w:r>
      <w:r w:rsidR="00031000">
        <w:rPr>
          <w:rStyle w:val="FootnoteReference"/>
        </w:rPr>
        <w:footnoteReference w:id="12"/>
      </w:r>
      <w:r w:rsidR="00C1433D">
        <w:t xml:space="preserve"> </w:t>
      </w:r>
      <w:r w:rsidR="00CE1048">
        <w:t xml:space="preserve">The suppression of formation and the exaltation of force allows a species to pass through </w:t>
      </w:r>
      <w:r w:rsidR="00CE1048" w:rsidRPr="00876EC9">
        <w:t>obstacles</w:t>
      </w:r>
      <w:r w:rsidR="00CE1048">
        <w:t xml:space="preserve"> that would otherwise prevent the evolution and development of its economic, technological, social, and administrative capability. </w:t>
      </w:r>
    </w:p>
    <w:p w:rsidR="00327314" w:rsidRDefault="00933D45" w:rsidP="00E858A1">
      <w:r>
        <w:t xml:space="preserve">At this </w:t>
      </w:r>
      <w:r w:rsidRPr="007C372C">
        <w:rPr>
          <w:noProof/>
        </w:rPr>
        <w:t>point</w:t>
      </w:r>
      <w:r>
        <w:t xml:space="preserve"> you should that e</w:t>
      </w:r>
      <w:r w:rsidR="0043639C">
        <w:t xml:space="preserve">xtra </w:t>
      </w:r>
      <w:r w:rsidR="0002167A">
        <w:t xml:space="preserve">adding </w:t>
      </w:r>
      <w:r w:rsidR="0043639C">
        <w:t xml:space="preserve">force is </w:t>
      </w:r>
      <w:r w:rsidR="0002167A">
        <w:t>important.</w:t>
      </w:r>
      <w:r w:rsidR="0002167A">
        <w:rPr>
          <w:rStyle w:val="FootnoteReference"/>
        </w:rPr>
        <w:footnoteReference w:id="13"/>
      </w:r>
      <w:r w:rsidR="0002167A">
        <w:t xml:space="preserve"> </w:t>
      </w:r>
      <w:r>
        <w:t xml:space="preserve">It is what </w:t>
      </w:r>
      <w:r w:rsidR="00031000">
        <w:t xml:space="preserve">makes possible a planet’s evolutionary push. </w:t>
      </w:r>
      <w:r w:rsidR="00327314">
        <w:t xml:space="preserve">With extra yang, species emerges out of </w:t>
      </w:r>
      <w:r w:rsidR="00327314" w:rsidRPr="00327314">
        <w:rPr>
          <w:b/>
          <w:bCs/>
        </w:rPr>
        <w:t>Pastoral Comfort</w:t>
      </w:r>
      <w:r w:rsidR="00327314">
        <w:t xml:space="preserve"> and begin developing their economic, political, and social institutions, and, quite importantly, their technological capacity. It is the </w:t>
      </w:r>
      <w:r w:rsidR="00327314">
        <w:lastRenderedPageBreak/>
        <w:t xml:space="preserve">evolution of the species capacities that eventually leads and allows for </w:t>
      </w:r>
      <w:r w:rsidR="00327314" w:rsidRPr="00327314">
        <w:rPr>
          <w:b/>
          <w:bCs/>
        </w:rPr>
        <w:t>graduation</w:t>
      </w:r>
      <w:r w:rsidR="00327314">
        <w:t xml:space="preserve"> and </w:t>
      </w:r>
      <w:r w:rsidR="00327314" w:rsidRPr="00B85CFD">
        <w:rPr>
          <w:b/>
          <w:bCs/>
        </w:rPr>
        <w:t>integration</w:t>
      </w:r>
      <w:r w:rsidR="00B85CFD">
        <w:rPr>
          <w:b/>
          <w:bCs/>
        </w:rPr>
        <w:fldChar w:fldCharType="begin"/>
      </w:r>
      <w:r w:rsidR="00B85CFD">
        <w:instrText xml:space="preserve"> XE "</w:instrText>
      </w:r>
      <w:r w:rsidR="00B85CFD" w:rsidRPr="005E3D03">
        <w:instrText>integration</w:instrText>
      </w:r>
      <w:r w:rsidR="00B85CFD">
        <w:instrText xml:space="preserve">" </w:instrText>
      </w:r>
      <w:r w:rsidR="00B85CFD">
        <w:rPr>
          <w:b/>
          <w:bCs/>
        </w:rPr>
        <w:fldChar w:fldCharType="end"/>
      </w:r>
      <w:r w:rsidR="00B85CFD">
        <w:rPr>
          <w:rStyle w:val="FootnoteReference"/>
          <w:b/>
          <w:bCs/>
        </w:rPr>
        <w:footnoteReference w:id="14"/>
      </w:r>
      <w:r w:rsidR="00327314">
        <w:t xml:space="preserve"> into higher</w:t>
      </w:r>
      <w:r w:rsidR="00BA0825">
        <w:t>-</w:t>
      </w:r>
      <w:r w:rsidR="00327314">
        <w:t xml:space="preserve">level systems. </w:t>
      </w:r>
    </w:p>
    <w:p w:rsidR="00637B88" w:rsidRDefault="00EA709E" w:rsidP="00E858A1">
      <w:r>
        <w:t xml:space="preserve">Unfortunately, </w:t>
      </w:r>
      <w:r w:rsidR="0043639C">
        <w:t>as useful as extra force might</w:t>
      </w:r>
      <w:r w:rsidR="00327314">
        <w:t xml:space="preserve"> be</w:t>
      </w:r>
      <w:r w:rsidR="0043639C">
        <w:t xml:space="preserve">, </w:t>
      </w:r>
      <w:r w:rsidR="00163E56">
        <w:t xml:space="preserve">turning up force and diminishing </w:t>
      </w:r>
      <w:r w:rsidRPr="007C372C">
        <w:rPr>
          <w:noProof/>
        </w:rPr>
        <w:t>formation</w:t>
      </w:r>
      <w:r>
        <w:t xml:space="preserve"> </w:t>
      </w:r>
      <w:r w:rsidR="00163E56">
        <w:t>comes with necessary risks.</w:t>
      </w:r>
      <w:r w:rsidR="007E1F9A">
        <w:t xml:space="preserve"> The risks are necessary in the sense that if you don’t turn of force, and evolving species doesn’t break through the </w:t>
      </w:r>
      <w:r w:rsidR="007E1F9A" w:rsidRPr="00BC0C62">
        <w:rPr>
          <w:b/>
          <w:bCs/>
        </w:rPr>
        <w:t>stagnation</w:t>
      </w:r>
      <w:r w:rsidR="007E1F9A">
        <w:t xml:space="preserve"> that arises when a species achieves a certain degree of </w:t>
      </w:r>
      <w:r w:rsidR="007E1F9A" w:rsidRPr="00C259E2">
        <w:rPr>
          <w:b/>
          <w:bCs/>
        </w:rPr>
        <w:t>Pastoral Comfort</w:t>
      </w:r>
      <w:r w:rsidR="007E1F9A">
        <w:t xml:space="preserve">. </w:t>
      </w:r>
      <w:r w:rsidR="00163E56">
        <w:t xml:space="preserve">When formation </w:t>
      </w:r>
      <w:r w:rsidRPr="007C372C">
        <w:rPr>
          <w:noProof/>
        </w:rPr>
        <w:t>is diminished</w:t>
      </w:r>
      <w:r>
        <w:t xml:space="preserve"> </w:t>
      </w:r>
      <w:r w:rsidRPr="007C372C">
        <w:rPr>
          <w:noProof/>
        </w:rPr>
        <w:t>and</w:t>
      </w:r>
      <w:r>
        <w:t xml:space="preserve"> force is exalted</w:t>
      </w:r>
      <w:r w:rsidR="00DF37C3">
        <w:t>, force becomes dominant, aggressive, and unyielding, and levels of violence and toxicity rise</w:t>
      </w:r>
      <w:r w:rsidR="00C1433D">
        <w:t xml:space="preserve">. </w:t>
      </w:r>
      <w:r w:rsidR="005D0446">
        <w:t>As a result, b</w:t>
      </w:r>
      <w:r w:rsidR="00933D45">
        <w:t>ody’s get hurt</w:t>
      </w:r>
      <w:r w:rsidR="00F3323D">
        <w:t>.</w:t>
      </w:r>
      <w:r w:rsidR="00327314">
        <w:t xml:space="preserve"> Over time, d</w:t>
      </w:r>
      <w:r w:rsidR="006C3C2A">
        <w:t>amage accumulates,</w:t>
      </w:r>
      <w:r w:rsidR="006C3C2A">
        <w:rPr>
          <w:rStyle w:val="FootnoteReference"/>
        </w:rPr>
        <w:footnoteReference w:id="15"/>
      </w:r>
      <w:r w:rsidR="006C3C2A">
        <w:t xml:space="preserve"> </w:t>
      </w:r>
      <w:r w:rsidR="00933D45">
        <w:t xml:space="preserve">connection </w:t>
      </w:r>
      <w:r w:rsidR="00DF37C3">
        <w:t>suffers</w:t>
      </w:r>
      <w:r w:rsidR="006C3C2A">
        <w:t xml:space="preserve">, </w:t>
      </w:r>
      <w:r w:rsidR="00933D45">
        <w:t xml:space="preserve">and </w:t>
      </w:r>
      <w:r w:rsidR="00F3323D">
        <w:t xml:space="preserve">a </w:t>
      </w:r>
      <w:r w:rsidR="006C3C2A">
        <w:t>spiritual, psychological, and emotional malaise descend</w:t>
      </w:r>
      <w:r w:rsidR="005D0446">
        <w:t>s</w:t>
      </w:r>
      <w:r w:rsidR="006C3C2A">
        <w:t xml:space="preserve"> on the species. As connection declines</w:t>
      </w:r>
      <w:r w:rsidR="005D0446">
        <w:t xml:space="preserve"> and damage accumulates, </w:t>
      </w:r>
      <w:r w:rsidR="006C3C2A">
        <w:t xml:space="preserve">a species becomes </w:t>
      </w:r>
      <w:r w:rsidR="00933D45">
        <w:t xml:space="preserve">increasingly </w:t>
      </w:r>
      <w:r w:rsidR="00327314">
        <w:t xml:space="preserve">violent and </w:t>
      </w:r>
      <w:r w:rsidR="00933D45" w:rsidRPr="007C372C">
        <w:rPr>
          <w:noProof/>
        </w:rPr>
        <w:t>ill</w:t>
      </w:r>
      <w:r w:rsidR="006C3C2A">
        <w:t>.</w:t>
      </w:r>
      <w:r w:rsidR="005D0446">
        <w:t xml:space="preserve"> </w:t>
      </w:r>
      <w:r w:rsidR="00F3323D">
        <w:t>As a consequence of mental and emotional illness, f</w:t>
      </w:r>
      <w:r w:rsidR="00DF37C3">
        <w:t>orce</w:t>
      </w:r>
      <w:r w:rsidR="00F3323D">
        <w:t>,</w:t>
      </w:r>
      <w:r w:rsidR="00DF37C3">
        <w:t xml:space="preserve"> no longer fettered by formation or the mitigating </w:t>
      </w:r>
      <w:r w:rsidR="0003386B">
        <w:t>influence</w:t>
      </w:r>
      <w:r w:rsidR="00DF37C3">
        <w:t xml:space="preserve"> of aligned connection</w:t>
      </w:r>
      <w:r w:rsidR="00F3323D">
        <w:t>,</w:t>
      </w:r>
      <w:r w:rsidR="00DF37C3">
        <w:t xml:space="preserve"> </w:t>
      </w:r>
      <w:r w:rsidR="005B1EBB">
        <w:t>debases</w:t>
      </w:r>
      <w:r w:rsidR="00637B88">
        <w:t xml:space="preserve"> and </w:t>
      </w:r>
      <w:r w:rsidR="005B1EBB">
        <w:t>deforms</w:t>
      </w:r>
      <w:r w:rsidR="00637B88">
        <w:t xml:space="preserve"> </w:t>
      </w:r>
      <w:r w:rsidR="00DD321F">
        <w:t xml:space="preserve">even further. </w:t>
      </w:r>
      <w:r w:rsidR="00327314">
        <w:t>Ultimately t</w:t>
      </w:r>
      <w:r w:rsidR="00637B88" w:rsidRPr="007C372C">
        <w:rPr>
          <w:noProof/>
        </w:rPr>
        <w:t>his</w:t>
      </w:r>
      <w:r w:rsidR="00637B88">
        <w:t xml:space="preserve"> leads to conquest, colonization, domination, </w:t>
      </w:r>
      <w:r w:rsidR="0044643F">
        <w:t>violence, exploitation,</w:t>
      </w:r>
      <w:r w:rsidR="00F3323D">
        <w:t xml:space="preserve"> and all </w:t>
      </w:r>
      <w:r w:rsidR="005D0446">
        <w:t xml:space="preserve">manner of </w:t>
      </w:r>
      <w:r w:rsidR="00F3323D">
        <w:t xml:space="preserve">social, political, and economic </w:t>
      </w:r>
      <w:r w:rsidR="005D0446">
        <w:t xml:space="preserve">toxicity, </w:t>
      </w:r>
      <w:r w:rsidR="0044643F">
        <w:t xml:space="preserve">all of which </w:t>
      </w:r>
      <w:r w:rsidR="00637B88">
        <w:t xml:space="preserve">further exacerbate damage, </w:t>
      </w:r>
      <w:r w:rsidR="00F3323D">
        <w:t xml:space="preserve">deterioration, </w:t>
      </w:r>
      <w:r w:rsidR="00637B88">
        <w:t>and disconnection</w:t>
      </w:r>
      <w:r w:rsidR="0003386B">
        <w:t>.</w:t>
      </w:r>
      <w:r w:rsidR="00DD321F">
        <w:t xml:space="preserve"> </w:t>
      </w:r>
      <w:r w:rsidR="0096155C">
        <w:t>If left unchecked, a</w:t>
      </w:r>
      <w:r w:rsidR="00DD321F">
        <w:t xml:space="preserve"> downward emotional/psychological</w:t>
      </w:r>
      <w:r w:rsidR="0096155C">
        <w:t>/spiritual</w:t>
      </w:r>
      <w:r w:rsidR="00DD321F">
        <w:t xml:space="preserve"> spiral of </w:t>
      </w:r>
      <w:r w:rsidR="005D0446">
        <w:t xml:space="preserve">individual and species </w:t>
      </w:r>
      <w:r w:rsidR="0096155C">
        <w:t>dysfunction</w:t>
      </w:r>
      <w:r w:rsidR="005D0446">
        <w:t xml:space="preserve">, coupled with rapidly advancing </w:t>
      </w:r>
      <w:r w:rsidR="008202F4">
        <w:t>technological, economic, and productive prowess</w:t>
      </w:r>
      <w:r w:rsidR="0003386B">
        <w:t xml:space="preserve">, </w:t>
      </w:r>
      <w:r w:rsidR="005D0446">
        <w:t>leads</w:t>
      </w:r>
      <w:r w:rsidR="0096155C">
        <w:t xml:space="preserve"> </w:t>
      </w:r>
      <w:r w:rsidR="005D0446">
        <w:t xml:space="preserve">to </w:t>
      </w:r>
      <w:r w:rsidR="0096155C">
        <w:t>what we</w:t>
      </w:r>
      <w:r w:rsidR="00354CF8">
        <w:t xml:space="preserve"> might call</w:t>
      </w:r>
      <w:r w:rsidR="0096155C">
        <w:t xml:space="preserve"> </w:t>
      </w:r>
      <w:r w:rsidR="0096155C" w:rsidRPr="0096155C">
        <w:rPr>
          <w:b/>
          <w:bCs/>
        </w:rPr>
        <w:t>debacle</w:t>
      </w:r>
      <w:r w:rsidR="0096155C">
        <w:t xml:space="preserve">. </w:t>
      </w:r>
      <w:r w:rsidR="0003386B">
        <w:t xml:space="preserve">If nothing is done, </w:t>
      </w:r>
      <w:r w:rsidR="008202F4">
        <w:t>the nascent</w:t>
      </w:r>
      <w:r w:rsidR="00261C90">
        <w:t xml:space="preserve"> </w:t>
      </w:r>
      <w:r w:rsidR="00261C90" w:rsidRPr="00DC4F4E">
        <w:rPr>
          <w:b/>
          <w:bCs/>
        </w:rPr>
        <w:t>world</w:t>
      </w:r>
      <w:r w:rsidR="00261C90">
        <w:t xml:space="preserve"> </w:t>
      </w:r>
      <w:r w:rsidR="00261C90" w:rsidRPr="005D0446">
        <w:rPr>
          <w:b/>
          <w:bCs/>
        </w:rPr>
        <w:t>system</w:t>
      </w:r>
      <w:r w:rsidR="00261C90">
        <w:t xml:space="preserve"> collapses</w:t>
      </w:r>
      <w:r w:rsidR="005D0446">
        <w:t>, throwing the species backwards a generation or more</w:t>
      </w:r>
      <w:r w:rsidR="00261C90">
        <w:t xml:space="preserve">. </w:t>
      </w:r>
      <w:r w:rsidR="00E858A1">
        <w:t xml:space="preserve">How far </w:t>
      </w:r>
      <w:r w:rsidR="00E858A1">
        <w:lastRenderedPageBreak/>
        <w:t xml:space="preserve">back </w:t>
      </w:r>
      <w:r w:rsidR="004D079D">
        <w:t xml:space="preserve">a species </w:t>
      </w:r>
      <w:r w:rsidR="004D079D" w:rsidRPr="007C372C">
        <w:rPr>
          <w:noProof/>
        </w:rPr>
        <w:t>is thrown</w:t>
      </w:r>
      <w:r w:rsidR="004D079D">
        <w:t xml:space="preserve"> </w:t>
      </w:r>
      <w:r w:rsidR="00E858A1">
        <w:t>depends on how bad the ecological, psychological, economic, or political c</w:t>
      </w:r>
      <w:r w:rsidR="00122927">
        <w:t>o</w:t>
      </w:r>
      <w:r w:rsidR="00E858A1">
        <w:t>llapse</w:t>
      </w:r>
      <w:r w:rsidR="004D079D">
        <w:t xml:space="preserve">. </w:t>
      </w:r>
    </w:p>
    <w:p w:rsidR="004D079D" w:rsidRDefault="008E7450" w:rsidP="00DF37C3">
      <w:r>
        <w:t>To summarize, out of balance force is necessary to push a species forward</w:t>
      </w:r>
      <w:r w:rsidR="007E1F9A">
        <w:t xml:space="preserve"> past stagnation</w:t>
      </w:r>
      <w:r>
        <w:t>. However, the out of balance force</w:t>
      </w:r>
      <w:r w:rsidR="00354CF8">
        <w:t xml:space="preserve">, while temporarily necessary, </w:t>
      </w:r>
      <w:r>
        <w:t xml:space="preserve">inevitably leads to problems which, if </w:t>
      </w:r>
      <w:r w:rsidR="004D079D">
        <w:t xml:space="preserve">left </w:t>
      </w:r>
      <w:r>
        <w:t xml:space="preserve">unchecked, </w:t>
      </w:r>
      <w:r w:rsidR="00A41930">
        <w:t xml:space="preserve">ultimately </w:t>
      </w:r>
      <w:r>
        <w:t xml:space="preserve">lead to the </w:t>
      </w:r>
      <w:r w:rsidR="004D079D">
        <w:t xml:space="preserve">inevitable </w:t>
      </w:r>
      <w:r w:rsidRPr="00737172">
        <w:rPr>
          <w:noProof/>
        </w:rPr>
        <w:t>collapse</w:t>
      </w:r>
      <w:r>
        <w:t xml:space="preserve"> of </w:t>
      </w:r>
      <w:r w:rsidR="00C0049E">
        <w:t>the System</w:t>
      </w:r>
      <w:r w:rsidR="004D079D">
        <w:t xml:space="preserve">. </w:t>
      </w:r>
    </w:p>
    <w:p w:rsidR="00054DE3" w:rsidRDefault="004D079D" w:rsidP="004D079D">
      <w:r>
        <w:t>The risk is great, but the potential reward (i.e., a fully developed and connected species</w:t>
      </w:r>
      <w:r w:rsidR="00A41930">
        <w:t>)</w:t>
      </w:r>
      <w:r>
        <w:t xml:space="preserve"> is deemed worth the risk. And besides, a species does not </w:t>
      </w:r>
      <w:r w:rsidRPr="004D079D">
        <w:rPr>
          <w:b/>
          <w:bCs/>
        </w:rPr>
        <w:t>evolve</w:t>
      </w:r>
      <w:r>
        <w:t xml:space="preserve"> and </w:t>
      </w:r>
      <w:r w:rsidRPr="00A41930">
        <w:rPr>
          <w:b/>
          <w:bCs/>
        </w:rPr>
        <w:t>graduate</w:t>
      </w:r>
      <w:r>
        <w:t xml:space="preserve"> in isolation. Appropriate assistance </w:t>
      </w:r>
      <w:r w:rsidR="00054DE3">
        <w:t>is provided along the way.</w:t>
      </w:r>
      <w:r w:rsidR="00CB0121">
        <w:t xml:space="preserve"> During the final phase, this assistance </w:t>
      </w:r>
    </w:p>
    <w:p w:rsidR="00C504F3" w:rsidRDefault="00EC2619" w:rsidP="004D079D">
      <w:r>
        <w:t xml:space="preserve">Most importantly, </w:t>
      </w:r>
      <w:r w:rsidR="004D079D">
        <w:t>as s</w:t>
      </w:r>
      <w:r w:rsidR="00C504F3">
        <w:t xml:space="preserve">oon as </w:t>
      </w:r>
      <w:r w:rsidR="00980E04">
        <w:t xml:space="preserve">a </w:t>
      </w:r>
      <w:r w:rsidR="00C504F3">
        <w:t xml:space="preserve">species gets near its </w:t>
      </w:r>
      <w:r>
        <w:t xml:space="preserve">graduation </w:t>
      </w:r>
      <w:r w:rsidR="00C504F3">
        <w:t xml:space="preserve">pinnacle, </w:t>
      </w:r>
      <w:r>
        <w:t xml:space="preserve">i.e., as soon as its technological, economic, and institutional superstructure is capable of world level governance and organization, </w:t>
      </w:r>
      <w:r w:rsidR="00C504F3">
        <w:t xml:space="preserve">work begins to awaken, activate, and reconnect the species. </w:t>
      </w:r>
    </w:p>
    <w:p w:rsidR="00D21FAF" w:rsidRDefault="007E1F9A" w:rsidP="00333D5F">
      <w:r>
        <w:t>As for the poetry entries, t</w:t>
      </w:r>
      <w:r w:rsidR="00980E04">
        <w:t xml:space="preserve">he </w:t>
      </w:r>
      <w:r w:rsidR="00D21FAF" w:rsidRPr="007E1F9A">
        <w:rPr>
          <w:i/>
          <w:iCs/>
        </w:rPr>
        <w:t>Book of Slavery</w:t>
      </w:r>
      <w:r w:rsidR="00D21FAF">
        <w:t xml:space="preserve"> </w:t>
      </w:r>
      <w:r w:rsidR="00980E04">
        <w:t>explicitly</w:t>
      </w:r>
      <w:r w:rsidR="00964839">
        <w:t xml:space="preserve"> </w:t>
      </w:r>
      <w:r>
        <w:t xml:space="preserve">represents </w:t>
      </w:r>
      <w:r w:rsidR="00964839">
        <w:t>the patriarchy, exclusivity, greed</w:t>
      </w:r>
      <w:r>
        <w:t xml:space="preserve">, and enslavement </w:t>
      </w:r>
      <w:r w:rsidR="00964839">
        <w:t xml:space="preserve">that </w:t>
      </w:r>
      <w:r>
        <w:t xml:space="preserve">eventually and inevitably </w:t>
      </w:r>
      <w:r w:rsidR="00964839">
        <w:t>results</w:t>
      </w:r>
      <w:r w:rsidR="00980E04">
        <w:t xml:space="preserve"> from out of balance yang</w:t>
      </w:r>
      <w:r w:rsidR="00964839">
        <w:t>, and the excuses, and arrogant dismissals</w:t>
      </w:r>
      <w:r w:rsidR="00980E04">
        <w:t xml:space="preserve"> that </w:t>
      </w:r>
      <w:r>
        <w:t xml:space="preserve">are used to justify. </w:t>
      </w:r>
      <w:r w:rsidR="00FB143E">
        <w:t>In the old energy, f</w:t>
      </w:r>
      <w:r w:rsidR="00C1433D">
        <w:t>ather</w:t>
      </w:r>
      <w:r w:rsidR="00FB143E">
        <w:t>/</w:t>
      </w:r>
      <w:r w:rsidR="00C1433D">
        <w:t>man</w:t>
      </w:r>
      <w:r w:rsidR="00FB143E">
        <w:t>/</w:t>
      </w:r>
      <w:r w:rsidR="00C1433D">
        <w:t>king</w:t>
      </w:r>
      <w:r w:rsidR="00FB143E">
        <w:t xml:space="preserve"> on a </w:t>
      </w:r>
      <w:r w:rsidR="00C1433D">
        <w:t>throne announce</w:t>
      </w:r>
      <w:r w:rsidR="00FB143E">
        <w:t>s</w:t>
      </w:r>
      <w:r w:rsidR="00C1433D">
        <w:t xml:space="preserve"> the yang authority. Divine and Darwinian justifications </w:t>
      </w:r>
      <w:r w:rsidR="00C1433D" w:rsidRPr="00737172">
        <w:rPr>
          <w:noProof/>
        </w:rPr>
        <w:t>are presented</w:t>
      </w:r>
      <w:r w:rsidR="00FB143E">
        <w:t xml:space="preserve">, </w:t>
      </w:r>
      <w:r w:rsidR="00C1433D">
        <w:t xml:space="preserve">and meek acceptance of the status quote </w:t>
      </w:r>
      <w:r w:rsidR="00C1433D" w:rsidRPr="00737172">
        <w:rPr>
          <w:noProof/>
        </w:rPr>
        <w:t xml:space="preserve">is </w:t>
      </w:r>
      <w:r>
        <w:rPr>
          <w:noProof/>
        </w:rPr>
        <w:t>expected</w:t>
      </w:r>
      <w:r w:rsidR="00C1433D">
        <w:t xml:space="preserve">. </w:t>
      </w:r>
      <w:r w:rsidR="00D21FAF">
        <w:t xml:space="preserve">It is God’s will. It is nature’s way. It is your lot in life. It is your karma. </w:t>
      </w:r>
      <w:r w:rsidR="00C1433D">
        <w:t xml:space="preserve">Take </w:t>
      </w:r>
      <w:r w:rsidR="00460E14">
        <w:t>your</w:t>
      </w:r>
      <w:r w:rsidR="00C1433D">
        <w:t xml:space="preserve"> place. Do you</w:t>
      </w:r>
      <w:r w:rsidR="00980E04">
        <w:t>r</w:t>
      </w:r>
      <w:r w:rsidR="00C1433D">
        <w:t xml:space="preserve"> work. </w:t>
      </w:r>
      <w:r w:rsidR="00FB143E">
        <w:t xml:space="preserve">Shut up. Don’t complain. </w:t>
      </w:r>
      <w:r w:rsidR="00C1433D">
        <w:t xml:space="preserve">Submit. </w:t>
      </w:r>
    </w:p>
    <w:p w:rsidR="00460E14" w:rsidRDefault="00460E14" w:rsidP="00333D5F">
      <w:r>
        <w:t xml:space="preserve">The </w:t>
      </w:r>
      <w:r w:rsidRPr="007E1F9A">
        <w:rPr>
          <w:i/>
          <w:iCs/>
        </w:rPr>
        <w:t>Book of Power</w:t>
      </w:r>
      <w:r>
        <w:t xml:space="preserve"> </w:t>
      </w:r>
      <w:r w:rsidR="00964839">
        <w:t xml:space="preserve">entry exposes </w:t>
      </w:r>
      <w:r>
        <w:t xml:space="preserve">the same representation and excuses that the Book of Slavery does. </w:t>
      </w:r>
      <w:r w:rsidR="00980E04">
        <w:t>J</w:t>
      </w:r>
      <w:r>
        <w:t xml:space="preserve">ust like </w:t>
      </w:r>
      <w:r w:rsidR="00980E04">
        <w:t xml:space="preserve">the Book of Slavery, </w:t>
      </w:r>
      <w:r>
        <w:t xml:space="preserve">submission </w:t>
      </w:r>
      <w:r w:rsidRPr="00737172">
        <w:rPr>
          <w:noProof/>
        </w:rPr>
        <w:t xml:space="preserve">is </w:t>
      </w:r>
      <w:r w:rsidRPr="00737172">
        <w:rPr>
          <w:noProof/>
        </w:rPr>
        <w:lastRenderedPageBreak/>
        <w:t>required</w:t>
      </w:r>
      <w:r>
        <w:t xml:space="preserve">. The difference is that in </w:t>
      </w:r>
      <w:r w:rsidR="00980E04">
        <w:t>Book of Power</w:t>
      </w:r>
      <w:r w:rsidR="007E1F9A">
        <w:t xml:space="preserve"> you are completely aware of “the game” that is being played</w:t>
      </w:r>
      <w:r w:rsidR="00CD714A">
        <w:t>, and s</w:t>
      </w:r>
      <w:r>
        <w:t xml:space="preserve">ubmission comes with </w:t>
      </w:r>
      <w:r w:rsidR="00964839">
        <w:t xml:space="preserve">insertion into systems of hierarchy and privilege. </w:t>
      </w:r>
      <w:r w:rsidR="00980E04">
        <w:t xml:space="preserve">As a special </w:t>
      </w:r>
      <w:r w:rsidR="00CD714A">
        <w:t>and privileged “</w:t>
      </w:r>
      <w:r w:rsidR="00980E04">
        <w:t>chosen one,</w:t>
      </w:r>
      <w:r w:rsidR="00CD714A">
        <w:t>”</w:t>
      </w:r>
      <w:r w:rsidR="00980E04">
        <w:t xml:space="preserve"> you are </w:t>
      </w:r>
      <w:r w:rsidR="00964839">
        <w:t>“not like everyone else</w:t>
      </w:r>
      <w:r w:rsidR="00980E04">
        <w:t>,</w:t>
      </w:r>
      <w:r w:rsidR="00964839">
        <w:t xml:space="preserve">” </w:t>
      </w:r>
      <w:r w:rsidR="00980E04">
        <w:t xml:space="preserve">but you still must submit. </w:t>
      </w:r>
      <w:r w:rsidR="008720D5">
        <w:t>B</w:t>
      </w:r>
      <w:r>
        <w:t xml:space="preserve">ow to the king on his throne. </w:t>
      </w:r>
    </w:p>
    <w:p w:rsidR="008E14A3" w:rsidRDefault="00E63F51" w:rsidP="008E14A3">
      <w:pPr>
        <w:pStyle w:val="Heading2"/>
      </w:pPr>
      <w:r>
        <w:t xml:space="preserve">Getting into </w:t>
      </w:r>
      <w:r w:rsidR="0088320F">
        <w:t xml:space="preserve">the </w:t>
      </w:r>
      <w:r w:rsidR="008E14A3">
        <w:t>New Energy</w:t>
      </w:r>
    </w:p>
    <w:p w:rsidR="008E14A3" w:rsidRDefault="008E14A3" w:rsidP="009973F3">
      <w:r>
        <w:t xml:space="preserve">As noted in </w:t>
      </w:r>
      <w:r w:rsidR="008720D5">
        <w:t xml:space="preserve">the </w:t>
      </w:r>
      <w:r w:rsidR="008720D5" w:rsidRPr="008720D5">
        <w:rPr>
          <w:b/>
          <w:bCs/>
        </w:rPr>
        <w:t>formation</w:t>
      </w:r>
      <w:r w:rsidR="008720D5">
        <w:t xml:space="preserve"> </w:t>
      </w:r>
      <w:r>
        <w:t xml:space="preserve">card, new energy </w:t>
      </w:r>
      <w:r w:rsidR="008720D5">
        <w:t xml:space="preserve">is </w:t>
      </w:r>
      <w:r>
        <w:t xml:space="preserve">about balance. </w:t>
      </w:r>
      <w:r w:rsidR="004C27E6">
        <w:t xml:space="preserve">That </w:t>
      </w:r>
      <w:r w:rsidR="009973F3">
        <w:t xml:space="preserve">narrative </w:t>
      </w:r>
      <w:r w:rsidR="004C27E6">
        <w:t xml:space="preserve">is </w:t>
      </w:r>
      <w:r w:rsidR="009973F3">
        <w:t xml:space="preserve">appropriate here as well. </w:t>
      </w:r>
      <w:r w:rsidR="008720D5">
        <w:t xml:space="preserve">That is, we learn about balanced energy from </w:t>
      </w:r>
      <w:r w:rsidR="004C27E6">
        <w:t>consideration of the force archetype as well</w:t>
      </w:r>
      <w:r w:rsidR="008720D5">
        <w:t xml:space="preserve">. In the context of the force card, however, it is </w:t>
      </w:r>
      <w:r w:rsidR="001E3C6A">
        <w:t xml:space="preserve">also </w:t>
      </w:r>
      <w:r w:rsidR="008720D5">
        <w:t xml:space="preserve">important to realize </w:t>
      </w:r>
      <w:r w:rsidR="009973F3">
        <w:t xml:space="preserve">that in the new energy, force is nothing to be vilified. </w:t>
      </w:r>
      <w:r w:rsidR="001E3C6A">
        <w:t>T</w:t>
      </w:r>
      <w:r w:rsidR="008720D5">
        <w:t>here is n</w:t>
      </w:r>
      <w:r w:rsidR="009973F3">
        <w:t xml:space="preserve">othing intrinsically </w:t>
      </w:r>
      <w:r w:rsidR="008720D5">
        <w:t xml:space="preserve">evil </w:t>
      </w:r>
      <w:r w:rsidR="009973F3">
        <w:t>about force</w:t>
      </w:r>
      <w:r w:rsidR="008720D5">
        <w:t xml:space="preserve"> and </w:t>
      </w:r>
      <w:r w:rsidR="009973F3">
        <w:t xml:space="preserve">nothing wrong </w:t>
      </w:r>
      <w:r w:rsidR="008720D5">
        <w:t xml:space="preserve">with </w:t>
      </w:r>
      <w:r w:rsidR="009973F3">
        <w:t>using force</w:t>
      </w:r>
      <w:r w:rsidR="008720D5">
        <w:t>, even in great quantities, to create</w:t>
      </w:r>
      <w:r w:rsidR="004C27E6">
        <w:t xml:space="preserve"> or transform </w:t>
      </w:r>
      <w:r w:rsidR="008720D5">
        <w:t xml:space="preserve">the </w:t>
      </w:r>
      <w:r w:rsidR="008720D5" w:rsidRPr="008720D5">
        <w:rPr>
          <w:b/>
          <w:bCs/>
        </w:rPr>
        <w:t>world</w:t>
      </w:r>
      <w:r w:rsidR="001E3C6A" w:rsidRPr="001E3C6A">
        <w:t>, s</w:t>
      </w:r>
      <w:r w:rsidR="001E3C6A">
        <w:t xml:space="preserve">o long as </w:t>
      </w:r>
      <w:r w:rsidR="00FB143E">
        <w:t xml:space="preserve">you use </w:t>
      </w:r>
      <w:r w:rsidR="001E3C6A">
        <w:t>force in balance to heal, awaken, activate, and uplift/ascend</w:t>
      </w:r>
      <w:r w:rsidR="0088320F">
        <w:t>, and not to dominate and suppress others</w:t>
      </w:r>
      <w:r w:rsidR="001E3C6A">
        <w:t xml:space="preserve">. </w:t>
      </w:r>
      <w:r w:rsidR="00FB143E">
        <w:t>Indeed, t</w:t>
      </w:r>
      <w:r w:rsidR="004C27E6">
        <w:t xml:space="preserve">he application of force to change, uplift, transform, and create </w:t>
      </w:r>
      <w:r w:rsidR="001E3C6A" w:rsidRPr="00737172">
        <w:rPr>
          <w:noProof/>
        </w:rPr>
        <w:t>is</w:t>
      </w:r>
      <w:r w:rsidR="001E3C6A">
        <w:t xml:space="preserve"> </w:t>
      </w:r>
      <w:r w:rsidR="004C27E6">
        <w:t xml:space="preserve">the </w:t>
      </w:r>
      <w:r w:rsidR="001E3C6A">
        <w:t>heart of the new energy force card</w:t>
      </w:r>
      <w:r w:rsidR="004C27E6">
        <w:t>.</w:t>
      </w:r>
      <w:r w:rsidR="0088320F">
        <w:t xml:space="preserve"> Understand, n</w:t>
      </w:r>
      <w:r w:rsidR="009973F3" w:rsidRPr="00737172">
        <w:rPr>
          <w:noProof/>
        </w:rPr>
        <w:t xml:space="preserve">ew energy </w:t>
      </w:r>
      <w:r w:rsidR="001E3C6A" w:rsidRPr="00737172">
        <w:rPr>
          <w:noProof/>
        </w:rPr>
        <w:t xml:space="preserve">use of force is </w:t>
      </w:r>
      <w:r w:rsidR="00543434" w:rsidRPr="00737172">
        <w:rPr>
          <w:noProof/>
        </w:rPr>
        <w:t xml:space="preserve">balanced </w:t>
      </w:r>
      <w:r w:rsidR="004C27E6" w:rsidRPr="00737172">
        <w:rPr>
          <w:noProof/>
        </w:rPr>
        <w:t>by formation</w:t>
      </w:r>
      <w:r w:rsidR="004C27E6">
        <w:t xml:space="preserve">. New energy force is </w:t>
      </w:r>
      <w:r w:rsidR="00543434">
        <w:t xml:space="preserve">inclusive, egalitarian, </w:t>
      </w:r>
      <w:r w:rsidR="001E3C6A">
        <w:t xml:space="preserve">uplifting, protective, nurturing, and </w:t>
      </w:r>
      <w:r w:rsidR="00543434">
        <w:t xml:space="preserve">divine. </w:t>
      </w:r>
    </w:p>
    <w:p w:rsidR="00504780" w:rsidRDefault="00F93E25" w:rsidP="00F93E25">
      <w:pPr>
        <w:pStyle w:val="Heading2"/>
      </w:pPr>
      <w:r>
        <w:t>Dismissal</w:t>
      </w:r>
    </w:p>
    <w:p w:rsidR="00BF48D5" w:rsidRDefault="008A13B8" w:rsidP="007A645E">
      <w:pPr>
        <w:pStyle w:val="ListParagraph"/>
        <w:numPr>
          <w:ilvl w:val="0"/>
          <w:numId w:val="13"/>
        </w:numPr>
        <w:ind w:left="360"/>
      </w:pPr>
      <w:r w:rsidRPr="00C5078D">
        <w:t>I</w:t>
      </w:r>
      <w:r w:rsidR="009973F3">
        <w:t xml:space="preserve">t is important to realize the importance of force, and </w:t>
      </w:r>
      <w:r w:rsidR="001E3C6A">
        <w:t xml:space="preserve">important </w:t>
      </w:r>
      <w:r w:rsidR="009973F3">
        <w:t xml:space="preserve">to </w:t>
      </w:r>
      <w:r w:rsidR="004C27E6">
        <w:t xml:space="preserve">learn to </w:t>
      </w:r>
      <w:r w:rsidR="009973F3">
        <w:t>accept it</w:t>
      </w:r>
      <w:r w:rsidR="004C27E6">
        <w:t>, as an energy</w:t>
      </w:r>
      <w:r w:rsidR="009973F3">
        <w:t xml:space="preserve">. </w:t>
      </w:r>
      <w:r w:rsidR="001E3C6A">
        <w:t xml:space="preserve">You cannot change your world, you cannot change the </w:t>
      </w:r>
      <w:r w:rsidR="001E3C6A" w:rsidRPr="00177769">
        <w:t>world</w:t>
      </w:r>
      <w:r w:rsidR="001E3C6A">
        <w:t xml:space="preserve">, </w:t>
      </w:r>
      <w:r w:rsidR="00177769">
        <w:t xml:space="preserve">while rejecting the use of </w:t>
      </w:r>
      <w:r w:rsidR="001E3C6A">
        <w:t xml:space="preserve">force. Therefore watch out for ideas and ideology that discourage your creative use of force. What out for ideas that emphasize submission to the will of another, or </w:t>
      </w:r>
      <w:r w:rsidR="0067065D" w:rsidRPr="0067065D">
        <w:t>obeisance</w:t>
      </w:r>
      <w:r w:rsidR="0067065D">
        <w:t xml:space="preserve"> </w:t>
      </w:r>
      <w:r w:rsidR="001E3C6A">
        <w:t xml:space="preserve">before someone’s thrown. </w:t>
      </w:r>
      <w:r w:rsidR="0067065D">
        <w:t xml:space="preserve">Remember, you are a </w:t>
      </w:r>
      <w:r w:rsidR="0067065D" w:rsidRPr="0067065D">
        <w:rPr>
          <w:b/>
          <w:bCs/>
        </w:rPr>
        <w:t>joyful</w:t>
      </w:r>
      <w:r w:rsidR="0067065D">
        <w:t xml:space="preserve"> </w:t>
      </w:r>
      <w:r w:rsidR="0067065D" w:rsidRPr="0067065D">
        <w:rPr>
          <w:b/>
          <w:bCs/>
        </w:rPr>
        <w:t>master</w:t>
      </w:r>
      <w:r w:rsidR="0067065D">
        <w:t xml:space="preserve"> of creation and </w:t>
      </w:r>
      <w:r w:rsidR="0067065D">
        <w:lastRenderedPageBreak/>
        <w:t xml:space="preserve">you have the same right to </w:t>
      </w:r>
      <w:r w:rsidR="00210AF7" w:rsidRPr="00210AF7">
        <w:rPr>
          <w:b/>
          <w:bCs/>
        </w:rPr>
        <w:t>force</w:t>
      </w:r>
      <w:r w:rsidR="00210AF7">
        <w:t xml:space="preserve"> and </w:t>
      </w:r>
      <w:r w:rsidR="0067065D" w:rsidRPr="0067065D">
        <w:rPr>
          <w:b/>
          <w:bCs/>
        </w:rPr>
        <w:t>power</w:t>
      </w:r>
      <w:r w:rsidR="0067065D">
        <w:t xml:space="preserve"> as everyone else in creation. </w:t>
      </w:r>
    </w:p>
    <w:p w:rsidR="00504780" w:rsidRDefault="008A13B8" w:rsidP="007A645E">
      <w:pPr>
        <w:pStyle w:val="ListParagraph"/>
        <w:numPr>
          <w:ilvl w:val="0"/>
          <w:numId w:val="13"/>
        </w:numPr>
        <w:ind w:left="360"/>
      </w:pPr>
      <w:r w:rsidRPr="00C5078D">
        <w:t xml:space="preserve">Watch out for </w:t>
      </w:r>
      <w:r w:rsidR="00210AF7">
        <w:t xml:space="preserve">notions that power and force should be applied in the interest of hierarchy, domination, exclusion, and personal enrichment. </w:t>
      </w:r>
      <w:r w:rsidR="00C64491">
        <w:t xml:space="preserve">This </w:t>
      </w:r>
      <w:r w:rsidR="00DE165F">
        <w:t xml:space="preserve">causes a </w:t>
      </w:r>
      <w:r w:rsidR="00C64491">
        <w:t>downward spira</w:t>
      </w:r>
      <w:r w:rsidR="00BA0825">
        <w:t>l</w:t>
      </w:r>
      <w:r w:rsidR="00C64491">
        <w:t xml:space="preserve">ling </w:t>
      </w:r>
      <w:r w:rsidR="00B15685">
        <w:t xml:space="preserve">toxic path that leads you </w:t>
      </w:r>
      <w:r w:rsidR="00DE165F">
        <w:t xml:space="preserve">and the planet </w:t>
      </w:r>
      <w:r w:rsidR="00B15685">
        <w:t>towards</w:t>
      </w:r>
      <w:r w:rsidR="00DE165F">
        <w:t xml:space="preserve"> disease, </w:t>
      </w:r>
      <w:r w:rsidR="00C64491">
        <w:t xml:space="preserve">disconnection, and death. </w:t>
      </w:r>
      <w:r w:rsidR="00210AF7" w:rsidRPr="00C64491">
        <w:rPr>
          <w:i/>
          <w:iCs/>
        </w:rPr>
        <w:t xml:space="preserve">Life isn’t about how much money you can make or how many toys you can accumulate. Life is about creating and enjoying with connection, and helping others to do the same. </w:t>
      </w:r>
      <w:r w:rsidR="00210AF7">
        <w:t>Living your life in connection</w:t>
      </w:r>
      <w:r w:rsidR="00DE165F">
        <w:t xml:space="preserve">, and using force and formation and balance to </w:t>
      </w:r>
      <w:r w:rsidR="00DE165F" w:rsidRPr="00DE165F">
        <w:rPr>
          <w:b/>
          <w:bCs/>
        </w:rPr>
        <w:t>connect</w:t>
      </w:r>
      <w:r w:rsidR="00DE165F">
        <w:t xml:space="preserve"> and </w:t>
      </w:r>
      <w:r w:rsidR="00DE165F" w:rsidRPr="00DE165F">
        <w:rPr>
          <w:b/>
          <w:bCs/>
        </w:rPr>
        <w:t>graduate</w:t>
      </w:r>
      <w:r w:rsidR="00DE165F">
        <w:t xml:space="preserve"> the world, </w:t>
      </w:r>
      <w:r w:rsidR="00210AF7">
        <w:t xml:space="preserve">is the only thing that </w:t>
      </w:r>
      <w:r w:rsidR="00C64491">
        <w:t xml:space="preserve">will </w:t>
      </w:r>
      <w:r w:rsidR="00210AF7">
        <w:t xml:space="preserve">end your misery and make you happy. </w:t>
      </w:r>
      <w:r w:rsidR="00C86A73">
        <w:t>Work to embrace your true purpose and use force to manifest that true purpose.</w:t>
      </w:r>
    </w:p>
    <w:p w:rsidR="0067065D" w:rsidRPr="00C5078D" w:rsidRDefault="0067065D" w:rsidP="007A645E">
      <w:pPr>
        <w:pStyle w:val="ListParagraph"/>
        <w:numPr>
          <w:ilvl w:val="0"/>
          <w:numId w:val="13"/>
        </w:numPr>
        <w:ind w:left="360"/>
      </w:pPr>
      <w:r>
        <w:t xml:space="preserve">Revisit the </w:t>
      </w:r>
      <w:r w:rsidRPr="0067065D">
        <w:rPr>
          <w:b/>
          <w:bCs/>
        </w:rPr>
        <w:t>formation</w:t>
      </w:r>
      <w:r>
        <w:t xml:space="preserve"> card and its guidance vis a vis </w:t>
      </w:r>
      <w:r w:rsidR="00B15685">
        <w:t>b</w:t>
      </w:r>
      <w:r>
        <w:t xml:space="preserve">alance. Moving forward, force and formation in balance </w:t>
      </w:r>
      <w:r w:rsidR="00B15685">
        <w:t xml:space="preserve">used to heal, awaken, activate, and ascend </w:t>
      </w:r>
      <w:r>
        <w:t>is key.</w:t>
      </w:r>
    </w:p>
    <w:p w:rsidR="00504780" w:rsidRPr="00C5078D" w:rsidRDefault="00D03058" w:rsidP="00F93E25">
      <w:pPr>
        <w:pStyle w:val="Heading2"/>
      </w:pPr>
      <w:r>
        <w:t>Book of Keys</w:t>
      </w:r>
    </w:p>
    <w:p w:rsidR="00DE446E" w:rsidRDefault="006B56EC" w:rsidP="00762BC5">
      <w:pPr>
        <w:rPr>
          <w:rFonts w:eastAsia="Times New Roman"/>
        </w:rPr>
      </w:pPr>
      <w:r>
        <w:rPr>
          <w:rFonts w:eastAsia="Times New Roman"/>
        </w:rPr>
        <w:t>Look carefully at the old energy Emperor card. T</w:t>
      </w:r>
      <w:r w:rsidR="008A13B8" w:rsidRPr="00C5078D">
        <w:rPr>
          <w:rFonts w:eastAsia="Times New Roman"/>
        </w:rPr>
        <w:t xml:space="preserve">he </w:t>
      </w:r>
      <w:r w:rsidR="00A91807">
        <w:rPr>
          <w:rFonts w:eastAsia="Times New Roman"/>
        </w:rPr>
        <w:t xml:space="preserve">old energy Emperor </w:t>
      </w:r>
      <w:r w:rsidR="008A13B8" w:rsidRPr="00C5078D">
        <w:rPr>
          <w:rFonts w:eastAsia="Times New Roman"/>
        </w:rPr>
        <w:t xml:space="preserve">card </w:t>
      </w:r>
      <w:r w:rsidR="007D66B9">
        <w:rPr>
          <w:rFonts w:eastAsia="Times New Roman"/>
        </w:rPr>
        <w:t xml:space="preserve">depicts </w:t>
      </w:r>
      <w:r>
        <w:rPr>
          <w:rFonts w:eastAsia="Times New Roman"/>
        </w:rPr>
        <w:t xml:space="preserve">the </w:t>
      </w:r>
      <w:r w:rsidR="007D66B9">
        <w:rPr>
          <w:rFonts w:eastAsia="Times New Roman"/>
        </w:rPr>
        <w:t>deteriorated human male</w:t>
      </w:r>
      <w:r w:rsidR="00841FD9">
        <w:rPr>
          <w:rFonts w:eastAsia="Times New Roman"/>
        </w:rPr>
        <w:t xml:space="preserve"> </w:t>
      </w:r>
      <w:r w:rsidR="007D66B9">
        <w:rPr>
          <w:rFonts w:eastAsia="Times New Roman"/>
        </w:rPr>
        <w:t xml:space="preserve">that inevitably arises when force </w:t>
      </w:r>
      <w:r w:rsidR="00841FD9">
        <w:rPr>
          <w:rFonts w:eastAsia="Times New Roman"/>
        </w:rPr>
        <w:t>is chronically and inter</w:t>
      </w:r>
      <w:r w:rsidR="002430D2">
        <w:rPr>
          <w:rFonts w:eastAsia="Times New Roman"/>
        </w:rPr>
        <w:t>-</w:t>
      </w:r>
      <w:r w:rsidR="00841FD9">
        <w:rPr>
          <w:rFonts w:eastAsia="Times New Roman"/>
        </w:rPr>
        <w:t xml:space="preserve">generationally used out </w:t>
      </w:r>
      <w:r>
        <w:rPr>
          <w:rFonts w:eastAsia="Times New Roman"/>
        </w:rPr>
        <w:t>of balance. A</w:t>
      </w:r>
      <w:r w:rsidR="007D66B9">
        <w:rPr>
          <w:rFonts w:eastAsia="Times New Roman"/>
        </w:rPr>
        <w:t xml:space="preserve"> considerable a</w:t>
      </w:r>
      <w:r w:rsidR="00BA0825">
        <w:rPr>
          <w:rFonts w:eastAsia="Times New Roman"/>
        </w:rPr>
        <w:t>m</w:t>
      </w:r>
      <w:r w:rsidR="007D66B9">
        <w:rPr>
          <w:rFonts w:eastAsia="Times New Roman"/>
        </w:rPr>
        <w:t xml:space="preserve">out of damage </w:t>
      </w:r>
      <w:r w:rsidR="007D66B9" w:rsidRPr="00485D55">
        <w:rPr>
          <w:rFonts w:eastAsia="Times New Roman"/>
          <w:noProof/>
        </w:rPr>
        <w:t>is done</w:t>
      </w:r>
      <w:r w:rsidR="007D66B9">
        <w:rPr>
          <w:rFonts w:eastAsia="Times New Roman"/>
        </w:rPr>
        <w:t xml:space="preserve"> to the human species, and it can </w:t>
      </w:r>
      <w:r>
        <w:rPr>
          <w:rFonts w:eastAsia="Times New Roman"/>
        </w:rPr>
        <w:t xml:space="preserve">take a long time and considerable </w:t>
      </w:r>
      <w:r w:rsidR="007D66B9">
        <w:rPr>
          <w:rFonts w:eastAsia="Times New Roman"/>
        </w:rPr>
        <w:t xml:space="preserve">effort to sort </w:t>
      </w:r>
      <w:r>
        <w:rPr>
          <w:rFonts w:eastAsia="Times New Roman"/>
        </w:rPr>
        <w:t xml:space="preserve">it all </w:t>
      </w:r>
      <w:r w:rsidR="007D66B9">
        <w:rPr>
          <w:rFonts w:eastAsia="Times New Roman"/>
        </w:rPr>
        <w:t>out and heal</w:t>
      </w:r>
      <w:r>
        <w:rPr>
          <w:rFonts w:eastAsia="Times New Roman"/>
        </w:rPr>
        <w:t xml:space="preserve">. You will find, however, that </w:t>
      </w:r>
      <w:r w:rsidR="007D66B9">
        <w:rPr>
          <w:rFonts w:eastAsia="Times New Roman"/>
        </w:rPr>
        <w:t xml:space="preserve">the more </w:t>
      </w:r>
      <w:r w:rsidR="00762BC5" w:rsidRPr="006B56EC">
        <w:rPr>
          <w:rFonts w:eastAsia="Times New Roman"/>
          <w:b/>
          <w:bCs/>
        </w:rPr>
        <w:t>Self</w:t>
      </w:r>
      <w:r w:rsidR="00762BC5">
        <w:rPr>
          <w:rFonts w:eastAsia="Times New Roman"/>
        </w:rPr>
        <w:t>-</w:t>
      </w:r>
      <w:r w:rsidR="00762BC5" w:rsidRPr="007D66B9">
        <w:rPr>
          <w:rFonts w:eastAsia="Times New Roman"/>
          <w:b/>
          <w:bCs/>
        </w:rPr>
        <w:t>realized</w:t>
      </w:r>
      <w:r w:rsidR="007D66B9">
        <w:rPr>
          <w:rFonts w:eastAsia="Times New Roman"/>
        </w:rPr>
        <w:t xml:space="preserve"> and </w:t>
      </w:r>
      <w:r w:rsidR="007D66B9" w:rsidRPr="007D66B9">
        <w:rPr>
          <w:rFonts w:eastAsia="Times New Roman"/>
          <w:b/>
          <w:bCs/>
        </w:rPr>
        <w:t>connected</w:t>
      </w:r>
      <w:r w:rsidR="007D66B9">
        <w:rPr>
          <w:rFonts w:eastAsia="Times New Roman"/>
        </w:rPr>
        <w:t xml:space="preserve"> you are</w:t>
      </w:r>
      <w:r>
        <w:rPr>
          <w:rFonts w:eastAsia="Times New Roman"/>
        </w:rPr>
        <w:t xml:space="preserve">, the </w:t>
      </w:r>
      <w:r w:rsidRPr="006B56EC">
        <w:rPr>
          <w:rFonts w:eastAsia="Times New Roman"/>
          <w:b/>
          <w:bCs/>
        </w:rPr>
        <w:t>stronger</w:t>
      </w:r>
      <w:r w:rsidR="00762BC5">
        <w:rPr>
          <w:rFonts w:eastAsia="Times New Roman"/>
        </w:rPr>
        <w:t xml:space="preserve"> you will become. The stronger </w:t>
      </w:r>
      <w:r w:rsidR="00C86A73">
        <w:rPr>
          <w:rFonts w:eastAsia="Times New Roman"/>
        </w:rPr>
        <w:t xml:space="preserve">you become, </w:t>
      </w:r>
      <w:r>
        <w:rPr>
          <w:rFonts w:eastAsia="Times New Roman"/>
        </w:rPr>
        <w:t xml:space="preserve">the easier it will </w:t>
      </w:r>
      <w:r w:rsidR="00C86A73">
        <w:rPr>
          <w:rFonts w:eastAsia="Times New Roman"/>
        </w:rPr>
        <w:t>be</w:t>
      </w:r>
      <w:r>
        <w:rPr>
          <w:rFonts w:eastAsia="Times New Roman"/>
        </w:rPr>
        <w:t xml:space="preserve">. For the fully Self-realized, even miracles are possible. </w:t>
      </w:r>
      <w:r w:rsidR="00762BC5">
        <w:rPr>
          <w:rFonts w:eastAsia="Times New Roman"/>
        </w:rPr>
        <w:t xml:space="preserve">With this in mind, the </w:t>
      </w:r>
      <w:r w:rsidR="00762BC5" w:rsidRPr="00C86A73">
        <w:rPr>
          <w:rFonts w:eastAsia="Times New Roman"/>
          <w:i/>
          <w:iCs/>
        </w:rPr>
        <w:t>Book of Keys</w:t>
      </w:r>
      <w:r w:rsidR="00762BC5">
        <w:rPr>
          <w:rFonts w:eastAsia="Times New Roman"/>
        </w:rPr>
        <w:t xml:space="preserve"> encourages you to accept the full truth. Overtly rejecting the </w:t>
      </w:r>
      <w:r w:rsidR="00D03058">
        <w:rPr>
          <w:rFonts w:eastAsia="Times New Roman"/>
        </w:rPr>
        <w:t xml:space="preserve">notion </w:t>
      </w:r>
      <w:r w:rsidR="00DE446E">
        <w:rPr>
          <w:rFonts w:eastAsia="Times New Roman"/>
        </w:rPr>
        <w:t xml:space="preserve">that we should know and accept our subservient place, </w:t>
      </w:r>
      <w:r w:rsidR="00762BC5">
        <w:rPr>
          <w:rFonts w:eastAsia="Times New Roman"/>
        </w:rPr>
        <w:t xml:space="preserve">the </w:t>
      </w:r>
      <w:r w:rsidR="00762BC5">
        <w:rPr>
          <w:rFonts w:eastAsia="Times New Roman"/>
        </w:rPr>
        <w:lastRenderedPageBreak/>
        <w:t xml:space="preserve">Book of Keys entry </w:t>
      </w:r>
      <w:r w:rsidR="00D03058">
        <w:rPr>
          <w:rFonts w:eastAsia="Times New Roman"/>
        </w:rPr>
        <w:t>demolishes all notions that depict us as anything less than who we truly are</w:t>
      </w:r>
      <w:r w:rsidR="002430D2">
        <w:rPr>
          <w:rFonts w:eastAsia="Times New Roman"/>
        </w:rPr>
        <w:t>,</w:t>
      </w:r>
      <w:r w:rsidR="00762BC5">
        <w:rPr>
          <w:rStyle w:val="FootnoteReference"/>
          <w:rFonts w:eastAsia="Times New Roman"/>
        </w:rPr>
        <w:footnoteReference w:id="16"/>
      </w:r>
      <w:r w:rsidR="00D03058">
        <w:rPr>
          <w:rFonts w:eastAsia="Times New Roman"/>
        </w:rPr>
        <w:t xml:space="preserve"> and calls us </w:t>
      </w:r>
      <w:r w:rsidR="00D03058" w:rsidRPr="00D30D71">
        <w:rPr>
          <w:rFonts w:eastAsia="Times New Roman"/>
          <w:noProof/>
        </w:rPr>
        <w:t xml:space="preserve">to </w:t>
      </w:r>
      <w:r w:rsidR="007D2995" w:rsidRPr="00D30D71">
        <w:rPr>
          <w:rFonts w:eastAsia="Times New Roman"/>
          <w:noProof/>
        </w:rPr>
        <w:t xml:space="preserve">immediately step into our </w:t>
      </w:r>
      <w:r w:rsidR="007D2995" w:rsidRPr="00D30D71">
        <w:rPr>
          <w:rFonts w:eastAsia="Times New Roman"/>
          <w:b/>
          <w:bCs/>
          <w:noProof/>
        </w:rPr>
        <w:t>power</w:t>
      </w:r>
      <w:r w:rsidR="007D2995">
        <w:rPr>
          <w:rFonts w:eastAsia="Times New Roman"/>
        </w:rPr>
        <w:t xml:space="preserve">. Accept divinity. Accept source. Accept </w:t>
      </w:r>
      <w:r w:rsidR="002430D2" w:rsidRPr="002430D2">
        <w:rPr>
          <w:rFonts w:eastAsia="Times New Roman"/>
          <w:b/>
          <w:bCs/>
        </w:rPr>
        <w:t>joyful</w:t>
      </w:r>
      <w:r w:rsidR="002430D2">
        <w:rPr>
          <w:rFonts w:eastAsia="Times New Roman"/>
        </w:rPr>
        <w:t xml:space="preserve"> </w:t>
      </w:r>
      <w:r w:rsidR="007D2995">
        <w:rPr>
          <w:rFonts w:eastAsia="Times New Roman"/>
        </w:rPr>
        <w:t xml:space="preserve">power. </w:t>
      </w:r>
      <w:r w:rsidR="002430D2">
        <w:rPr>
          <w:rFonts w:eastAsia="Times New Roman"/>
        </w:rPr>
        <w:t xml:space="preserve">Embrace </w:t>
      </w:r>
      <w:r w:rsidR="002430D2" w:rsidRPr="002430D2">
        <w:rPr>
          <w:rFonts w:eastAsia="Times New Roman"/>
          <w:b/>
          <w:bCs/>
        </w:rPr>
        <w:t>mastery</w:t>
      </w:r>
      <w:r w:rsidR="002430D2">
        <w:rPr>
          <w:rFonts w:eastAsia="Times New Roman"/>
        </w:rPr>
        <w:t xml:space="preserve">. </w:t>
      </w:r>
      <w:r w:rsidR="007D2995">
        <w:rPr>
          <w:rFonts w:eastAsia="Times New Roman"/>
        </w:rPr>
        <w:t xml:space="preserve">Go forth and use </w:t>
      </w:r>
      <w:r w:rsidR="00762BC5" w:rsidRPr="002430D2">
        <w:rPr>
          <w:rFonts w:eastAsia="Times New Roman"/>
          <w:b/>
          <w:bCs/>
        </w:rPr>
        <w:t>force</w:t>
      </w:r>
      <w:r w:rsidR="00762BC5">
        <w:rPr>
          <w:rFonts w:eastAsia="Times New Roman"/>
        </w:rPr>
        <w:t xml:space="preserve"> to transform the world and create </w:t>
      </w:r>
      <w:r w:rsidR="00D03058">
        <w:rPr>
          <w:rFonts w:eastAsia="Times New Roman"/>
        </w:rPr>
        <w:t xml:space="preserve">a divine and aligned Shambhala. </w:t>
      </w:r>
    </w:p>
    <w:p w:rsidR="00D03058" w:rsidRDefault="00D03058" w:rsidP="00D03058">
      <w:pPr>
        <w:pStyle w:val="Heading2"/>
      </w:pPr>
      <w:r>
        <w:t>Individual and group work</w:t>
      </w:r>
    </w:p>
    <w:p w:rsidR="00504780" w:rsidRPr="00C5078D" w:rsidRDefault="00E70F60" w:rsidP="007A645E">
      <w:pPr>
        <w:pStyle w:val="ListParagraph"/>
        <w:numPr>
          <w:ilvl w:val="0"/>
          <w:numId w:val="12"/>
        </w:numPr>
        <w:ind w:left="360"/>
      </w:pPr>
      <w:r>
        <w:t xml:space="preserve">Both force and formation are about rebalancing yin and yang energies. This rebalance requires identification </w:t>
      </w:r>
      <w:r w:rsidR="004C27E6">
        <w:t xml:space="preserve">of </w:t>
      </w:r>
      <w:r w:rsidR="004C27E6" w:rsidRPr="00737172">
        <w:rPr>
          <w:noProof/>
        </w:rPr>
        <w:t>gender</w:t>
      </w:r>
      <w:r w:rsidR="00737172">
        <w:rPr>
          <w:noProof/>
        </w:rPr>
        <w:t>-</w:t>
      </w:r>
      <w:r w:rsidR="004C27E6" w:rsidRPr="00737172">
        <w:rPr>
          <w:noProof/>
        </w:rPr>
        <w:t>based</w:t>
      </w:r>
      <w:r w:rsidR="004C27E6">
        <w:t xml:space="preserve"> stereotypes in </w:t>
      </w:r>
      <w:r w:rsidR="004C27E6" w:rsidRPr="00D30D71">
        <w:rPr>
          <w:noProof/>
        </w:rPr>
        <w:t>consciousness</w:t>
      </w:r>
      <w:r w:rsidR="004C27E6">
        <w:t xml:space="preserve"> </w:t>
      </w:r>
      <w:r>
        <w:t xml:space="preserve">and rejection of </w:t>
      </w:r>
      <w:r w:rsidR="004C27E6">
        <w:t xml:space="preserve">these </w:t>
      </w:r>
      <w:r>
        <w:t xml:space="preserve">stereotypes. </w:t>
      </w:r>
      <w:r w:rsidR="004C27E6">
        <w:t>E</w:t>
      </w:r>
      <w:r w:rsidR="008A13B8" w:rsidRPr="00C5078D">
        <w:t>xamine your old energy ideas of gender.</w:t>
      </w:r>
      <w:r w:rsidR="00FB4B37" w:rsidRPr="00C5078D">
        <w:t xml:space="preserve"> </w:t>
      </w:r>
      <w:r w:rsidR="008A13B8" w:rsidRPr="00C5078D">
        <w:t xml:space="preserve">On a notepad write the headings </w:t>
      </w:r>
      <w:r w:rsidR="008A13B8" w:rsidRPr="00E70F60">
        <w:rPr>
          <w:i/>
        </w:rPr>
        <w:t xml:space="preserve">MALE </w:t>
      </w:r>
      <w:r w:rsidR="008A13B8" w:rsidRPr="00C5078D">
        <w:t xml:space="preserve">and </w:t>
      </w:r>
      <w:r w:rsidR="008A13B8" w:rsidRPr="00E70F60">
        <w:rPr>
          <w:i/>
        </w:rPr>
        <w:t xml:space="preserve">FEMALE </w:t>
      </w:r>
      <w:r w:rsidR="008A13B8" w:rsidRPr="00C5078D">
        <w:t xml:space="preserve">and underneath these write out the stereotyped characteristics of </w:t>
      </w:r>
      <w:r w:rsidR="008A13B8" w:rsidRPr="00D30D71">
        <w:rPr>
          <w:noProof/>
        </w:rPr>
        <w:t>gender</w:t>
      </w:r>
      <w:r w:rsidR="008A13B8" w:rsidRPr="00C5078D">
        <w:t xml:space="preserve"> you </w:t>
      </w:r>
      <w:r w:rsidR="00956333">
        <w:t xml:space="preserve">were trained to </w:t>
      </w:r>
      <w:r w:rsidR="008A13B8" w:rsidRPr="00C5078D">
        <w:t xml:space="preserve">accept as reality. </w:t>
      </w:r>
      <w:r>
        <w:t>When you have written these out, take a moment to recognize that these are all just personality characteristics which you can choose from to construct the manifested you. You can adopt a characteristic or not, depending simply on what parts of the vast</w:t>
      </w:r>
      <w:r w:rsidR="002929FB">
        <w:t xml:space="preserve"> cosmic </w:t>
      </w:r>
      <w:r>
        <w:t xml:space="preserve">You, you </w:t>
      </w:r>
      <w:r w:rsidRPr="00485D55">
        <w:rPr>
          <w:noProof/>
        </w:rPr>
        <w:t>choose</w:t>
      </w:r>
      <w:r>
        <w:t xml:space="preserve"> to be, and so can others. Do not judge based on personality characteristics. </w:t>
      </w:r>
      <w:r w:rsidR="002929FB">
        <w:t xml:space="preserve">Dismiss stereotypes, especially those that diminish, belittle, and disempower others. </w:t>
      </w:r>
      <w:r>
        <w:t xml:space="preserve">Understand and accept the rainbow spectrum of energy. </w:t>
      </w:r>
    </w:p>
    <w:p w:rsidR="00504780" w:rsidRDefault="008A13B8" w:rsidP="007A645E">
      <w:pPr>
        <w:pStyle w:val="ListParagraph"/>
        <w:numPr>
          <w:ilvl w:val="0"/>
          <w:numId w:val="12"/>
        </w:numPr>
        <w:ind w:left="360"/>
      </w:pPr>
      <w:r w:rsidRPr="00D30D71">
        <w:rPr>
          <w:noProof/>
        </w:rPr>
        <w:t>If you are a patriarch</w:t>
      </w:r>
      <w:r w:rsidR="00BA0825">
        <w:rPr>
          <w:noProof/>
        </w:rPr>
        <w:t>/matriarch</w:t>
      </w:r>
      <w:r w:rsidRPr="00D30D71">
        <w:rPr>
          <w:noProof/>
        </w:rPr>
        <w:t xml:space="preserve"> in a home, a corporation, or a military hierarchy, take a few moments and examine </w:t>
      </w:r>
      <w:r w:rsidR="0045693C" w:rsidRPr="00D30D71">
        <w:rPr>
          <w:noProof/>
        </w:rPr>
        <w:t xml:space="preserve">the </w:t>
      </w:r>
      <w:r w:rsidRPr="00D30D71">
        <w:rPr>
          <w:noProof/>
        </w:rPr>
        <w:t xml:space="preserve">justifications </w:t>
      </w:r>
      <w:r w:rsidR="0045693C" w:rsidRPr="00D30D71">
        <w:rPr>
          <w:noProof/>
        </w:rPr>
        <w:t xml:space="preserve">you use to </w:t>
      </w:r>
      <w:r w:rsidR="004C27E6" w:rsidRPr="00D30D71">
        <w:rPr>
          <w:noProof/>
        </w:rPr>
        <w:t xml:space="preserve">normalize your power over others and </w:t>
      </w:r>
      <w:r w:rsidR="0045693C" w:rsidRPr="00D30D71">
        <w:rPr>
          <w:noProof/>
        </w:rPr>
        <w:t xml:space="preserve">excuse your </w:t>
      </w:r>
      <w:r w:rsidR="004C27E6" w:rsidRPr="00D30D71">
        <w:rPr>
          <w:noProof/>
        </w:rPr>
        <w:t xml:space="preserve">toxic </w:t>
      </w:r>
      <w:r w:rsidRPr="00D30D71">
        <w:rPr>
          <w:noProof/>
        </w:rPr>
        <w:t>behavio</w:t>
      </w:r>
      <w:r w:rsidR="00BA0825">
        <w:rPr>
          <w:noProof/>
        </w:rPr>
        <w:t>u</w:t>
      </w:r>
      <w:r w:rsidRPr="00D30D71">
        <w:rPr>
          <w:noProof/>
        </w:rPr>
        <w:t>r</w:t>
      </w:r>
      <w:r w:rsidR="004C27E6" w:rsidRPr="00D30D71">
        <w:rPr>
          <w:noProof/>
        </w:rPr>
        <w:t>s</w:t>
      </w:r>
      <w:r w:rsidRPr="00D30D71">
        <w:rPr>
          <w:noProof/>
        </w:rPr>
        <w:t>.</w:t>
      </w:r>
      <w:r w:rsidRPr="00C5078D">
        <w:t xml:space="preserve"> Why is it OK for you to give </w:t>
      </w:r>
      <w:r w:rsidRPr="00C5078D">
        <w:lastRenderedPageBreak/>
        <w:t xml:space="preserve">orders without reference to the needs or desires of those below? Whose agenda </w:t>
      </w:r>
      <w:r w:rsidR="0045693C">
        <w:t xml:space="preserve">do you serve with your submission, loyalty, and deference? </w:t>
      </w:r>
      <w:r w:rsidR="00A20158">
        <w:t xml:space="preserve">What sacrifices have you made so that you can play a role in </w:t>
      </w:r>
      <w:r w:rsidR="004C27E6">
        <w:t xml:space="preserve">the toxic </w:t>
      </w:r>
      <w:r w:rsidR="00A20158">
        <w:t xml:space="preserve">show? </w:t>
      </w:r>
    </w:p>
    <w:p w:rsidR="00737172" w:rsidRPr="00C5078D" w:rsidRDefault="00737172" w:rsidP="007A645E">
      <w:pPr>
        <w:pStyle w:val="ListParagraph"/>
        <w:numPr>
          <w:ilvl w:val="0"/>
          <w:numId w:val="12"/>
        </w:numPr>
        <w:ind w:left="360"/>
      </w:pPr>
      <w:r>
        <w:t>It is OK to use force to create your life, so long as you do it with balance and consideration for all life forms</w:t>
      </w:r>
      <w:r w:rsidR="00485D55">
        <w:t>, not just your own</w:t>
      </w:r>
      <w:r>
        <w:t>. Harm nothing (ahimsa)</w:t>
      </w:r>
      <w:r w:rsidR="002B0F2B">
        <w:t xml:space="preserve"> and </w:t>
      </w:r>
      <w:r>
        <w:t xml:space="preserve">uplift everything is the ideal you should </w:t>
      </w:r>
      <w:r w:rsidR="00485D55">
        <w:t xml:space="preserve">live and </w:t>
      </w:r>
      <w:r>
        <w:t xml:space="preserve">strive </w:t>
      </w:r>
      <w:r w:rsidR="00485D55" w:rsidRPr="00D30D71">
        <w:rPr>
          <w:noProof/>
        </w:rPr>
        <w:t>for</w:t>
      </w:r>
      <w:r>
        <w:t xml:space="preserve">. With </w:t>
      </w:r>
      <w:r w:rsidR="00485D55">
        <w:t>this</w:t>
      </w:r>
      <w:r>
        <w:t xml:space="preserve"> </w:t>
      </w:r>
      <w:r w:rsidR="002B0F2B">
        <w:t xml:space="preserve">in </w:t>
      </w:r>
      <w:r>
        <w:t xml:space="preserve">mind, examine areas in your life where more force </w:t>
      </w:r>
      <w:r w:rsidRPr="00D30D71">
        <w:rPr>
          <w:noProof/>
        </w:rPr>
        <w:t>is needed</w:t>
      </w:r>
      <w:r w:rsidR="00485D55">
        <w:t xml:space="preserve"> in or to create and transform</w:t>
      </w:r>
      <w:r>
        <w:t>.</w:t>
      </w:r>
      <w:r w:rsidR="00485D55">
        <w:t xml:space="preserve"> When you have identified these areas, apply appropriate force. It always helps to visualize, so imagine your hands uplifted and directing force (think </w:t>
      </w:r>
      <w:r w:rsidR="00485D55" w:rsidRPr="00485D55">
        <w:rPr>
          <w:b/>
          <w:bCs/>
        </w:rPr>
        <w:t>master</w:t>
      </w:r>
      <w:r w:rsidR="00485D55">
        <w:t xml:space="preserve"> and </w:t>
      </w:r>
      <w:r w:rsidR="00485D55" w:rsidRPr="00485D55">
        <w:rPr>
          <w:b/>
          <w:bCs/>
        </w:rPr>
        <w:t>force</w:t>
      </w:r>
      <w:r w:rsidR="00485D55">
        <w:t xml:space="preserve"> archetypes). Don’t leave it at visualization though. Always follow your visions with the physical actions required to manifest.</w:t>
      </w:r>
      <w:r w:rsidR="00BC311C">
        <w:t xml:space="preserve"> </w:t>
      </w:r>
    </w:p>
    <w:p w:rsidR="00504780" w:rsidRDefault="00C91E56" w:rsidP="00031A62">
      <w:pPr>
        <w:pStyle w:val="Heading1"/>
      </w:pPr>
      <w:bookmarkStart w:id="11" w:name="_Toc518359609"/>
      <w:r>
        <w:lastRenderedPageBreak/>
        <w:t>Rebirth (formerly Empress)</w:t>
      </w:r>
      <w:bookmarkEnd w:id="11"/>
    </w:p>
    <w:p w:rsidR="00A3030C" w:rsidRDefault="00A3030C" w:rsidP="00470DF0">
      <w:r>
        <w:rPr>
          <w:noProof/>
        </w:rPr>
        <w:t xml:space="preserve">In the new energy, this is an </w:t>
      </w:r>
      <w:r w:rsidRPr="003F1B02">
        <w:rPr>
          <w:b/>
          <w:bCs/>
          <w:noProof/>
        </w:rPr>
        <w:t>ascension</w:t>
      </w:r>
      <w:r>
        <w:rPr>
          <w:noProof/>
        </w:rPr>
        <w:t xml:space="preserve"> </w:t>
      </w:r>
      <w:r w:rsidR="00470DF0" w:rsidRPr="003F1B02">
        <w:t>archetype</w:t>
      </w:r>
      <w:r w:rsidR="00470DF0">
        <w:t xml:space="preserve">. </w:t>
      </w:r>
      <w:r>
        <w:t>In the new energy, this archetype points to a moment when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birth</w:t>
      </w:r>
      <w:r w:rsidR="003F1B02">
        <w:t>s</w:t>
      </w:r>
      <w:r>
        <w:t xml:space="preserve"> into material reality, and </w:t>
      </w:r>
      <w:r w:rsidR="003F1B02">
        <w:t xml:space="preserve">also </w:t>
      </w:r>
      <w:r>
        <w:t xml:space="preserve">all the elements that go into supporting that birth. </w:t>
      </w:r>
    </w:p>
    <w:p w:rsidR="00470DF0" w:rsidRDefault="00A3030C" w:rsidP="00470DF0">
      <w:r>
        <w:t xml:space="preserve">In the old energy, </w:t>
      </w:r>
      <w:r w:rsidR="00D3064E">
        <w:t xml:space="preserve">the Empress </w:t>
      </w:r>
      <w:r>
        <w:t xml:space="preserve">is an </w:t>
      </w:r>
      <w:r w:rsidRPr="000963F7">
        <w:rPr>
          <w:b/>
          <w:bCs/>
        </w:rPr>
        <w:t>authority</w:t>
      </w:r>
      <w:r>
        <w:t xml:space="preserve"> archetype. In the old energy, this </w:t>
      </w:r>
      <w:r w:rsidR="00D3064E">
        <w:t xml:space="preserve">is authority instantiated through </w:t>
      </w:r>
      <w:r w:rsidR="002047F1">
        <w:t xml:space="preserve">conditional love and </w:t>
      </w:r>
      <w:r w:rsidR="00D3064E">
        <w:t xml:space="preserve">the exploitation of </w:t>
      </w:r>
      <w:r>
        <w:t xml:space="preserve">our </w:t>
      </w:r>
      <w:r w:rsidRPr="00D30D71">
        <w:rPr>
          <w:noProof/>
        </w:rPr>
        <w:t>powerful</w:t>
      </w:r>
      <w:r>
        <w:t xml:space="preserve"> need</w:t>
      </w:r>
      <w:r w:rsidR="00D3064E">
        <w:t>s</w:t>
      </w:r>
      <w:r>
        <w:t xml:space="preserve"> to </w:t>
      </w:r>
      <w:r w:rsidR="00D3064E">
        <w:t>attach/belong</w:t>
      </w:r>
      <w:r>
        <w:t xml:space="preserve">. </w:t>
      </w:r>
    </w:p>
    <w:p w:rsidR="00504780" w:rsidRPr="00C5078D" w:rsidRDefault="00470DF0" w:rsidP="00F93E25">
      <w:pPr>
        <w:pStyle w:val="Heading2"/>
      </w:pPr>
      <w:r>
        <w:t>Old Energy</w:t>
      </w:r>
    </w:p>
    <w:p w:rsidR="00F02071" w:rsidRDefault="00F02071" w:rsidP="00470DF0">
      <w:r>
        <w:t>It is very easy to understand the</w:t>
      </w:r>
      <w:r w:rsidR="00650024">
        <w:t xml:space="preserve"> nature of the </w:t>
      </w:r>
      <w:r>
        <w:t xml:space="preserve">old energy </w:t>
      </w:r>
      <w:r w:rsidR="00650024">
        <w:t xml:space="preserve">archetype </w:t>
      </w:r>
      <w:r>
        <w:t>when we compare the ridged and sterile old energy image of a female on a throne (see especially the Golden Dawn version) with the generative, nurturing, creative energy of the new energy rebirth card. As the throne</w:t>
      </w:r>
      <w:r w:rsidR="00D3064E">
        <w:t xml:space="preserve">, </w:t>
      </w:r>
      <w:r w:rsidRPr="00D30D71">
        <w:rPr>
          <w:noProof/>
        </w:rPr>
        <w:t>scept</w:t>
      </w:r>
      <w:r w:rsidR="00D30D71">
        <w:rPr>
          <w:noProof/>
        </w:rPr>
        <w:t>re</w:t>
      </w:r>
      <w:r w:rsidR="00D3064E">
        <w:t>,</w:t>
      </w:r>
      <w:r>
        <w:t xml:space="preserve"> and robes indicate, </w:t>
      </w:r>
      <w:r w:rsidR="00650024">
        <w:t xml:space="preserve">in the old energy, </w:t>
      </w:r>
      <w:r>
        <w:t>this is about hierarchy, worth, conformity, and the violence and exclusions that result thereof. In the old energy, this is not a warm, nurturing, supportive, and protective environment where consciousness may flower and emerge</w:t>
      </w:r>
      <w:r w:rsidR="00D30D71">
        <w:rPr>
          <w:noProof/>
        </w:rPr>
        <w:t>;</w:t>
      </w:r>
      <w:r w:rsidRPr="00D30D71">
        <w:rPr>
          <w:noProof/>
        </w:rPr>
        <w:t xml:space="preserve"> this</w:t>
      </w:r>
      <w:r>
        <w:t xml:space="preserve"> is a </w:t>
      </w:r>
      <w:r w:rsidR="00121C69">
        <w:t xml:space="preserve">cold </w:t>
      </w:r>
      <w:r>
        <w:t>and sterile environment</w:t>
      </w:r>
      <w:r w:rsidR="00121C69">
        <w:t xml:space="preserve">, especially </w:t>
      </w:r>
      <w:r w:rsidR="00D30D71">
        <w:t xml:space="preserve">the </w:t>
      </w:r>
      <w:r w:rsidR="00121C69" w:rsidRPr="00D30D71">
        <w:rPr>
          <w:noProof/>
        </w:rPr>
        <w:t>home</w:t>
      </w:r>
      <w:r w:rsidR="00121C69">
        <w:t xml:space="preserve"> environment, </w:t>
      </w:r>
      <w:r>
        <w:t xml:space="preserve">where </w:t>
      </w:r>
      <w:r w:rsidR="00C0049E">
        <w:t>the System</w:t>
      </w:r>
      <w:r>
        <w:t xml:space="preserve"> </w:t>
      </w:r>
      <w:r w:rsidRPr="00D30D71">
        <w:rPr>
          <w:noProof/>
        </w:rPr>
        <w:t xml:space="preserve">is </w:t>
      </w:r>
      <w:r w:rsidR="00121C69" w:rsidRPr="00D30D71">
        <w:rPr>
          <w:noProof/>
        </w:rPr>
        <w:t xml:space="preserve">violently </w:t>
      </w:r>
      <w:r w:rsidRPr="00D30D71">
        <w:rPr>
          <w:noProof/>
        </w:rPr>
        <w:t>imposed</w:t>
      </w:r>
      <w:r>
        <w:t xml:space="preserve">. </w:t>
      </w:r>
    </w:p>
    <w:p w:rsidR="00650024" w:rsidRDefault="00650024" w:rsidP="00470DF0">
      <w:r>
        <w:t>It is worthwhile considering the difference. Cold, sterile, neglectful, and violent environments where we experience the conditional love of competition and exclusion do not make us stronger</w:t>
      </w:r>
      <w:r w:rsidR="00576E5C">
        <w:t xml:space="preserve"> and more powerful</w:t>
      </w:r>
      <w:r>
        <w:t>, they undermine our strength and cause all sorts of mental, emotional, and spiritual pathology.</w:t>
      </w:r>
      <w:r>
        <w:rPr>
          <w:rStyle w:val="FootnoteReference"/>
        </w:rPr>
        <w:footnoteReference w:id="17"/>
      </w:r>
      <w:r>
        <w:t xml:space="preserve"> </w:t>
      </w:r>
      <w:r w:rsidR="00585E9D">
        <w:t xml:space="preserve">In the old </w:t>
      </w:r>
      <w:r w:rsidR="00585E9D">
        <w:lastRenderedPageBreak/>
        <w:t>energy, a</w:t>
      </w:r>
      <w:r w:rsidR="00576E5C">
        <w:t xml:space="preserve">ny strength and power we have is a personal confusion caused by collective complicity and </w:t>
      </w:r>
      <w:r w:rsidR="00585E9D">
        <w:t>self-</w:t>
      </w:r>
      <w:r w:rsidR="00576E5C">
        <w:t xml:space="preserve">delusion. </w:t>
      </w:r>
      <w:r w:rsidR="00585E9D">
        <w:t>Let us be clear, old energy power is power that comes from the diminishment and disconnection of others, and not from personal connection and alignment. Old energy power is the power the bully exerts while surrounded by those who are fearful and complicit. This type of power is not possible on an aligned and connected planet, because there is no fear, and nobody is ever complicit.</w:t>
      </w:r>
    </w:p>
    <w:p w:rsidR="00724BDD" w:rsidRDefault="00121C69" w:rsidP="00470DF0">
      <w:r>
        <w:t xml:space="preserve">The poetry in the Book of Slavery echoes the cold, hard, nature </w:t>
      </w:r>
      <w:r w:rsidR="00724BDD">
        <w:t xml:space="preserve">of the old energy reality of power, exclusion, violence, privilege, and </w:t>
      </w:r>
      <w:r>
        <w:t xml:space="preserve">also the fact </w:t>
      </w:r>
      <w:r w:rsidR="00723845">
        <w:t xml:space="preserve">that </w:t>
      </w:r>
      <w:r w:rsidR="00061DA5">
        <w:t xml:space="preserve">traditionally </w:t>
      </w:r>
      <w:r>
        <w:t>the female is tasked with the initial violence and indoctrination</w:t>
      </w:r>
      <w:r w:rsidR="00031A62">
        <w:fldChar w:fldCharType="begin"/>
      </w:r>
      <w:r w:rsidR="00031A62">
        <w:instrText xml:space="preserve"> XE "</w:instrText>
      </w:r>
      <w:r w:rsidR="00031A62" w:rsidRPr="00524CF0">
        <w:instrText>indoctrination</w:instrText>
      </w:r>
      <w:r w:rsidR="00031A62">
        <w:instrText xml:space="preserve">" </w:instrText>
      </w:r>
      <w:r w:rsidR="00031A62">
        <w:fldChar w:fldCharType="end"/>
      </w:r>
      <w:r>
        <w:t xml:space="preserve"> required to prevent the </w:t>
      </w:r>
      <w:r w:rsidR="00D3064E">
        <w:t xml:space="preserve">birth </w:t>
      </w:r>
      <w:r>
        <w:t>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D3064E">
        <w:t xml:space="preserve">. </w:t>
      </w:r>
    </w:p>
    <w:p w:rsidR="00121C69" w:rsidRDefault="00061DA5" w:rsidP="00470DF0">
      <w:r>
        <w:t>Note</w:t>
      </w:r>
      <w:r w:rsidR="00266D64">
        <w:t>,</w:t>
      </w:r>
      <w:r>
        <w:t xml:space="preserve"> this is not meant to cast judgment on the mother role. People </w:t>
      </w:r>
      <w:r w:rsidR="00D3064E">
        <w:t xml:space="preserve">do what they do because they believe what they do is right. Parents </w:t>
      </w:r>
      <w:r>
        <w:t xml:space="preserve">engage with these energies and implement as directed because they believe </w:t>
      </w:r>
      <w:r w:rsidR="00D3064E">
        <w:t>it is good for their children.</w:t>
      </w:r>
      <w:r w:rsidR="00723845">
        <w:t xml:space="preserve"> When a church says “Spare the rod and spoil the child,” we </w:t>
      </w:r>
      <w:r w:rsidR="00724BDD">
        <w:t xml:space="preserve">are encouraged to </w:t>
      </w:r>
      <w:r w:rsidR="00723845">
        <w:t>assault our children</w:t>
      </w:r>
      <w:r w:rsidR="00EE2547">
        <w:t xml:space="preserve">. </w:t>
      </w:r>
      <w:r w:rsidR="00724BDD">
        <w:t>When we do, w</w:t>
      </w:r>
      <w:r w:rsidR="00EE2547">
        <w:t xml:space="preserve">e do </w:t>
      </w:r>
      <w:r w:rsidR="00724BDD">
        <w:t xml:space="preserve">it </w:t>
      </w:r>
      <w:r w:rsidR="00723845">
        <w:t xml:space="preserve">not because we are bad parents, but because we are good </w:t>
      </w:r>
      <w:r w:rsidR="00723845" w:rsidRPr="00D30D71">
        <w:rPr>
          <w:noProof/>
        </w:rPr>
        <w:t>parents,</w:t>
      </w:r>
      <w:r w:rsidR="00723845">
        <w:t xml:space="preserve"> because we trust the priests </w:t>
      </w:r>
      <w:r w:rsidR="00EE2547">
        <w:t xml:space="preserve">when they </w:t>
      </w:r>
      <w:r w:rsidR="00723845">
        <w:t xml:space="preserve">say </w:t>
      </w:r>
      <w:r w:rsidR="00EE2547">
        <w:t>“violence saves the soul</w:t>
      </w:r>
      <w:r w:rsidR="00724BDD">
        <w:t>,</w:t>
      </w:r>
      <w:r w:rsidR="00EE2547">
        <w:t>”</w:t>
      </w:r>
      <w:r w:rsidR="00724BDD">
        <w:t xml:space="preserve"> and because we believe that what they say is right. Of course, they are not. </w:t>
      </w:r>
      <w:r w:rsidR="00132213">
        <w:t xml:space="preserve">The </w:t>
      </w:r>
      <w:r w:rsidR="00132213" w:rsidRPr="00D30D71">
        <w:rPr>
          <w:noProof/>
        </w:rPr>
        <w:t>result</w:t>
      </w:r>
      <w:r w:rsidR="00132213">
        <w:t xml:space="preserve"> </w:t>
      </w:r>
      <w:r w:rsidR="00055254">
        <w:t>of toxic violence and neglect is easy to see. L</w:t>
      </w:r>
      <w:r w:rsidR="00132213">
        <w:t>ow function, dysfunction, or even violent psychopathy</w:t>
      </w:r>
      <w:r w:rsidR="00055254">
        <w:t xml:space="preserve"> are the result</w:t>
      </w:r>
      <w:r w:rsidR="00132213">
        <w:t>, the healing of which requires intense personal effort and significant healing resources.</w:t>
      </w:r>
      <w:r w:rsidR="00BC311C">
        <w:t xml:space="preserve"> </w:t>
      </w:r>
    </w:p>
    <w:p w:rsidR="00625D4E" w:rsidRDefault="00625D4E" w:rsidP="00470DF0">
      <w:r w:rsidRPr="008A34EA">
        <w:rPr>
          <w:noProof/>
        </w:rPr>
        <w:lastRenderedPageBreak/>
        <w:t xml:space="preserve">The poetry in the Book of Power </w:t>
      </w:r>
      <w:r w:rsidR="00EE2547" w:rsidRPr="008A34EA">
        <w:rPr>
          <w:noProof/>
        </w:rPr>
        <w:t xml:space="preserve">highlights the same </w:t>
      </w:r>
      <w:r w:rsidR="00AB1A6F" w:rsidRPr="008A34EA">
        <w:rPr>
          <w:noProof/>
        </w:rPr>
        <w:t xml:space="preserve">old energy </w:t>
      </w:r>
      <w:r w:rsidR="00EE2547" w:rsidRPr="008A34EA">
        <w:rPr>
          <w:noProof/>
        </w:rPr>
        <w:t xml:space="preserve">issues, </w:t>
      </w:r>
      <w:r w:rsidR="00132213" w:rsidRPr="008A34EA">
        <w:rPr>
          <w:noProof/>
        </w:rPr>
        <w:t xml:space="preserve">but </w:t>
      </w:r>
      <w:r w:rsidR="00006753">
        <w:rPr>
          <w:noProof/>
        </w:rPr>
        <w:t xml:space="preserve">sends a stronger message that </w:t>
      </w:r>
      <w:r w:rsidR="00132213" w:rsidRPr="008A34EA">
        <w:rPr>
          <w:noProof/>
        </w:rPr>
        <w:t xml:space="preserve">suggests that </w:t>
      </w:r>
      <w:r w:rsidR="00006753">
        <w:rPr>
          <w:noProof/>
        </w:rPr>
        <w:t xml:space="preserve">toxic environments caused by the corruption and debasement of this archetype are really good for you. “What doesn’t kill you makes you stronger,” as the apologists will often say. Toxicity and violence make you a “superior square.” </w:t>
      </w:r>
      <w:r w:rsidR="00AB1A6F">
        <w:t xml:space="preserve">Of course, that’s not </w:t>
      </w:r>
      <w:r w:rsidR="00006753">
        <w:t>true. As scientists are increasingly demonstrating, and as the world can increasingly see, bad environments lead to neurosis, pathology, psychosis</w:t>
      </w:r>
      <w:r w:rsidR="006B32CD">
        <w:t xml:space="preserve">, and, in the worst cases, </w:t>
      </w:r>
      <w:r w:rsidR="00006753">
        <w:t>psychopathy</w:t>
      </w:r>
      <w:r w:rsidR="00AB1A6F">
        <w:t>.</w:t>
      </w:r>
      <w:r w:rsidR="006B32CD">
        <w:t xml:space="preserve"> </w:t>
      </w:r>
    </w:p>
    <w:p w:rsidR="008E37E8" w:rsidRDefault="00E63F51" w:rsidP="008E37E8">
      <w:pPr>
        <w:pStyle w:val="Heading2"/>
      </w:pPr>
      <w:r>
        <w:t xml:space="preserve">Getting into the </w:t>
      </w:r>
      <w:r w:rsidR="008E37E8">
        <w:t>New Energy</w:t>
      </w:r>
    </w:p>
    <w:p w:rsidR="00B66AAF" w:rsidRDefault="00B66AAF" w:rsidP="001B4459">
      <w:r>
        <w:t xml:space="preserve">The old energy archetype </w:t>
      </w:r>
      <w:r w:rsidR="00AB1A6F">
        <w:t>provide</w:t>
      </w:r>
      <w:r w:rsidR="00D30D71">
        <w:t>s</w:t>
      </w:r>
      <w:r w:rsidR="00AB1A6F">
        <w:t xml:space="preserve"> the ideas that encourage the development of </w:t>
      </w:r>
      <w:r>
        <w:t>toxic environments that diminish</w:t>
      </w:r>
      <w:r w:rsidR="00AB1A6F">
        <w:t xml:space="preserve">, </w:t>
      </w:r>
      <w:r w:rsidR="00AB1A6F" w:rsidRPr="008A34EA">
        <w:rPr>
          <w:noProof/>
        </w:rPr>
        <w:t>damage,</w:t>
      </w:r>
      <w:r w:rsidR="00AB1A6F">
        <w:t xml:space="preserve"> </w:t>
      </w:r>
      <w:r>
        <w:t xml:space="preserve">and </w:t>
      </w:r>
      <w:r w:rsidR="00AB1A6F">
        <w:t xml:space="preserve">ultimately </w:t>
      </w:r>
      <w:r>
        <w:t>enslave</w:t>
      </w:r>
      <w:r w:rsidR="00AB1A6F">
        <w:t xml:space="preserve"> in old energy disconnection and dysfunction</w:t>
      </w:r>
      <w:r>
        <w:t xml:space="preserve">. The new energy archetype </w:t>
      </w:r>
      <w:r w:rsidR="00AB1A6F">
        <w:t xml:space="preserve">rebirth turns this idea on its head and instead </w:t>
      </w:r>
      <w:r w:rsidR="00FB1FE9">
        <w:t xml:space="preserve">provides some of the ideas we need in order so that we might create </w:t>
      </w:r>
      <w:r>
        <w:t>loving</w:t>
      </w:r>
      <w:r w:rsidR="00FB1FE9">
        <w:t xml:space="preserve"> </w:t>
      </w:r>
      <w:r>
        <w:t xml:space="preserve">environments where our body and mind are nurtured and protected, </w:t>
      </w:r>
      <w:r w:rsidR="00080D5C">
        <w:t>rather than subjected to torture and abuse</w:t>
      </w:r>
      <w:r w:rsidR="009D78F3">
        <w:t xml:space="preserve">. </w:t>
      </w:r>
    </w:p>
    <w:p w:rsidR="00000E41" w:rsidRDefault="00B66AAF" w:rsidP="001B4459">
      <w:r>
        <w:t xml:space="preserve">It is </w:t>
      </w:r>
      <w:r w:rsidR="009D78F3">
        <w:t xml:space="preserve">critically </w:t>
      </w:r>
      <w:r>
        <w:t xml:space="preserve">important that we </w:t>
      </w:r>
      <w:r w:rsidR="00080D5C">
        <w:t xml:space="preserve">reject old energy ideas and </w:t>
      </w:r>
      <w:r>
        <w:t xml:space="preserve">begin </w:t>
      </w:r>
      <w:r w:rsidR="00080D5C">
        <w:t xml:space="preserve">to shift our environments immediately. Don’t hang on to bitterness and hatred because of toxicities that arise from your past. Don’t </w:t>
      </w:r>
      <w:r w:rsidR="00020942">
        <w:t>blame the mother or the father</w:t>
      </w:r>
      <w:r w:rsidR="00B5483F">
        <w:t>, or anybody for that matter</w:t>
      </w:r>
      <w:r w:rsidR="009D78F3">
        <w:t>,</w:t>
      </w:r>
      <w:r w:rsidR="00B5483F">
        <w:t xml:space="preserve"> </w:t>
      </w:r>
      <w:r w:rsidR="00020942">
        <w:t xml:space="preserve">for imposition of </w:t>
      </w:r>
      <w:r w:rsidR="00C0049E">
        <w:t>The System</w:t>
      </w:r>
      <w:r w:rsidR="00020942">
        <w:t xml:space="preserve">. We </w:t>
      </w:r>
      <w:r w:rsidR="006D6C7B">
        <w:t xml:space="preserve">do to our children what our parents did to us. Our parents did to us what was done to them when they </w:t>
      </w:r>
      <w:r w:rsidR="00AD040F">
        <w:t>were</w:t>
      </w:r>
      <w:r w:rsidR="006D6C7B">
        <w:t xml:space="preserve"> children. The violence </w:t>
      </w:r>
      <w:r w:rsidR="00080D5C">
        <w:t xml:space="preserve">and toxicity </w:t>
      </w:r>
      <w:r w:rsidR="006D6C7B" w:rsidRPr="008A34EA">
        <w:rPr>
          <w:noProof/>
        </w:rPr>
        <w:t>go</w:t>
      </w:r>
      <w:r w:rsidR="006D6C7B">
        <w:t xml:space="preserve"> back generations</w:t>
      </w:r>
      <w:r w:rsidR="00080D5C">
        <w:t xml:space="preserve"> and t</w:t>
      </w:r>
      <w:r w:rsidR="00AD040F">
        <w:t xml:space="preserve">here is no doorstep on which </w:t>
      </w:r>
      <w:r w:rsidR="00033A7D">
        <w:t xml:space="preserve">we may </w:t>
      </w:r>
      <w:r w:rsidR="00AD040F">
        <w:t xml:space="preserve">rationally lay blame. </w:t>
      </w:r>
      <w:r w:rsidR="006D6C7B">
        <w:t>The only way forward is to forgive</w:t>
      </w:r>
      <w:r w:rsidR="00AD040F">
        <w:t xml:space="preserve"> and let go</w:t>
      </w:r>
      <w:r w:rsidR="00000E41">
        <w:t xml:space="preserve"> so that new environments and a new world can be created.</w:t>
      </w:r>
    </w:p>
    <w:p w:rsidR="00033A7D" w:rsidRDefault="009D78F3" w:rsidP="001B4459">
      <w:r>
        <w:lastRenderedPageBreak/>
        <w:t>N</w:t>
      </w:r>
      <w:r w:rsidR="00000E41">
        <w:t>ote</w:t>
      </w:r>
      <w:r>
        <w:t xml:space="preserve"> however</w:t>
      </w:r>
      <w:r w:rsidR="00000E41">
        <w:t xml:space="preserve">, forgiving and moving on does not mean </w:t>
      </w:r>
      <w:r w:rsidR="002F1087">
        <w:t>ena</w:t>
      </w:r>
      <w:r w:rsidR="00000E41">
        <w:t xml:space="preserve">bling </w:t>
      </w:r>
      <w:r w:rsidR="002F1087">
        <w:t xml:space="preserve">(or re-enabling) </w:t>
      </w:r>
      <w:r w:rsidR="00AD040F">
        <w:t xml:space="preserve">toxicity or </w:t>
      </w:r>
      <w:r w:rsidR="00000E41">
        <w:t xml:space="preserve">exposing ourselves </w:t>
      </w:r>
      <w:r w:rsidR="00AD040F">
        <w:t xml:space="preserve">to abuse. </w:t>
      </w:r>
      <w:r w:rsidR="002F1087">
        <w:t xml:space="preserve">It </w:t>
      </w:r>
      <w:r w:rsidR="00000E41">
        <w:t xml:space="preserve">does not mean </w:t>
      </w:r>
      <w:r w:rsidR="002F1087">
        <w:t xml:space="preserve">allowing </w:t>
      </w:r>
      <w:r w:rsidR="00000E41">
        <w:t xml:space="preserve">the old </w:t>
      </w:r>
      <w:r w:rsidR="002F1087">
        <w:t xml:space="preserve">energies </w:t>
      </w:r>
      <w:r w:rsidR="00000E41">
        <w:t xml:space="preserve">to penetrate and degrade. </w:t>
      </w:r>
      <w:r w:rsidR="00AD040F">
        <w:t>It means</w:t>
      </w:r>
      <w:r w:rsidR="006D6C7B">
        <w:t xml:space="preserve"> </w:t>
      </w:r>
      <w:r w:rsidR="002F1087">
        <w:t xml:space="preserve">releasing </w:t>
      </w:r>
      <w:r w:rsidR="006D6C7B">
        <w:t xml:space="preserve">anger and hatred, and </w:t>
      </w:r>
      <w:r w:rsidR="00AD040F">
        <w:t xml:space="preserve">then </w:t>
      </w:r>
      <w:r w:rsidR="00CD2B11">
        <w:t>making</w:t>
      </w:r>
      <w:r w:rsidR="00AD040F">
        <w:t xml:space="preserve"> the changes that you need </w:t>
      </w:r>
      <w:r w:rsidR="00033A7D">
        <w:t xml:space="preserve">in your environments so that you and those in your care can heal, awaken, </w:t>
      </w:r>
      <w:r w:rsidR="00CD2B11">
        <w:t xml:space="preserve">activate, </w:t>
      </w:r>
      <w:r w:rsidR="00033A7D">
        <w:t xml:space="preserve">and </w:t>
      </w:r>
      <w:r w:rsidR="00CD2B11">
        <w:t>connect</w:t>
      </w:r>
      <w:r w:rsidR="00033A7D">
        <w:t>.</w:t>
      </w:r>
    </w:p>
    <w:p w:rsidR="00B02235" w:rsidRDefault="00CD2B11" w:rsidP="00CD2B11">
      <w:r>
        <w:t xml:space="preserve">As you work to make the shift, </w:t>
      </w:r>
      <w:r w:rsidR="006D6C7B">
        <w:t xml:space="preserve">consider the </w:t>
      </w:r>
      <w:r w:rsidR="003F0F0B">
        <w:t xml:space="preserve">archetypal image. </w:t>
      </w:r>
      <w:r w:rsidR="006D6C7B">
        <w:t xml:space="preserve">Gaia </w:t>
      </w:r>
      <w:r w:rsidR="006D6C7B" w:rsidRPr="008A34EA">
        <w:rPr>
          <w:noProof/>
        </w:rPr>
        <w:t>is presented</w:t>
      </w:r>
      <w:r w:rsidR="006D6C7B">
        <w:t xml:space="preserve"> as the loving and nurturing platform for our </w:t>
      </w:r>
      <w:r>
        <w:t xml:space="preserve">birth and </w:t>
      </w:r>
      <w:r w:rsidR="006D6C7B">
        <w:t xml:space="preserve">rebirth. Gaia provides </w:t>
      </w:r>
      <w:r w:rsidR="00481DD7">
        <w:t xml:space="preserve">a beautiful </w:t>
      </w:r>
      <w:r w:rsidR="006D6C7B">
        <w:t xml:space="preserve">environment </w:t>
      </w:r>
      <w:r w:rsidR="00481DD7">
        <w:t xml:space="preserve">upon which we can nurture and </w:t>
      </w:r>
      <w:r w:rsidR="00B02235">
        <w:t xml:space="preserve">abundantly grow. </w:t>
      </w:r>
      <w:r w:rsidR="00481DD7" w:rsidRPr="008A34EA">
        <w:rPr>
          <w:noProof/>
        </w:rPr>
        <w:t>This</w:t>
      </w:r>
      <w:r w:rsidR="00481DD7">
        <w:t xml:space="preserve"> is the example </w:t>
      </w:r>
      <w:r w:rsidR="002C6AE5">
        <w:t xml:space="preserve">you </w:t>
      </w:r>
      <w:r w:rsidR="00481DD7">
        <w:t xml:space="preserve">should </w:t>
      </w:r>
      <w:r w:rsidR="00B02235">
        <w:t xml:space="preserve">follow. </w:t>
      </w:r>
      <w:r w:rsidR="00B02235" w:rsidRPr="008A34EA">
        <w:rPr>
          <w:noProof/>
        </w:rPr>
        <w:t>This</w:t>
      </w:r>
      <w:r w:rsidR="00B02235">
        <w:t xml:space="preserve"> is the hero </w:t>
      </w:r>
      <w:r w:rsidR="002C6AE5">
        <w:t xml:space="preserve">you </w:t>
      </w:r>
      <w:r w:rsidR="00B02235">
        <w:t>should model</w:t>
      </w:r>
      <w:r w:rsidR="00481DD7">
        <w:t xml:space="preserve">. </w:t>
      </w:r>
      <w:r w:rsidR="006D6C7B">
        <w:t xml:space="preserve">Male or female, </w:t>
      </w:r>
      <w:r w:rsidR="00B02235">
        <w:t xml:space="preserve">father or mother, </w:t>
      </w:r>
      <w:r w:rsidR="006D6C7B">
        <w:t xml:space="preserve">high or low, </w:t>
      </w:r>
      <w:r w:rsidR="002C6AE5">
        <w:t xml:space="preserve">you </w:t>
      </w:r>
      <w:r w:rsidR="00B02235">
        <w:t xml:space="preserve">must learn to </w:t>
      </w:r>
      <w:r w:rsidR="006D6C7B">
        <w:t>do the same</w:t>
      </w:r>
      <w:r w:rsidR="002C6AE5">
        <w:t xml:space="preserve"> as Gaia. </w:t>
      </w:r>
      <w:r w:rsidR="00C9413F">
        <w:t>Immediately begin to c</w:t>
      </w:r>
      <w:r w:rsidR="002C6AE5">
        <w:t xml:space="preserve">reate a loving and supportive </w:t>
      </w:r>
      <w:r w:rsidR="00C9413F">
        <w:t xml:space="preserve">environment </w:t>
      </w:r>
      <w:r w:rsidR="002C6AE5">
        <w:t xml:space="preserve">where </w:t>
      </w:r>
      <w:r w:rsidR="00C9413F">
        <w:t xml:space="preserve">the people around you can heal, blossom, grow, and </w:t>
      </w:r>
      <w:r w:rsidR="00806182">
        <w:t xml:space="preserve">live life to their true and fullest </w:t>
      </w:r>
      <w:r w:rsidR="002C6AE5">
        <w:t xml:space="preserve">potential. </w:t>
      </w:r>
      <w:r>
        <w:t>S</w:t>
      </w:r>
      <w:r w:rsidR="00DF04E5">
        <w:t>tart in the home</w:t>
      </w:r>
      <w:r w:rsidR="00087F2D">
        <w:t xml:space="preserve"> by ending </w:t>
      </w:r>
      <w:r w:rsidR="00DF04E5" w:rsidRPr="008A34EA">
        <w:rPr>
          <w:noProof/>
        </w:rPr>
        <w:t>violence</w:t>
      </w:r>
      <w:r w:rsidR="00DF04E5">
        <w:t xml:space="preserve"> of all forms. Create loving and nurturing spaces. </w:t>
      </w:r>
      <w:r w:rsidR="00A1052F">
        <w:t xml:space="preserve">Allow </w:t>
      </w:r>
      <w:r w:rsidR="00DF659D">
        <w:t xml:space="preserve">full </w:t>
      </w:r>
      <w:r w:rsidR="00A1052F">
        <w:t xml:space="preserve">human potential to freely blossom. </w:t>
      </w:r>
      <w:r w:rsidR="00DF04E5">
        <w:t xml:space="preserve">The rest will take care of itself. </w:t>
      </w:r>
    </w:p>
    <w:p w:rsidR="00504780" w:rsidRPr="00C5078D" w:rsidRDefault="00F93E25" w:rsidP="00F93E25">
      <w:pPr>
        <w:pStyle w:val="Heading2"/>
      </w:pPr>
      <w:r>
        <w:t>Dismissal</w:t>
      </w:r>
    </w:p>
    <w:p w:rsidR="00CC76C0" w:rsidRDefault="00794478" w:rsidP="0064421F">
      <w:r>
        <w:t>To realize full human potential, we all have to function as nurtures and caretakers</w:t>
      </w:r>
      <w:r w:rsidR="00D30D71">
        <w:t>,</w:t>
      </w:r>
      <w:r w:rsidR="0064421F">
        <w:t xml:space="preserve"> </w:t>
      </w:r>
      <w:r w:rsidR="0064421F" w:rsidRPr="00D30D71">
        <w:rPr>
          <w:noProof/>
        </w:rPr>
        <w:t>and</w:t>
      </w:r>
      <w:r w:rsidR="0064421F">
        <w:t xml:space="preserve"> w</w:t>
      </w:r>
      <w:r w:rsidR="00CC76C0">
        <w:t xml:space="preserve">e have to create an environment where we can realize our full emotional, psychological, and genetic potential. </w:t>
      </w:r>
      <w:r w:rsidR="00CC76C0" w:rsidRPr="008A34EA">
        <w:rPr>
          <w:noProof/>
        </w:rPr>
        <w:t>This</w:t>
      </w:r>
      <w:r w:rsidR="00CC76C0">
        <w:t xml:space="preserve"> can only </w:t>
      </w:r>
      <w:r w:rsidR="00CC76C0" w:rsidRPr="008A34EA">
        <w:rPr>
          <w:noProof/>
        </w:rPr>
        <w:t>be accomplished</w:t>
      </w:r>
      <w:r w:rsidR="00CC76C0">
        <w:t xml:space="preserve"> in positive and loving environments. </w:t>
      </w:r>
      <w:r w:rsidR="0064421F">
        <w:t>Therefore</w:t>
      </w:r>
      <w:r w:rsidR="0064421F" w:rsidRPr="008A34EA">
        <w:rPr>
          <w:noProof/>
        </w:rPr>
        <w:t>…</w:t>
      </w:r>
    </w:p>
    <w:p w:rsidR="00C74DD7" w:rsidRDefault="00794478" w:rsidP="007A645E">
      <w:pPr>
        <w:pStyle w:val="ListParagraph"/>
        <w:numPr>
          <w:ilvl w:val="0"/>
          <w:numId w:val="11"/>
        </w:numPr>
        <w:ind w:left="450"/>
      </w:pPr>
      <w:r w:rsidRPr="00C74DD7">
        <w:rPr>
          <w:b/>
        </w:rPr>
        <w:t>Men</w:t>
      </w:r>
      <w:r w:rsidRPr="00C74DD7">
        <w:rPr>
          <w:b/>
          <w:bCs/>
        </w:rPr>
        <w:t>,</w:t>
      </w:r>
      <w:r>
        <w:t xml:space="preserve"> w</w:t>
      </w:r>
      <w:r w:rsidR="008A13B8" w:rsidRPr="00C5078D">
        <w:t xml:space="preserve">atch out for anything that discourages the display of </w:t>
      </w:r>
      <w:r w:rsidR="00CC76C0">
        <w:t>love and compassion</w:t>
      </w:r>
      <w:r w:rsidR="00BE2670">
        <w:t xml:space="preserve">, or that blocks you from playing a loving and nurturing role. </w:t>
      </w:r>
      <w:r w:rsidR="00CC76C0">
        <w:t>Beware when people tell you</w:t>
      </w:r>
      <w:r w:rsidR="0064421F">
        <w:t xml:space="preserve"> </w:t>
      </w:r>
      <w:r w:rsidR="00CC76C0">
        <w:t>that “big boys don’t cry</w:t>
      </w:r>
      <w:r w:rsidR="0064421F">
        <w:t>,</w:t>
      </w:r>
      <w:r w:rsidR="00CC76C0">
        <w:t>”</w:t>
      </w:r>
      <w:r w:rsidR="0064421F">
        <w:t xml:space="preserve"> or that you should </w:t>
      </w:r>
      <w:r w:rsidR="00BE2670">
        <w:t>“</w:t>
      </w:r>
      <w:r w:rsidR="0064421F">
        <w:t>toughen up.</w:t>
      </w:r>
      <w:r w:rsidR="00BE2670">
        <w:t>”</w:t>
      </w:r>
      <w:r w:rsidR="0064421F">
        <w:t xml:space="preserve"> </w:t>
      </w:r>
      <w:r w:rsidR="00CC76C0">
        <w:t xml:space="preserve">Men have </w:t>
      </w:r>
      <w:r w:rsidR="00CC76C0" w:rsidRPr="00F6534B">
        <w:rPr>
          <w:noProof/>
        </w:rPr>
        <w:t>the same</w:t>
      </w:r>
      <w:r w:rsidR="00CC76C0">
        <w:t xml:space="preserve"> </w:t>
      </w:r>
      <w:r w:rsidR="00CC76C0">
        <w:lastRenderedPageBreak/>
        <w:t>love and deep light than women do</w:t>
      </w:r>
      <w:r w:rsidR="0064421F">
        <w:t>, and allowing this expression is a step towards</w:t>
      </w:r>
      <w:r w:rsidR="00CD2B11">
        <w:t xml:space="preserve"> creating a world where you can become a </w:t>
      </w:r>
      <w:r w:rsidR="0064421F">
        <w:t>nurturing and supportive caregiver</w:t>
      </w:r>
      <w:r w:rsidR="00CC76C0">
        <w:t xml:space="preserve">. </w:t>
      </w:r>
    </w:p>
    <w:p w:rsidR="00FA60EB" w:rsidRDefault="00CC76C0" w:rsidP="007A645E">
      <w:pPr>
        <w:pStyle w:val="ListParagraph"/>
        <w:numPr>
          <w:ilvl w:val="0"/>
          <w:numId w:val="10"/>
        </w:numPr>
        <w:ind w:left="360"/>
      </w:pPr>
      <w:r w:rsidRPr="00751AC9">
        <w:rPr>
          <w:b/>
          <w:bCs/>
        </w:rPr>
        <w:t>Women</w:t>
      </w:r>
      <w:r w:rsidR="00C6185C" w:rsidRPr="00751AC9">
        <w:rPr>
          <w:b/>
          <w:bCs/>
        </w:rPr>
        <w:t xml:space="preserve"> and men</w:t>
      </w:r>
      <w:r>
        <w:t>, watch out for ideas that encourage violence in the name of love and protection</w:t>
      </w:r>
      <w:r w:rsidR="00D862E7">
        <w:t xml:space="preserve"> (i.e. “spare the rod and spoil the child” ideas)</w:t>
      </w:r>
      <w:r>
        <w:t xml:space="preserve">. </w:t>
      </w:r>
      <w:r w:rsidR="00751AC9">
        <w:t>Science is clear on the issue</w:t>
      </w:r>
      <w:r w:rsidR="009D78F3">
        <w:t>;</w:t>
      </w:r>
      <w:r w:rsidR="00F6534B">
        <w:rPr>
          <w:rStyle w:val="FootnoteReference"/>
        </w:rPr>
        <w:footnoteReference w:id="18"/>
      </w:r>
      <w:r w:rsidR="009D78F3">
        <w:t xml:space="preserve"> </w:t>
      </w:r>
      <w:r w:rsidR="00751AC9">
        <w:t xml:space="preserve">violence </w:t>
      </w:r>
      <w:r w:rsidR="00D862E7">
        <w:t xml:space="preserve">and neglect </w:t>
      </w:r>
      <w:r w:rsidR="00751AC9">
        <w:t xml:space="preserve">do nothing but harm. </w:t>
      </w:r>
      <w:r>
        <w:t xml:space="preserve">When you are violent </w:t>
      </w:r>
      <w:r w:rsidR="00C6185C">
        <w:t xml:space="preserve">with </w:t>
      </w:r>
      <w:r w:rsidR="00751AC9">
        <w:t xml:space="preserve">people (especially children), when you </w:t>
      </w:r>
      <w:r>
        <w:t xml:space="preserve">assault </w:t>
      </w:r>
      <w:r w:rsidR="00C6185C">
        <w:t xml:space="preserve">them </w:t>
      </w:r>
      <w:r>
        <w:t xml:space="preserve">in any way, </w:t>
      </w:r>
      <w:r w:rsidR="00C6185C">
        <w:t xml:space="preserve">be it physical, emotional, psychological, or spiritual, </w:t>
      </w:r>
      <w:r>
        <w:t>you damage them</w:t>
      </w:r>
      <w:r w:rsidR="00D862E7">
        <w:t xml:space="preserve">, cause negative changes in their body’s systems, </w:t>
      </w:r>
      <w:r w:rsidR="00751AC9">
        <w:t xml:space="preserve">and undermine their </w:t>
      </w:r>
      <w:r w:rsidR="00D862E7">
        <w:t xml:space="preserve">ability to connect. </w:t>
      </w:r>
      <w:r w:rsidR="00751AC9">
        <w:t xml:space="preserve">Therefore, reject all ideas and archetypes that justify and excuse violence </w:t>
      </w:r>
      <w:r w:rsidR="00FA60EB">
        <w:t>and abuse. It is never OK to harm another, no matter what they have done.</w:t>
      </w:r>
    </w:p>
    <w:p w:rsidR="00504780" w:rsidRPr="00C5078D" w:rsidRDefault="00E252DC" w:rsidP="00C77746">
      <w:pPr>
        <w:pStyle w:val="Heading2"/>
      </w:pPr>
      <w:r>
        <w:t>Book of Keys</w:t>
      </w:r>
    </w:p>
    <w:p w:rsidR="00092178" w:rsidRDefault="00F6534B" w:rsidP="00C77746">
      <w:pPr>
        <w:rPr>
          <w:rFonts w:eastAsia="Times New Roman"/>
        </w:rPr>
      </w:pPr>
      <w:r>
        <w:rPr>
          <w:rFonts w:eastAsia="Times New Roman"/>
          <w:noProof/>
        </w:rPr>
        <w:t>T</w:t>
      </w:r>
      <w:r w:rsidR="008A13B8" w:rsidRPr="00F6534B">
        <w:rPr>
          <w:rFonts w:eastAsia="Times New Roman"/>
          <w:noProof/>
        </w:rPr>
        <w:t>o</w:t>
      </w:r>
      <w:r w:rsidR="008A13B8" w:rsidRPr="00C5078D">
        <w:rPr>
          <w:rFonts w:eastAsia="Times New Roman"/>
        </w:rPr>
        <w:t xml:space="preserve"> activate and awaken we need</w:t>
      </w:r>
      <w:r w:rsidR="00092178">
        <w:rPr>
          <w:rFonts w:eastAsia="Times New Roman"/>
        </w:rPr>
        <w:t xml:space="preserve"> </w:t>
      </w:r>
      <w:r w:rsidR="00BF1593">
        <w:rPr>
          <w:rFonts w:eastAsia="Times New Roman"/>
        </w:rPr>
        <w:t xml:space="preserve">to </w:t>
      </w:r>
      <w:r w:rsidR="00092178">
        <w:rPr>
          <w:rFonts w:eastAsia="Times New Roman"/>
        </w:rPr>
        <w:t xml:space="preserve">reject exclusionary, dominating, oppressive energies that thwart human needs </w:t>
      </w:r>
      <w:r>
        <w:rPr>
          <w:rFonts w:eastAsia="Times New Roman"/>
        </w:rPr>
        <w:t xml:space="preserve">and development </w:t>
      </w:r>
      <w:r w:rsidR="00092178">
        <w:rPr>
          <w:rFonts w:eastAsia="Times New Roman"/>
        </w:rPr>
        <w:t xml:space="preserve">in the name of </w:t>
      </w:r>
      <w:r>
        <w:rPr>
          <w:rFonts w:eastAsia="Times New Roman"/>
        </w:rPr>
        <w:t xml:space="preserve">greed, hatred, or plain misconception. </w:t>
      </w:r>
      <w:r w:rsidR="00092178">
        <w:rPr>
          <w:rFonts w:eastAsia="Times New Roman"/>
        </w:rPr>
        <w:t>Instead, male or female, we need to embrace compassion</w:t>
      </w:r>
      <w:r>
        <w:rPr>
          <w:rFonts w:eastAsia="Times New Roman"/>
        </w:rPr>
        <w:t xml:space="preserve"> and </w:t>
      </w:r>
      <w:r w:rsidR="00092178">
        <w:rPr>
          <w:rFonts w:eastAsia="Times New Roman"/>
        </w:rPr>
        <w:t xml:space="preserve">empathy, and </w:t>
      </w:r>
      <w:r w:rsidR="001D2E43">
        <w:rPr>
          <w:rFonts w:eastAsia="Times New Roman"/>
        </w:rPr>
        <w:t xml:space="preserve">we need to </w:t>
      </w:r>
      <w:r>
        <w:rPr>
          <w:rFonts w:eastAsia="Times New Roman"/>
        </w:rPr>
        <w:t xml:space="preserve">create environments that </w:t>
      </w:r>
      <w:r w:rsidR="0011351D">
        <w:rPr>
          <w:rFonts w:eastAsia="Times New Roman"/>
        </w:rPr>
        <w:t>uplift life</w:t>
      </w:r>
      <w:r>
        <w:rPr>
          <w:rFonts w:eastAsia="Times New Roman"/>
        </w:rPr>
        <w:t>, not destroy it</w:t>
      </w:r>
      <w:r w:rsidR="00E252DC">
        <w:rPr>
          <w:rFonts w:eastAsia="Times New Roman"/>
        </w:rPr>
        <w:t xml:space="preserve">. </w:t>
      </w:r>
      <w:r w:rsidR="003023EF">
        <w:rPr>
          <w:rFonts w:eastAsia="Times New Roman"/>
        </w:rPr>
        <w:t xml:space="preserve">This is the message, sent in a direct fashion, by the poetry in the Book of </w:t>
      </w:r>
      <w:r w:rsidR="00D46C8C">
        <w:rPr>
          <w:rFonts w:eastAsia="Times New Roman"/>
        </w:rPr>
        <w:t>K</w:t>
      </w:r>
      <w:r w:rsidR="003023EF">
        <w:rPr>
          <w:rFonts w:eastAsia="Times New Roman"/>
        </w:rPr>
        <w:t xml:space="preserve">eys. </w:t>
      </w:r>
    </w:p>
    <w:p w:rsidR="00E252DC" w:rsidRDefault="00E252DC" w:rsidP="00C77746">
      <w:pPr>
        <w:rPr>
          <w:rFonts w:eastAsia="Times New Roman"/>
        </w:rPr>
      </w:pPr>
      <w:r>
        <w:rPr>
          <w:rFonts w:eastAsia="Times New Roman"/>
        </w:rPr>
        <w:t xml:space="preserve">Start </w:t>
      </w:r>
      <w:r w:rsidR="001D2E43">
        <w:rPr>
          <w:rFonts w:eastAsia="Times New Roman"/>
        </w:rPr>
        <w:t xml:space="preserve">creating a kind and nurturing world in the place that </w:t>
      </w:r>
      <w:r>
        <w:rPr>
          <w:rFonts w:eastAsia="Times New Roman"/>
        </w:rPr>
        <w:t>counts</w:t>
      </w:r>
      <w:r w:rsidR="00F6534B">
        <w:rPr>
          <w:rFonts w:eastAsia="Times New Roman"/>
        </w:rPr>
        <w:t xml:space="preserve"> the most</w:t>
      </w:r>
      <w:r w:rsidR="001D2E43">
        <w:rPr>
          <w:rFonts w:eastAsia="Times New Roman"/>
        </w:rPr>
        <w:t xml:space="preserve">, and probably the only place you can do it at first, </w:t>
      </w:r>
      <w:r>
        <w:rPr>
          <w:rFonts w:eastAsia="Times New Roman"/>
        </w:rPr>
        <w:t>with your family</w:t>
      </w:r>
      <w:r w:rsidR="001D2E43">
        <w:rPr>
          <w:rFonts w:eastAsia="Times New Roman"/>
        </w:rPr>
        <w:t xml:space="preserve"> or (if not possible), a </w:t>
      </w:r>
      <w:r w:rsidR="001D2E43" w:rsidRPr="008A34EA">
        <w:rPr>
          <w:rFonts w:eastAsia="Times New Roman"/>
          <w:noProof/>
        </w:rPr>
        <w:t>close</w:t>
      </w:r>
      <w:r w:rsidR="001D2E43">
        <w:rPr>
          <w:rFonts w:eastAsia="Times New Roman"/>
        </w:rPr>
        <w:t xml:space="preserve"> group of friends</w:t>
      </w:r>
      <w:r w:rsidR="00F6534B">
        <w:rPr>
          <w:rFonts w:eastAsia="Times New Roman"/>
        </w:rPr>
        <w:t xml:space="preserve"> willing to work towards a non-toxic future</w:t>
      </w:r>
      <w:r>
        <w:rPr>
          <w:rFonts w:eastAsia="Times New Roman"/>
        </w:rPr>
        <w:t xml:space="preserve">. </w:t>
      </w:r>
      <w:r w:rsidR="00F6534B">
        <w:rPr>
          <w:rFonts w:eastAsia="Times New Roman"/>
        </w:rPr>
        <w:t xml:space="preserve">Do not </w:t>
      </w:r>
      <w:r>
        <w:rPr>
          <w:rFonts w:eastAsia="Times New Roman"/>
        </w:rPr>
        <w:t xml:space="preserve">lay yourself out as a doormat, but </w:t>
      </w:r>
      <w:r>
        <w:rPr>
          <w:rFonts w:eastAsia="Times New Roman"/>
        </w:rPr>
        <w:lastRenderedPageBreak/>
        <w:t>learn to be empathic and supportive. Erase hostile and negative places. Create calm and nurturing spaces where people can heal, grow, empower</w:t>
      </w:r>
      <w:r w:rsidR="001D2E43">
        <w:rPr>
          <w:rFonts w:eastAsia="Times New Roman"/>
        </w:rPr>
        <w:t>, and connect</w:t>
      </w:r>
      <w:r>
        <w:rPr>
          <w:rFonts w:eastAsia="Times New Roman"/>
        </w:rPr>
        <w:t>.</w:t>
      </w:r>
      <w:r w:rsidR="00BC311C">
        <w:rPr>
          <w:rFonts w:eastAsia="Times New Roman"/>
        </w:rPr>
        <w:t xml:space="preserve"> </w:t>
      </w:r>
    </w:p>
    <w:p w:rsidR="00504780" w:rsidRPr="00C5078D" w:rsidRDefault="00E636C2" w:rsidP="00C77746">
      <w:r>
        <w:t>The Book of Keys section for this entry contains an admonishment to respect the mother, respect the female, respect Gaia, and respect all life</w:t>
      </w:r>
      <w:r w:rsidR="00EF0DED">
        <w:t>,</w:t>
      </w:r>
      <w:r>
        <w:t xml:space="preserve"> no matter what.</w:t>
      </w:r>
      <w:r w:rsidR="00BF1593">
        <w:t xml:space="preserve"> If </w:t>
      </w:r>
      <w:r w:rsidR="0011351D">
        <w:t xml:space="preserve">you </w:t>
      </w:r>
      <w:r w:rsidR="00BF1593">
        <w:t xml:space="preserve">want to stop </w:t>
      </w:r>
      <w:r w:rsidR="0011351D">
        <w:t xml:space="preserve">the hurtle </w:t>
      </w:r>
      <w:r w:rsidR="00BF1593">
        <w:t xml:space="preserve">towards debacle, </w:t>
      </w:r>
      <w:r w:rsidR="00D46C8C">
        <w:t>it is important you shift in this direction. W</w:t>
      </w:r>
      <w:r w:rsidR="00BF1593">
        <w:t xml:space="preserve">e all need to learn to respect Gaia as the nurturing </w:t>
      </w:r>
      <w:r w:rsidR="00BF1593" w:rsidRPr="00F6534B">
        <w:rPr>
          <w:noProof/>
        </w:rPr>
        <w:t>birthplace</w:t>
      </w:r>
      <w:r w:rsidR="00BF1593">
        <w:t xml:space="preserve"> of </w:t>
      </w:r>
      <w:r w:rsidR="0011351D">
        <w:t>a</w:t>
      </w:r>
      <w:r w:rsidR="00BF1593">
        <w:t>ll</w:t>
      </w:r>
      <w:r w:rsidR="00D46C8C">
        <w:t>, and we all need to follow this archetypal lead</w:t>
      </w:r>
      <w:r w:rsidR="00BF1593">
        <w:t>.</w:t>
      </w:r>
      <w:r w:rsidR="00E60C04">
        <w:t xml:space="preserve"> The first step towards that is learning to properly </w:t>
      </w:r>
      <w:r w:rsidR="00123D36" w:rsidRPr="00F6534B">
        <w:rPr>
          <w:noProof/>
        </w:rPr>
        <w:t>hono</w:t>
      </w:r>
      <w:r w:rsidR="00F6534B">
        <w:rPr>
          <w:noProof/>
        </w:rPr>
        <w:t>u</w:t>
      </w:r>
      <w:r w:rsidR="00123D36" w:rsidRPr="00F6534B">
        <w:rPr>
          <w:noProof/>
        </w:rPr>
        <w:t>r</w:t>
      </w:r>
      <w:r w:rsidR="00123D36">
        <w:t xml:space="preserve"> and </w:t>
      </w:r>
      <w:r w:rsidR="00E60C04">
        <w:t>respect the loving, compassionate,</w:t>
      </w:r>
      <w:r w:rsidR="00123D36">
        <w:t xml:space="preserve"> formative, nurturing, caring, </w:t>
      </w:r>
      <w:r w:rsidR="00E60C04">
        <w:t xml:space="preserve">creative </w:t>
      </w:r>
      <w:r w:rsidR="00123D36">
        <w:t>“female” force</w:t>
      </w:r>
      <w:r w:rsidR="0011351D">
        <w:t xml:space="preserve"> in all of us</w:t>
      </w:r>
      <w:r w:rsidR="00123D36">
        <w:t xml:space="preserve">. </w:t>
      </w:r>
    </w:p>
    <w:p w:rsidR="00504780" w:rsidRPr="00C5078D" w:rsidRDefault="00F93E25" w:rsidP="00404DF6">
      <w:pPr>
        <w:pStyle w:val="Heading2"/>
      </w:pPr>
      <w:r>
        <w:t>Group study questions</w:t>
      </w:r>
    </w:p>
    <w:p w:rsidR="0011351D" w:rsidRPr="0011351D" w:rsidRDefault="001B4459" w:rsidP="007A645E">
      <w:pPr>
        <w:pStyle w:val="ListParagraph"/>
        <w:numPr>
          <w:ilvl w:val="0"/>
          <w:numId w:val="9"/>
        </w:numPr>
        <w:ind w:left="270"/>
      </w:pPr>
      <w:r>
        <w:rPr>
          <w:rFonts w:eastAsia="Times New Roman"/>
        </w:rPr>
        <w:t xml:space="preserve">Explore </w:t>
      </w:r>
      <w:r w:rsidR="007D2BC7">
        <w:rPr>
          <w:rFonts w:eastAsia="Times New Roman"/>
        </w:rPr>
        <w:t xml:space="preserve">the exclusive </w:t>
      </w:r>
      <w:r>
        <w:rPr>
          <w:rFonts w:eastAsia="Times New Roman"/>
        </w:rPr>
        <w:t xml:space="preserve">association of females with mothering energy. </w:t>
      </w:r>
      <w:r w:rsidR="007D2BC7">
        <w:rPr>
          <w:rFonts w:eastAsia="Times New Roman"/>
        </w:rPr>
        <w:t>Were you brought up in a home where the mom was the primary caregiver, and where the dad was “absent” in some way</w:t>
      </w:r>
      <w:r w:rsidR="003F23AC">
        <w:rPr>
          <w:rFonts w:eastAsia="Times New Roman"/>
        </w:rPr>
        <w:t>?</w:t>
      </w:r>
      <w:r w:rsidR="007D2BC7">
        <w:rPr>
          <w:rFonts w:eastAsia="Times New Roman"/>
        </w:rPr>
        <w:t xml:space="preserve"> Did you he</w:t>
      </w:r>
      <w:r w:rsidR="0011351D">
        <w:rPr>
          <w:rFonts w:eastAsia="Times New Roman"/>
        </w:rPr>
        <w:t>a</w:t>
      </w:r>
      <w:r w:rsidR="007D2BC7">
        <w:rPr>
          <w:rFonts w:eastAsia="Times New Roman"/>
        </w:rPr>
        <w:t>r ideas that suggested that women were the naturally nurturing ones</w:t>
      </w:r>
      <w:r w:rsidR="0011351D">
        <w:rPr>
          <w:rFonts w:eastAsia="Times New Roman"/>
        </w:rPr>
        <w:t>, the ones who should stay home and raise up the kids</w:t>
      </w:r>
      <w:r w:rsidR="007D2BC7">
        <w:rPr>
          <w:rFonts w:eastAsia="Times New Roman"/>
        </w:rPr>
        <w:t xml:space="preserve">? </w:t>
      </w:r>
    </w:p>
    <w:p w:rsidR="003408CA" w:rsidRPr="003408CA" w:rsidRDefault="0011351D" w:rsidP="007A645E">
      <w:pPr>
        <w:pStyle w:val="ListParagraph"/>
        <w:numPr>
          <w:ilvl w:val="0"/>
          <w:numId w:val="9"/>
        </w:numPr>
        <w:ind w:left="270"/>
      </w:pPr>
      <w:r>
        <w:rPr>
          <w:rFonts w:eastAsia="Times New Roman"/>
        </w:rPr>
        <w:t xml:space="preserve">An old saying says </w:t>
      </w:r>
      <w:r w:rsidR="00955DB5">
        <w:rPr>
          <w:rFonts w:eastAsia="Times New Roman"/>
        </w:rPr>
        <w:t xml:space="preserve">“It takes a community to raise a child.” </w:t>
      </w:r>
      <w:r>
        <w:rPr>
          <w:rFonts w:eastAsia="Times New Roman"/>
        </w:rPr>
        <w:t xml:space="preserve">Explore this idea in the context of the birth/rebirth archetype. What can </w:t>
      </w:r>
      <w:r w:rsidR="00131A9B">
        <w:rPr>
          <w:rFonts w:eastAsia="Times New Roman"/>
        </w:rPr>
        <w:t>communities</w:t>
      </w:r>
      <w:r>
        <w:rPr>
          <w:rFonts w:eastAsia="Times New Roman"/>
        </w:rPr>
        <w:t xml:space="preserve"> do</w:t>
      </w:r>
      <w:r w:rsidR="003408CA">
        <w:rPr>
          <w:rFonts w:eastAsia="Times New Roman"/>
        </w:rPr>
        <w:t xml:space="preserve">, what can your community do, </w:t>
      </w:r>
      <w:r>
        <w:rPr>
          <w:rFonts w:eastAsia="Times New Roman"/>
        </w:rPr>
        <w:t>to create safe, nurturing spaces where children can uplift</w:t>
      </w:r>
      <w:r w:rsidR="003408CA">
        <w:rPr>
          <w:rFonts w:eastAsia="Times New Roman"/>
        </w:rPr>
        <w:t xml:space="preserve">, </w:t>
      </w:r>
      <w:r>
        <w:rPr>
          <w:rFonts w:eastAsia="Times New Roman"/>
        </w:rPr>
        <w:t>grow</w:t>
      </w:r>
      <w:r w:rsidR="003408CA">
        <w:rPr>
          <w:rFonts w:eastAsia="Times New Roman"/>
        </w:rPr>
        <w:t>, and connect</w:t>
      </w:r>
      <w:r>
        <w:rPr>
          <w:rFonts w:eastAsia="Times New Roman"/>
        </w:rPr>
        <w:t>.</w:t>
      </w:r>
      <w:r w:rsidR="003408CA">
        <w:rPr>
          <w:rFonts w:eastAsia="Times New Roman"/>
        </w:rPr>
        <w:t xml:space="preserve"> What do you think of the statement, “A</w:t>
      </w:r>
      <w:r w:rsidR="007D2BC7">
        <w:rPr>
          <w:rFonts w:eastAsia="Times New Roman"/>
        </w:rPr>
        <w:t xml:space="preserve">ll </w:t>
      </w:r>
      <w:r w:rsidR="003408CA">
        <w:rPr>
          <w:rFonts w:eastAsia="Times New Roman"/>
        </w:rPr>
        <w:t xml:space="preserve">parents </w:t>
      </w:r>
      <w:r w:rsidR="007D2BC7">
        <w:rPr>
          <w:rFonts w:eastAsia="Times New Roman"/>
        </w:rPr>
        <w:t xml:space="preserve">in a child’s life should be loving, nurturing, protective, connected, </w:t>
      </w:r>
      <w:r w:rsidR="00BF66BF">
        <w:rPr>
          <w:rFonts w:eastAsia="Times New Roman"/>
        </w:rPr>
        <w:t xml:space="preserve">and </w:t>
      </w:r>
      <w:r w:rsidR="007D2BC7">
        <w:rPr>
          <w:rFonts w:eastAsia="Times New Roman"/>
        </w:rPr>
        <w:t>there for the child</w:t>
      </w:r>
      <w:r w:rsidR="00F474B5">
        <w:rPr>
          <w:rFonts w:eastAsia="Times New Roman"/>
        </w:rPr>
        <w:t>?</w:t>
      </w:r>
      <w:r w:rsidR="003408CA">
        <w:rPr>
          <w:rFonts w:eastAsia="Times New Roman"/>
        </w:rPr>
        <w:t>”</w:t>
      </w:r>
    </w:p>
    <w:p w:rsidR="001B4459" w:rsidRPr="001B4459" w:rsidRDefault="003408CA" w:rsidP="007A645E">
      <w:pPr>
        <w:pStyle w:val="ListParagraph"/>
        <w:numPr>
          <w:ilvl w:val="0"/>
          <w:numId w:val="9"/>
        </w:numPr>
        <w:ind w:left="270"/>
      </w:pPr>
      <w:r>
        <w:rPr>
          <w:rFonts w:eastAsia="Times New Roman"/>
        </w:rPr>
        <w:t xml:space="preserve">It is not just children who we need safe, loving, supportive, and nurturing spaces. Explore your family group, your friend group, your </w:t>
      </w:r>
      <w:r w:rsidRPr="00AF24E6">
        <w:rPr>
          <w:rFonts w:eastAsia="Times New Roman"/>
          <w:noProof/>
        </w:rPr>
        <w:t>work group</w:t>
      </w:r>
      <w:r>
        <w:rPr>
          <w:rFonts w:eastAsia="Times New Roman"/>
        </w:rPr>
        <w:t xml:space="preserve">, and any other community you spend any significant amount of time in. What is the “character” of these </w:t>
      </w:r>
      <w:r>
        <w:rPr>
          <w:rFonts w:eastAsia="Times New Roman"/>
        </w:rPr>
        <w:lastRenderedPageBreak/>
        <w:t xml:space="preserve">communities? Are these communities safe? Are they authentically supportive? Or, are there subtle (or maybe not </w:t>
      </w:r>
      <w:r w:rsidR="00FE1C44">
        <w:rPr>
          <w:rFonts w:eastAsia="Times New Roman"/>
          <w:noProof/>
        </w:rPr>
        <w:t>s</w:t>
      </w:r>
      <w:r w:rsidRPr="00AF24E6">
        <w:rPr>
          <w:rFonts w:eastAsia="Times New Roman"/>
          <w:noProof/>
        </w:rPr>
        <w:t>o</w:t>
      </w:r>
      <w:r>
        <w:rPr>
          <w:rFonts w:eastAsia="Times New Roman"/>
        </w:rPr>
        <w:t xml:space="preserve"> subtle) expressions of jealousy, violence, anger, hatred, etc</w:t>
      </w:r>
      <w:r w:rsidR="00953535">
        <w:rPr>
          <w:rFonts w:eastAsia="Times New Roman"/>
        </w:rPr>
        <w:t xml:space="preserve">. If </w:t>
      </w:r>
      <w:r w:rsidR="008A34EA">
        <w:rPr>
          <w:rFonts w:eastAsia="Times New Roman"/>
        </w:rPr>
        <w:t xml:space="preserve">negativity remains, </w:t>
      </w:r>
      <w:r w:rsidR="00953535">
        <w:rPr>
          <w:rFonts w:eastAsia="Times New Roman"/>
        </w:rPr>
        <w:t xml:space="preserve">you’re going to have to change your environments, or find new ones. </w:t>
      </w:r>
      <w:r w:rsidR="008A34EA">
        <w:rPr>
          <w:rFonts w:eastAsia="Times New Roman"/>
        </w:rPr>
        <w:t xml:space="preserve">It is going to take a few years for the world to change, so you may be alone for a while. </w:t>
      </w:r>
      <w:r w:rsidR="00953535">
        <w:rPr>
          <w:rFonts w:eastAsia="Times New Roman"/>
        </w:rPr>
        <w:t>Don’t be afraid.</w:t>
      </w:r>
      <w:r w:rsidR="008A34EA">
        <w:rPr>
          <w:rFonts w:eastAsia="Times New Roman"/>
        </w:rPr>
        <w:t xml:space="preserve"> On the horizon you can see the “sun” rising.</w:t>
      </w:r>
      <w:r w:rsidR="00BC311C">
        <w:rPr>
          <w:rFonts w:eastAsia="Times New Roman"/>
        </w:rPr>
        <w:t xml:space="preserve"> </w:t>
      </w:r>
      <w:r>
        <w:rPr>
          <w:rFonts w:eastAsia="Times New Roman"/>
        </w:rPr>
        <w:t xml:space="preserve"> </w:t>
      </w:r>
    </w:p>
    <w:p w:rsidR="00504780" w:rsidRDefault="00136681" w:rsidP="00031A62">
      <w:pPr>
        <w:pStyle w:val="Heading1"/>
      </w:pPr>
      <w:bookmarkStart w:id="12" w:name="_Toc518359610"/>
      <w:r>
        <w:lastRenderedPageBreak/>
        <w:t xml:space="preserve">Realization </w:t>
      </w:r>
      <w:r w:rsidR="008A13B8" w:rsidRPr="00C5078D">
        <w:t>(formerly the Hierophant)</w:t>
      </w:r>
      <w:bookmarkEnd w:id="12"/>
    </w:p>
    <w:p w:rsidR="00136681" w:rsidRDefault="00D7029D" w:rsidP="00136681">
      <w:r>
        <w:t>In the new energy</w:t>
      </w:r>
      <w:r w:rsidR="00BA347D">
        <w:t>,</w:t>
      </w:r>
      <w:r>
        <w:t xml:space="preserve"> t</w:t>
      </w:r>
      <w:r w:rsidR="00136681">
        <w:t xml:space="preserve">his is an </w:t>
      </w:r>
      <w:r w:rsidR="00136681" w:rsidRPr="00D7029D">
        <w:rPr>
          <w:b/>
          <w:bCs/>
        </w:rPr>
        <w:t>awakening</w:t>
      </w:r>
      <w:r w:rsidR="00136681">
        <w:t xml:space="preserve"> archetype</w:t>
      </w:r>
      <w:r>
        <w:t xml:space="preserve">. In the new energy, this archetype represents </w:t>
      </w:r>
      <w:r w:rsidRPr="00542C54">
        <w:rPr>
          <w:noProof/>
        </w:rPr>
        <w:t>realization,</w:t>
      </w:r>
      <w:r>
        <w:t xml:space="preserve"> or a moment </w:t>
      </w:r>
      <w:r w:rsidR="008238EC">
        <w:t>in the unfolding 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8238EC">
        <w:t xml:space="preserve"> </w:t>
      </w:r>
      <w:r>
        <w:t xml:space="preserve">when the bodily ego </w:t>
      </w:r>
      <w:r w:rsidR="00C72CE7">
        <w:t>(</w:t>
      </w:r>
      <w:r w:rsidR="008238EC">
        <w:t>finally</w:t>
      </w:r>
      <w:r w:rsidR="00C72CE7">
        <w:t>)</w:t>
      </w:r>
      <w:r w:rsidR="008238EC">
        <w:t xml:space="preserve"> </w:t>
      </w:r>
      <w:r>
        <w:t>understands.</w:t>
      </w:r>
      <w:r w:rsidR="00BC311C">
        <w:t xml:space="preserve"> </w:t>
      </w:r>
    </w:p>
    <w:p w:rsidR="00BA347D" w:rsidRDefault="00BA347D" w:rsidP="00136681">
      <w:r>
        <w:t xml:space="preserve">In the old energy, this is an </w:t>
      </w:r>
      <w:r>
        <w:rPr>
          <w:b/>
          <w:bCs/>
        </w:rPr>
        <w:t xml:space="preserve">authority </w:t>
      </w:r>
      <w:r>
        <w:t>archetype. In th</w:t>
      </w:r>
      <w:r w:rsidR="00FA09DB">
        <w:t>e old energy</w:t>
      </w:r>
      <w:r w:rsidR="00003D73">
        <w:t xml:space="preserve">, the ideas </w:t>
      </w:r>
      <w:r w:rsidR="00096B27">
        <w:t xml:space="preserve">of this archetype </w:t>
      </w:r>
      <w:r w:rsidR="00003D73">
        <w:t xml:space="preserve">contain </w:t>
      </w:r>
      <w:r w:rsidR="00EA22CE">
        <w:t>admonishment</w:t>
      </w:r>
      <w:r w:rsidR="00003D73">
        <w:t>s</w:t>
      </w:r>
      <w:r>
        <w:t xml:space="preserve"> to “know your place” and stay </w:t>
      </w:r>
      <w:r w:rsidR="00003D73">
        <w:t xml:space="preserve">subservient </w:t>
      </w:r>
      <w:r>
        <w:t xml:space="preserve">for as long as </w:t>
      </w:r>
      <w:r w:rsidR="00003D73">
        <w:t xml:space="preserve">you </w:t>
      </w:r>
      <w:r w:rsidR="00096B27">
        <w:t xml:space="preserve">are </w:t>
      </w:r>
      <w:r>
        <w:t>required to be.</w:t>
      </w:r>
      <w:r w:rsidR="003024B5">
        <w:t xml:space="preserve"> </w:t>
      </w:r>
    </w:p>
    <w:p w:rsidR="00504780" w:rsidRPr="00C5078D" w:rsidRDefault="00136681" w:rsidP="00F93E25">
      <w:pPr>
        <w:pStyle w:val="Heading2"/>
      </w:pPr>
      <w:r>
        <w:t>Old Energy</w:t>
      </w:r>
    </w:p>
    <w:p w:rsidR="00B8081A" w:rsidRDefault="004928EE" w:rsidP="00136681">
      <w:r>
        <w:t>In the old energy,</w:t>
      </w:r>
      <w:r w:rsidR="00C0049E">
        <w:t xml:space="preserve"> the hierophant </w:t>
      </w:r>
      <w:r>
        <w:t>is an authority card</w:t>
      </w:r>
      <w:r w:rsidR="00C2046A">
        <w:t xml:space="preserve">. </w:t>
      </w:r>
      <w:r w:rsidR="0014023F">
        <w:t xml:space="preserve">As always, authority is about compliance, often achieved through the application of some form of violence. </w:t>
      </w:r>
      <w:r w:rsidR="00C2046A">
        <w:t xml:space="preserve">Authority, of course, </w:t>
      </w:r>
      <w:r>
        <w:t xml:space="preserve">does not ensure compliance merely through the application of violence. Authority operates best when </w:t>
      </w:r>
      <w:r w:rsidR="0014023F">
        <w:t xml:space="preserve">compliance is willing and </w:t>
      </w:r>
      <w:r>
        <w:t>you blindly and obediently</w:t>
      </w:r>
      <w:r w:rsidR="0014023F">
        <w:t xml:space="preserve"> submit</w:t>
      </w:r>
      <w:r>
        <w:t xml:space="preserve">. </w:t>
      </w:r>
      <w:r w:rsidR="00C2046A">
        <w:t>I</w:t>
      </w:r>
      <w:r>
        <w:t xml:space="preserve">t is the job </w:t>
      </w:r>
      <w:r w:rsidR="00C2046A">
        <w:t xml:space="preserve">of the hierophant </w:t>
      </w:r>
      <w:r>
        <w:t xml:space="preserve">to ensure </w:t>
      </w:r>
      <w:r w:rsidR="0014023F">
        <w:t>willing compliance</w:t>
      </w:r>
      <w:r w:rsidR="00665883">
        <w:t xml:space="preserve"> </w:t>
      </w:r>
      <w:r>
        <w:t xml:space="preserve">from the masses, and from the brothers and sisters who </w:t>
      </w:r>
      <w:r w:rsidR="00665883">
        <w:t xml:space="preserve">overtly </w:t>
      </w:r>
      <w:r>
        <w:t xml:space="preserve">serve </w:t>
      </w:r>
      <w:r w:rsidR="00C0049E">
        <w:t>the System</w:t>
      </w:r>
      <w:r>
        <w:t xml:space="preserve">. The hierophant </w:t>
      </w:r>
      <w:r w:rsidR="00C2046A">
        <w:t xml:space="preserve">accomplishes </w:t>
      </w:r>
      <w:r>
        <w:t xml:space="preserve">this in any way possible, </w:t>
      </w:r>
      <w:r w:rsidR="00C2046A">
        <w:t xml:space="preserve">but most often </w:t>
      </w:r>
      <w:r>
        <w:t>by obscuring</w:t>
      </w:r>
      <w:r w:rsidR="00C2046A">
        <w:t xml:space="preserve">, hiding, and </w:t>
      </w:r>
      <w:r>
        <w:t>twisting the truth</w:t>
      </w:r>
      <w:r w:rsidR="00B60A8C">
        <w:t xml:space="preserve">, and by damaging the physical </w:t>
      </w:r>
      <w:r w:rsidR="00292CD0">
        <w:t>mind</w:t>
      </w:r>
      <w:r>
        <w:t xml:space="preserve">. </w:t>
      </w:r>
    </w:p>
    <w:p w:rsidR="00C2046A" w:rsidRDefault="00B60A8C" w:rsidP="00136681">
      <w:r>
        <w:t xml:space="preserve">When considering the role of the </w:t>
      </w:r>
      <w:r w:rsidR="00542C54" w:rsidRPr="00542C54">
        <w:rPr>
          <w:noProof/>
        </w:rPr>
        <w:t>h</w:t>
      </w:r>
      <w:r w:rsidRPr="00542C54">
        <w:rPr>
          <w:noProof/>
        </w:rPr>
        <w:t>ierophant</w:t>
      </w:r>
      <w:r>
        <w:t xml:space="preserve">, it is important to understand, </w:t>
      </w:r>
      <w:r w:rsidR="004928EE">
        <w:t>we all have a nascent and innate connection to our own highest Self</w:t>
      </w:r>
      <w:r w:rsidR="00C2046A">
        <w:t xml:space="preserve">. </w:t>
      </w:r>
      <w:r w:rsidR="00C2046A" w:rsidRPr="00C5078D">
        <w:t xml:space="preserve">A little love and affection, a little attention and inclusion, the satisfaction of our basic needs, and our body and mind naturally grow and connect to </w:t>
      </w:r>
      <w:r w:rsidR="00C2046A">
        <w:t>C</w:t>
      </w:r>
      <w:r w:rsidR="00C2046A" w:rsidRPr="00C5078D">
        <w:t>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C2046A" w:rsidRPr="00C5078D">
        <w:t xml:space="preserve">. It </w:t>
      </w:r>
      <w:r w:rsidR="00C2046A">
        <w:t xml:space="preserve">can </w:t>
      </w:r>
      <w:r w:rsidR="00C2046A" w:rsidRPr="00C5078D">
        <w:t>take a few decades</w:t>
      </w:r>
      <w:r w:rsidR="00C2046A">
        <w:t xml:space="preserve"> for the brain and central nervous system to develop </w:t>
      </w:r>
      <w:r w:rsidR="00665883">
        <w:t xml:space="preserve">properly and </w:t>
      </w:r>
      <w:r w:rsidR="00A310FA">
        <w:t xml:space="preserve">grow the </w:t>
      </w:r>
      <w:r>
        <w:t xml:space="preserve">potential to </w:t>
      </w:r>
      <w:r w:rsidR="00A310FA">
        <w:lastRenderedPageBreak/>
        <w:t xml:space="preserve">have full and </w:t>
      </w:r>
      <w:r>
        <w:t>healthy connection</w:t>
      </w:r>
      <w:r w:rsidR="00A310FA">
        <w:t>s</w:t>
      </w:r>
      <w:r>
        <w:t>,</w:t>
      </w:r>
      <w:r w:rsidR="00665883">
        <w:rPr>
          <w:rStyle w:val="FootnoteReference"/>
        </w:rPr>
        <w:footnoteReference w:id="19"/>
      </w:r>
      <w:r>
        <w:t xml:space="preserve"> </w:t>
      </w:r>
      <w:r w:rsidR="00C2046A" w:rsidRPr="00C5078D">
        <w:t xml:space="preserve">but </w:t>
      </w:r>
      <w:r w:rsidR="00C0049E">
        <w:t xml:space="preserve">we have a </w:t>
      </w:r>
      <w:r w:rsidR="00C2046A" w:rsidRPr="00C5078D">
        <w:t>powerful drive</w:t>
      </w:r>
      <w:r>
        <w:t xml:space="preserve"> to connect</w:t>
      </w:r>
      <w:r w:rsidR="00A310FA">
        <w:t xml:space="preserve"> and transcend</w:t>
      </w:r>
      <w:r w:rsidR="00C0049E">
        <w:t>,</w:t>
      </w:r>
      <w:r w:rsidR="00A310FA">
        <w:rPr>
          <w:rStyle w:val="FootnoteReference"/>
        </w:rPr>
        <w:footnoteReference w:id="20"/>
      </w:r>
      <w:r w:rsidR="00C2046A" w:rsidRPr="00C5078D">
        <w:t xml:space="preserve"> </w:t>
      </w:r>
      <w:r w:rsidR="00C0049E">
        <w:t xml:space="preserve">and </w:t>
      </w:r>
      <w:r w:rsidR="00C0049E" w:rsidRPr="00C5078D">
        <w:t>it does happen naturally and inevitably</w:t>
      </w:r>
      <w:r w:rsidR="00C0049E">
        <w:t xml:space="preserve"> for everyone</w:t>
      </w:r>
      <w:r w:rsidR="00C0049E" w:rsidRPr="00C5078D">
        <w:t xml:space="preserve">. </w:t>
      </w:r>
      <w:r w:rsidR="00C2046A" w:rsidRPr="00C5078D">
        <w:t xml:space="preserve">We are driven to find the truth, driven to attempt to connect to The Fabric, and it </w:t>
      </w:r>
      <w:r w:rsidR="00665883">
        <w:t xml:space="preserve">often </w:t>
      </w:r>
      <w:r w:rsidR="00C2046A" w:rsidRPr="00C5078D">
        <w:t xml:space="preserve">happens despite toxicity, violence, and abuse (though in these cases the connection </w:t>
      </w:r>
      <w:r w:rsidR="00A310FA">
        <w:t xml:space="preserve">can be </w:t>
      </w:r>
      <w:r w:rsidR="00C2046A" w:rsidRPr="00C5078D">
        <w:t xml:space="preserve">toxic, twisted, and corrupted). Because </w:t>
      </w:r>
      <w:r>
        <w:t xml:space="preserve">even the briefest connection can cause </w:t>
      </w:r>
      <w:r w:rsidR="00C0049E">
        <w:t>the System</w:t>
      </w:r>
      <w:r>
        <w:t xml:space="preserve"> to crumble,</w:t>
      </w:r>
      <w:r>
        <w:rPr>
          <w:rStyle w:val="FootnoteReference"/>
        </w:rPr>
        <w:footnoteReference w:id="21"/>
      </w:r>
      <w:r>
        <w:t xml:space="preserve"> the hierophant works hard to obscure</w:t>
      </w:r>
      <w:r w:rsidR="00292CD0">
        <w:t xml:space="preserve">, </w:t>
      </w:r>
      <w:r>
        <w:t>corrupt</w:t>
      </w:r>
      <w:r w:rsidR="00292CD0">
        <w:t xml:space="preserve">, </w:t>
      </w:r>
      <w:r>
        <w:t>and prevent authentic connection.</w:t>
      </w:r>
    </w:p>
    <w:p w:rsidR="00B8081A" w:rsidRDefault="00A310FA" w:rsidP="00136681">
      <w:r>
        <w:t>An example of how the hierophant obscures</w:t>
      </w:r>
      <w:r w:rsidR="00665883">
        <w:t xml:space="preserve">, hides, and twists </w:t>
      </w:r>
      <w:r>
        <w:t xml:space="preserve">the truth </w:t>
      </w:r>
      <w:r w:rsidRPr="00542C54">
        <w:rPr>
          <w:noProof/>
        </w:rPr>
        <w:t>is provided</w:t>
      </w:r>
      <w:r>
        <w:t xml:space="preserve"> </w:t>
      </w:r>
      <w:r w:rsidR="00C0049E">
        <w:t>by the early Catholic Church which selected only a few of the available writings on Jesus Christ that were available at the time, and then subsequently edited these down.</w:t>
      </w:r>
      <w:r w:rsidR="00C0049E">
        <w:rPr>
          <w:rStyle w:val="FootnoteReference"/>
        </w:rPr>
        <w:footnoteReference w:id="22"/>
      </w:r>
      <w:r w:rsidR="00C0049E">
        <w:t xml:space="preserve"> </w:t>
      </w:r>
      <w:r>
        <w:t xml:space="preserve">As for preventing and breaking </w:t>
      </w:r>
      <w:r w:rsidRPr="00542C54">
        <w:rPr>
          <w:noProof/>
        </w:rPr>
        <w:t>connection</w:t>
      </w:r>
      <w:r>
        <w:t>, t</w:t>
      </w:r>
      <w:r w:rsidR="00B60A8C">
        <w:t xml:space="preserve">he old energy hierophant </w:t>
      </w:r>
      <w:r w:rsidR="00B8081A">
        <w:t>does this by</w:t>
      </w:r>
      <w:r>
        <w:t xml:space="preserve"> </w:t>
      </w:r>
      <w:r w:rsidR="00292CD0">
        <w:t>damaging the brain’s neurology</w:t>
      </w:r>
      <w:r w:rsidR="00B8081A">
        <w:rPr>
          <w:rStyle w:val="FootnoteReference"/>
        </w:rPr>
        <w:footnoteReference w:id="23"/>
      </w:r>
      <w:r w:rsidR="00292CD0">
        <w:t xml:space="preserve"> </w:t>
      </w:r>
      <w:r w:rsidR="00B8081A">
        <w:t xml:space="preserve">through </w:t>
      </w:r>
      <w:r w:rsidR="00665883">
        <w:t xml:space="preserve">violence and </w:t>
      </w:r>
      <w:r w:rsidR="00B8081A">
        <w:t>the imposition of chronic anxiety and fear</w:t>
      </w:r>
      <w:r w:rsidR="00C0049E">
        <w:t>, all of which have deleterious consequences for development and connection</w:t>
      </w:r>
      <w:r w:rsidR="00B8081A">
        <w:t>.</w:t>
      </w:r>
      <w:r w:rsidR="00C0049E">
        <w:rPr>
          <w:rStyle w:val="FootnoteReference"/>
        </w:rPr>
        <w:footnoteReference w:id="24"/>
      </w:r>
      <w:r w:rsidR="00B8081A">
        <w:t xml:space="preserve"> </w:t>
      </w:r>
      <w:r w:rsidR="00983A8D">
        <w:t>A</w:t>
      </w:r>
      <w:r w:rsidR="006621F8">
        <w:t>t this point</w:t>
      </w:r>
      <w:r w:rsidR="00983A8D">
        <w:t xml:space="preserve"> </w:t>
      </w:r>
      <w:r w:rsidR="00292CD0">
        <w:t>in</w:t>
      </w:r>
      <w:r w:rsidR="00983A8D">
        <w:t xml:space="preserve"> your </w:t>
      </w:r>
      <w:r w:rsidR="00983A8D" w:rsidRPr="00542C54">
        <w:rPr>
          <w:noProof/>
        </w:rPr>
        <w:t>study</w:t>
      </w:r>
      <w:r w:rsidR="00983A8D">
        <w:t xml:space="preserve"> you should know</w:t>
      </w:r>
      <w:r w:rsidR="006621F8">
        <w:t xml:space="preserve">, chronic violence in childhood </w:t>
      </w:r>
      <w:r w:rsidR="006621F8">
        <w:lastRenderedPageBreak/>
        <w:t xml:space="preserve">and adolescence, whether that violence is physical, psychological, emotional, or spiritual, disables the physical </w:t>
      </w:r>
      <w:r w:rsidR="006621F8" w:rsidRPr="00542C54">
        <w:rPr>
          <w:noProof/>
        </w:rPr>
        <w:t>vehicle,</w:t>
      </w:r>
      <w:r w:rsidR="006621F8">
        <w:t xml:space="preserve"> and disconnects it from it</w:t>
      </w:r>
      <w:r w:rsidR="00C0049E">
        <w:t xml:space="preserve">s own </w:t>
      </w:r>
      <w:r w:rsidR="006621F8">
        <w:t>higher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6621F8">
        <w:t xml:space="preserve">. Thus </w:t>
      </w:r>
      <w:r w:rsidR="00665883">
        <w:t xml:space="preserve">you will </w:t>
      </w:r>
      <w:r w:rsidR="006621F8">
        <w:t>often find hierophants encouraging</w:t>
      </w:r>
      <w:r w:rsidR="00292CD0">
        <w:t xml:space="preserve"> and </w:t>
      </w:r>
      <w:r w:rsidR="006621F8">
        <w:t>even engaged in awful acts of violence.</w:t>
      </w:r>
      <w:r w:rsidR="00665883">
        <w:t xml:space="preserve"> </w:t>
      </w:r>
    </w:p>
    <w:p w:rsidR="002B36A0" w:rsidRDefault="002B36A0" w:rsidP="002B36A0">
      <w:r>
        <w:t>T</w:t>
      </w:r>
      <w:r w:rsidRPr="00C5078D">
        <w:t xml:space="preserve">hose who carry the Hierophant's energy are more or less consciously aware that they carry this energy. Some do not have a clue </w:t>
      </w:r>
      <w:r w:rsidR="00542C54">
        <w:rPr>
          <w:noProof/>
        </w:rPr>
        <w:t>about</w:t>
      </w:r>
      <w:r w:rsidR="003C1513">
        <w:t xml:space="preserve"> </w:t>
      </w:r>
      <w:r w:rsidRPr="00C5078D">
        <w:t>the role they play, but some are perfectly aware of the nefarious task they perform. Of course, even in the latter case</w:t>
      </w:r>
      <w:r>
        <w:t>,</w:t>
      </w:r>
      <w:r w:rsidRPr="00C5078D">
        <w:t xml:space="preserve"> the </w:t>
      </w:r>
      <w:r w:rsidRPr="00542C54">
        <w:rPr>
          <w:noProof/>
        </w:rPr>
        <w:t>hierophant</w:t>
      </w:r>
      <w:r w:rsidRPr="00C5078D">
        <w:t xml:space="preserve"> is not doing it because they are “evil</w:t>
      </w:r>
      <w:r>
        <w:t>.</w:t>
      </w:r>
      <w:r w:rsidRPr="00C5078D">
        <w:t>”</w:t>
      </w:r>
      <w:r>
        <w:t xml:space="preserve"> They are doing it because that is what they were trained to do, because </w:t>
      </w:r>
      <w:r w:rsidRPr="00C5078D">
        <w:t xml:space="preserve">they feel it is right and </w:t>
      </w:r>
      <w:r>
        <w:t>proper to do so</w:t>
      </w:r>
      <w:r w:rsidR="005D3EA4">
        <w:t>, because they suffer from the damage themselves, and because s</w:t>
      </w:r>
      <w:r w:rsidR="004C1E4F">
        <w:t xml:space="preserve">omewhere along the </w:t>
      </w:r>
      <w:r w:rsidR="004C1E4F" w:rsidRPr="00542C54">
        <w:rPr>
          <w:noProof/>
        </w:rPr>
        <w:t>line</w:t>
      </w:r>
      <w:r w:rsidR="005D3EA4">
        <w:rPr>
          <w:noProof/>
        </w:rPr>
        <w:t xml:space="preserve"> they </w:t>
      </w:r>
      <w:r w:rsidR="004C1E4F">
        <w:t xml:space="preserve">hear the “secret” message of the </w:t>
      </w:r>
      <w:r w:rsidR="005956B5">
        <w:t>old energy w</w:t>
      </w:r>
      <w:r w:rsidR="004C1E4F">
        <w:t>heel card</w:t>
      </w:r>
      <w:r w:rsidR="005956B5">
        <w:t xml:space="preserve">, </w:t>
      </w:r>
      <w:r w:rsidR="005D3EA4">
        <w:t xml:space="preserve">says the </w:t>
      </w:r>
      <w:r w:rsidR="004C1E4F">
        <w:t>masses are primitive and unwashed</w:t>
      </w:r>
      <w:r w:rsidR="003C1513">
        <w:t>, and t</w:t>
      </w:r>
      <w:r w:rsidR="005956B5">
        <w:t>he elites are special and chosen. The masses must be controlled</w:t>
      </w:r>
      <w:r w:rsidR="003C1513">
        <w:t xml:space="preserve"> and kept from the “dangerous” truths </w:t>
      </w:r>
      <w:r w:rsidR="005956B5">
        <w:t>otherwise disaster</w:t>
      </w:r>
      <w:r w:rsidR="004C1E4F">
        <w:t xml:space="preserve"> is the inevitable result. </w:t>
      </w:r>
      <w:r w:rsidR="003C1513">
        <w:t xml:space="preserve">Thus, </w:t>
      </w:r>
      <w:r w:rsidR="005956B5">
        <w:t xml:space="preserve">it is </w:t>
      </w:r>
      <w:r w:rsidR="00B37DE7">
        <w:t xml:space="preserve">right and </w:t>
      </w:r>
      <w:r w:rsidRPr="00C5078D">
        <w:t xml:space="preserve">proper to </w:t>
      </w:r>
      <w:r w:rsidR="005956B5">
        <w:t xml:space="preserve">use </w:t>
      </w:r>
      <w:r w:rsidR="003C1513">
        <w:t xml:space="preserve">any means available to control, diminish, and dominate. </w:t>
      </w:r>
    </w:p>
    <w:p w:rsidR="00B37DE7" w:rsidRDefault="00B37DE7" w:rsidP="00B37DE7">
      <w:r w:rsidRPr="00C5078D">
        <w:t xml:space="preserve">In the </w:t>
      </w:r>
      <w:r w:rsidRPr="00542C54">
        <w:rPr>
          <w:noProof/>
        </w:rPr>
        <w:t>past</w:t>
      </w:r>
      <w:r w:rsidR="00542C54">
        <w:rPr>
          <w:noProof/>
        </w:rPr>
        <w:t>,</w:t>
      </w:r>
      <w:r w:rsidRPr="00C5078D">
        <w:t xml:space="preserve"> it was priests, “prophets,” gurus, shamans, psychics and </w:t>
      </w:r>
      <w:r w:rsidR="003C1513">
        <w:t xml:space="preserve">so on </w:t>
      </w:r>
      <w:r w:rsidRPr="00C5078D">
        <w:t xml:space="preserve">who primarily carried the </w:t>
      </w:r>
      <w:r w:rsidR="005D3EA4">
        <w:t>h</w:t>
      </w:r>
      <w:r w:rsidRPr="00C5078D">
        <w:t>ierophant energy.</w:t>
      </w:r>
      <w:r>
        <w:t xml:space="preserve"> </w:t>
      </w:r>
      <w:r w:rsidRPr="00C5078D">
        <w:t>Since the ascendance of Hollywood however, actors, editors, producers</w:t>
      </w:r>
      <w:r>
        <w:t xml:space="preserve">, etc., </w:t>
      </w:r>
      <w:r w:rsidRPr="00C5078D">
        <w:t xml:space="preserve">have taken </w:t>
      </w:r>
      <w:r>
        <w:t xml:space="preserve">on </w:t>
      </w:r>
      <w:r w:rsidRPr="00C5078D">
        <w:t>that role</w:t>
      </w:r>
      <w:r>
        <w:t xml:space="preserve"> as well</w:t>
      </w:r>
      <w:r w:rsidRPr="00C5078D">
        <w:t xml:space="preserve">. Now, the </w:t>
      </w:r>
      <w:r w:rsidR="005D3EA4">
        <w:t>h</w:t>
      </w:r>
      <w:r w:rsidRPr="00C5078D">
        <w:t xml:space="preserve">ierophant's energy </w:t>
      </w:r>
      <w:r w:rsidRPr="00542C54">
        <w:rPr>
          <w:noProof/>
        </w:rPr>
        <w:t>is most effectively channe</w:t>
      </w:r>
      <w:r w:rsidR="00542C54" w:rsidRPr="00542C54">
        <w:rPr>
          <w:noProof/>
        </w:rPr>
        <w:t>l</w:t>
      </w:r>
      <w:r w:rsidRPr="00542C54">
        <w:rPr>
          <w:noProof/>
        </w:rPr>
        <w:t>led</w:t>
      </w:r>
      <w:r w:rsidRPr="00C5078D">
        <w:t xml:space="preserve"> through the massive “entertainment” industry that now blankets this planet. </w:t>
      </w:r>
    </w:p>
    <w:p w:rsidR="00B37DE7" w:rsidRPr="003C1513" w:rsidRDefault="00B37DE7" w:rsidP="00B37DE7">
      <w:r>
        <w:t xml:space="preserve">If we were to summarize the operation of the </w:t>
      </w:r>
      <w:r w:rsidRPr="00542C54">
        <w:rPr>
          <w:noProof/>
        </w:rPr>
        <w:t>hierophant</w:t>
      </w:r>
      <w:r>
        <w:t xml:space="preserve">, we would say the hierophant operates through </w:t>
      </w:r>
      <w:r w:rsidRPr="00B56246">
        <w:rPr>
          <w:b/>
          <w:bCs/>
        </w:rPr>
        <w:t>ideology</w:t>
      </w:r>
      <w:r>
        <w:t xml:space="preserve"> and </w:t>
      </w:r>
      <w:r w:rsidRPr="00B56246">
        <w:rPr>
          <w:b/>
          <w:bCs/>
        </w:rPr>
        <w:t>violence</w:t>
      </w:r>
      <w:r>
        <w:rPr>
          <w:b/>
          <w:bCs/>
        </w:rPr>
        <w:t xml:space="preserve">. </w:t>
      </w:r>
      <w:r w:rsidR="003C1513">
        <w:t xml:space="preserve">As with other authority archetypes, violence is used to damage and disconnect the physical unit. Unlike other authority figures, the </w:t>
      </w:r>
      <w:r w:rsidR="003C1513">
        <w:lastRenderedPageBreak/>
        <w:t>hierophant uses ideas and ideology to twist, corrupt, and obscure the truth.</w:t>
      </w:r>
    </w:p>
    <w:p w:rsidR="00B56246" w:rsidRDefault="00B56246" w:rsidP="00136681">
      <w:r>
        <w:t>In the Book of Slavery, the poetry provides a spew of the sorts of ideas the hierophant uses to ensure submission, not the least of which are intimations of your inferiority</w:t>
      </w:r>
      <w:r w:rsidR="005F68A2">
        <w:t xml:space="preserve">, with a special emphasis on </w:t>
      </w:r>
      <w:r w:rsidR="005F68A2">
        <w:rPr>
          <w:b/>
          <w:bCs/>
        </w:rPr>
        <w:t>L</w:t>
      </w:r>
      <w:r w:rsidR="005F68A2" w:rsidRPr="005F68A2">
        <w:rPr>
          <w:b/>
          <w:bCs/>
        </w:rPr>
        <w:t xml:space="preserve">ess </w:t>
      </w:r>
      <w:r w:rsidR="005F68A2">
        <w:rPr>
          <w:b/>
          <w:bCs/>
        </w:rPr>
        <w:t>T</w:t>
      </w:r>
      <w:r w:rsidR="005F68A2" w:rsidRPr="005F68A2">
        <w:rPr>
          <w:b/>
          <w:bCs/>
        </w:rPr>
        <w:t xml:space="preserve">hen </w:t>
      </w:r>
      <w:r w:rsidR="005F68A2">
        <w:rPr>
          <w:b/>
          <w:bCs/>
        </w:rPr>
        <w:t>M</w:t>
      </w:r>
      <w:r w:rsidR="005F68A2" w:rsidRPr="005F68A2">
        <w:rPr>
          <w:b/>
          <w:bCs/>
        </w:rPr>
        <w:t>essages</w:t>
      </w:r>
      <w:r w:rsidR="005F68A2">
        <w:t xml:space="preserve">. </w:t>
      </w:r>
      <w:r w:rsidR="00EB6B1A">
        <w:t>You should know, o</w:t>
      </w:r>
      <w:r w:rsidR="005F68A2">
        <w:t xml:space="preserve">ne of the most effective ways of disconnecting you from Conscious is to make you feel small about </w:t>
      </w:r>
      <w:r w:rsidR="00684A34">
        <w:t>your self</w:t>
      </w:r>
      <w:r w:rsidR="005F68A2">
        <w:t xml:space="preserve">. </w:t>
      </w:r>
      <w:r>
        <w:t xml:space="preserve">If you feel less than the God that you are, you </w:t>
      </w:r>
      <w:r w:rsidR="00684A34">
        <w:t xml:space="preserve">reject your own higher </w:t>
      </w:r>
      <w:r w:rsidR="00EB6B1A">
        <w:t>Self</w:t>
      </w:r>
      <w:r w:rsidR="00684A34">
        <w:t xml:space="preserve"> (which you feel unworthy of</w:t>
      </w:r>
      <w:r w:rsidR="00684A34" w:rsidRPr="00542C54">
        <w:rPr>
          <w:noProof/>
        </w:rPr>
        <w:t>)</w:t>
      </w:r>
      <w:r w:rsidR="00684A34">
        <w:t xml:space="preserve"> and are </w:t>
      </w:r>
      <w:r>
        <w:t>much easier to move about and control.</w:t>
      </w:r>
    </w:p>
    <w:p w:rsidR="00B56246" w:rsidRDefault="00B56246" w:rsidP="00136681">
      <w:r>
        <w:t>The Book of Power sends the same messages</w:t>
      </w:r>
      <w:r w:rsidR="00EB6B1A">
        <w:t xml:space="preserve">. After all, even from a position of power within </w:t>
      </w:r>
      <w:r w:rsidR="005D3EA4">
        <w:t>t</w:t>
      </w:r>
      <w:r w:rsidR="00C0049E">
        <w:t>he System</w:t>
      </w:r>
      <w:r w:rsidR="00EB6B1A">
        <w:t xml:space="preserve">, you are still a diminished slave. </w:t>
      </w:r>
      <w:r w:rsidR="00704FEA">
        <w:t>However, t</w:t>
      </w:r>
      <w:r w:rsidR="00EB6B1A">
        <w:t xml:space="preserve">he Book of Power goes beyond </w:t>
      </w:r>
      <w:r w:rsidR="00704FEA">
        <w:t xml:space="preserve">the </w:t>
      </w:r>
      <w:r w:rsidR="00EB6B1A">
        <w:t xml:space="preserve">simple less then messages </w:t>
      </w:r>
      <w:r w:rsidR="00704FEA">
        <w:t xml:space="preserve">beamed at the masses and moves to exploit </w:t>
      </w:r>
      <w:r w:rsidR="00EB6B1A">
        <w:t xml:space="preserve">the pain and </w:t>
      </w:r>
      <w:r>
        <w:t xml:space="preserve">anger </w:t>
      </w:r>
      <w:r w:rsidR="00704FEA">
        <w:t xml:space="preserve">you have </w:t>
      </w:r>
      <w:r w:rsidR="00EB6B1A">
        <w:t xml:space="preserve">inside. </w:t>
      </w:r>
      <w:r w:rsidR="00A12A37">
        <w:t xml:space="preserve">In the Book of Power, </w:t>
      </w:r>
      <w:r w:rsidR="006861A2">
        <w:t xml:space="preserve">your </w:t>
      </w:r>
      <w:r w:rsidR="00A12A37">
        <w:t xml:space="preserve">anger and pain </w:t>
      </w:r>
      <w:r w:rsidR="006861A2" w:rsidRPr="00542C54">
        <w:rPr>
          <w:noProof/>
        </w:rPr>
        <w:t>are directed</w:t>
      </w:r>
      <w:r w:rsidR="006861A2">
        <w:t xml:space="preserve"> into channels against others. Angry and in pain, or simply deluded and confused, you become a </w:t>
      </w:r>
      <w:r w:rsidR="00704FEA">
        <w:t xml:space="preserve">willing </w:t>
      </w:r>
      <w:r w:rsidR="006861A2">
        <w:t xml:space="preserve">weapon used to dominate, suppress, and murder, or a compliant cog </w:t>
      </w:r>
      <w:r w:rsidR="00704FEA">
        <w:t xml:space="preserve">somewhere in the great hierarchy of </w:t>
      </w:r>
      <w:r w:rsidR="00C0049E">
        <w:t>the System</w:t>
      </w:r>
      <w:r w:rsidR="006861A2">
        <w:t xml:space="preserve">’s </w:t>
      </w:r>
      <w:r w:rsidR="00704FEA">
        <w:t xml:space="preserve">putrid </w:t>
      </w:r>
      <w:r w:rsidR="006861A2">
        <w:t>wheel</w:t>
      </w:r>
      <w:r w:rsidR="00704FEA">
        <w:t>. As a weapon, you help dominate and control. As a cog</w:t>
      </w:r>
      <w:r w:rsidR="005D3EA4">
        <w:t xml:space="preserve"> in the wheel</w:t>
      </w:r>
      <w:r w:rsidR="00704FEA">
        <w:t xml:space="preserve">, you </w:t>
      </w:r>
      <w:r w:rsidR="006861A2">
        <w:t>do “whatever it takes</w:t>
      </w:r>
      <w:r w:rsidR="005D3EA4">
        <w:t>,</w:t>
      </w:r>
      <w:r w:rsidR="006861A2">
        <w:t xml:space="preserve">” no matter how many people you hurt. </w:t>
      </w:r>
    </w:p>
    <w:p w:rsidR="006621F8" w:rsidRDefault="00E943BB" w:rsidP="00B56246">
      <w:pPr>
        <w:pStyle w:val="Heading2"/>
      </w:pPr>
      <w:r>
        <w:t xml:space="preserve">Getting into the </w:t>
      </w:r>
      <w:r w:rsidR="00B56246">
        <w:t>New Energy</w:t>
      </w:r>
      <w:r w:rsidR="006621F8">
        <w:t xml:space="preserve"> </w:t>
      </w:r>
    </w:p>
    <w:p w:rsidR="00352786" w:rsidRDefault="00352786" w:rsidP="00136681">
      <w:r>
        <w:t>In the old energy, the hierophant suppresses realization. In the new energy, life encourages realization. If we want into the new energy, then one way or another we must get out of the hierophant energies</w:t>
      </w:r>
      <w:r w:rsidR="00E943BB">
        <w:t xml:space="preserve"> and out of its sphere of control</w:t>
      </w:r>
      <w:r>
        <w:t xml:space="preserve">. As long as we </w:t>
      </w:r>
      <w:r>
        <w:lastRenderedPageBreak/>
        <w:t xml:space="preserve">stay embedded in the old energy flow, </w:t>
      </w:r>
      <w:r w:rsidR="00292CD0">
        <w:t>realization</w:t>
      </w:r>
      <w:r>
        <w:t xml:space="preserve"> will be difficult, and slow. </w:t>
      </w:r>
    </w:p>
    <w:p w:rsidR="00763285" w:rsidRDefault="008A13B8" w:rsidP="00136681">
      <w:r w:rsidRPr="00C5078D">
        <w:t xml:space="preserve">Dispelling the </w:t>
      </w:r>
      <w:r w:rsidR="004672B5">
        <w:t xml:space="preserve">old energy hierophant </w:t>
      </w:r>
      <w:r w:rsidR="00307A73">
        <w:t xml:space="preserve">was at one time (and </w:t>
      </w:r>
      <w:r w:rsidR="00352786">
        <w:t xml:space="preserve">is </w:t>
      </w:r>
      <w:r w:rsidR="00307A73">
        <w:t xml:space="preserve">as yet for some) </w:t>
      </w:r>
      <w:r w:rsidRPr="00C5078D">
        <w:t>extremely difficult.</w:t>
      </w:r>
      <w:r w:rsidR="00FB4B37" w:rsidRPr="00C5078D">
        <w:t xml:space="preserve"> </w:t>
      </w:r>
      <w:r w:rsidRPr="00C5078D">
        <w:t>By the time an individual reache</w:t>
      </w:r>
      <w:r w:rsidR="00292CD0">
        <w:t>s</w:t>
      </w:r>
      <w:r w:rsidRPr="00C5078D">
        <w:t xml:space="preserve"> </w:t>
      </w:r>
      <w:r w:rsidR="00307A73">
        <w:t xml:space="preserve">adolescence they </w:t>
      </w:r>
      <w:r w:rsidR="00292CD0">
        <w:t xml:space="preserve">are </w:t>
      </w:r>
      <w:r w:rsidR="00307A73">
        <w:t xml:space="preserve">so indoctrinated by the </w:t>
      </w:r>
      <w:r w:rsidR="00355B08">
        <w:t>hierophants</w:t>
      </w:r>
      <w:r w:rsidR="00307A73">
        <w:t xml:space="preserve"> in their life, and </w:t>
      </w:r>
      <w:r w:rsidR="003977D0">
        <w:t xml:space="preserve">so </w:t>
      </w:r>
      <w:r w:rsidR="00307A73">
        <w:t xml:space="preserve">damaged by the violence </w:t>
      </w:r>
      <w:r w:rsidR="00282A99">
        <w:t xml:space="preserve">that </w:t>
      </w:r>
      <w:r w:rsidR="007E6B84">
        <w:t xml:space="preserve">the hierophants </w:t>
      </w:r>
      <w:r w:rsidR="00292CD0">
        <w:t xml:space="preserve">and other authority figures encourage, </w:t>
      </w:r>
      <w:r w:rsidR="00352786">
        <w:t xml:space="preserve">that they </w:t>
      </w:r>
      <w:r w:rsidR="00292CD0">
        <w:t xml:space="preserve">are </w:t>
      </w:r>
      <w:r w:rsidR="00352786">
        <w:t>t</w:t>
      </w:r>
      <w:r w:rsidR="007E6B84">
        <w:t xml:space="preserve">oo filled with fear </w:t>
      </w:r>
      <w:r w:rsidR="00292CD0">
        <w:t xml:space="preserve">and self-loathing </w:t>
      </w:r>
      <w:r w:rsidR="007E6B84">
        <w:t xml:space="preserve">to </w:t>
      </w:r>
      <w:r w:rsidR="00282A99">
        <w:t xml:space="preserve">effectively </w:t>
      </w:r>
      <w:r w:rsidR="007E6B84" w:rsidRPr="00542C54">
        <w:rPr>
          <w:noProof/>
        </w:rPr>
        <w:t>connect</w:t>
      </w:r>
      <w:r w:rsidR="00542C54">
        <w:rPr>
          <w:noProof/>
        </w:rPr>
        <w:t>,</w:t>
      </w:r>
      <w:r w:rsidR="00352786">
        <w:t xml:space="preserve"> </w:t>
      </w:r>
      <w:r w:rsidR="00352786" w:rsidRPr="00542C54">
        <w:rPr>
          <w:noProof/>
        </w:rPr>
        <w:t>and</w:t>
      </w:r>
      <w:r w:rsidR="00352786">
        <w:t xml:space="preserve"> to</w:t>
      </w:r>
      <w:r w:rsidR="00E76910">
        <w:t>o</w:t>
      </w:r>
      <w:r w:rsidR="00352786">
        <w:t xml:space="preserve"> confused to recognize </w:t>
      </w:r>
      <w:r w:rsidR="00E76910">
        <w:t xml:space="preserve">even simple </w:t>
      </w:r>
      <w:r w:rsidR="00352786">
        <w:t>truth</w:t>
      </w:r>
      <w:r w:rsidR="00E76910">
        <w:t>s</w:t>
      </w:r>
      <w:r w:rsidR="00352786">
        <w:t xml:space="preserve">. </w:t>
      </w:r>
      <w:r w:rsidR="00BF0973">
        <w:t xml:space="preserve">True, </w:t>
      </w:r>
      <w:r w:rsidR="00282A99">
        <w:t>t</w:t>
      </w:r>
      <w:r w:rsidR="00E12803">
        <w:t xml:space="preserve">imes are </w:t>
      </w:r>
      <w:r w:rsidR="00763285">
        <w:t xml:space="preserve">a </w:t>
      </w:r>
      <w:r w:rsidR="00E12803">
        <w:t>changing</w:t>
      </w:r>
      <w:r w:rsidR="00763285">
        <w:t>”</w:t>
      </w:r>
      <w:r w:rsidR="00282A99">
        <w:t xml:space="preserve"> and opportunities for dismissing the old energy Hierophant abound</w:t>
      </w:r>
      <w:r w:rsidR="00E12803">
        <w:t xml:space="preserve">, </w:t>
      </w:r>
      <w:r w:rsidR="00763285">
        <w:t xml:space="preserve">but the Hierophant’s web is sticky and tangled and even when connected, challenge and </w:t>
      </w:r>
      <w:r w:rsidR="00E12803">
        <w:t xml:space="preserve">work </w:t>
      </w:r>
      <w:r w:rsidR="00542C54">
        <w:rPr>
          <w:noProof/>
        </w:rPr>
        <w:t>are</w:t>
      </w:r>
      <w:r w:rsidR="00763285">
        <w:t xml:space="preserve"> involved. You can speed the process and ease the challenge by being discerning,</w:t>
      </w:r>
      <w:r w:rsidR="00E943BB">
        <w:rPr>
          <w:rStyle w:val="FootnoteReference"/>
        </w:rPr>
        <w:footnoteReference w:id="25"/>
      </w:r>
      <w:r w:rsidR="00763285">
        <w:t xml:space="preserve"> and </w:t>
      </w:r>
      <w:r w:rsidR="00E943BB">
        <w:t xml:space="preserve">by </w:t>
      </w:r>
      <w:r w:rsidR="00763285">
        <w:t xml:space="preserve">finding good teachers. There is nothing wrong with learning from others so long as the teachings do not require submission, in any form. </w:t>
      </w:r>
      <w:r w:rsidR="00BF0973">
        <w:t>R</w:t>
      </w:r>
      <w:r w:rsidR="00E76910">
        <w:t>emember the imagery on the old energy card</w:t>
      </w:r>
      <w:r w:rsidR="00BF0973">
        <w:t xml:space="preserve"> which shows supplicants at the feat of the hierophant</w:t>
      </w:r>
      <w:r w:rsidR="00E76910">
        <w:t xml:space="preserve">. </w:t>
      </w:r>
      <w:r w:rsidR="00BF0973">
        <w:t>Authentic t</w:t>
      </w:r>
      <w:r w:rsidR="00C55329">
        <w:t xml:space="preserve">eachers do not require </w:t>
      </w:r>
      <w:r w:rsidR="00BF0973">
        <w:t xml:space="preserve">this </w:t>
      </w:r>
      <w:r w:rsidR="00C55329">
        <w:t xml:space="preserve">submission. </w:t>
      </w:r>
    </w:p>
    <w:p w:rsidR="00504780" w:rsidRDefault="00F93E25" w:rsidP="00F93E25">
      <w:pPr>
        <w:pStyle w:val="Heading2"/>
      </w:pPr>
      <w:r>
        <w:t>Dismissal</w:t>
      </w:r>
    </w:p>
    <w:p w:rsidR="00B02FAF" w:rsidRPr="00B02FAF" w:rsidRDefault="00B02FAF" w:rsidP="00B02FAF">
      <w:r>
        <w:t>To get out from the old energy hierophant archetype,</w:t>
      </w:r>
    </w:p>
    <w:p w:rsidR="00504780" w:rsidRPr="00C5078D" w:rsidRDefault="00B02FAF" w:rsidP="007A645E">
      <w:pPr>
        <w:pStyle w:val="ListParagraph"/>
        <w:numPr>
          <w:ilvl w:val="0"/>
          <w:numId w:val="11"/>
        </w:numPr>
      </w:pPr>
      <w:r w:rsidRPr="00B02FAF">
        <w:t>W</w:t>
      </w:r>
      <w:r w:rsidR="00E76910" w:rsidRPr="00B02FAF">
        <w:t>atch out for a</w:t>
      </w:r>
      <w:r w:rsidR="008A13B8" w:rsidRPr="00B02FAF">
        <w:rPr>
          <w:rFonts w:eastAsia="Times New Roman"/>
        </w:rPr>
        <w:t>ppeals to authority.</w:t>
      </w:r>
      <w:r w:rsidR="008A13B8" w:rsidRPr="00E76910">
        <w:rPr>
          <w:rFonts w:eastAsia="Times New Roman"/>
        </w:rPr>
        <w:t xml:space="preserve"> You don't need to believe something just because </w:t>
      </w:r>
      <w:r w:rsidR="00E76910">
        <w:rPr>
          <w:rFonts w:eastAsia="Times New Roman"/>
        </w:rPr>
        <w:t xml:space="preserve">somebody in a fancy costume tells you it is so. In fact, be wary of fancy costumes and ritual accoutrements. These are inevitably manipulative props designed to dazzle and confuse. </w:t>
      </w:r>
      <w:r w:rsidR="008A13B8" w:rsidRPr="00E76910">
        <w:rPr>
          <w:rFonts w:eastAsia="Times New Roman"/>
        </w:rPr>
        <w:t>You</w:t>
      </w:r>
      <w:r w:rsidR="00E76910">
        <w:rPr>
          <w:rFonts w:eastAsia="Times New Roman"/>
        </w:rPr>
        <w:t xml:space="preserve"> always </w:t>
      </w:r>
      <w:r w:rsidR="008A13B8" w:rsidRPr="00E76910">
        <w:rPr>
          <w:rFonts w:eastAsia="Times New Roman"/>
        </w:rPr>
        <w:t xml:space="preserve">have a right to </w:t>
      </w:r>
      <w:r w:rsidR="00E76910">
        <w:rPr>
          <w:rFonts w:eastAsia="Times New Roman"/>
        </w:rPr>
        <w:t xml:space="preserve">ask </w:t>
      </w:r>
      <w:r w:rsidR="00E76910">
        <w:rPr>
          <w:rFonts w:eastAsia="Times New Roman"/>
        </w:rPr>
        <w:lastRenderedPageBreak/>
        <w:t xml:space="preserve">questions, and you always have the right to disagree. Though always be respectful of your </w:t>
      </w:r>
      <w:r>
        <w:rPr>
          <w:rFonts w:eastAsia="Times New Roman"/>
        </w:rPr>
        <w:t>teachers</w:t>
      </w:r>
      <w:r w:rsidR="00E76910">
        <w:rPr>
          <w:rFonts w:eastAsia="Times New Roman"/>
        </w:rPr>
        <w:t>.</w:t>
      </w:r>
    </w:p>
    <w:p w:rsidR="00504780" w:rsidRPr="00C5078D" w:rsidRDefault="00B02FAF" w:rsidP="007A645E">
      <w:pPr>
        <w:pStyle w:val="ListParagraph"/>
        <w:numPr>
          <w:ilvl w:val="0"/>
          <w:numId w:val="15"/>
        </w:numPr>
        <w:ind w:left="360"/>
      </w:pPr>
      <w:r>
        <w:rPr>
          <w:rFonts w:eastAsia="Times New Roman"/>
        </w:rPr>
        <w:t>Watch out for t</w:t>
      </w:r>
      <w:r w:rsidR="008A13B8" w:rsidRPr="00136681">
        <w:rPr>
          <w:rFonts w:eastAsia="Times New Roman"/>
        </w:rPr>
        <w:t>hreats and punishment. God, consciousness, spirit</w:t>
      </w:r>
      <w:r>
        <w:rPr>
          <w:rFonts w:eastAsia="Times New Roman"/>
        </w:rPr>
        <w:t xml:space="preserve">, or anybody that is actually connected (and not just claiming to be) </w:t>
      </w:r>
      <w:r w:rsidR="008A13B8" w:rsidRPr="00136681">
        <w:rPr>
          <w:rFonts w:eastAsia="Times New Roman"/>
          <w:i/>
        </w:rPr>
        <w:t xml:space="preserve">never </w:t>
      </w:r>
      <w:r w:rsidR="008A13B8" w:rsidRPr="00136681">
        <w:rPr>
          <w:rFonts w:eastAsia="Times New Roman"/>
        </w:rPr>
        <w:t>threaten</w:t>
      </w:r>
      <w:r>
        <w:rPr>
          <w:rFonts w:eastAsia="Times New Roman"/>
        </w:rPr>
        <w:t>s</w:t>
      </w:r>
      <w:r w:rsidR="008A13B8" w:rsidRPr="00136681">
        <w:rPr>
          <w:rFonts w:eastAsia="Times New Roman"/>
        </w:rPr>
        <w:t xml:space="preserve"> and never punish</w:t>
      </w:r>
      <w:r>
        <w:rPr>
          <w:rFonts w:eastAsia="Times New Roman"/>
        </w:rPr>
        <w:t>es</w:t>
      </w:r>
      <w:r w:rsidR="008A13B8" w:rsidRPr="00136681">
        <w:rPr>
          <w:rFonts w:eastAsia="Times New Roman"/>
        </w:rPr>
        <w:t>. Patient, persistent, even repetitive guidance is what you should expect</w:t>
      </w:r>
      <w:r>
        <w:rPr>
          <w:rFonts w:eastAsia="Times New Roman"/>
        </w:rPr>
        <w:t>,</w:t>
      </w:r>
      <w:r w:rsidR="008A13B8" w:rsidRPr="00136681">
        <w:rPr>
          <w:rFonts w:eastAsia="Times New Roman"/>
        </w:rPr>
        <w:t xml:space="preserve"> and demand.</w:t>
      </w:r>
    </w:p>
    <w:p w:rsidR="00504780" w:rsidRPr="00C5078D" w:rsidRDefault="00B02FAF" w:rsidP="007A645E">
      <w:pPr>
        <w:pStyle w:val="ListParagraph"/>
        <w:numPr>
          <w:ilvl w:val="0"/>
          <w:numId w:val="15"/>
        </w:numPr>
        <w:ind w:left="360"/>
      </w:pPr>
      <w:r>
        <w:rPr>
          <w:rFonts w:eastAsia="Times New Roman"/>
        </w:rPr>
        <w:t>Watch out for s</w:t>
      </w:r>
      <w:r w:rsidR="008A13B8" w:rsidRPr="00136681">
        <w:rPr>
          <w:rFonts w:eastAsia="Times New Roman"/>
        </w:rPr>
        <w:t>ubstance-less chatter and diversion.</w:t>
      </w:r>
      <w:r w:rsidR="00FB4B37" w:rsidRPr="00136681">
        <w:rPr>
          <w:rFonts w:eastAsia="Times New Roman"/>
        </w:rPr>
        <w:t xml:space="preserve"> </w:t>
      </w:r>
      <w:r w:rsidR="008A13B8" w:rsidRPr="00136681">
        <w:rPr>
          <w:rFonts w:eastAsia="Times New Roman"/>
        </w:rPr>
        <w:t>Your time is precious. Not only that, the energies are changing fast</w:t>
      </w:r>
      <w:r>
        <w:rPr>
          <w:rFonts w:eastAsia="Times New Roman"/>
        </w:rPr>
        <w:t xml:space="preserve">, and time is running out. </w:t>
      </w:r>
      <w:r w:rsidR="008A13B8" w:rsidRPr="00136681">
        <w:rPr>
          <w:rFonts w:eastAsia="Times New Roman"/>
        </w:rPr>
        <w:t>If you want to move forward, cut out the fluff!</w:t>
      </w:r>
      <w:r w:rsidR="00FB4B37" w:rsidRPr="00136681">
        <w:rPr>
          <w:rFonts w:eastAsia="Times New Roman"/>
        </w:rPr>
        <w:t xml:space="preserve"> </w:t>
      </w:r>
      <w:r w:rsidR="008A13B8" w:rsidRPr="00136681">
        <w:rPr>
          <w:rFonts w:eastAsia="Times New Roman"/>
        </w:rPr>
        <w:t>Focus in on what's important and ignore everything else.</w:t>
      </w:r>
    </w:p>
    <w:p w:rsidR="00504780" w:rsidRPr="00C5078D" w:rsidRDefault="004A43B0" w:rsidP="007A645E">
      <w:pPr>
        <w:pStyle w:val="ListParagraph"/>
        <w:numPr>
          <w:ilvl w:val="0"/>
          <w:numId w:val="15"/>
        </w:numPr>
        <w:ind w:left="360"/>
      </w:pPr>
      <w:r>
        <w:rPr>
          <w:rFonts w:eastAsia="Times New Roman"/>
        </w:rPr>
        <w:t>Watch out for confusion</w:t>
      </w:r>
      <w:r w:rsidR="008A13B8" w:rsidRPr="00136681">
        <w:rPr>
          <w:rFonts w:eastAsia="Times New Roman"/>
        </w:rPr>
        <w:t xml:space="preserve">. </w:t>
      </w:r>
      <w:r>
        <w:rPr>
          <w:rFonts w:eastAsia="Times New Roman"/>
        </w:rPr>
        <w:t xml:space="preserve">The Hierophant is a master of confusion. </w:t>
      </w:r>
      <w:r w:rsidR="008A13B8" w:rsidRPr="00136681">
        <w:rPr>
          <w:rFonts w:eastAsia="Times New Roman"/>
        </w:rPr>
        <w:t>If it is taking you a long time to understand something, or if you are getting a headache</w:t>
      </w:r>
      <w:r>
        <w:rPr>
          <w:rFonts w:eastAsia="Times New Roman"/>
        </w:rPr>
        <w:t xml:space="preserve"> trying to understand</w:t>
      </w:r>
      <w:r w:rsidR="008A13B8" w:rsidRPr="00136681">
        <w:rPr>
          <w:rFonts w:eastAsia="Times New Roman"/>
        </w:rPr>
        <w:t xml:space="preserve">, chances are you are dealing with an attempt to obfuscate and confuse. Even a child can understand the basic truths of </w:t>
      </w:r>
      <w:r>
        <w:rPr>
          <w:rFonts w:eastAsia="Times New Roman"/>
        </w:rPr>
        <w:t>G</w:t>
      </w:r>
      <w:r w:rsidR="008A13B8" w:rsidRPr="00136681">
        <w:rPr>
          <w:rFonts w:eastAsia="Times New Roman"/>
        </w:rPr>
        <w:t xml:space="preserve">od, consciousness, and spirit, and more advanced materials are fully accessible when proper foundations are in place. </w:t>
      </w:r>
    </w:p>
    <w:p w:rsidR="00504780" w:rsidRPr="00C5078D" w:rsidRDefault="00307A73" w:rsidP="00F93E25">
      <w:pPr>
        <w:pStyle w:val="Heading2"/>
      </w:pPr>
      <w:r>
        <w:t>Book of Keys</w:t>
      </w:r>
    </w:p>
    <w:p w:rsidR="00504780" w:rsidRPr="00C5078D" w:rsidRDefault="00883613" w:rsidP="00136681">
      <w:r>
        <w:rPr>
          <w:rFonts w:eastAsia="Times New Roman"/>
        </w:rPr>
        <w:t xml:space="preserve">The quickest way to escape the clutches of the old energy hierophant is to recognize that deep inside we are </w:t>
      </w:r>
      <w:r w:rsidR="006B4F25">
        <w:rPr>
          <w:rFonts w:eastAsia="Times New Roman"/>
        </w:rPr>
        <w:t>light-</w:t>
      </w:r>
      <w:r>
        <w:rPr>
          <w:rFonts w:eastAsia="Times New Roman"/>
        </w:rPr>
        <w:t xml:space="preserve">filled and divine. </w:t>
      </w:r>
      <w:r w:rsidR="00E037EE">
        <w:rPr>
          <w:rFonts w:eastAsia="Times New Roman"/>
        </w:rPr>
        <w:t xml:space="preserve">You are an aspect of God. </w:t>
      </w:r>
      <w:r w:rsidR="006B4F25">
        <w:rPr>
          <w:rFonts w:eastAsia="Times New Roman"/>
        </w:rPr>
        <w:t xml:space="preserve">You are a </w:t>
      </w:r>
      <w:r>
        <w:rPr>
          <w:rFonts w:eastAsia="Times New Roman"/>
        </w:rPr>
        <w:t>s</w:t>
      </w:r>
      <w:r w:rsidR="00E037EE">
        <w:rPr>
          <w:rFonts w:eastAsia="Times New Roman"/>
        </w:rPr>
        <w:t>hard of God consciousness</w:t>
      </w:r>
      <w:r w:rsidR="006B4F25">
        <w:rPr>
          <w:rFonts w:eastAsia="Times New Roman"/>
        </w:rPr>
        <w:t>, and that makes you wonderful, powerful, and divine</w:t>
      </w:r>
      <w:r w:rsidR="00E037EE">
        <w:rPr>
          <w:rFonts w:eastAsia="Times New Roman"/>
        </w:rPr>
        <w:t xml:space="preserve">. </w:t>
      </w:r>
      <w:r>
        <w:rPr>
          <w:rFonts w:eastAsia="Times New Roman"/>
        </w:rPr>
        <w:t xml:space="preserve">You </w:t>
      </w:r>
      <w:r w:rsidRPr="005D53C9">
        <w:rPr>
          <w:rFonts w:eastAsia="Times New Roman"/>
          <w:noProof/>
        </w:rPr>
        <w:t>are c</w:t>
      </w:r>
      <w:r w:rsidR="00E037EE" w:rsidRPr="005D53C9">
        <w:rPr>
          <w:rFonts w:eastAsia="Times New Roman"/>
          <w:noProof/>
        </w:rPr>
        <w:t>urrently diminished</w:t>
      </w:r>
      <w:r>
        <w:rPr>
          <w:rFonts w:eastAsia="Times New Roman"/>
        </w:rPr>
        <w:t xml:space="preserve">, that is </w:t>
      </w:r>
      <w:r w:rsidR="00E037EE" w:rsidRPr="00542C54">
        <w:rPr>
          <w:rFonts w:eastAsia="Times New Roman"/>
          <w:noProof/>
        </w:rPr>
        <w:t>true</w:t>
      </w:r>
      <w:r w:rsidR="00542C54">
        <w:rPr>
          <w:rFonts w:eastAsia="Times New Roman"/>
          <w:noProof/>
        </w:rPr>
        <w:t>,</w:t>
      </w:r>
      <w:r w:rsidR="00E037EE">
        <w:rPr>
          <w:rFonts w:eastAsia="Times New Roman"/>
        </w:rPr>
        <w:t xml:space="preserve"> but </w:t>
      </w:r>
      <w:r>
        <w:rPr>
          <w:rFonts w:eastAsia="Times New Roman"/>
        </w:rPr>
        <w:t xml:space="preserve">this </w:t>
      </w:r>
      <w:r w:rsidR="00E037EE">
        <w:rPr>
          <w:rFonts w:eastAsia="Times New Roman"/>
        </w:rPr>
        <w:t xml:space="preserve">isn’t the </w:t>
      </w:r>
      <w:r>
        <w:rPr>
          <w:rFonts w:eastAsia="Times New Roman"/>
        </w:rPr>
        <w:t xml:space="preserve">true </w:t>
      </w:r>
      <w:r w:rsidR="00E037EE">
        <w:rPr>
          <w:rFonts w:eastAsia="Times New Roman"/>
        </w:rPr>
        <w:t>nature of things</w:t>
      </w:r>
      <w:r>
        <w:rPr>
          <w:rFonts w:eastAsia="Times New Roman"/>
        </w:rPr>
        <w:t xml:space="preserve">. </w:t>
      </w:r>
      <w:r w:rsidRPr="005D53C9">
        <w:rPr>
          <w:rFonts w:eastAsia="Times New Roman"/>
          <w:noProof/>
        </w:rPr>
        <w:t>This</w:t>
      </w:r>
      <w:r>
        <w:rPr>
          <w:rFonts w:eastAsia="Times New Roman"/>
        </w:rPr>
        <w:t xml:space="preserve"> is a limitation that you have erroneously accepted, and </w:t>
      </w:r>
      <w:r w:rsidR="00E037EE" w:rsidRPr="00542C54">
        <w:rPr>
          <w:rFonts w:eastAsia="Times New Roman"/>
          <w:noProof/>
        </w:rPr>
        <w:t>damage</w:t>
      </w:r>
      <w:r w:rsidR="00E037EE">
        <w:rPr>
          <w:rFonts w:eastAsia="Times New Roman"/>
        </w:rPr>
        <w:t xml:space="preserve"> that can </w:t>
      </w:r>
      <w:r w:rsidR="00E037EE" w:rsidRPr="005D53C9">
        <w:rPr>
          <w:rFonts w:eastAsia="Times New Roman"/>
          <w:noProof/>
        </w:rPr>
        <w:t xml:space="preserve">be </w:t>
      </w:r>
      <w:r w:rsidRPr="005D53C9">
        <w:rPr>
          <w:rFonts w:eastAsia="Times New Roman"/>
          <w:noProof/>
        </w:rPr>
        <w:t xml:space="preserve">easily </w:t>
      </w:r>
      <w:r w:rsidR="00E037EE" w:rsidRPr="005D53C9">
        <w:rPr>
          <w:rFonts w:eastAsia="Times New Roman"/>
          <w:noProof/>
        </w:rPr>
        <w:t>rectified</w:t>
      </w:r>
      <w:r w:rsidR="00E037EE">
        <w:rPr>
          <w:rFonts w:eastAsia="Times New Roman"/>
        </w:rPr>
        <w:t xml:space="preserve">. Take </w:t>
      </w:r>
      <w:r>
        <w:rPr>
          <w:rFonts w:eastAsia="Times New Roman"/>
        </w:rPr>
        <w:t xml:space="preserve">the </w:t>
      </w:r>
      <w:r w:rsidR="00E037EE">
        <w:rPr>
          <w:rFonts w:eastAsia="Times New Roman"/>
        </w:rPr>
        <w:t>first step</w:t>
      </w:r>
      <w:r>
        <w:rPr>
          <w:rFonts w:eastAsia="Times New Roman"/>
        </w:rPr>
        <w:t xml:space="preserve"> on the path back to </w:t>
      </w:r>
      <w:r w:rsidR="00624761">
        <w:rPr>
          <w:rFonts w:eastAsia="Times New Roman"/>
        </w:rPr>
        <w:t xml:space="preserve">capital “Y” </w:t>
      </w:r>
      <w:r>
        <w:rPr>
          <w:rFonts w:eastAsia="Times New Roman"/>
        </w:rPr>
        <w:t xml:space="preserve">You </w:t>
      </w:r>
      <w:r w:rsidR="00E037EE">
        <w:rPr>
          <w:rFonts w:eastAsia="Times New Roman"/>
        </w:rPr>
        <w:t xml:space="preserve">by </w:t>
      </w:r>
      <w:r w:rsidR="00E037EE">
        <w:rPr>
          <w:rFonts w:eastAsia="Times New Roman"/>
        </w:rPr>
        <w:lastRenderedPageBreak/>
        <w:t xml:space="preserve">embracing </w:t>
      </w:r>
      <w:r>
        <w:rPr>
          <w:rFonts w:eastAsia="Times New Roman"/>
        </w:rPr>
        <w:t xml:space="preserve">the </w:t>
      </w:r>
      <w:r w:rsidR="00E037EE">
        <w:rPr>
          <w:rFonts w:eastAsia="Times New Roman"/>
        </w:rPr>
        <w:t>full energy of this card</w:t>
      </w:r>
      <w:r>
        <w:rPr>
          <w:rFonts w:eastAsia="Times New Roman"/>
        </w:rPr>
        <w:t>, as conveyed by the Book of Keys</w:t>
      </w:r>
      <w:r w:rsidR="00E037EE">
        <w:rPr>
          <w:rFonts w:eastAsia="Times New Roman"/>
        </w:rPr>
        <w:t xml:space="preserve">. </w:t>
      </w:r>
    </w:p>
    <w:p w:rsidR="00504780" w:rsidRPr="00C5078D" w:rsidRDefault="00F93E25" w:rsidP="00F93E25">
      <w:pPr>
        <w:pStyle w:val="Heading2"/>
      </w:pPr>
      <w:r>
        <w:t>Group study questions</w:t>
      </w:r>
    </w:p>
    <w:p w:rsidR="00504780" w:rsidRPr="00C5078D" w:rsidRDefault="006B4F25" w:rsidP="007A645E">
      <w:pPr>
        <w:pStyle w:val="ListParagraph"/>
        <w:numPr>
          <w:ilvl w:val="0"/>
          <w:numId w:val="16"/>
        </w:numPr>
        <w:ind w:left="360"/>
      </w:pPr>
      <w:r>
        <w:rPr>
          <w:rFonts w:eastAsia="Times New Roman"/>
        </w:rPr>
        <w:t xml:space="preserve">Realization is a powerful catalyst for transformation, but realization can also </w:t>
      </w:r>
      <w:r w:rsidRPr="005D53C9">
        <w:rPr>
          <w:rFonts w:eastAsia="Times New Roman"/>
          <w:noProof/>
        </w:rPr>
        <w:t>be easily suppressed</w:t>
      </w:r>
      <w:r w:rsidR="00D071F3">
        <w:rPr>
          <w:rFonts w:eastAsia="Times New Roman"/>
          <w:noProof/>
        </w:rPr>
        <w:t xml:space="preserve"> through the hierophant’s energies of fear and violence. </w:t>
      </w:r>
      <w:r>
        <w:rPr>
          <w:rFonts w:eastAsia="Times New Roman"/>
        </w:rPr>
        <w:t xml:space="preserve">Think about your own life and ask yourself the question, where do the hierophant’s energies operate? What are the fears and anxieties that prevent your realization? Who are the figures that suppress you back down? </w:t>
      </w:r>
      <w:r w:rsidR="00292CD0">
        <w:rPr>
          <w:rFonts w:eastAsia="Times New Roman"/>
        </w:rPr>
        <w:t xml:space="preserve">Share with the group. </w:t>
      </w:r>
      <w:r>
        <w:rPr>
          <w:rFonts w:eastAsia="Times New Roman"/>
        </w:rPr>
        <w:t>Avoid getting angry, but consider what needs to be done to escape the hierophant’s grasp.</w:t>
      </w:r>
      <w:r w:rsidR="00BC311C">
        <w:rPr>
          <w:rFonts w:eastAsia="Times New Roman"/>
        </w:rPr>
        <w:t xml:space="preserve"> </w:t>
      </w:r>
      <w:r>
        <w:rPr>
          <w:rFonts w:eastAsia="Times New Roman"/>
        </w:rPr>
        <w:t xml:space="preserve"> </w:t>
      </w:r>
    </w:p>
    <w:p w:rsidR="00504780" w:rsidRPr="00C5078D" w:rsidRDefault="006B4F25" w:rsidP="007A645E">
      <w:pPr>
        <w:pStyle w:val="ListParagraph"/>
        <w:numPr>
          <w:ilvl w:val="0"/>
          <w:numId w:val="16"/>
        </w:numPr>
        <w:ind w:left="360"/>
      </w:pPr>
      <w:r w:rsidRPr="005D53C9">
        <w:rPr>
          <w:noProof/>
        </w:rPr>
        <w:t>If you think it is necessary or all right to control and suppress connection for your agenda, think again.</w:t>
      </w:r>
      <w:r>
        <w:t xml:space="preserve"> The only agenda is the aligned agenda 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which is the agenda of healing, awakening, activation, and connection. It is not OK to play the hierophant’s energy, and moving forward it will no longer be tolerated. To ease </w:t>
      </w:r>
      <w:r w:rsidR="00542C54">
        <w:t xml:space="preserve">the </w:t>
      </w:r>
      <w:r w:rsidRPr="00542C54">
        <w:rPr>
          <w:noProof/>
        </w:rPr>
        <w:t>transition</w:t>
      </w:r>
      <w:r>
        <w:t xml:space="preserve"> into the new energies, examine your life for spaces and places that do not align with the agenda of </w:t>
      </w:r>
      <w:r w:rsidR="00D071F3">
        <w:t xml:space="preserve">God </w:t>
      </w:r>
      <w:r>
        <w:t>Consciousness. Using the Triumph of Spirit Archetype System (TOSAS), change your thoughts and align your actions to create a world of healing, awakening, activation, and connection.</w:t>
      </w:r>
      <w:r w:rsidR="00630B87">
        <w:t xml:space="preserve"> Ask yourself this question:</w:t>
      </w:r>
      <w:r w:rsidR="00E509CB">
        <w:t xml:space="preserve"> how do you sup</w:t>
      </w:r>
      <w:r w:rsidR="00630B87">
        <w:t>press the realization of others?</w:t>
      </w:r>
      <w:r w:rsidR="00E509CB">
        <w:t xml:space="preserve"> </w:t>
      </w:r>
      <w:r w:rsidR="00630B87">
        <w:t xml:space="preserve">What can you do to change this? </w:t>
      </w:r>
      <w:r w:rsidR="00E509CB">
        <w:t>Share your thoughts with the group.</w:t>
      </w:r>
      <w:r>
        <w:t xml:space="preserve"> </w:t>
      </w:r>
    </w:p>
    <w:p w:rsidR="00504780" w:rsidRDefault="008A13B8" w:rsidP="00031A62">
      <w:pPr>
        <w:pStyle w:val="Heading1"/>
      </w:pPr>
      <w:bookmarkStart w:id="13" w:name="_Toc518359611"/>
      <w:r w:rsidRPr="00C5078D">
        <w:lastRenderedPageBreak/>
        <w:t>Strength</w:t>
      </w:r>
      <w:bookmarkEnd w:id="13"/>
      <w:r w:rsidR="00873041">
        <w:tab/>
      </w:r>
    </w:p>
    <w:p w:rsidR="00873041" w:rsidRDefault="00873041" w:rsidP="00873041">
      <w:r>
        <w:t xml:space="preserve">In the new energy, this is an </w:t>
      </w:r>
      <w:r w:rsidR="0050204A" w:rsidRPr="00046E8C">
        <w:rPr>
          <w:b/>
          <w:bCs/>
        </w:rPr>
        <w:t>activation</w:t>
      </w:r>
      <w:r w:rsidR="0050204A">
        <w:t xml:space="preserve"> card.</w:t>
      </w:r>
      <w:r w:rsidR="009C1DBB">
        <w:t xml:space="preserve"> T</w:t>
      </w:r>
      <w:r w:rsidR="00046E8C">
        <w:t xml:space="preserve">his archetype represents </w:t>
      </w:r>
      <w:r w:rsidR="009C1DBB">
        <w:t xml:space="preserve">our connection to Gaia and our </w:t>
      </w:r>
      <w:r w:rsidR="00046E8C">
        <w:t xml:space="preserve">service to the Great Work. </w:t>
      </w:r>
      <w:r w:rsidR="00046E8C" w:rsidRPr="005D53C9">
        <w:rPr>
          <w:noProof/>
        </w:rPr>
        <w:t>This</w:t>
      </w:r>
      <w:r w:rsidR="00046E8C">
        <w:t xml:space="preserve"> is not submission. </w:t>
      </w:r>
      <w:r w:rsidR="00046E8C" w:rsidRPr="005D53C9">
        <w:rPr>
          <w:noProof/>
        </w:rPr>
        <w:t>This</w:t>
      </w:r>
      <w:r w:rsidR="00046E8C">
        <w:t xml:space="preserve"> is simply doing what we came here to do.</w:t>
      </w:r>
      <w:r w:rsidR="0050204A">
        <w:t xml:space="preserve"> </w:t>
      </w:r>
    </w:p>
    <w:p w:rsidR="00873041" w:rsidRPr="00667BDB" w:rsidRDefault="00667BDB" w:rsidP="00873041">
      <w:r>
        <w:t xml:space="preserve">In the old energy, this is a </w:t>
      </w:r>
      <w:r>
        <w:rPr>
          <w:b/>
          <w:bCs/>
        </w:rPr>
        <w:t>Fool in School</w:t>
      </w:r>
      <w:r w:rsidR="00031A62">
        <w:rPr>
          <w:b/>
          <w:bCs/>
        </w:rPr>
        <w:fldChar w:fldCharType="begin"/>
      </w:r>
      <w:r w:rsidR="00031A62">
        <w:instrText xml:space="preserve"> XE "</w:instrText>
      </w:r>
      <w:r w:rsidR="00031A62" w:rsidRPr="00524CF0">
        <w:rPr>
          <w:lang w:eastAsia="zh-CN" w:bidi="hi-IN"/>
        </w:rPr>
        <w:instrText>Fool in School</w:instrText>
      </w:r>
      <w:r w:rsidR="00031A62">
        <w:instrText xml:space="preserve">" </w:instrText>
      </w:r>
      <w:r w:rsidR="00031A62">
        <w:rPr>
          <w:b/>
          <w:bCs/>
        </w:rPr>
        <w:fldChar w:fldCharType="end"/>
      </w:r>
      <w:r>
        <w:rPr>
          <w:b/>
          <w:bCs/>
        </w:rPr>
        <w:t xml:space="preserve"> </w:t>
      </w:r>
      <w:r>
        <w:t xml:space="preserve">archetype. </w:t>
      </w:r>
      <w:r w:rsidR="000326BC">
        <w:t>T</w:t>
      </w:r>
      <w:r>
        <w:t xml:space="preserve">his archetype advises that we repress aspects of our </w:t>
      </w:r>
      <w:r w:rsidR="000326BC">
        <w:t xml:space="preserve">“foolish” </w:t>
      </w:r>
      <w:r>
        <w:t xml:space="preserve">self </w:t>
      </w:r>
      <w:r w:rsidR="0087291C">
        <w:t xml:space="preserve">that would otherwise interfere with the smooth operation of </w:t>
      </w:r>
      <w:r w:rsidR="00C0049E">
        <w:t>The System</w:t>
      </w:r>
      <w:r w:rsidR="0087291C">
        <w:t>.</w:t>
      </w:r>
      <w:r>
        <w:t xml:space="preserve"> </w:t>
      </w:r>
    </w:p>
    <w:p w:rsidR="00873041" w:rsidRDefault="00873041" w:rsidP="00873041">
      <w:pPr>
        <w:pStyle w:val="Heading2"/>
      </w:pPr>
      <w:r>
        <w:t>Old Energy</w:t>
      </w:r>
    </w:p>
    <w:p w:rsidR="00100A96" w:rsidRDefault="008A13B8" w:rsidP="00873041">
      <w:r w:rsidRPr="00C5078D">
        <w:t>In the old energy</w:t>
      </w:r>
      <w:r w:rsidR="00680367">
        <w:t xml:space="preserve">, this archetype </w:t>
      </w:r>
      <w:r w:rsidR="001656FA">
        <w:t xml:space="preserve">is an archetype of repression. In the old energy, this archetype </w:t>
      </w:r>
      <w:r w:rsidR="00680367">
        <w:t xml:space="preserve">helps </w:t>
      </w:r>
      <w:r w:rsidR="00C0049E">
        <w:t>The System</w:t>
      </w:r>
      <w:r w:rsidR="00680367">
        <w:t xml:space="preserve"> operate smoothly</w:t>
      </w:r>
      <w:r w:rsidR="009C1DBB">
        <w:t xml:space="preserve"> by ensuring you don’t revolt.</w:t>
      </w:r>
      <w:r w:rsidR="00BC311C">
        <w:t xml:space="preserve"> </w:t>
      </w:r>
      <w:r w:rsidR="001656FA">
        <w:t xml:space="preserve">In the old energy, we are told to suppress our animal nature, to tame the savage beast, to control and repress our </w:t>
      </w:r>
      <w:r w:rsidR="00100A96">
        <w:t xml:space="preserve">raging </w:t>
      </w:r>
      <w:r w:rsidR="001656FA">
        <w:t xml:space="preserve">emotions. </w:t>
      </w:r>
      <w:r w:rsidR="00100A96">
        <w:t xml:space="preserve">Taming the beast is </w:t>
      </w:r>
      <w:r w:rsidR="009C1DBB">
        <w:t xml:space="preserve">an </w:t>
      </w:r>
      <w:r w:rsidR="00100A96">
        <w:t>evolutionary</w:t>
      </w:r>
      <w:r w:rsidR="009C1DBB">
        <w:t xml:space="preserve"> step, we are told</w:t>
      </w:r>
      <w:r w:rsidR="00100A96">
        <w:t xml:space="preserve">. Taming the beast </w:t>
      </w:r>
      <w:r w:rsidR="009C1DBB">
        <w:t xml:space="preserve">makes us </w:t>
      </w:r>
      <w:r w:rsidR="00100A96">
        <w:t>civilized</w:t>
      </w:r>
      <w:r w:rsidR="009C1DBB">
        <w:t>, they will say</w:t>
      </w:r>
      <w:r w:rsidR="00100A96">
        <w:t>. Taming the beast is necessary</w:t>
      </w:r>
      <w:r w:rsidR="009C1DBB">
        <w:t xml:space="preserve"> </w:t>
      </w:r>
      <w:r w:rsidR="00100A96">
        <w:t>because inside we are savage beasts</w:t>
      </w:r>
      <w:r w:rsidR="009C1DBB">
        <w:t xml:space="preserve">. If </w:t>
      </w:r>
      <w:r w:rsidR="001F54DB">
        <w:t>we don’</w:t>
      </w:r>
      <w:r w:rsidR="00F96C09">
        <w:t xml:space="preserve">t tame that beast, disaster, </w:t>
      </w:r>
      <w:r w:rsidR="001F54DB">
        <w:t>debacle</w:t>
      </w:r>
      <w:r w:rsidR="00F96C09">
        <w:t xml:space="preserve">, and global destruction </w:t>
      </w:r>
      <w:r w:rsidR="001F54DB">
        <w:t>will ensue</w:t>
      </w:r>
      <w:r w:rsidR="00100A96">
        <w:t>.</w:t>
      </w:r>
      <w:r w:rsidR="00F96C09">
        <w:t xml:space="preserve"> </w:t>
      </w:r>
      <w:r w:rsidR="000326BC">
        <w:t>Thus, m</w:t>
      </w:r>
      <w:r w:rsidR="00100A96">
        <w:t>oving forward</w:t>
      </w:r>
      <w:r w:rsidR="001F54DB">
        <w:t xml:space="preserve">/evolving </w:t>
      </w:r>
      <w:r w:rsidR="00100A96">
        <w:t xml:space="preserve">requires us to </w:t>
      </w:r>
      <w:r w:rsidR="001F54DB">
        <w:t xml:space="preserve">suppress/subvert </w:t>
      </w:r>
      <w:r w:rsidR="00100A96">
        <w:t xml:space="preserve">our primitive, animal self and assert </w:t>
      </w:r>
      <w:r w:rsidR="001F54DB">
        <w:t xml:space="preserve">achieving </w:t>
      </w:r>
      <w:r w:rsidR="00100A96">
        <w:t xml:space="preserve">“civilization” as our objective. </w:t>
      </w:r>
    </w:p>
    <w:p w:rsidR="00100A96" w:rsidRDefault="008D0D1F" w:rsidP="00100A96">
      <w:r>
        <w:t>Of course, contrary to what you might have been told, t</w:t>
      </w:r>
      <w:r w:rsidR="00100A96">
        <w:t xml:space="preserve">here is no wild beast inside. </w:t>
      </w:r>
      <w:r w:rsidR="00100A96" w:rsidRPr="005D53C9">
        <w:rPr>
          <w:noProof/>
        </w:rPr>
        <w:t>As science is increasingly discovering, h</w:t>
      </w:r>
      <w:r w:rsidR="00114651" w:rsidRPr="005D53C9">
        <w:rPr>
          <w:noProof/>
        </w:rPr>
        <w:t>umans are by nature gentle</w:t>
      </w:r>
      <w:r w:rsidR="00100A96" w:rsidRPr="005D53C9">
        <w:rPr>
          <w:noProof/>
        </w:rPr>
        <w:t xml:space="preserve">, ethical, </w:t>
      </w:r>
      <w:r w:rsidR="00114651" w:rsidRPr="005D53C9">
        <w:rPr>
          <w:noProof/>
        </w:rPr>
        <w:t xml:space="preserve">and collectively </w:t>
      </w:r>
      <w:r w:rsidR="00D3018E" w:rsidRPr="005D53C9">
        <w:rPr>
          <w:noProof/>
        </w:rPr>
        <w:t xml:space="preserve">(i.e. socially) </w:t>
      </w:r>
      <w:r w:rsidR="00114651" w:rsidRPr="005D53C9">
        <w:rPr>
          <w:noProof/>
        </w:rPr>
        <w:t>oriented.</w:t>
      </w:r>
      <w:r w:rsidR="00114651">
        <w:t xml:space="preserve"> </w:t>
      </w:r>
      <w:r w:rsidR="00100A96" w:rsidRPr="005D53C9">
        <w:rPr>
          <w:noProof/>
        </w:rPr>
        <w:t>In adequate</w:t>
      </w:r>
      <w:r w:rsidR="00100A96">
        <w:t xml:space="preserve"> environments, l</w:t>
      </w:r>
      <w:r w:rsidR="00F178F5">
        <w:t xml:space="preserve">eft to themselves, </w:t>
      </w:r>
      <w:r w:rsidR="00100A96">
        <w:t xml:space="preserve">humans </w:t>
      </w:r>
      <w:r w:rsidR="00F178F5">
        <w:t xml:space="preserve">exist in collective </w:t>
      </w:r>
      <w:r w:rsidR="00100A96">
        <w:t>peace</w:t>
      </w:r>
      <w:r w:rsidR="00F178F5">
        <w:t xml:space="preserve">. </w:t>
      </w:r>
      <w:r w:rsidR="00F178F5" w:rsidRPr="0080212C">
        <w:rPr>
          <w:i/>
          <w:iCs/>
        </w:rPr>
        <w:t xml:space="preserve">It is </w:t>
      </w:r>
      <w:r w:rsidR="00F178F5" w:rsidRPr="005D53C9">
        <w:rPr>
          <w:i/>
          <w:iCs/>
          <w:noProof/>
        </w:rPr>
        <w:t>only</w:t>
      </w:r>
      <w:r w:rsidR="00F178F5" w:rsidRPr="0080212C">
        <w:rPr>
          <w:i/>
          <w:iCs/>
        </w:rPr>
        <w:t xml:space="preserve"> when perturbed by outside forces</w:t>
      </w:r>
      <w:r w:rsidR="00F178F5">
        <w:t>, or damaged by collective trauma (e.g., famine</w:t>
      </w:r>
      <w:r w:rsidR="00100A96">
        <w:t>, war, toxic socialization</w:t>
      </w:r>
      <w:r w:rsidR="00F178F5">
        <w:t xml:space="preserve">), that </w:t>
      </w:r>
      <w:r w:rsidR="005231B1">
        <w:t xml:space="preserve">humans </w:t>
      </w:r>
      <w:r w:rsidR="005134FB">
        <w:t xml:space="preserve">develop a drive </w:t>
      </w:r>
      <w:r w:rsidR="00F178F5" w:rsidRPr="005D53C9">
        <w:rPr>
          <w:noProof/>
        </w:rPr>
        <w:t xml:space="preserve">to </w:t>
      </w:r>
      <w:r w:rsidR="005D53C9">
        <w:rPr>
          <w:noProof/>
        </w:rPr>
        <w:t>dominate aggressively</w:t>
      </w:r>
      <w:r w:rsidR="00F178F5">
        <w:t>.</w:t>
      </w:r>
      <w:r w:rsidR="00100A96">
        <w:t xml:space="preserve"> Aggression, domination, the </w:t>
      </w:r>
      <w:r w:rsidR="00100A96">
        <w:lastRenderedPageBreak/>
        <w:t>“alpha” personalities are</w:t>
      </w:r>
      <w:r>
        <w:t xml:space="preserve"> thus</w:t>
      </w:r>
      <w:r w:rsidR="00100A96">
        <w:t xml:space="preserve"> psychopathologies.</w:t>
      </w:r>
      <w:r>
        <w:rPr>
          <w:rStyle w:val="FootnoteReference"/>
        </w:rPr>
        <w:footnoteReference w:id="26"/>
      </w:r>
      <w:r w:rsidR="00100A96">
        <w:t xml:space="preserve"> </w:t>
      </w:r>
      <w:r>
        <w:t xml:space="preserve">When </w:t>
      </w:r>
      <w:r w:rsidR="00932DE7">
        <w:t>psychopathology</w:t>
      </w:r>
      <w:r>
        <w:t xml:space="preserve"> has captured a physical unit, </w:t>
      </w:r>
      <w:r w:rsidR="00100A96">
        <w:t>repression is not the solution</w:t>
      </w:r>
      <w:r>
        <w:t>;</w:t>
      </w:r>
      <w:r w:rsidR="00100A96">
        <w:t xml:space="preserve"> healing is</w:t>
      </w:r>
      <w:r>
        <w:t xml:space="preserve"> the only way forward</w:t>
      </w:r>
      <w:r w:rsidR="00100A96">
        <w:t xml:space="preserve">. </w:t>
      </w:r>
    </w:p>
    <w:p w:rsidR="004B159B" w:rsidRDefault="0046715C" w:rsidP="0046715C">
      <w:r>
        <w:t xml:space="preserve">The question </w:t>
      </w:r>
      <w:r w:rsidRPr="005D53C9">
        <w:rPr>
          <w:noProof/>
        </w:rPr>
        <w:t>is of course raised</w:t>
      </w:r>
      <w:r>
        <w:t xml:space="preserve"> at this point. </w:t>
      </w:r>
      <w:r w:rsidR="0026394A">
        <w:t>If, by nature, humans are good inside, then why the admonition to repression? The answer is simple. Repression protect</w:t>
      </w:r>
      <w:r>
        <w:t>s</w:t>
      </w:r>
      <w:r w:rsidR="0026394A">
        <w:t xml:space="preserve"> </w:t>
      </w:r>
      <w:r w:rsidR="00C0049E">
        <w:t>the System</w:t>
      </w:r>
      <w:r w:rsidR="0026394A">
        <w:t>. Rather than getting angry at the exploitation one is subjected to, rather than feeling bad about the horrible things that we do</w:t>
      </w:r>
      <w:r w:rsidR="004B159B">
        <w:t xml:space="preserve"> as we service </w:t>
      </w:r>
      <w:r w:rsidR="00C0049E">
        <w:t>the System</w:t>
      </w:r>
      <w:r w:rsidR="0026394A">
        <w:t xml:space="preserve">, we suppress and repress our </w:t>
      </w:r>
      <w:r>
        <w:t xml:space="preserve">true compassionate </w:t>
      </w:r>
      <w:r w:rsidR="0026394A">
        <w:t>nature</w:t>
      </w:r>
      <w:r w:rsidR="008D0D1F">
        <w:t xml:space="preserve">. We do this not to advance to a new evolutionary level, or to be good boys and girls, we do it </w:t>
      </w:r>
      <w:r w:rsidR="004B159B">
        <w:t xml:space="preserve">so we can </w:t>
      </w:r>
      <w:r w:rsidR="008D0D1F">
        <w:t xml:space="preserve">enable, and </w:t>
      </w:r>
      <w:r w:rsidR="004B159B">
        <w:t xml:space="preserve">operate </w:t>
      </w:r>
      <w:r w:rsidR="008D0D1F">
        <w:t xml:space="preserve">within, </w:t>
      </w:r>
      <w:r w:rsidR="00C0049E">
        <w:t>the System</w:t>
      </w:r>
      <w:r w:rsidR="004B159B">
        <w:t xml:space="preserve">. </w:t>
      </w:r>
      <w:r w:rsidR="00C7322D">
        <w:t>T</w:t>
      </w:r>
      <w:r>
        <w:t xml:space="preserve">aming the savage beast is a euphemism for repressing our anger, resentment, and even horror over the </w:t>
      </w:r>
      <w:r w:rsidR="004B159B">
        <w:t xml:space="preserve">horrible </w:t>
      </w:r>
      <w:r>
        <w:t xml:space="preserve">outcomes </w:t>
      </w:r>
      <w:r w:rsidR="004B159B">
        <w:t xml:space="preserve">(poverty, violence, war, broken families, etc.) </w:t>
      </w:r>
      <w:r>
        <w:t xml:space="preserve">wrought by unfettered accumulation. You are not supposed to get angry with the way the world is. You are supposed </w:t>
      </w:r>
      <w:r w:rsidRPr="005D53C9">
        <w:rPr>
          <w:noProof/>
        </w:rPr>
        <w:t xml:space="preserve">to </w:t>
      </w:r>
      <w:r w:rsidR="005D53C9" w:rsidRPr="005D53C9">
        <w:rPr>
          <w:noProof/>
        </w:rPr>
        <w:t>accept it calmly</w:t>
      </w:r>
      <w:r>
        <w:t xml:space="preserve"> and work with it</w:t>
      </w:r>
      <w:r w:rsidR="005D53C9">
        <w:t>, just as it is</w:t>
      </w:r>
      <w:r>
        <w:t xml:space="preserve">. </w:t>
      </w:r>
      <w:r w:rsidR="00C7322D">
        <w:t xml:space="preserve">Be grateful. Be wise. Evolve. </w:t>
      </w:r>
      <w:r>
        <w:t xml:space="preserve">Tame the wild beast so that </w:t>
      </w:r>
      <w:r w:rsidR="00C0049E">
        <w:t>the System</w:t>
      </w:r>
      <w:r w:rsidR="004B159B">
        <w:t xml:space="preserve"> may continue. </w:t>
      </w:r>
    </w:p>
    <w:p w:rsidR="00D3018E" w:rsidRDefault="00D3018E" w:rsidP="00873041">
      <w:r>
        <w:t>In addition to advising self-repression, i</w:t>
      </w:r>
      <w:r w:rsidR="008A13B8" w:rsidRPr="00C5078D">
        <w:t>n the old energies</w:t>
      </w:r>
      <w:r w:rsidR="004B159B">
        <w:t>,</w:t>
      </w:r>
      <w:r w:rsidR="008A13B8" w:rsidRPr="00C5078D">
        <w:t xml:space="preserve"> this </w:t>
      </w:r>
      <w:r>
        <w:t>archetype</w:t>
      </w:r>
      <w:r w:rsidR="00211459">
        <w:t xml:space="preserve">, along with the chariot archetype, </w:t>
      </w:r>
      <w:r>
        <w:t>provides justification and excuse</w:t>
      </w:r>
      <w:r w:rsidR="008A13B8" w:rsidRPr="00C5078D">
        <w:t xml:space="preserve">. </w:t>
      </w:r>
      <w:r>
        <w:t xml:space="preserve">Unfettered accumulation requires </w:t>
      </w:r>
      <w:r w:rsidR="008A13B8" w:rsidRPr="00C5078D">
        <w:t xml:space="preserve">suppression </w:t>
      </w:r>
      <w:r>
        <w:t xml:space="preserve">and exploitation of others, </w:t>
      </w:r>
      <w:r w:rsidR="008A13B8" w:rsidRPr="00C5078D">
        <w:t xml:space="preserve">and this requires </w:t>
      </w:r>
      <w:r>
        <w:t xml:space="preserve">power, control, </w:t>
      </w:r>
      <w:r w:rsidR="008A13B8" w:rsidRPr="00C5078D">
        <w:t>violence</w:t>
      </w:r>
      <w:r>
        <w:t>,</w:t>
      </w:r>
      <w:r w:rsidR="008A13B8" w:rsidRPr="00C5078D">
        <w:t xml:space="preserve"> and aggression. This card helps justify that violence and aggression by </w:t>
      </w:r>
      <w:r w:rsidR="00211459">
        <w:t>teaching us to suppress the emotions of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211459">
        <w:t xml:space="preserve">, and by saying we do this so that we have the “strength” to </w:t>
      </w:r>
      <w:r w:rsidR="00932DE7">
        <w:t>“do what it takes” to “</w:t>
      </w:r>
      <w:r w:rsidR="00211459">
        <w:t xml:space="preserve">get the job </w:t>
      </w:r>
      <w:r w:rsidR="00211459">
        <w:lastRenderedPageBreak/>
        <w:t>done.</w:t>
      </w:r>
      <w:r w:rsidR="00932DE7">
        <w:t>”</w:t>
      </w:r>
      <w:r w:rsidR="00211459">
        <w:t xml:space="preserve"> </w:t>
      </w:r>
      <w:r w:rsidRPr="005D53C9">
        <w:rPr>
          <w:noProof/>
        </w:rPr>
        <w:t xml:space="preserve">Putting aside our compassionate nature, putting our “love under will,” as one man put it, and suggesting that this </w:t>
      </w:r>
      <w:r w:rsidR="00352E0B" w:rsidRPr="005D53C9">
        <w:rPr>
          <w:noProof/>
        </w:rPr>
        <w:t xml:space="preserve">personal emotional subversion represents </w:t>
      </w:r>
      <w:r w:rsidRPr="005D53C9">
        <w:rPr>
          <w:noProof/>
        </w:rPr>
        <w:t xml:space="preserve">an evolutionary or even moral advance gives us the ability to engage in acts that cause horrible suffering, and an excuse that helps us </w:t>
      </w:r>
      <w:r w:rsidR="00352E0B" w:rsidRPr="005D53C9">
        <w:rPr>
          <w:noProof/>
        </w:rPr>
        <w:t xml:space="preserve">ignore our shame and </w:t>
      </w:r>
      <w:r w:rsidRPr="005D53C9">
        <w:rPr>
          <w:noProof/>
        </w:rPr>
        <w:t>assuage our guilt.</w:t>
      </w:r>
      <w:r>
        <w:t xml:space="preserve"> After all, our actions </w:t>
      </w:r>
      <w:r w:rsidR="002C020B">
        <w:t>d</w:t>
      </w:r>
      <w:r w:rsidRPr="005D53C9">
        <w:rPr>
          <w:noProof/>
        </w:rPr>
        <w:t>o</w:t>
      </w:r>
      <w:r>
        <w:t xml:space="preserve"> not represent the toxic/homicidal actions of a damaged and dysfunctional human being, they represent the strength and fortitude required to do what needs to </w:t>
      </w:r>
      <w:r w:rsidRPr="005D53C9">
        <w:rPr>
          <w:noProof/>
        </w:rPr>
        <w:t>be done</w:t>
      </w:r>
      <w:r>
        <w:t xml:space="preserve">. </w:t>
      </w:r>
      <w:r w:rsidR="006D23C0">
        <w:t xml:space="preserve">In this way, psychopathic action is the world is elevated </w:t>
      </w:r>
      <w:r w:rsidR="006D23C0" w:rsidRPr="00C5078D">
        <w:t xml:space="preserve">to an </w:t>
      </w:r>
      <w:r w:rsidR="006D23C0" w:rsidRPr="005D53C9">
        <w:rPr>
          <w:noProof/>
        </w:rPr>
        <w:t>hono</w:t>
      </w:r>
      <w:r w:rsidR="006D23C0">
        <w:rPr>
          <w:noProof/>
        </w:rPr>
        <w:t>u</w:t>
      </w:r>
      <w:r w:rsidR="006D23C0" w:rsidRPr="005D53C9">
        <w:rPr>
          <w:noProof/>
        </w:rPr>
        <w:t>rable</w:t>
      </w:r>
      <w:r w:rsidR="006D23C0" w:rsidRPr="00C5078D">
        <w:t>, natural, and desirable characteristic.</w:t>
      </w:r>
    </w:p>
    <w:p w:rsidR="006D23C0" w:rsidRDefault="006D23C0" w:rsidP="006D23C0">
      <w:r w:rsidRPr="00211459">
        <w:rPr>
          <w:i/>
          <w:iCs/>
        </w:rPr>
        <w:t>We cut off and suppress so we can exploit and oppress.</w:t>
      </w:r>
    </w:p>
    <w:p w:rsidR="0049429A" w:rsidRDefault="008A13B8" w:rsidP="00873041">
      <w:r w:rsidRPr="00C5078D">
        <w:t>Incidentally, in the old energy</w:t>
      </w:r>
      <w:r w:rsidR="00352E0B">
        <w:t>,</w:t>
      </w:r>
      <w:r w:rsidRPr="00C5078D">
        <w:t xml:space="preserve"> compassion, connection, intuition, and nurturing concern are considered weaknesses</w:t>
      </w:r>
      <w:r w:rsidR="002258CE">
        <w:t xml:space="preserve"> and associated with the female. In </w:t>
      </w:r>
      <w:r w:rsidRPr="00C5078D">
        <w:t xml:space="preserve">the old </w:t>
      </w:r>
      <w:r w:rsidRPr="005D53C9">
        <w:rPr>
          <w:noProof/>
        </w:rPr>
        <w:t>energies</w:t>
      </w:r>
      <w:r w:rsidR="005D53C9">
        <w:rPr>
          <w:noProof/>
        </w:rPr>
        <w:t>,</w:t>
      </w:r>
      <w:r w:rsidRPr="00C5078D">
        <w:t xml:space="preserve"> </w:t>
      </w:r>
      <w:r w:rsidR="00352E0B">
        <w:t xml:space="preserve">the subversion of true strength is </w:t>
      </w:r>
      <w:r w:rsidR="002258CE">
        <w:t xml:space="preserve">facilitated via the </w:t>
      </w:r>
      <w:r w:rsidRPr="00C5078D">
        <w:t>suppress</w:t>
      </w:r>
      <w:r w:rsidR="002258CE">
        <w:t xml:space="preserve">ion of the female, and the </w:t>
      </w:r>
      <w:r w:rsidRPr="00C5078D">
        <w:t>so-called “feminine” side</w:t>
      </w:r>
      <w:r w:rsidR="005D53C9">
        <w:t>; t</w:t>
      </w:r>
      <w:r w:rsidRPr="005D53C9">
        <w:rPr>
          <w:noProof/>
        </w:rPr>
        <w:t>his</w:t>
      </w:r>
      <w:r w:rsidRPr="00C5078D">
        <w:t xml:space="preserve"> occurs subtly (and sometimes viciously) as we degrade women, belittle emotion, and associate maturity</w:t>
      </w:r>
      <w:r w:rsidR="0049429A">
        <w:t xml:space="preserve"> and competence with emotional vacuity and disconnection. </w:t>
      </w:r>
    </w:p>
    <w:p w:rsidR="002E07BC" w:rsidRDefault="00352E0B" w:rsidP="002E07BC">
      <w:r w:rsidRPr="00892D56">
        <w:rPr>
          <w:i/>
          <w:iCs/>
        </w:rPr>
        <w:t>In the old energy</w:t>
      </w:r>
      <w:r w:rsidR="00892D56" w:rsidRPr="00892D56">
        <w:rPr>
          <w:i/>
          <w:iCs/>
        </w:rPr>
        <w:t xml:space="preserve"> understanding of strength </w:t>
      </w:r>
      <w:r w:rsidRPr="00892D56">
        <w:rPr>
          <w:i/>
          <w:iCs/>
        </w:rPr>
        <w:t>toxic psychopathology is elevated to a spiritual/evolutionary pinnacle as we are encouraged to amputate important aspects of our self.</w:t>
      </w:r>
      <w:r w:rsidR="002E07BC" w:rsidRPr="00892D56">
        <w:rPr>
          <w:i/>
          <w:iCs/>
        </w:rPr>
        <w:t xml:space="preserve"> </w:t>
      </w:r>
      <w:r w:rsidR="002E07BC">
        <w:t>It is important to note</w:t>
      </w:r>
      <w:r w:rsidR="005D53C9">
        <w:rPr>
          <w:noProof/>
        </w:rPr>
        <w:t>;</w:t>
      </w:r>
      <w:r w:rsidR="002E07BC" w:rsidRPr="005D53C9">
        <w:rPr>
          <w:noProof/>
        </w:rPr>
        <w:t xml:space="preserve"> this</w:t>
      </w:r>
      <w:r w:rsidR="002E07BC">
        <w:t xml:space="preserve"> amputation doesn’t make us strong, it makes us weak. Disconnected and repressed, we are unable to stand up against </w:t>
      </w:r>
      <w:r w:rsidR="002E07BC" w:rsidRPr="00C5078D">
        <w:t>social pressure</w:t>
      </w:r>
      <w:r w:rsidR="002E07BC">
        <w:t>, convention, authority, and the aggressive domination of others. Disconnected and repressed, we are unable to stand up and do what we know to be right. Disconnected and repressed, and despite any outward shows to the country, we are weak, and dying inside.</w:t>
      </w:r>
    </w:p>
    <w:p w:rsidR="00932DE7" w:rsidRDefault="00323CA4" w:rsidP="002E07BC">
      <w:r>
        <w:lastRenderedPageBreak/>
        <w:t xml:space="preserve">The poetic entry from the </w:t>
      </w:r>
      <w:r w:rsidR="002C020B" w:rsidRPr="00932DE7">
        <w:rPr>
          <w:i/>
          <w:iCs/>
        </w:rPr>
        <w:t xml:space="preserve">Book of </w:t>
      </w:r>
      <w:r w:rsidRPr="00932DE7">
        <w:rPr>
          <w:i/>
          <w:iCs/>
        </w:rPr>
        <w:t>S</w:t>
      </w:r>
      <w:r w:rsidR="002C020B" w:rsidRPr="00932DE7">
        <w:rPr>
          <w:i/>
          <w:iCs/>
        </w:rPr>
        <w:t>lavery</w:t>
      </w:r>
      <w:r w:rsidR="00BE2AE3">
        <w:t xml:space="preserve"> </w:t>
      </w:r>
      <w:r>
        <w:t xml:space="preserve">restates the basic justifications used to encourage self-amputation of emotions deemed useless, unsupportive, or even dangerous (like revolutionary anger) to, </w:t>
      </w:r>
      <w:r w:rsidR="00C0049E">
        <w:t>The System</w:t>
      </w:r>
      <w:r>
        <w:t xml:space="preserve">. </w:t>
      </w:r>
    </w:p>
    <w:p w:rsidR="002C020B" w:rsidRDefault="00932DE7" w:rsidP="002E07BC">
      <w:r>
        <w:t>T</w:t>
      </w:r>
      <w:r w:rsidR="00323CA4">
        <w:t xml:space="preserve">he </w:t>
      </w:r>
      <w:r w:rsidR="002C020B" w:rsidRPr="00932DE7">
        <w:rPr>
          <w:i/>
          <w:iCs/>
        </w:rPr>
        <w:t>Book of</w:t>
      </w:r>
      <w:r w:rsidR="002C020B">
        <w:t xml:space="preserve"> </w:t>
      </w:r>
      <w:r w:rsidR="00323CA4">
        <w:t>P</w:t>
      </w:r>
      <w:r w:rsidR="002C020B">
        <w:t>ower</w:t>
      </w:r>
      <w:r w:rsidR="00323CA4">
        <w:t xml:space="preserve"> reiterates the excuses and justifications for subversion of emotions. The last few words refer to an order </w:t>
      </w:r>
      <w:r w:rsidR="00087CF4">
        <w:t xml:space="preserve">to “let go” </w:t>
      </w:r>
      <w:r w:rsidR="00323CA4">
        <w:t xml:space="preserve">given to the rulers </w:t>
      </w:r>
      <w:r w:rsidR="00087CF4">
        <w:t>in the final days of the dying old world</w:t>
      </w:r>
      <w:r w:rsidR="00323CA4">
        <w:t xml:space="preserve">. </w:t>
      </w:r>
    </w:p>
    <w:p w:rsidR="00DF6CCA" w:rsidRPr="00C5078D" w:rsidRDefault="00DF6CCA" w:rsidP="00DF6CCA">
      <w:pPr>
        <w:pStyle w:val="Heading2"/>
      </w:pPr>
      <w:r>
        <w:t>Getting into the New Energy</w:t>
      </w:r>
    </w:p>
    <w:p w:rsidR="001044EA" w:rsidRDefault="00782E93" w:rsidP="00A01D98">
      <w:r>
        <w:t xml:space="preserve">In the new energies, </w:t>
      </w:r>
      <w:r w:rsidRPr="00C5078D">
        <w:t xml:space="preserve">strength </w:t>
      </w:r>
      <w:r w:rsidRPr="005D53C9">
        <w:rPr>
          <w:noProof/>
        </w:rPr>
        <w:t>is defined</w:t>
      </w:r>
      <w:r w:rsidRPr="00C5078D">
        <w:t xml:space="preserve"> as the </w:t>
      </w:r>
      <w:r>
        <w:t xml:space="preserve">willingness </w:t>
      </w:r>
      <w:r w:rsidRPr="005D53C9">
        <w:rPr>
          <w:noProof/>
        </w:rPr>
        <w:t xml:space="preserve">to </w:t>
      </w:r>
      <w:r w:rsidR="001F2A9C" w:rsidRPr="005D53C9">
        <w:rPr>
          <w:noProof/>
        </w:rPr>
        <w:t xml:space="preserve">courageously </w:t>
      </w:r>
      <w:r w:rsidRPr="005D53C9">
        <w:rPr>
          <w:noProof/>
        </w:rPr>
        <w:t>serve humanity</w:t>
      </w:r>
      <w:r w:rsidR="00AD425D" w:rsidRPr="005D53C9">
        <w:rPr>
          <w:noProof/>
        </w:rPr>
        <w:t xml:space="preserve"> and the divine evolutionary plan</w:t>
      </w:r>
      <w:r>
        <w:t xml:space="preserve">. </w:t>
      </w:r>
      <w:r w:rsidR="00A01D98">
        <w:t xml:space="preserve">Submission to authority or </w:t>
      </w:r>
      <w:r w:rsidR="00D56DE5">
        <w:t>renunciation</w:t>
      </w:r>
      <w:r w:rsidR="00206A15">
        <w:t xml:space="preserve"> </w:t>
      </w:r>
      <w:r w:rsidR="00A14CB3">
        <w:t xml:space="preserve">of Self </w:t>
      </w:r>
      <w:r w:rsidR="00206A15" w:rsidRPr="005D53C9">
        <w:rPr>
          <w:noProof/>
        </w:rPr>
        <w:t>are</w:t>
      </w:r>
      <w:r w:rsidR="00D56DE5">
        <w:t xml:space="preserve"> not required.</w:t>
      </w:r>
      <w:r w:rsidR="00206A15">
        <w:t xml:space="preserve"> In fact, exactly the opposite is true. T</w:t>
      </w:r>
      <w:r w:rsidR="001044EA">
        <w:t xml:space="preserve">rue strength </w:t>
      </w:r>
      <w:r w:rsidR="001044EA" w:rsidRPr="005D53C9">
        <w:rPr>
          <w:noProof/>
        </w:rPr>
        <w:t>is found</w:t>
      </w:r>
      <w:r w:rsidR="001044EA">
        <w:t xml:space="preserve"> </w:t>
      </w:r>
      <w:r w:rsidR="00206A15">
        <w:t>not when you renounce</w:t>
      </w:r>
      <w:r w:rsidR="006F1C86">
        <w:t xml:space="preserve"> and repress</w:t>
      </w:r>
      <w:r w:rsidR="00206A15">
        <w:t xml:space="preserve"> but </w:t>
      </w:r>
      <w:r w:rsidR="001044EA">
        <w:t xml:space="preserve">when you </w:t>
      </w:r>
      <w:r w:rsidR="00206A15" w:rsidRPr="00206A15">
        <w:rPr>
          <w:i/>
          <w:iCs/>
        </w:rPr>
        <w:t>reclaim</w:t>
      </w:r>
      <w:r w:rsidR="001044EA">
        <w:t xml:space="preserve"> true identity and true purpose. T</w:t>
      </w:r>
      <w:r w:rsidR="005D1E04">
        <w:t xml:space="preserve">he fastest way to </w:t>
      </w:r>
      <w:r w:rsidR="001044EA">
        <w:t>become</w:t>
      </w:r>
      <w:r w:rsidR="005D1E04">
        <w:t xml:space="preserve"> strong is to </w:t>
      </w:r>
      <w:r w:rsidR="00D56DE5">
        <w:t>reclaim your true Self and true purpose</w:t>
      </w:r>
      <w:r w:rsidR="00206A15">
        <w:t>.</w:t>
      </w:r>
      <w:r w:rsidR="00A117DE">
        <w:rPr>
          <w:rStyle w:val="FootnoteReference"/>
        </w:rPr>
        <w:footnoteReference w:id="27"/>
      </w:r>
      <w:r w:rsidR="00D56DE5">
        <w:t xml:space="preserve"> </w:t>
      </w:r>
      <w:r w:rsidR="00206A15">
        <w:t>We might say “become AdAyin, (</w:t>
      </w:r>
      <w:r w:rsidR="00206A15" w:rsidRPr="00A117DE">
        <w:rPr>
          <w:rFonts w:ascii="Mangal" w:hAnsi="Mangal" w:cs="Mangal" w:hint="cs"/>
          <w:color w:val="252525"/>
          <w:sz w:val="20"/>
          <w:szCs w:val="21"/>
          <w:shd w:val="clear" w:color="auto" w:fill="FFFFFF"/>
          <w:cs/>
          <w:lang w:bidi="hi-IN"/>
        </w:rPr>
        <w:t>आदायिन्</w:t>
      </w:r>
      <w:r w:rsidR="00206A15">
        <w:t>)”, or “</w:t>
      </w:r>
      <w:r w:rsidR="0073617C">
        <w:t xml:space="preserve">become </w:t>
      </w:r>
      <w:r w:rsidR="00206A15">
        <w:t>someone who receives</w:t>
      </w:r>
      <w:r w:rsidR="00932DE7">
        <w:t xml:space="preserve"> </w:t>
      </w:r>
      <w:r w:rsidR="00932DE7" w:rsidRPr="00932DE7">
        <w:rPr>
          <w:b/>
          <w:bCs/>
        </w:rPr>
        <w:t>Highest Self</w:t>
      </w:r>
      <w:r w:rsidR="00206A15">
        <w:t xml:space="preserve">.” You become stronger the more you </w:t>
      </w:r>
      <w:r w:rsidR="0073617C">
        <w:t xml:space="preserve">are able to fully accept, acknowledge, and </w:t>
      </w:r>
      <w:r w:rsidR="00206A15">
        <w:t xml:space="preserve">receive </w:t>
      </w:r>
      <w:r w:rsidR="00A2789D">
        <w:t xml:space="preserve">your </w:t>
      </w:r>
      <w:r w:rsidR="00206A15">
        <w:t xml:space="preserve">highest </w:t>
      </w:r>
      <w:r w:rsidR="001044EA">
        <w:t>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206A15">
        <w:t>/Spirit/Soul.</w:t>
      </w:r>
      <w:r w:rsidR="00971D0E">
        <w:rPr>
          <w:rStyle w:val="FootnoteReference"/>
        </w:rPr>
        <w:footnoteReference w:id="28"/>
      </w:r>
      <w:r w:rsidR="00971D0E">
        <w:t xml:space="preserve"> </w:t>
      </w:r>
    </w:p>
    <w:p w:rsidR="00D56DE5" w:rsidRDefault="00A2789D" w:rsidP="00A01D98">
      <w:r>
        <w:t>To present with true strength</w:t>
      </w:r>
      <w:r w:rsidR="00A01D98">
        <w:t xml:space="preserve"> and </w:t>
      </w:r>
      <w:r w:rsidR="00A01D98" w:rsidRPr="00A01D98">
        <w:rPr>
          <w:b/>
          <w:bCs/>
        </w:rPr>
        <w:t>power</w:t>
      </w:r>
      <w:r>
        <w:t xml:space="preserve">, and not the horrible </w:t>
      </w:r>
      <w:r w:rsidR="00A01D98">
        <w:t xml:space="preserve">human </w:t>
      </w:r>
      <w:r>
        <w:t>caricature of this modern and disconnected world,</w:t>
      </w:r>
      <w:r w:rsidR="00A01D98">
        <w:t xml:space="preserve"> heal, awaken, activate, and </w:t>
      </w:r>
      <w:r w:rsidR="00A01D98">
        <w:lastRenderedPageBreak/>
        <w:t>reclaim</w:t>
      </w:r>
      <w:r w:rsidR="00932DE7">
        <w:t xml:space="preserve">, </w:t>
      </w:r>
      <w:r w:rsidR="00A01D98">
        <w:t>connect with</w:t>
      </w:r>
      <w:r w:rsidR="00932DE7">
        <w:t xml:space="preserve">, </w:t>
      </w:r>
      <w:r w:rsidR="00A01D98">
        <w:t>ascend to</w:t>
      </w:r>
      <w:r w:rsidR="00932DE7">
        <w:t xml:space="preserve">, and </w:t>
      </w:r>
      <w:r w:rsidR="00A01D98">
        <w:t xml:space="preserve">/present only your </w:t>
      </w:r>
      <w:r>
        <w:t>highest Self.</w:t>
      </w:r>
    </w:p>
    <w:p w:rsidR="00504780" w:rsidRPr="00C5078D" w:rsidRDefault="00F93E25" w:rsidP="00F93E25">
      <w:pPr>
        <w:pStyle w:val="Heading2"/>
      </w:pPr>
      <w:r>
        <w:t>Dismissal</w:t>
      </w:r>
    </w:p>
    <w:p w:rsidR="005D15C0" w:rsidRDefault="005D15C0" w:rsidP="00873041">
      <w:r>
        <w:t xml:space="preserve">To get out of the old energies of strength, </w:t>
      </w:r>
    </w:p>
    <w:p w:rsidR="005D15C0" w:rsidRDefault="005D15C0" w:rsidP="007A645E">
      <w:pPr>
        <w:pStyle w:val="ListParagraph"/>
        <w:numPr>
          <w:ilvl w:val="0"/>
          <w:numId w:val="43"/>
        </w:numPr>
        <w:ind w:left="360"/>
      </w:pPr>
      <w:r>
        <w:t>W</w:t>
      </w:r>
      <w:r w:rsidR="008A13B8" w:rsidRPr="00C5078D">
        <w:t>atch out for old energy ideas of strength as competition, control, violence, and domination.</w:t>
      </w:r>
      <w:r w:rsidR="00FB4B37" w:rsidRPr="00C5078D">
        <w:t xml:space="preserve"> </w:t>
      </w:r>
      <w:r w:rsidR="005D53C9">
        <w:t xml:space="preserve">Playing games is one thing, but it </w:t>
      </w:r>
      <w:r w:rsidR="008A13B8" w:rsidRPr="00C5078D">
        <w:t>is simply not OK to use strength to exploit, dominate, or suppress</w:t>
      </w:r>
      <w:r w:rsidR="005D53C9">
        <w:t xml:space="preserve"> others</w:t>
      </w:r>
      <w:r w:rsidR="008A13B8" w:rsidRPr="00C5078D">
        <w:t>, so don't do it, and don't justify it.</w:t>
      </w:r>
    </w:p>
    <w:p w:rsidR="005D15C0" w:rsidRDefault="008A13B8" w:rsidP="007A645E">
      <w:pPr>
        <w:pStyle w:val="ListParagraph"/>
        <w:numPr>
          <w:ilvl w:val="0"/>
          <w:numId w:val="43"/>
        </w:numPr>
        <w:ind w:left="360"/>
      </w:pPr>
      <w:r w:rsidRPr="00C5078D">
        <w:t>What out for subtle self-deception. Focusing on</w:t>
      </w:r>
      <w:r w:rsidR="005D53C9">
        <w:t xml:space="preserve"> the cheap T-shirts you produce, and </w:t>
      </w:r>
      <w:r w:rsidR="005D15C0">
        <w:t xml:space="preserve">looking the other way while your company exploits child labour, is not strength, it is </w:t>
      </w:r>
      <w:r w:rsidR="005D53C9">
        <w:t xml:space="preserve">symptomatic of </w:t>
      </w:r>
      <w:r w:rsidR="005D15C0">
        <w:t>repression</w:t>
      </w:r>
      <w:r w:rsidR="005D53C9">
        <w:t xml:space="preserve">, disconnection, and profound </w:t>
      </w:r>
      <w:r w:rsidR="005D15C0">
        <w:t>self-delusion. Always remember, t</w:t>
      </w:r>
      <w:r w:rsidRPr="00C5078D">
        <w:t>he good that you do does not balance out the evil that supports it.</w:t>
      </w:r>
    </w:p>
    <w:p w:rsidR="00504780" w:rsidRDefault="008A13B8" w:rsidP="007A645E">
      <w:pPr>
        <w:pStyle w:val="ListParagraph"/>
        <w:numPr>
          <w:ilvl w:val="0"/>
          <w:numId w:val="43"/>
        </w:numPr>
        <w:ind w:left="360"/>
      </w:pPr>
      <w:r w:rsidRPr="00C5078D">
        <w:t xml:space="preserve">Watch out for identification with old energy definitions of weakness. </w:t>
      </w:r>
      <w:r w:rsidR="005D15C0">
        <w:t>Emotions are not a sign of weakness</w:t>
      </w:r>
      <w:r w:rsidR="005D53C9">
        <w:rPr>
          <w:noProof/>
        </w:rPr>
        <w:t>;</w:t>
      </w:r>
      <w:r w:rsidR="005D15C0" w:rsidRPr="005D53C9">
        <w:rPr>
          <w:noProof/>
        </w:rPr>
        <w:t xml:space="preserve"> they</w:t>
      </w:r>
      <w:r w:rsidR="005D15C0">
        <w:t xml:space="preserve"> are simply a feature of the human body. Love and compassion are not flaws to be subverted</w:t>
      </w:r>
      <w:r w:rsidR="005D53C9">
        <w:rPr>
          <w:noProof/>
        </w:rPr>
        <w:t>;</w:t>
      </w:r>
      <w:r w:rsidR="005D15C0" w:rsidRPr="005D53C9">
        <w:rPr>
          <w:noProof/>
        </w:rPr>
        <w:t xml:space="preserve"> they</w:t>
      </w:r>
      <w:r w:rsidR="005D15C0">
        <w:t xml:space="preserve"> are facets of the bright light of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5D15C0">
        <w:t xml:space="preserve">. Purify the physical unit, remove old energy justifications and excuses, and let the strength of your love and compassion shine </w:t>
      </w:r>
      <w:r w:rsidR="005D15C0" w:rsidRPr="005D53C9">
        <w:rPr>
          <w:noProof/>
        </w:rPr>
        <w:t>th</w:t>
      </w:r>
      <w:r w:rsidR="005D53C9">
        <w:rPr>
          <w:noProof/>
        </w:rPr>
        <w:t>rough</w:t>
      </w:r>
      <w:r w:rsidR="005D15C0">
        <w:t xml:space="preserve">. </w:t>
      </w:r>
    </w:p>
    <w:p w:rsidR="009C1DBB" w:rsidRDefault="009C1DBB" w:rsidP="009C1DBB">
      <w:pPr>
        <w:pStyle w:val="Heading2"/>
      </w:pPr>
      <w:r>
        <w:t>Book of Keys</w:t>
      </w:r>
    </w:p>
    <w:p w:rsidR="009C1DBB" w:rsidRPr="009C1DBB" w:rsidRDefault="000A64A8" w:rsidP="00932DE7">
      <w:r>
        <w:t xml:space="preserve">The </w:t>
      </w:r>
      <w:r w:rsidRPr="000A64A8">
        <w:rPr>
          <w:i/>
          <w:iCs/>
        </w:rPr>
        <w:t>Book of Keys</w:t>
      </w:r>
      <w:r>
        <w:t xml:space="preserve"> entry for strength is an invitation to quit suppressing the Self that’s inside, and release anger, hatred, and resentment, so you can awaken, activate, and ascend. At first, it will require a leap of faith. You will be defensive and you will, for good reason, not trust others. But as global connection proceeds, and as </w:t>
      </w:r>
      <w:r>
        <w:lastRenderedPageBreak/>
        <w:t>graduation fast approaches, reality will get better, fast. As the world becomes more loving and safe, move forward, open, and connect.</w:t>
      </w:r>
    </w:p>
    <w:p w:rsidR="00504780" w:rsidRDefault="005D15C0" w:rsidP="00F93E25">
      <w:pPr>
        <w:pStyle w:val="Heading2"/>
      </w:pPr>
      <w:r>
        <w:t>Group Study Questions</w:t>
      </w:r>
    </w:p>
    <w:p w:rsidR="000A64A8" w:rsidRPr="000A64A8" w:rsidRDefault="000A64A8" w:rsidP="000A64A8">
      <w:r>
        <w:t xml:space="preserve">True strength is to be found in connection with Earth, alignment with Highest Self, and service to the Divine Plan, not in compliance, self-repression, and servitude to the System. </w:t>
      </w:r>
    </w:p>
    <w:p w:rsidR="00257174" w:rsidRDefault="008A13B8" w:rsidP="007A645E">
      <w:pPr>
        <w:pStyle w:val="ListParagraph"/>
        <w:numPr>
          <w:ilvl w:val="0"/>
          <w:numId w:val="42"/>
        </w:numPr>
        <w:ind w:left="360"/>
      </w:pPr>
      <w:r w:rsidRPr="00C5078D">
        <w:t xml:space="preserve">In the </w:t>
      </w:r>
      <w:r w:rsidR="000A64A8">
        <w:t xml:space="preserve">1960s, </w:t>
      </w:r>
      <w:r w:rsidRPr="00C5078D">
        <w:t xml:space="preserve">sociologists did a lot of research on social conformity. They found that under social pressure many people would sacrifice even </w:t>
      </w:r>
      <w:r w:rsidR="00257174">
        <w:t xml:space="preserve">the </w:t>
      </w:r>
      <w:r w:rsidRPr="00C5078D">
        <w:t xml:space="preserve">most obvious truths </w:t>
      </w:r>
      <w:r w:rsidRPr="005D53C9">
        <w:rPr>
          <w:noProof/>
        </w:rPr>
        <w:t>just so</w:t>
      </w:r>
      <w:r w:rsidRPr="00C5078D">
        <w:t xml:space="preserve"> they would fit in.</w:t>
      </w:r>
      <w:r w:rsidRPr="00C5078D">
        <w:rPr>
          <w:rStyle w:val="FootnoteReference"/>
          <w:rFonts w:ascii="BaskervilleT" w:hAnsi="BaskervilleT"/>
        </w:rPr>
        <w:footnoteReference w:id="29"/>
      </w:r>
      <w:r w:rsidR="005D53C9">
        <w:t xml:space="preserve"> </w:t>
      </w:r>
      <w:r w:rsidR="005D53C9" w:rsidRPr="005D53C9">
        <w:rPr>
          <w:noProof/>
        </w:rPr>
        <w:t>This</w:t>
      </w:r>
      <w:r w:rsidR="005D53C9">
        <w:t xml:space="preserve"> was not a signal of human nature, but a sign of how damaged some people were. Explore this idea in group. What is it about emotional and psychological damage that makes people so compliant and easy to control? When you think of standing up for what is right, when you think about stepping outside the safe box of majority thought, what happens inside you emotionally and psychologically. </w:t>
      </w:r>
      <w:r w:rsidR="004819A6">
        <w:t xml:space="preserve">What thoughts do you think? What fears do you struggle with? What excuses do you make? </w:t>
      </w:r>
      <w:r w:rsidR="002C020B">
        <w:t>What excuses do you make? What steps can you take to move past ideology, fear, and excuse?</w:t>
      </w:r>
    </w:p>
    <w:p w:rsidR="005D53C9" w:rsidRDefault="008A13B8" w:rsidP="007A645E">
      <w:pPr>
        <w:pStyle w:val="ListParagraph"/>
        <w:numPr>
          <w:ilvl w:val="0"/>
          <w:numId w:val="42"/>
        </w:numPr>
        <w:ind w:left="360"/>
      </w:pPr>
      <w:r w:rsidRPr="00C5078D">
        <w:t>Ask the people around you</w:t>
      </w:r>
      <w:r w:rsidR="00257174">
        <w:t xml:space="preserve"> in </w:t>
      </w:r>
      <w:r w:rsidR="00257174" w:rsidRPr="005D53C9">
        <w:rPr>
          <w:noProof/>
        </w:rPr>
        <w:t>group</w:t>
      </w:r>
      <w:r w:rsidR="00257174">
        <w:t xml:space="preserve">, or your </w:t>
      </w:r>
      <w:r w:rsidRPr="00C5078D">
        <w:t>friends and family</w:t>
      </w:r>
      <w:r w:rsidR="00257174">
        <w:t xml:space="preserve">, </w:t>
      </w:r>
      <w:r w:rsidRPr="00C5078D">
        <w:t>wha</w:t>
      </w:r>
      <w:r w:rsidR="007D1437">
        <w:t>t they think “strength” means,</w:t>
      </w:r>
      <w:r w:rsidR="005D53C9">
        <w:t xml:space="preserve"> and what they think </w:t>
      </w:r>
      <w:r w:rsidR="007D1437">
        <w:t xml:space="preserve">it means to be strong. </w:t>
      </w:r>
      <w:r w:rsidRPr="00C5078D">
        <w:t>Summarize</w:t>
      </w:r>
      <w:r w:rsidR="005D53C9">
        <w:t>/write down</w:t>
      </w:r>
      <w:r w:rsidRPr="00C5078D">
        <w:t xml:space="preserve"> their answers. </w:t>
      </w:r>
      <w:r w:rsidR="005D53C9">
        <w:t xml:space="preserve">Do most of them define strength as </w:t>
      </w:r>
      <w:r w:rsidR="005D53C9" w:rsidRPr="005D53C9">
        <w:rPr>
          <w:noProof/>
        </w:rPr>
        <w:t>domination</w:t>
      </w:r>
      <w:r w:rsidR="005D53C9">
        <w:t xml:space="preserve"> of others? </w:t>
      </w:r>
      <w:r w:rsidR="000A64A8">
        <w:lastRenderedPageBreak/>
        <w:t xml:space="preserve">Share their responses with the group. </w:t>
      </w:r>
      <w:r w:rsidR="00EF3800">
        <w:t xml:space="preserve">What do you think about that? </w:t>
      </w:r>
    </w:p>
    <w:p w:rsidR="00504780" w:rsidRPr="00C5078D" w:rsidRDefault="005D53C9" w:rsidP="007A645E">
      <w:pPr>
        <w:pStyle w:val="ListParagraph"/>
        <w:numPr>
          <w:ilvl w:val="0"/>
          <w:numId w:val="42"/>
        </w:numPr>
        <w:ind w:left="360"/>
      </w:pPr>
      <w:r>
        <w:t xml:space="preserve">Think about the answers you received to question two. Think a little deeper about the sources of these </w:t>
      </w:r>
      <w:r w:rsidRPr="005D53C9">
        <w:rPr>
          <w:noProof/>
        </w:rPr>
        <w:t>ide</w:t>
      </w:r>
      <w:r w:rsidR="00FE351D">
        <w:rPr>
          <w:noProof/>
        </w:rPr>
        <w:t>a</w:t>
      </w:r>
      <w:r w:rsidRPr="005D53C9">
        <w:rPr>
          <w:noProof/>
        </w:rPr>
        <w:t>s</w:t>
      </w:r>
      <w:r>
        <w:t xml:space="preserve">. </w:t>
      </w:r>
      <w:r w:rsidR="007D1437">
        <w:t xml:space="preserve">What are the ideologies (Christianity, Freemasonry, </w:t>
      </w:r>
      <w:r>
        <w:t>Star Wars,</w:t>
      </w:r>
      <w:r w:rsidR="00EF3800">
        <w:t xml:space="preserve"> Sports, Olympics, </w:t>
      </w:r>
      <w:r w:rsidR="007D1437">
        <w:t xml:space="preserve">etc.) that </w:t>
      </w:r>
      <w:r>
        <w:t>convey/</w:t>
      </w:r>
      <w:r w:rsidR="007D1437">
        <w:t xml:space="preserve">support these old energy versions of </w:t>
      </w:r>
      <w:r w:rsidR="007D1437" w:rsidRPr="005D53C9">
        <w:rPr>
          <w:noProof/>
        </w:rPr>
        <w:t>strength</w:t>
      </w:r>
      <w:r w:rsidR="00EF3800">
        <w:rPr>
          <w:noProof/>
        </w:rPr>
        <w:t xml:space="preserve">? </w:t>
      </w:r>
    </w:p>
    <w:p w:rsidR="00504780" w:rsidRPr="00C5078D" w:rsidRDefault="00257174" w:rsidP="007A645E">
      <w:pPr>
        <w:pStyle w:val="ListParagraph"/>
        <w:numPr>
          <w:ilvl w:val="0"/>
          <w:numId w:val="42"/>
        </w:numPr>
        <w:ind w:left="360"/>
      </w:pPr>
      <w:r>
        <w:t xml:space="preserve">Old energy ideas of strength </w:t>
      </w:r>
      <w:r w:rsidRPr="005D53C9">
        <w:rPr>
          <w:noProof/>
        </w:rPr>
        <w:t>are often associated</w:t>
      </w:r>
      <w:r>
        <w:t xml:space="preserve"> with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t xml:space="preserve"> of p</w:t>
      </w:r>
      <w:r w:rsidR="008A13B8" w:rsidRPr="00C5078D">
        <w:t>unishment and judgment.</w:t>
      </w:r>
      <w:r>
        <w:t xml:space="preserve"> Spare the rod and spoil the child, as the Catholic priests say. We </w:t>
      </w:r>
      <w:r w:rsidRPr="005D53C9">
        <w:rPr>
          <w:noProof/>
        </w:rPr>
        <w:t>are being</w:t>
      </w:r>
      <w:r>
        <w:t xml:space="preserve"> “strong” when we “justifiably” harm others, because they are </w:t>
      </w:r>
      <w:r w:rsidR="005D53C9">
        <w:t xml:space="preserve">being </w:t>
      </w:r>
      <w:r>
        <w:t xml:space="preserve">“bad” and they deserve it. </w:t>
      </w:r>
      <w:r w:rsidR="008228DD">
        <w:t>Note, h</w:t>
      </w:r>
      <w:r>
        <w:t xml:space="preserve">arming others is not strength, t is harmful violence against others, and there is never any excuse for that. </w:t>
      </w:r>
      <w:r w:rsidR="008A13B8" w:rsidRPr="00C5078D">
        <w:t>Examine your life, your childhood, your parenting style, your work relationships, your intimate relationship, etc.</w:t>
      </w:r>
      <w:r>
        <w:t xml:space="preserve">, and realize the places where you harm others. Take </w:t>
      </w:r>
      <w:r w:rsidR="005D53C9">
        <w:t xml:space="preserve">immediate </w:t>
      </w:r>
      <w:r>
        <w:t xml:space="preserve">steps </w:t>
      </w:r>
      <w:r w:rsidR="005D53C9">
        <w:t xml:space="preserve">to reduce and eventually eliminate that harm. </w:t>
      </w:r>
    </w:p>
    <w:p w:rsidR="00504780" w:rsidRPr="00C5078D" w:rsidRDefault="00504780">
      <w:pPr>
        <w:pStyle w:val="Textbody"/>
        <w:rPr>
          <w:rFonts w:ascii="BaskervilleT" w:hAnsi="BaskervilleT" w:cs="Times New Roman"/>
        </w:rPr>
      </w:pPr>
    </w:p>
    <w:p w:rsidR="00504780" w:rsidRDefault="008A13B8" w:rsidP="00031A62">
      <w:pPr>
        <w:pStyle w:val="Heading1"/>
      </w:pPr>
      <w:bookmarkStart w:id="14" w:name="_Toc518359612"/>
      <w:r w:rsidRPr="00C5078D">
        <w:lastRenderedPageBreak/>
        <w:t>The Promise</w:t>
      </w:r>
      <w:r w:rsidR="006816C1">
        <w:t xml:space="preserve"> (formerly The Sun)</w:t>
      </w:r>
      <w:bookmarkEnd w:id="14"/>
    </w:p>
    <w:p w:rsidR="00476C0F" w:rsidRDefault="004D2670" w:rsidP="0090317E">
      <w:r>
        <w:t xml:space="preserve">In the new energy, this is an </w:t>
      </w:r>
      <w:r w:rsidRPr="00DC4A5B">
        <w:rPr>
          <w:b/>
          <w:bCs/>
        </w:rPr>
        <w:t>awakening</w:t>
      </w:r>
      <w:r>
        <w:t xml:space="preserve"> card. </w:t>
      </w:r>
      <w:r w:rsidR="00476C0F">
        <w:t xml:space="preserve">In the new energy, this archetypes </w:t>
      </w:r>
      <w:r>
        <w:t>helps us awaken to important truth</w:t>
      </w:r>
      <w:r w:rsidR="00476C0F">
        <w:t>s</w:t>
      </w:r>
      <w:r>
        <w:t xml:space="preserve"> </w:t>
      </w:r>
      <w:r w:rsidR="00DC4A5B">
        <w:t xml:space="preserve">about </w:t>
      </w:r>
      <w:r w:rsidR="008C2C8F">
        <w:t xml:space="preserve">the Divine Plan and the Great Work, </w:t>
      </w:r>
      <w:r>
        <w:t xml:space="preserve">which is </w:t>
      </w:r>
      <w:r w:rsidR="00476C0F">
        <w:t xml:space="preserve">that we </w:t>
      </w:r>
      <w:r w:rsidR="008C2C8F">
        <w:t xml:space="preserve">are to </w:t>
      </w:r>
      <w:r w:rsidR="00476C0F">
        <w:t xml:space="preserve">evolve </w:t>
      </w:r>
      <w:r w:rsidR="000F5D65">
        <w:t xml:space="preserve">a </w:t>
      </w:r>
      <w:r w:rsidR="008C2C8F">
        <w:t xml:space="preserve">planet to graduation. </w:t>
      </w:r>
    </w:p>
    <w:p w:rsidR="004D2670" w:rsidRDefault="00476C0F" w:rsidP="0090317E">
      <w:r>
        <w:t>In the old energy, this is a</w:t>
      </w:r>
      <w:r w:rsidR="00DC24AD">
        <w:t xml:space="preserve"> repression/suppression </w:t>
      </w:r>
      <w:r>
        <w:t xml:space="preserve">archetype. </w:t>
      </w:r>
      <w:r w:rsidR="008C2C8F">
        <w:t>In the old energy, t</w:t>
      </w:r>
      <w:r w:rsidRPr="00D84ECC">
        <w:rPr>
          <w:noProof/>
        </w:rPr>
        <w:t>his</w:t>
      </w:r>
      <w:r>
        <w:t xml:space="preserve"> is t</w:t>
      </w:r>
      <w:r w:rsidR="008C2C8F">
        <w:t xml:space="preserve">he end goal of your subservient training and submissive </w:t>
      </w:r>
      <w:r>
        <w:t>tutelage,</w:t>
      </w:r>
      <w:r w:rsidR="008C2C8F">
        <w:t xml:space="preserve"> framed as </w:t>
      </w:r>
      <w:r>
        <w:t xml:space="preserve">the “next stage” of evolution attained by </w:t>
      </w:r>
      <w:r w:rsidR="008C2C8F">
        <w:t xml:space="preserve">the chosen few. </w:t>
      </w:r>
    </w:p>
    <w:p w:rsidR="004D2670" w:rsidRDefault="004D2670" w:rsidP="004D2670">
      <w:pPr>
        <w:pStyle w:val="Heading2"/>
      </w:pPr>
      <w:r>
        <w:t>Old Energy</w:t>
      </w:r>
    </w:p>
    <w:p w:rsidR="0090238F" w:rsidRDefault="008A13B8" w:rsidP="0090317E">
      <w:r w:rsidRPr="00C5078D">
        <w:t xml:space="preserve">The meaning of this card is pretty much the same in the old and new energies. In both </w:t>
      </w:r>
      <w:r w:rsidR="0090238F">
        <w:t xml:space="preserve">the old and new </w:t>
      </w:r>
      <w:r w:rsidR="00DC24AD">
        <w:t>energies</w:t>
      </w:r>
      <w:r w:rsidR="0090238F">
        <w:t xml:space="preserve">, </w:t>
      </w:r>
      <w:r w:rsidRPr="00C5078D">
        <w:t xml:space="preserve">this is </w:t>
      </w:r>
      <w:r w:rsidR="00C10C04">
        <w:t>culmination of the plan</w:t>
      </w:r>
      <w:r w:rsidR="00DC24AD">
        <w:t xml:space="preserve">, the </w:t>
      </w:r>
      <w:r w:rsidRPr="00C5078D">
        <w:t xml:space="preserve">“triumph over dark” </w:t>
      </w:r>
      <w:r w:rsidR="00670649">
        <w:t xml:space="preserve">and </w:t>
      </w:r>
      <w:r w:rsidRPr="00C5078D">
        <w:t xml:space="preserve">the win at the end of </w:t>
      </w:r>
      <w:r w:rsidR="00D13BB4">
        <w:t>“</w:t>
      </w:r>
      <w:r w:rsidRPr="00C5078D">
        <w:t>the game</w:t>
      </w:r>
      <w:r w:rsidR="00670649">
        <w:t>.</w:t>
      </w:r>
      <w:r w:rsidR="00D13BB4">
        <w:t>”</w:t>
      </w:r>
      <w:r w:rsidRPr="00C5078D">
        <w:t xml:space="preserve"> </w:t>
      </w:r>
    </w:p>
    <w:p w:rsidR="00504780" w:rsidRDefault="00D13BB4" w:rsidP="0090317E">
      <w:r>
        <w:t>The important detail here</w:t>
      </w:r>
      <w:r w:rsidR="00ED2554">
        <w:t xml:space="preserve">, the thing that makes this old energy, </w:t>
      </w:r>
      <w:r>
        <w:t xml:space="preserve">is that </w:t>
      </w:r>
      <w:r w:rsidR="0077689D">
        <w:t xml:space="preserve">in the old energy, this is not a win for everybody. </w:t>
      </w:r>
      <w:r w:rsidR="00ED2554">
        <w:t xml:space="preserve">In the old energy, this is an exclusionary message. </w:t>
      </w:r>
      <w:r w:rsidR="0090238F">
        <w:t>In</w:t>
      </w:r>
      <w:r w:rsidR="0090238F" w:rsidRPr="00C5078D">
        <w:t xml:space="preserve"> the old energy</w:t>
      </w:r>
      <w:r w:rsidR="0090238F">
        <w:t xml:space="preserve">, the win is an assertion of </w:t>
      </w:r>
      <w:r w:rsidR="0090238F" w:rsidRPr="004947DE">
        <w:rPr>
          <w:noProof/>
        </w:rPr>
        <w:t>priv</w:t>
      </w:r>
      <w:r w:rsidR="0090238F">
        <w:rPr>
          <w:noProof/>
        </w:rPr>
        <w:t>ile</w:t>
      </w:r>
      <w:r w:rsidR="0090238F" w:rsidRPr="004947DE">
        <w:rPr>
          <w:noProof/>
        </w:rPr>
        <w:t>ge</w:t>
      </w:r>
      <w:r w:rsidR="0090238F">
        <w:t xml:space="preserve">. </w:t>
      </w:r>
      <w:r w:rsidR="008A13B8" w:rsidRPr="00C5078D">
        <w:t>In the old energy</w:t>
      </w:r>
      <w:r w:rsidR="00C95A59">
        <w:t xml:space="preserve">, </w:t>
      </w:r>
      <w:r w:rsidR="008A13B8" w:rsidRPr="0077689D">
        <w:t>the prize</w:t>
      </w:r>
      <w:r w:rsidR="008A13B8" w:rsidRPr="00C5078D">
        <w:rPr>
          <w:i/>
        </w:rPr>
        <w:t xml:space="preserve"> </w:t>
      </w:r>
      <w:r w:rsidR="008A13B8" w:rsidRPr="00D84ECC">
        <w:rPr>
          <w:noProof/>
        </w:rPr>
        <w:t>is hidden</w:t>
      </w:r>
      <w:r w:rsidR="008A13B8" w:rsidRPr="00C5078D">
        <w:t xml:space="preserve"> away</w:t>
      </w:r>
      <w:r w:rsidR="00F60299">
        <w:t xml:space="preserve">. In the old energy, this </w:t>
      </w:r>
      <w:r w:rsidR="00DC24AD">
        <w:t xml:space="preserve">win </w:t>
      </w:r>
      <w:r w:rsidR="00F60299">
        <w:t xml:space="preserve">is </w:t>
      </w:r>
      <w:r w:rsidR="00F60299" w:rsidRPr="00C5078D">
        <w:t xml:space="preserve">only </w:t>
      </w:r>
      <w:r w:rsidR="00DC24AD">
        <w:t xml:space="preserve">for the </w:t>
      </w:r>
      <w:r w:rsidR="00F60299">
        <w:t xml:space="preserve">“chosen” </w:t>
      </w:r>
      <w:r w:rsidR="00F60299" w:rsidRPr="00C5078D">
        <w:t>few.</w:t>
      </w:r>
    </w:p>
    <w:p w:rsidR="0090238F" w:rsidRDefault="004947DE" w:rsidP="0090317E">
      <w:r>
        <w:t>In its most benign form, this old energy archetype is the spiritual foundation of privilege and inequality</w:t>
      </w:r>
      <w:r w:rsidR="00E478DB">
        <w:t xml:space="preserve">, and the </w:t>
      </w:r>
      <w:r w:rsidR="00E478DB" w:rsidRPr="00D84ECC">
        <w:rPr>
          <w:noProof/>
        </w:rPr>
        <w:t>root cause</w:t>
      </w:r>
      <w:r w:rsidR="00E478DB">
        <w:t xml:space="preserve"> of most suffering and woe</w:t>
      </w:r>
      <w:r>
        <w:t xml:space="preserve">. </w:t>
      </w:r>
      <w:r w:rsidRPr="00D84ECC">
        <w:rPr>
          <w:noProof/>
        </w:rPr>
        <w:t>This</w:t>
      </w:r>
      <w:r>
        <w:t xml:space="preserve"> is the idea that </w:t>
      </w:r>
      <w:r w:rsidR="00DC24AD">
        <w:t xml:space="preserve">you </w:t>
      </w:r>
      <w:r>
        <w:t xml:space="preserve">are </w:t>
      </w:r>
      <w:r w:rsidR="00F15469">
        <w:t>different/</w:t>
      </w:r>
      <w:r>
        <w:t>special</w:t>
      </w:r>
      <w:r w:rsidR="00F15469">
        <w:t>/better</w:t>
      </w:r>
      <w:r w:rsidR="00DC24AD">
        <w:t xml:space="preserve">/more </w:t>
      </w:r>
      <w:r w:rsidR="00F15469">
        <w:t>than the human chaff</w:t>
      </w:r>
      <w:r w:rsidR="00F60299">
        <w:t xml:space="preserve"> that surrounds you</w:t>
      </w:r>
      <w:r w:rsidR="00F15469">
        <w:t xml:space="preserve">, and </w:t>
      </w:r>
      <w:r>
        <w:t xml:space="preserve">that you deserve to have a </w:t>
      </w:r>
      <w:r w:rsidR="00F15469">
        <w:t>more/</w:t>
      </w:r>
      <w:r>
        <w:t xml:space="preserve">better </w:t>
      </w:r>
      <w:r w:rsidR="00F15469">
        <w:t>as a result.</w:t>
      </w:r>
      <w:r w:rsidR="00DC24AD">
        <w:t xml:space="preserve"> This is the core of racism, sexism, and all forms of exclusion and violence in the world.</w:t>
      </w:r>
      <w:r w:rsidR="00F15469">
        <w:t xml:space="preserve"> </w:t>
      </w:r>
    </w:p>
    <w:p w:rsidR="007831D8" w:rsidRDefault="00B21F45" w:rsidP="00E26CD4">
      <w:r>
        <w:t xml:space="preserve">In its darkest </w:t>
      </w:r>
      <w:r w:rsidR="00E478DB">
        <w:t xml:space="preserve">most hateful application, </w:t>
      </w:r>
      <w:r w:rsidR="00AA3D27">
        <w:t xml:space="preserve">this is the idea that a few </w:t>
      </w:r>
      <w:r w:rsidR="00AA3D27" w:rsidRPr="00D84ECC">
        <w:rPr>
          <w:noProof/>
        </w:rPr>
        <w:t>are chosen</w:t>
      </w:r>
      <w:r w:rsidR="00AA3D27">
        <w:t xml:space="preserve"> to live, while the garbage </w:t>
      </w:r>
      <w:r w:rsidR="0090238F">
        <w:rPr>
          <w:noProof/>
        </w:rPr>
        <w:t>are</w:t>
      </w:r>
      <w:r w:rsidR="00AA3D27">
        <w:t xml:space="preserve"> </w:t>
      </w:r>
      <w:r w:rsidR="0090238F">
        <w:lastRenderedPageBreak/>
        <w:t>gassed, shot, burned, or industrially led to the pyre.</w:t>
      </w:r>
      <w:r w:rsidR="00E26CD4">
        <w:t xml:space="preserve"> I know it</w:t>
      </w:r>
      <w:r w:rsidR="00DC24AD">
        <w:t xml:space="preserve"> i</w:t>
      </w:r>
      <w:r w:rsidR="00E26CD4">
        <w:t xml:space="preserve">s ugly, and we may resist seeing these beliefs in ourselves and those around us, but they are there all the same. Over the years I </w:t>
      </w:r>
      <w:r w:rsidR="00DC24AD">
        <w:t xml:space="preserve">personally </w:t>
      </w:r>
      <w:r w:rsidR="00E26CD4">
        <w:t>have seen B’ahai</w:t>
      </w:r>
      <w:r w:rsidR="00C607F2">
        <w:t>,</w:t>
      </w:r>
      <w:r w:rsidR="00E26CD4">
        <w:t xml:space="preserve"> Christians, Muslims, Jews, authors,</w:t>
      </w:r>
      <w:r w:rsidR="00E26CD4">
        <w:rPr>
          <w:rStyle w:val="FootnoteReference"/>
        </w:rPr>
        <w:footnoteReference w:id="30"/>
      </w:r>
      <w:r w:rsidR="00E26CD4">
        <w:t xml:space="preserve"> musicians,</w:t>
      </w:r>
      <w:r w:rsidR="00E26CD4">
        <w:rPr>
          <w:rStyle w:val="FootnoteReference"/>
        </w:rPr>
        <w:footnoteReference w:id="31"/>
      </w:r>
      <w:r w:rsidR="00E26CD4">
        <w:t xml:space="preserve"> and many more “good” folk express the exact same idea, </w:t>
      </w:r>
      <w:r w:rsidR="00DC24AD">
        <w:t xml:space="preserve">which is </w:t>
      </w:r>
      <w:r w:rsidR="00E26CD4">
        <w:t xml:space="preserve">that at the end of the game, those who are chaff and unworthy should be murdered. It is </w:t>
      </w:r>
      <w:r w:rsidR="00F60299">
        <w:t xml:space="preserve">certainly </w:t>
      </w:r>
      <w:r>
        <w:t xml:space="preserve">no coincidence that the child on this card is a </w:t>
      </w:r>
      <w:r w:rsidR="008E4424">
        <w:t xml:space="preserve">blond </w:t>
      </w:r>
      <w:r>
        <w:t>Aryan male. Hitler’s fi</w:t>
      </w:r>
      <w:r w:rsidR="008E4424">
        <w:t>nal solution was</w:t>
      </w:r>
      <w:r w:rsidR="00E26CD4">
        <w:t xml:space="preserve"> </w:t>
      </w:r>
      <w:r w:rsidR="008E4424">
        <w:t>the violent</w:t>
      </w:r>
      <w:r w:rsidR="00E26CD4">
        <w:t xml:space="preserve">/deformed/modern </w:t>
      </w:r>
      <w:r w:rsidR="008E4424">
        <w:t>realization</w:t>
      </w:r>
      <w:r w:rsidR="008E4424">
        <w:rPr>
          <w:rStyle w:val="FootnoteReference"/>
        </w:rPr>
        <w:footnoteReference w:id="32"/>
      </w:r>
      <w:r w:rsidR="008E4424">
        <w:t xml:space="preserve"> of </w:t>
      </w:r>
      <w:r w:rsidR="00E26CD4">
        <w:t xml:space="preserve">an already </w:t>
      </w:r>
      <w:r w:rsidR="00C607F2">
        <w:t xml:space="preserve">deformed </w:t>
      </w:r>
      <w:r w:rsidR="00E26CD4">
        <w:t xml:space="preserve">ancient </w:t>
      </w:r>
      <w:r w:rsidR="00C607F2">
        <w:t>spirituality</w:t>
      </w:r>
      <w:r w:rsidR="008E4424">
        <w:t>.</w:t>
      </w:r>
      <w:r w:rsidR="0074369D">
        <w:rPr>
          <w:rStyle w:val="FootnoteReference"/>
        </w:rPr>
        <w:footnoteReference w:id="33"/>
      </w:r>
      <w:r w:rsidR="00407C86">
        <w:t xml:space="preserve"> </w:t>
      </w:r>
    </w:p>
    <w:p w:rsidR="00816E7C" w:rsidRDefault="007831D8" w:rsidP="00816E7C">
      <w:r>
        <w:t xml:space="preserve">There isn’t much more to say about this </w:t>
      </w:r>
      <w:r w:rsidRPr="00ED2554">
        <w:rPr>
          <w:noProof/>
        </w:rPr>
        <w:t>card</w:t>
      </w:r>
      <w:r>
        <w:t xml:space="preserve"> since at this point it </w:t>
      </w:r>
      <w:r w:rsidR="00407C86">
        <w:t xml:space="preserve">should all be </w:t>
      </w:r>
      <w:r>
        <w:t xml:space="preserve">pretty clear. </w:t>
      </w:r>
      <w:r w:rsidR="005C1AD4">
        <w:t>As for the poetry, t</w:t>
      </w:r>
      <w:r>
        <w:t xml:space="preserve">he Book of Slavery prose echoes the basic message, which is that </w:t>
      </w:r>
      <w:r w:rsidR="00F60299">
        <w:t>the “</w:t>
      </w:r>
      <w:r>
        <w:t>new birth</w:t>
      </w:r>
      <w:r w:rsidR="00F60299">
        <w:t>”</w:t>
      </w:r>
      <w:r>
        <w:t xml:space="preserve"> and all that it entails is only for the </w:t>
      </w:r>
      <w:r w:rsidR="00F60299">
        <w:t>strong and chosen few</w:t>
      </w:r>
      <w:r w:rsidR="007C65F1">
        <w:t>, but also points to the real purpose of this archetype, which is to manipulate</w:t>
      </w:r>
      <w:r w:rsidR="00F60299">
        <w:t xml:space="preserve"> and </w:t>
      </w:r>
      <w:r w:rsidR="007C65F1">
        <w:t>scare you into docile servit</w:t>
      </w:r>
      <w:r w:rsidR="00816E7C">
        <w:t xml:space="preserve">ude. If </w:t>
      </w:r>
      <w:r w:rsidR="00F60299">
        <w:t xml:space="preserve">you are </w:t>
      </w:r>
      <w:r w:rsidR="00816E7C">
        <w:t xml:space="preserve">a good boy/girl and if you prove yourself worthy, maybe, in the end, you’ll get in. </w:t>
      </w:r>
      <w:r w:rsidR="00F60299">
        <w:t xml:space="preserve">Otherwise, watch out. Its hellfire and damnation for you. </w:t>
      </w:r>
    </w:p>
    <w:p w:rsidR="00B21F45" w:rsidRDefault="00C607F2" w:rsidP="00816E7C">
      <w:r>
        <w:t>T</w:t>
      </w:r>
      <w:r w:rsidR="007831D8">
        <w:t>he Book of Power echoes the same</w:t>
      </w:r>
      <w:r w:rsidR="00F60299">
        <w:t xml:space="preserve"> basic ideas</w:t>
      </w:r>
      <w:r w:rsidR="007831D8">
        <w:t xml:space="preserve">, but with </w:t>
      </w:r>
      <w:r w:rsidR="00C77987">
        <w:t xml:space="preserve">the </w:t>
      </w:r>
      <w:r w:rsidR="00F60299">
        <w:t xml:space="preserve">addition </w:t>
      </w:r>
      <w:r w:rsidR="00C77987">
        <w:t xml:space="preserve">that you have already </w:t>
      </w:r>
      <w:r w:rsidR="00F60299">
        <w:t xml:space="preserve">proven </w:t>
      </w:r>
      <w:r w:rsidR="00C77987">
        <w:t xml:space="preserve">initial worth, and are consequently one of the chosen few. You </w:t>
      </w:r>
      <w:r w:rsidR="007831D8">
        <w:t>are not like them</w:t>
      </w:r>
      <w:r w:rsidR="00C77987">
        <w:t xml:space="preserve">, you </w:t>
      </w:r>
      <w:r w:rsidR="00C77987" w:rsidRPr="00AD7B6C">
        <w:rPr>
          <w:noProof/>
        </w:rPr>
        <w:t>are told</w:t>
      </w:r>
      <w:r w:rsidR="007831D8">
        <w:t>. You are “special” in some way</w:t>
      </w:r>
      <w:r w:rsidR="00C77987">
        <w:t>, they will say</w:t>
      </w:r>
      <w:r w:rsidR="007831D8">
        <w:t xml:space="preserve">. You have that “killer </w:t>
      </w:r>
      <w:r w:rsidR="007831D8">
        <w:lastRenderedPageBreak/>
        <w:t>instinct</w:t>
      </w:r>
      <w:r>
        <w:t>,</w:t>
      </w:r>
      <w:r w:rsidR="007831D8">
        <w:t xml:space="preserve">” </w:t>
      </w:r>
      <w:r>
        <w:t xml:space="preserve">they intone. </w:t>
      </w:r>
      <w:r w:rsidR="007831D8">
        <w:t xml:space="preserve">You have that “little something” that </w:t>
      </w:r>
      <w:r w:rsidR="00C77987">
        <w:t xml:space="preserve">makes you “true blue.” As </w:t>
      </w:r>
      <w:r w:rsidR="00E97395">
        <w:t xml:space="preserve">long as you follow the script, </w:t>
      </w:r>
      <w:r w:rsidR="00C77987">
        <w:t xml:space="preserve">you are welcome to come </w:t>
      </w:r>
      <w:r w:rsidR="008C2C8F">
        <w:t xml:space="preserve">inside </w:t>
      </w:r>
      <w:r w:rsidR="008C2C8F">
        <w:rPr>
          <w:noProof/>
        </w:rPr>
        <w:t>(the club</w:t>
      </w:r>
      <w:r>
        <w:rPr>
          <w:noProof/>
        </w:rPr>
        <w:t>, the castle, etc.</w:t>
      </w:r>
      <w:r w:rsidR="008C2C8F">
        <w:rPr>
          <w:noProof/>
        </w:rPr>
        <w:t>) and sit down.</w:t>
      </w:r>
      <w:r w:rsidR="00C77987">
        <w:t xml:space="preserve"> </w:t>
      </w:r>
    </w:p>
    <w:p w:rsidR="007831D8" w:rsidRDefault="007831D8" w:rsidP="007831D8">
      <w:pPr>
        <w:pStyle w:val="Heading2"/>
      </w:pPr>
      <w:r>
        <w:t>Getting into the New Energy</w:t>
      </w:r>
    </w:p>
    <w:p w:rsidR="00F55267" w:rsidRDefault="000066F7" w:rsidP="0090317E">
      <w:r>
        <w:t xml:space="preserve">The only way forward past this </w:t>
      </w:r>
      <w:r w:rsidR="00F35B7A">
        <w:t xml:space="preserve">individual/global, the final step before collective connection and graduation, </w:t>
      </w:r>
      <w:r>
        <w:t xml:space="preserve">is to simply </w:t>
      </w:r>
      <w:r w:rsidR="00C607F2">
        <w:t xml:space="preserve">assert, admit, and accept </w:t>
      </w:r>
      <w:r>
        <w:t>that i</w:t>
      </w:r>
      <w:r w:rsidR="008A13B8" w:rsidRPr="00C5078D">
        <w:t xml:space="preserve">n the new </w:t>
      </w:r>
      <w:r w:rsidR="007831D8">
        <w:t>energy</w:t>
      </w:r>
      <w:r w:rsidR="00F55267">
        <w:t xml:space="preserve"> </w:t>
      </w:r>
      <w:r w:rsidR="00C607F2">
        <w:t xml:space="preserve">there can be </w:t>
      </w:r>
      <w:r w:rsidR="008A13B8" w:rsidRPr="00C5078D">
        <w:t>no elements of exclusion</w:t>
      </w:r>
      <w:r w:rsidR="00F55267">
        <w:t xml:space="preserve">, and no </w:t>
      </w:r>
      <w:r w:rsidR="008A13B8" w:rsidRPr="00C5078D">
        <w:t xml:space="preserve">intimations of </w:t>
      </w:r>
      <w:r w:rsidR="00F55267">
        <w:t xml:space="preserve">final </w:t>
      </w:r>
      <w:r w:rsidR="00C607F2">
        <w:t xml:space="preserve">judgment and </w:t>
      </w:r>
      <w:r w:rsidR="008A13B8" w:rsidRPr="00C5078D">
        <w:t xml:space="preserve">woe. True, we have </w:t>
      </w:r>
      <w:r w:rsidR="008A13B8" w:rsidRPr="007831D8">
        <w:rPr>
          <w:b/>
          <w:bCs/>
        </w:rPr>
        <w:t>sacrificed</w:t>
      </w:r>
      <w:r w:rsidR="008A13B8" w:rsidRPr="00C5078D">
        <w:t xml:space="preserve"> mighty while we</w:t>
      </w:r>
      <w:r w:rsidR="00F35B7A">
        <w:t xml:space="preserve"> have</w:t>
      </w:r>
      <w:r w:rsidR="008A13B8" w:rsidRPr="00C5078D">
        <w:t xml:space="preserve"> </w:t>
      </w:r>
      <w:r w:rsidR="008A13B8" w:rsidRPr="00ED2554">
        <w:rPr>
          <w:noProof/>
        </w:rPr>
        <w:t>labo</w:t>
      </w:r>
      <w:r w:rsidR="00ED2554">
        <w:rPr>
          <w:noProof/>
        </w:rPr>
        <w:t>u</w:t>
      </w:r>
      <w:r w:rsidR="008A13B8" w:rsidRPr="00ED2554">
        <w:rPr>
          <w:noProof/>
        </w:rPr>
        <w:t>r</w:t>
      </w:r>
      <w:r w:rsidR="00F35B7A">
        <w:rPr>
          <w:noProof/>
        </w:rPr>
        <w:t>ed</w:t>
      </w:r>
      <w:r w:rsidR="008A13B8" w:rsidRPr="00C5078D">
        <w:t xml:space="preserve"> towards </w:t>
      </w:r>
      <w:r w:rsidR="00846351" w:rsidRPr="00F55267">
        <w:rPr>
          <w:b/>
          <w:bCs/>
        </w:rPr>
        <w:t>graduation</w:t>
      </w:r>
      <w:r w:rsidR="008A13B8" w:rsidRPr="00C5078D">
        <w:t xml:space="preserve">, </w:t>
      </w:r>
      <w:r w:rsidR="00C607F2">
        <w:t xml:space="preserve">true we have done many horrible </w:t>
      </w:r>
      <w:r w:rsidR="00F35B7A">
        <w:t xml:space="preserve">things </w:t>
      </w:r>
      <w:r w:rsidR="00C607F2">
        <w:t xml:space="preserve">on </w:t>
      </w:r>
      <w:r w:rsidR="00F35B7A">
        <w:t xml:space="preserve">the road to </w:t>
      </w:r>
      <w:r w:rsidR="00C607F2">
        <w:t xml:space="preserve">Shambhala, </w:t>
      </w:r>
      <w:r w:rsidR="008A13B8" w:rsidRPr="00C5078D">
        <w:t xml:space="preserve">but </w:t>
      </w:r>
      <w:r w:rsidR="00071CE2">
        <w:t xml:space="preserve">when </w:t>
      </w:r>
      <w:r w:rsidR="008A13B8" w:rsidRPr="00C5078D">
        <w:t>the end is near and the time is now</w:t>
      </w:r>
      <w:r w:rsidR="00071CE2">
        <w:t xml:space="preserve">, </w:t>
      </w:r>
      <w:r w:rsidR="00C607F2">
        <w:t xml:space="preserve">when global connection is achieved and graduation day is here, </w:t>
      </w:r>
      <w:r w:rsidR="008C2C8F">
        <w:t xml:space="preserve">everyone (and I do mean everyone) is </w:t>
      </w:r>
      <w:r w:rsidR="008A13B8" w:rsidRPr="00C5078D">
        <w:t>entitled to celebratory reward and renewal.</w:t>
      </w:r>
      <w:r w:rsidR="00FB4B37" w:rsidRPr="00C5078D">
        <w:t xml:space="preserve"> </w:t>
      </w:r>
      <w:r w:rsidR="00C607F2">
        <w:t xml:space="preserve">Everybody gets to join in the show. </w:t>
      </w:r>
      <w:r w:rsidR="00F55267">
        <w:t>Nobody is punished and discarded. Nobody</w:t>
      </w:r>
      <w:r w:rsidR="00C607F2">
        <w:t xml:space="preserve"> will be </w:t>
      </w:r>
      <w:r w:rsidR="00F55267">
        <w:t xml:space="preserve">“left behind.” </w:t>
      </w:r>
    </w:p>
    <w:p w:rsidR="00504780" w:rsidRDefault="008C2C8F" w:rsidP="0090317E">
      <w:r>
        <w:t xml:space="preserve">This </w:t>
      </w:r>
      <w:r w:rsidR="00C607F2">
        <w:t xml:space="preserve">notion that everybody gets to graduate and nobody is left behind </w:t>
      </w:r>
      <w:r>
        <w:t xml:space="preserve">is the </w:t>
      </w:r>
      <w:r w:rsidR="00C607F2">
        <w:t xml:space="preserve">deep core of the </w:t>
      </w:r>
      <w:r w:rsidR="00F55267">
        <w:t xml:space="preserve">Promise, and it makes perfect sense. </w:t>
      </w:r>
      <w:r w:rsidR="008A13B8" w:rsidRPr="00C5078D">
        <w:t>When we started our journey</w:t>
      </w:r>
      <w:r w:rsidR="00F55267">
        <w:t xml:space="preserve">, when we descended into the darkness of disconnection, when we began our work here on The Plan, </w:t>
      </w:r>
      <w:r w:rsidR="008A13B8" w:rsidRPr="00C5078D">
        <w:t xml:space="preserve">we were innocent, loving, compassionate, and aware. </w:t>
      </w:r>
      <w:r w:rsidR="00F55267">
        <w:t xml:space="preserve">But no </w:t>
      </w:r>
      <w:r w:rsidR="008A13B8" w:rsidRPr="00C5078D">
        <w:t xml:space="preserve">soul </w:t>
      </w:r>
      <w:r w:rsidR="00F55267">
        <w:t xml:space="preserve">grouping </w:t>
      </w:r>
      <w:r w:rsidR="008A13B8" w:rsidRPr="00C5078D">
        <w:t xml:space="preserve">can descend into darkness and duality </w:t>
      </w:r>
      <w:r w:rsidR="00F55267">
        <w:t xml:space="preserve">without impact. While we smash around in the darkness, we take damage. The functions, structures, and genetics of the physical unit are damaged. Not only that, but our souls see much horror and </w:t>
      </w:r>
      <w:r w:rsidR="008A13B8" w:rsidRPr="00C5078D">
        <w:t xml:space="preserve">pain. </w:t>
      </w:r>
      <w:r w:rsidR="00F55267">
        <w:t xml:space="preserve">This leaves </w:t>
      </w:r>
      <w:r w:rsidR="008A13B8" w:rsidRPr="00C5078D">
        <w:t xml:space="preserve">a thick, icky, </w:t>
      </w:r>
      <w:r w:rsidR="00F55267">
        <w:t xml:space="preserve">sludge that must be cleaned off in the end. Healing the damage and cleaning the sludge can be a challenge, but remember the Promise. </w:t>
      </w:r>
      <w:r w:rsidR="00D15B76" w:rsidRPr="00C5078D">
        <w:t>No matter how black the darkness</w:t>
      </w:r>
      <w:r w:rsidR="00F55267">
        <w:rPr>
          <w:noProof/>
        </w:rPr>
        <w:t>. n</w:t>
      </w:r>
      <w:r w:rsidR="008A13B8" w:rsidRPr="00C5078D">
        <w:t>o matter how deep the pit</w:t>
      </w:r>
      <w:r w:rsidR="00F55267">
        <w:rPr>
          <w:noProof/>
        </w:rPr>
        <w:t>, n</w:t>
      </w:r>
      <w:r w:rsidR="00D15B76" w:rsidRPr="00C5078D">
        <w:t xml:space="preserve">o matter how </w:t>
      </w:r>
      <w:r w:rsidR="00F35B7A">
        <w:t xml:space="preserve">dark the sin, no matter how </w:t>
      </w:r>
      <w:r w:rsidR="00D15B76" w:rsidRPr="00C5078D">
        <w:t xml:space="preserve">bad it </w:t>
      </w:r>
      <w:r w:rsidR="00D15B76" w:rsidRPr="00C5078D">
        <w:lastRenderedPageBreak/>
        <w:t>gets</w:t>
      </w:r>
      <w:r w:rsidR="00F55267">
        <w:rPr>
          <w:noProof/>
        </w:rPr>
        <w:t xml:space="preserve">, </w:t>
      </w:r>
      <w:r w:rsidR="00F35B7A">
        <w:rPr>
          <w:noProof/>
        </w:rPr>
        <w:t>w</w:t>
      </w:r>
      <w:r w:rsidR="00F47306">
        <w:rPr>
          <w:noProof/>
        </w:rPr>
        <w:t>h</w:t>
      </w:r>
      <w:r w:rsidR="00F35B7A">
        <w:rPr>
          <w:noProof/>
        </w:rPr>
        <w:t xml:space="preserve">en the end comes </w:t>
      </w:r>
      <w:r w:rsidR="00F55267">
        <w:rPr>
          <w:noProof/>
        </w:rPr>
        <w:t>t</w:t>
      </w:r>
      <w:r w:rsidR="008A13B8" w:rsidRPr="00C5078D">
        <w:t xml:space="preserve">here will always be a </w:t>
      </w:r>
      <w:r w:rsidR="00F55267">
        <w:t xml:space="preserve">way to </w:t>
      </w:r>
      <w:r w:rsidR="00F35B7A">
        <w:t xml:space="preserve">go </w:t>
      </w:r>
      <w:r w:rsidR="00F55267" w:rsidRPr="00AF66FC">
        <w:rPr>
          <w:b/>
          <w:bCs/>
        </w:rPr>
        <w:t>home</w:t>
      </w:r>
      <w:r w:rsidR="00F55267">
        <w:t>.</w:t>
      </w:r>
      <w:r w:rsidR="00F35B7A">
        <w:t xml:space="preserve"> This is the Promise.</w:t>
      </w:r>
    </w:p>
    <w:p w:rsidR="00504780" w:rsidRDefault="00F93E25" w:rsidP="00F93E25">
      <w:pPr>
        <w:pStyle w:val="Heading2"/>
      </w:pPr>
      <w:r>
        <w:t>Dismissal</w:t>
      </w:r>
    </w:p>
    <w:p w:rsidR="006C5FFB" w:rsidRDefault="007831D8" w:rsidP="007831D8">
      <w:pPr>
        <w:pStyle w:val="ListParagraph"/>
        <w:numPr>
          <w:ilvl w:val="0"/>
          <w:numId w:val="40"/>
        </w:numPr>
        <w:ind w:left="360"/>
      </w:pPr>
      <w:r>
        <w:t>Getting out of the ugly o</w:t>
      </w:r>
      <w:r w:rsidR="006C5FFB">
        <w:t>ld energy sun archetype is easy;</w:t>
      </w:r>
      <w:r>
        <w:t xml:space="preserve"> </w:t>
      </w:r>
      <w:r w:rsidRPr="005C1AD4">
        <w:rPr>
          <w:noProof/>
        </w:rPr>
        <w:t>simply</w:t>
      </w:r>
      <w:r>
        <w:t xml:space="preserve"> w</w:t>
      </w:r>
      <w:r w:rsidR="008A13B8" w:rsidRPr="00C5078D">
        <w:t xml:space="preserve">atch out for ideas that </w:t>
      </w:r>
      <w:r>
        <w:t xml:space="preserve">support and </w:t>
      </w:r>
      <w:r w:rsidR="008A13B8" w:rsidRPr="00C5078D">
        <w:t>justify exclusion</w:t>
      </w:r>
      <w:r>
        <w:t xml:space="preserve"> in any way, be that by gender, ethnicity, </w:t>
      </w:r>
      <w:r w:rsidR="006F1C86">
        <w:t xml:space="preserve">social class, </w:t>
      </w:r>
      <w:r>
        <w:t>or whatever</w:t>
      </w:r>
      <w:r w:rsidR="008A13B8" w:rsidRPr="00C5078D">
        <w:t>.</w:t>
      </w:r>
      <w:r>
        <w:t xml:space="preserve"> Our body, what</w:t>
      </w:r>
      <w:r w:rsidR="006C5FFB">
        <w:t>ever</w:t>
      </w:r>
      <w:r>
        <w:t xml:space="preserve"> it looks like, is a vehicle for the expression of highest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t xml:space="preserve">. Each body provides its </w:t>
      </w:r>
      <w:r w:rsidRPr="00AD7B6C">
        <w:rPr>
          <w:noProof/>
        </w:rPr>
        <w:t>own</w:t>
      </w:r>
      <w:r>
        <w:t xml:space="preserve"> unique expression</w:t>
      </w:r>
      <w:r w:rsidR="006C5FFB">
        <w:t xml:space="preserve">, and each aligned expression is wonderful and glorious. </w:t>
      </w:r>
      <w:r w:rsidR="006F1C86">
        <w:t xml:space="preserve">Each is as worthy as any other. </w:t>
      </w:r>
      <w:r w:rsidR="006C5FFB">
        <w:t xml:space="preserve">Accept </w:t>
      </w:r>
      <w:r w:rsidR="006F1C86">
        <w:t xml:space="preserve">Spirit’s </w:t>
      </w:r>
      <w:r w:rsidR="006C5FFB">
        <w:t xml:space="preserve">rainbow </w:t>
      </w:r>
      <w:r w:rsidR="00F35B7A">
        <w:t xml:space="preserve">energies </w:t>
      </w:r>
      <w:r w:rsidR="006C5FFB">
        <w:t xml:space="preserve">wherever and whenever </w:t>
      </w:r>
      <w:r w:rsidR="00F35B7A">
        <w:t xml:space="preserve">they </w:t>
      </w:r>
      <w:r w:rsidR="006C5FFB">
        <w:t>emerge.</w:t>
      </w:r>
      <w:r w:rsidR="00BC311C">
        <w:t xml:space="preserve"> </w:t>
      </w:r>
    </w:p>
    <w:p w:rsidR="00504780" w:rsidRPr="00C5078D" w:rsidRDefault="00057EF0" w:rsidP="00DC4A5B">
      <w:pPr>
        <w:pStyle w:val="ListParagraph"/>
        <w:numPr>
          <w:ilvl w:val="0"/>
          <w:numId w:val="40"/>
        </w:numPr>
        <w:ind w:left="360"/>
      </w:pPr>
      <w:r w:rsidRPr="00AD7B6C">
        <w:rPr>
          <w:noProof/>
        </w:rPr>
        <w:t xml:space="preserve">A principle avenue of exclusion is provided by </w:t>
      </w:r>
      <w:r w:rsidR="006C5FFB" w:rsidRPr="00AD7B6C">
        <w:rPr>
          <w:noProof/>
        </w:rPr>
        <w:t xml:space="preserve">archetypes of judgment and </w:t>
      </w:r>
      <w:r w:rsidRPr="00AD7B6C">
        <w:rPr>
          <w:noProof/>
        </w:rPr>
        <w:t>punishment</w:t>
      </w:r>
      <w:r>
        <w:t xml:space="preserve">. People that </w:t>
      </w:r>
      <w:r w:rsidRPr="00AD7B6C">
        <w:rPr>
          <w:noProof/>
        </w:rPr>
        <w:t>are defined</w:t>
      </w:r>
      <w:r>
        <w:t xml:space="preserve"> as “bad” or “evil” are easily excluded, even killed</w:t>
      </w:r>
      <w:r w:rsidR="006F1C86">
        <w:t>, using judgment and punishment as justification</w:t>
      </w:r>
      <w:r>
        <w:t xml:space="preserve">. </w:t>
      </w:r>
      <w:r w:rsidRPr="00AD7B6C">
        <w:rPr>
          <w:noProof/>
        </w:rPr>
        <w:t>This</w:t>
      </w:r>
      <w:r>
        <w:t xml:space="preserve"> is, however, unacceptable. </w:t>
      </w:r>
      <w:r w:rsidR="001B164A">
        <w:t>Notions of judgment/punishment are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001B164A">
        <w:t xml:space="preserve"> used to create the old energy System. </w:t>
      </w:r>
      <w:r w:rsidR="006F1C86">
        <w:t>God</w:t>
      </w:r>
      <w:r w:rsidR="001B164A">
        <w:t xml:space="preserve">. </w:t>
      </w:r>
      <w:r w:rsidR="006F1C86">
        <w:t>Y</w:t>
      </w:r>
      <w:r w:rsidR="008A13B8" w:rsidRPr="00C5078D">
        <w:t>ou may wish to think that people like Hitler burn in hell, or are reborn in lower birth.</w:t>
      </w:r>
      <w:r w:rsidR="001B164A">
        <w:t xml:space="preserve"> You may think that the bad/unworthy/weak don’t get to </w:t>
      </w:r>
      <w:r w:rsidR="0043709B">
        <w:t xml:space="preserve">go to the show and </w:t>
      </w:r>
      <w:r w:rsidR="001B164A">
        <w:t>party, b</w:t>
      </w:r>
      <w:r w:rsidR="008A13B8" w:rsidRPr="00C5078D">
        <w:t xml:space="preserve">ut it is not true. </w:t>
      </w:r>
      <w:r w:rsidR="0043709B">
        <w:t>Get this through your head: wh</w:t>
      </w:r>
      <w:r w:rsidR="006F1C86">
        <w:t xml:space="preserve">en you die, you </w:t>
      </w:r>
      <w:r w:rsidR="006F1C86" w:rsidRPr="005C1AD4">
        <w:rPr>
          <w:noProof/>
        </w:rPr>
        <w:t>simply</w:t>
      </w:r>
      <w:r w:rsidR="006F1C86">
        <w:t xml:space="preserve"> choose a new body. While alive, e</w:t>
      </w:r>
      <w:r w:rsidRPr="00C5078D">
        <w:t xml:space="preserve">ven </w:t>
      </w:r>
      <w:r>
        <w:t xml:space="preserve">dictators and </w:t>
      </w:r>
      <w:r w:rsidRPr="00C5078D">
        <w:t xml:space="preserve">terrorist </w:t>
      </w:r>
      <w:r>
        <w:t xml:space="preserve">are welcome to awaken and heal. </w:t>
      </w:r>
    </w:p>
    <w:p w:rsidR="006241C4" w:rsidRDefault="00C60A95" w:rsidP="00DC4A5B">
      <w:pPr>
        <w:pStyle w:val="ListParagraph"/>
        <w:numPr>
          <w:ilvl w:val="0"/>
          <w:numId w:val="40"/>
        </w:numPr>
        <w:ind w:left="360"/>
      </w:pPr>
      <w:r>
        <w:t>W</w:t>
      </w:r>
      <w:r w:rsidR="008A13B8" w:rsidRPr="00C5078D">
        <w:t>atch out for subtle messages of rapture and ascent that deny and exclude, or ideas that there will be a “harvest” of Mother Nature's “silver seed</w:t>
      </w:r>
      <w:r w:rsidR="00CA4B88">
        <w:t>.</w:t>
      </w:r>
      <w:r w:rsidR="008A13B8" w:rsidRPr="00C5078D">
        <w:t>”</w:t>
      </w:r>
      <w:r w:rsidR="00CA4B88">
        <w:t xml:space="preserve"> Again, this is not true. The chosen ones will not be flown off in a spaceship to a new world. The chosen children will not ascend and leave the rest behind. </w:t>
      </w:r>
      <w:r w:rsidR="00CA4B88" w:rsidRPr="001003F5">
        <w:rPr>
          <w:i/>
          <w:iCs/>
        </w:rPr>
        <w:lastRenderedPageBreak/>
        <w:t xml:space="preserve">If </w:t>
      </w:r>
      <w:r w:rsidR="001003F5" w:rsidRPr="001003F5">
        <w:rPr>
          <w:i/>
          <w:iCs/>
        </w:rPr>
        <w:t xml:space="preserve">you still feel the need </w:t>
      </w:r>
      <w:r w:rsidR="00CA4B88" w:rsidRPr="001003F5">
        <w:rPr>
          <w:i/>
          <w:iCs/>
        </w:rPr>
        <w:t>to be better than others, you</w:t>
      </w:r>
      <w:r w:rsidR="006241C4" w:rsidRPr="001003F5">
        <w:rPr>
          <w:i/>
          <w:iCs/>
        </w:rPr>
        <w:t xml:space="preserve"> </w:t>
      </w:r>
      <w:r w:rsidR="00CA4B88" w:rsidRPr="001003F5">
        <w:rPr>
          <w:i/>
          <w:iCs/>
        </w:rPr>
        <w:t>still got healing to do</w:t>
      </w:r>
      <w:r w:rsidR="00CA4B88">
        <w:t xml:space="preserve">. </w:t>
      </w:r>
    </w:p>
    <w:p w:rsidR="00504780" w:rsidRDefault="008A13B8" w:rsidP="00DC4A5B">
      <w:pPr>
        <w:pStyle w:val="ListParagraph"/>
        <w:numPr>
          <w:ilvl w:val="0"/>
          <w:numId w:val="40"/>
        </w:numPr>
        <w:ind w:left="360"/>
      </w:pPr>
      <w:r w:rsidRPr="006241C4">
        <w:rPr>
          <w:rFonts w:eastAsia="Times New Roman"/>
        </w:rPr>
        <w:t xml:space="preserve">The </w:t>
      </w:r>
      <w:r w:rsidR="006241C4" w:rsidRPr="006241C4">
        <w:rPr>
          <w:rFonts w:eastAsia="Times New Roman"/>
        </w:rPr>
        <w:t xml:space="preserve">best </w:t>
      </w:r>
      <w:r w:rsidRPr="006241C4">
        <w:rPr>
          <w:rFonts w:eastAsia="Times New Roman"/>
        </w:rPr>
        <w:t>practice for this card is celebratory love. Be warm, accepting, and compassionate</w:t>
      </w:r>
      <w:r w:rsidR="006241C4" w:rsidRPr="006241C4">
        <w:rPr>
          <w:rFonts w:eastAsia="Times New Roman"/>
        </w:rPr>
        <w:t xml:space="preserve"> to all beings</w:t>
      </w:r>
      <w:r w:rsidRPr="006241C4">
        <w:rPr>
          <w:rFonts w:eastAsia="Times New Roman"/>
        </w:rPr>
        <w:t xml:space="preserve">. </w:t>
      </w:r>
      <w:r w:rsidRPr="006241C4">
        <w:t>When</w:t>
      </w:r>
      <w:r w:rsidRPr="006241C4">
        <w:rPr>
          <w:rFonts w:eastAsia="Times New Roman"/>
        </w:rPr>
        <w:t xml:space="preserve"> you see evil in the world, don't judge and condemn</w:t>
      </w:r>
      <w:r w:rsidR="006241C4">
        <w:rPr>
          <w:rFonts w:eastAsia="Times New Roman"/>
        </w:rPr>
        <w:t xml:space="preserve">. Instead, help heal and </w:t>
      </w:r>
      <w:r w:rsidRPr="006241C4">
        <w:rPr>
          <w:rFonts w:eastAsia="Times New Roman"/>
        </w:rPr>
        <w:t>transform.</w:t>
      </w:r>
      <w:r w:rsidR="00FB4B37" w:rsidRPr="006241C4">
        <w:rPr>
          <w:rFonts w:eastAsia="Times New Roman"/>
        </w:rPr>
        <w:t xml:space="preserve"> </w:t>
      </w:r>
      <w:r w:rsidR="006241C4">
        <w:rPr>
          <w:rFonts w:eastAsia="Times New Roman"/>
        </w:rPr>
        <w:t xml:space="preserve">Of course, </w:t>
      </w:r>
      <w:r w:rsidRPr="006241C4">
        <w:rPr>
          <w:rFonts w:eastAsia="Times New Roman"/>
        </w:rPr>
        <w:t xml:space="preserve">this does not mean you must open yourself up to abuse, expose </w:t>
      </w:r>
      <w:r w:rsidR="006241C4" w:rsidRPr="006241C4">
        <w:rPr>
          <w:rFonts w:eastAsia="Times New Roman"/>
        </w:rPr>
        <w:t>yourself</w:t>
      </w:r>
      <w:r w:rsidRPr="006241C4">
        <w:rPr>
          <w:rFonts w:eastAsia="Times New Roman"/>
        </w:rPr>
        <w:t xml:space="preserve"> (and your children) to toxicity and evil, or accept violent, greedy, disjunctive </w:t>
      </w:r>
      <w:r w:rsidRPr="00ED2554">
        <w:rPr>
          <w:rFonts w:eastAsia="Times New Roman"/>
          <w:noProof/>
        </w:rPr>
        <w:t>behavio</w:t>
      </w:r>
      <w:r w:rsidR="00ED2554">
        <w:rPr>
          <w:rFonts w:eastAsia="Times New Roman"/>
          <w:noProof/>
        </w:rPr>
        <w:t>u</w:t>
      </w:r>
      <w:r w:rsidRPr="00ED2554">
        <w:rPr>
          <w:rFonts w:eastAsia="Times New Roman"/>
          <w:noProof/>
        </w:rPr>
        <w:t>r</w:t>
      </w:r>
      <w:r w:rsidRPr="006241C4">
        <w:rPr>
          <w:rFonts w:eastAsia="Times New Roman"/>
        </w:rPr>
        <w:t xml:space="preserve">. </w:t>
      </w:r>
      <w:r w:rsidR="006241C4">
        <w:rPr>
          <w:rFonts w:eastAsia="Times New Roman"/>
          <w:bCs/>
          <w:i/>
          <w:iCs/>
        </w:rPr>
        <w:t>I</w:t>
      </w:r>
      <w:r w:rsidR="006241C4" w:rsidRPr="006241C4">
        <w:rPr>
          <w:rFonts w:eastAsia="Times New Roman"/>
          <w:bCs/>
          <w:i/>
          <w:iCs/>
        </w:rPr>
        <w:t xml:space="preserve">nvitations to heal </w:t>
      </w:r>
      <w:r w:rsidR="006241C4">
        <w:rPr>
          <w:rFonts w:eastAsia="Times New Roman"/>
          <w:bCs/>
          <w:i/>
          <w:iCs/>
        </w:rPr>
        <w:t xml:space="preserve">and compassionate understanding do not require that we accept and tolerate </w:t>
      </w:r>
      <w:r w:rsidR="006241C4" w:rsidRPr="006241C4">
        <w:rPr>
          <w:rFonts w:eastAsia="Times New Roman"/>
          <w:bCs/>
          <w:i/>
          <w:iCs/>
        </w:rPr>
        <w:t>bad behaviour</w:t>
      </w:r>
      <w:r w:rsidRPr="006241C4">
        <w:rPr>
          <w:rFonts w:eastAsia="Times New Roman"/>
          <w:b/>
        </w:rPr>
        <w:t>.</w:t>
      </w:r>
      <w:r w:rsidRPr="006241C4">
        <w:rPr>
          <w:rFonts w:eastAsia="Times New Roman"/>
        </w:rPr>
        <w:t xml:space="preserve"> </w:t>
      </w:r>
      <w:r w:rsidR="006241C4">
        <w:rPr>
          <w:rFonts w:eastAsia="Times New Roman"/>
        </w:rPr>
        <w:t xml:space="preserve">Individual reconnection and </w:t>
      </w:r>
      <w:r w:rsidR="00F73BA7">
        <w:rPr>
          <w:rFonts w:eastAsia="Times New Roman"/>
        </w:rPr>
        <w:t xml:space="preserve">collective graduation </w:t>
      </w:r>
      <w:r w:rsidRPr="006241C4">
        <w:rPr>
          <w:rFonts w:eastAsia="Times New Roman"/>
        </w:rPr>
        <w:t xml:space="preserve">requires </w:t>
      </w:r>
      <w:r w:rsidR="006241C4">
        <w:rPr>
          <w:rFonts w:eastAsia="Times New Roman"/>
        </w:rPr>
        <w:t xml:space="preserve">healing and </w:t>
      </w:r>
      <w:r w:rsidRPr="006241C4">
        <w:rPr>
          <w:rFonts w:eastAsia="Times New Roman"/>
        </w:rPr>
        <w:t xml:space="preserve">transformation. </w:t>
      </w:r>
      <w:r w:rsidR="006241C4">
        <w:rPr>
          <w:rFonts w:eastAsia="Times New Roman"/>
        </w:rPr>
        <w:t>N</w:t>
      </w:r>
      <w:r w:rsidRPr="006241C4">
        <w:t xml:space="preserve">obody burns in hell, and no karma tempers your soul, but </w:t>
      </w:r>
      <w:r w:rsidR="006241C4">
        <w:t xml:space="preserve">that’s </w:t>
      </w:r>
      <w:r w:rsidR="00F73BA7">
        <w:t xml:space="preserve">no reason to accept the </w:t>
      </w:r>
      <w:r w:rsidR="006241C4">
        <w:t>violence, abuse, and greed</w:t>
      </w:r>
      <w:r w:rsidR="00F73BA7">
        <w:t xml:space="preserve"> of others</w:t>
      </w:r>
      <w:r w:rsidR="006241C4">
        <w:t xml:space="preserve">. </w:t>
      </w:r>
      <w:r w:rsidRPr="006241C4">
        <w:t>Erase these out of your life as a first step towards erasing them out of this world.</w:t>
      </w:r>
    </w:p>
    <w:p w:rsidR="0012637F" w:rsidRDefault="0012637F" w:rsidP="0012637F">
      <w:pPr>
        <w:pStyle w:val="Heading2"/>
      </w:pPr>
      <w:r>
        <w:t>Book of Keys</w:t>
      </w:r>
    </w:p>
    <w:p w:rsidR="0012637F" w:rsidRPr="0012637F" w:rsidRDefault="0012637F" w:rsidP="0012637F">
      <w:r>
        <w:t xml:space="preserve">The main challenge of this card is converting from exclusionary ideologies and practices to inclusionary ideologies and practices. Since we are all sparks of God, since we are all instantiations </w:t>
      </w:r>
      <w:r w:rsidR="00F73BA7">
        <w:t xml:space="preserve">in The Fabric, </w:t>
      </w:r>
      <w:r>
        <w:t xml:space="preserve">exclusion is simply </w:t>
      </w:r>
      <w:r w:rsidR="00C60A95">
        <w:t xml:space="preserve">illogical, ridiculous, and completely </w:t>
      </w:r>
      <w:r>
        <w:t>unacceptable</w:t>
      </w:r>
      <w:r w:rsidR="00F73BA7">
        <w:t xml:space="preserve">. The </w:t>
      </w:r>
      <w:r w:rsidR="00874778">
        <w:t>Book of Keys reiterates this case</w:t>
      </w:r>
      <w:r w:rsidR="00C60A95">
        <w:t xml:space="preserve"> for collective inclusion</w:t>
      </w:r>
      <w:r w:rsidR="00874778">
        <w:t xml:space="preserve">, points out some of the psychological underpinnings of </w:t>
      </w:r>
      <w:r w:rsidR="00C60A95">
        <w:t xml:space="preserve">this </w:t>
      </w:r>
      <w:r w:rsidR="00874778">
        <w:t>exclusion</w:t>
      </w:r>
      <w:r w:rsidR="00F73BA7">
        <w:t>,</w:t>
      </w:r>
      <w:r w:rsidR="00874778">
        <w:t xml:space="preserve"> </w:t>
      </w:r>
      <w:r w:rsidR="00FF58ED">
        <w:t xml:space="preserve">like </w:t>
      </w:r>
      <w:r w:rsidR="00874778">
        <w:t>fear</w:t>
      </w:r>
      <w:r w:rsidR="00FF58ED">
        <w:t xml:space="preserve"> and damaged psyche (you can fill in the rest), and makes the way </w:t>
      </w:r>
      <w:r w:rsidR="00C60A95">
        <w:t xml:space="preserve">forward crystal </w:t>
      </w:r>
      <w:r w:rsidR="00FF58ED">
        <w:t>clear.</w:t>
      </w:r>
      <w:r w:rsidR="00F73BA7">
        <w:t xml:space="preserve"> C</w:t>
      </w:r>
      <w:r w:rsidR="00EC1157">
        <w:t xml:space="preserve">ompassion and love for all life is </w:t>
      </w:r>
      <w:r w:rsidR="00F73BA7">
        <w:t xml:space="preserve">the only </w:t>
      </w:r>
      <w:r w:rsidR="00C60A95">
        <w:t xml:space="preserve">path </w:t>
      </w:r>
      <w:r w:rsidR="00EC1157">
        <w:t>forward</w:t>
      </w:r>
      <w:r w:rsidR="00F73BA7">
        <w:t xml:space="preserve"> from here</w:t>
      </w:r>
      <w:r w:rsidR="00EC1157">
        <w:t>.</w:t>
      </w:r>
      <w:r w:rsidR="00FF58ED">
        <w:t xml:space="preserve"> </w:t>
      </w:r>
    </w:p>
    <w:p w:rsidR="00504780" w:rsidRPr="00C5078D" w:rsidRDefault="00F93E25" w:rsidP="0012637F">
      <w:pPr>
        <w:pStyle w:val="Heading2"/>
        <w:rPr>
          <w:rFonts w:ascii="BaskervilleT" w:hAnsi="BaskervilleT" w:cs="Times New Roman"/>
        </w:rPr>
      </w:pPr>
      <w:r>
        <w:t>Group study questions</w:t>
      </w:r>
    </w:p>
    <w:p w:rsidR="00504780" w:rsidRPr="00C5078D" w:rsidRDefault="008A13B8" w:rsidP="0012637F">
      <w:pPr>
        <w:pStyle w:val="ListParagraph"/>
        <w:numPr>
          <w:ilvl w:val="0"/>
          <w:numId w:val="39"/>
        </w:numPr>
        <w:ind w:left="360"/>
      </w:pPr>
      <w:r w:rsidRPr="00C5078D">
        <w:t xml:space="preserve">If you come from a religious background (and in the general container of religion </w:t>
      </w:r>
      <w:r w:rsidR="002D059F">
        <w:t>we</w:t>
      </w:r>
      <w:r w:rsidRPr="00C5078D">
        <w:t xml:space="preserve"> include all </w:t>
      </w:r>
      <w:r w:rsidRPr="00C5078D">
        <w:lastRenderedPageBreak/>
        <w:t>known brotherhoods, fraternities and sisterhoods, and even science if you treat science as your religion), spend a few moments digging out the “promises” of your faith. What sorts of things are you promised for being good? What sorts of things are you promised for following the rules? What sorts of things are you promised for performance?</w:t>
      </w:r>
      <w:r w:rsidR="00464B82">
        <w:t xml:space="preserve"> What </w:t>
      </w:r>
      <w:r w:rsidR="00464B82" w:rsidRPr="005C1AD4">
        <w:rPr>
          <w:noProof/>
        </w:rPr>
        <w:t>reward</w:t>
      </w:r>
      <w:r w:rsidR="005C1AD4" w:rsidRPr="005C1AD4">
        <w:rPr>
          <w:noProof/>
        </w:rPr>
        <w:t xml:space="preserve"> </w:t>
      </w:r>
      <w:r w:rsidR="005C1AD4" w:rsidRPr="00AD7B6C">
        <w:rPr>
          <w:noProof/>
        </w:rPr>
        <w:t>is offered</w:t>
      </w:r>
      <w:r w:rsidR="00464B82">
        <w:t xml:space="preserve">? </w:t>
      </w:r>
      <w:r w:rsidRPr="00C5078D">
        <w:t>What happens when The Work is complete?</w:t>
      </w:r>
      <w:r w:rsidR="00464B82">
        <w:t xml:space="preserve"> Who gets the reward, and who </w:t>
      </w:r>
      <w:r w:rsidR="00464B82" w:rsidRPr="00AD7B6C">
        <w:rPr>
          <w:noProof/>
        </w:rPr>
        <w:t>is excluded</w:t>
      </w:r>
      <w:r w:rsidR="005C1AD4">
        <w:t xml:space="preserve">? </w:t>
      </w:r>
      <w:r w:rsidR="00464B82">
        <w:t>Share with the group.</w:t>
      </w:r>
    </w:p>
    <w:p w:rsidR="00504780" w:rsidRDefault="00006D57" w:rsidP="0012637F">
      <w:pPr>
        <w:pStyle w:val="ListParagraph"/>
        <w:numPr>
          <w:ilvl w:val="0"/>
          <w:numId w:val="39"/>
        </w:numPr>
        <w:ind w:left="360"/>
      </w:pPr>
      <w:r>
        <w:t xml:space="preserve">It is not just </w:t>
      </w:r>
      <w:r w:rsidR="008A13B8" w:rsidRPr="00C5078D">
        <w:t>exclusionary</w:t>
      </w:r>
      <w:r w:rsidR="008A13B8" w:rsidRPr="0090317E">
        <w:rPr>
          <w:i/>
        </w:rPr>
        <w:t xml:space="preserve"> ideology </w:t>
      </w:r>
      <w:r>
        <w:rPr>
          <w:iCs/>
        </w:rPr>
        <w:t xml:space="preserve">that has to be rooted out and eliminated. </w:t>
      </w:r>
      <w:r w:rsidRPr="00006D57">
        <w:rPr>
          <w:i/>
          <w:iCs/>
        </w:rPr>
        <w:t>You need to practice inclusion as well</w:t>
      </w:r>
      <w:r>
        <w:t>. Allow me to repeat that. You need to practice inclusion</w:t>
      </w:r>
      <w:r w:rsidR="005C1AD4">
        <w:t xml:space="preserve"> as well</w:t>
      </w:r>
      <w:r>
        <w:t xml:space="preserve">. </w:t>
      </w:r>
      <w:r w:rsidRPr="00AD7B6C">
        <w:rPr>
          <w:noProof/>
        </w:rPr>
        <w:t>This</w:t>
      </w:r>
      <w:r>
        <w:t xml:space="preserve"> means that exclusionary political or social activities are no longer acceptable. </w:t>
      </w:r>
      <w:r w:rsidR="008A13B8" w:rsidRPr="00C5078D">
        <w:t xml:space="preserve">Boys clubs </w:t>
      </w:r>
      <w:r>
        <w:t xml:space="preserve">are </w:t>
      </w:r>
      <w:r w:rsidR="008A13B8" w:rsidRPr="00C5078D">
        <w:t xml:space="preserve">designed to </w:t>
      </w:r>
      <w:r>
        <w:t xml:space="preserve">exclude </w:t>
      </w:r>
      <w:r w:rsidR="008A13B8" w:rsidRPr="00C5078D">
        <w:t>women.</w:t>
      </w:r>
      <w:r w:rsidR="00FB4B37" w:rsidRPr="00C5078D">
        <w:t xml:space="preserve"> </w:t>
      </w:r>
      <w:r>
        <w:t xml:space="preserve">Cliques are designed to exclude the “uncool.” </w:t>
      </w:r>
      <w:r w:rsidR="008A13B8" w:rsidRPr="00C5078D">
        <w:t>Hierarchies of all sorts</w:t>
      </w:r>
      <w:r>
        <w:t xml:space="preserve">, whether they </w:t>
      </w:r>
      <w:r w:rsidR="005C1AD4" w:rsidRPr="00AD7B6C">
        <w:rPr>
          <w:noProof/>
        </w:rPr>
        <w:t>ar</w:t>
      </w:r>
      <w:r w:rsidR="00F179FB" w:rsidRPr="00AD7B6C">
        <w:rPr>
          <w:noProof/>
        </w:rPr>
        <w:t>e</w:t>
      </w:r>
      <w:r w:rsidRPr="00AD7B6C">
        <w:rPr>
          <w:noProof/>
        </w:rPr>
        <w:t xml:space="preserve"> based</w:t>
      </w:r>
      <w:r>
        <w:t xml:space="preserve"> on </w:t>
      </w:r>
      <w:r w:rsidR="005C1AD4">
        <w:t xml:space="preserve">the </w:t>
      </w:r>
      <w:r w:rsidRPr="00AD7B6C">
        <w:rPr>
          <w:noProof/>
        </w:rPr>
        <w:t>colo</w:t>
      </w:r>
      <w:r w:rsidR="00AD7B6C">
        <w:rPr>
          <w:noProof/>
        </w:rPr>
        <w:t>u</w:t>
      </w:r>
      <w:r w:rsidRPr="00AD7B6C">
        <w:rPr>
          <w:noProof/>
        </w:rPr>
        <w:t>r</w:t>
      </w:r>
      <w:r>
        <w:t xml:space="preserve"> of </w:t>
      </w:r>
      <w:r w:rsidR="00F179FB">
        <w:t>skin</w:t>
      </w:r>
      <w:r>
        <w:t xml:space="preserve">, </w:t>
      </w:r>
      <w:r w:rsidR="005C1AD4">
        <w:t xml:space="preserve">the </w:t>
      </w:r>
      <w:r w:rsidRPr="005C1AD4">
        <w:rPr>
          <w:noProof/>
        </w:rPr>
        <w:t>shape</w:t>
      </w:r>
      <w:r>
        <w:t xml:space="preserve"> of genitals, grades on exams, or whatever </w:t>
      </w:r>
      <w:r w:rsidR="00523904">
        <w:t xml:space="preserve">meaningless tests </w:t>
      </w:r>
      <w:r w:rsidR="00523904" w:rsidRPr="00AD7B6C">
        <w:rPr>
          <w:noProof/>
        </w:rPr>
        <w:t xml:space="preserve">are </w:t>
      </w:r>
      <w:r w:rsidRPr="00AD7B6C">
        <w:rPr>
          <w:noProof/>
        </w:rPr>
        <w:t>devised</w:t>
      </w:r>
      <w:r>
        <w:t xml:space="preserve">, </w:t>
      </w:r>
      <w:r w:rsidR="00523904">
        <w:t xml:space="preserve">serve only the powerful and privileged. They attenuate our power </w:t>
      </w:r>
      <w:r w:rsidR="00270710">
        <w:t xml:space="preserve">and dominate us </w:t>
      </w:r>
      <w:r w:rsidR="00523904">
        <w:t xml:space="preserve">by dividing </w:t>
      </w:r>
      <w:r w:rsidR="00270710">
        <w:t xml:space="preserve">us </w:t>
      </w:r>
      <w:r w:rsidR="00523904">
        <w:t xml:space="preserve">from each other. </w:t>
      </w:r>
      <w:r w:rsidR="00270710">
        <w:t xml:space="preserve">Examine your thoughts and actions. </w:t>
      </w:r>
      <w:r w:rsidR="008A13B8" w:rsidRPr="00C5078D">
        <w:t xml:space="preserve">What sorts of exclusionary practices did you </w:t>
      </w:r>
      <w:r w:rsidR="00464B82">
        <w:t xml:space="preserve">(or do you </w:t>
      </w:r>
      <w:r w:rsidR="008A13B8" w:rsidRPr="00C5078D">
        <w:t>still) practice and why?</w:t>
      </w:r>
      <w:r w:rsidR="00C60A95">
        <w:t xml:space="preserve"> Share your thoughts with the group.</w:t>
      </w:r>
      <w:r w:rsidR="008A13B8" w:rsidRPr="00C5078D">
        <w:t xml:space="preserve"> </w:t>
      </w:r>
    </w:p>
    <w:p w:rsidR="00465DD1" w:rsidRPr="00C5078D" w:rsidRDefault="00465DD1" w:rsidP="0012637F">
      <w:pPr>
        <w:pStyle w:val="ListParagraph"/>
        <w:numPr>
          <w:ilvl w:val="0"/>
          <w:numId w:val="39"/>
        </w:numPr>
        <w:ind w:left="360"/>
      </w:pPr>
      <w:r>
        <w:t xml:space="preserve">It is true that there is a lot of toxicity in the world. Understand that nothing in the new energy archetype is meant to imply that you must accept toxicity into your </w:t>
      </w:r>
      <w:r w:rsidRPr="005C1AD4">
        <w:rPr>
          <w:noProof/>
        </w:rPr>
        <w:t>li</w:t>
      </w:r>
      <w:r w:rsidR="005C1AD4">
        <w:rPr>
          <w:noProof/>
        </w:rPr>
        <w:t>ving</w:t>
      </w:r>
      <w:r>
        <w:t xml:space="preserve"> spaces. It is important to understand, the more </w:t>
      </w:r>
      <w:r w:rsidRPr="00AD7B6C">
        <w:rPr>
          <w:noProof/>
        </w:rPr>
        <w:t>conscious</w:t>
      </w:r>
      <w:r>
        <w:t xml:space="preserve"> and connected you become, the more sensitive and aware you will be</w:t>
      </w:r>
      <w:r w:rsidR="00670649">
        <w:t xml:space="preserve">. The more sensitive an aware you are, the more damaging emotional, psychological, spiritual, and physical toxicity will be to your </w:t>
      </w:r>
      <w:r>
        <w:t xml:space="preserve">mind, body, and connection. By all means, avoid the damaging </w:t>
      </w:r>
      <w:r>
        <w:lastRenderedPageBreak/>
        <w:t xml:space="preserve">impact of violence and toxicity by </w:t>
      </w:r>
      <w:r w:rsidR="00670649">
        <w:t xml:space="preserve">safe spaces, </w:t>
      </w:r>
      <w:r w:rsidR="00670649" w:rsidRPr="00AD7B6C">
        <w:rPr>
          <w:noProof/>
        </w:rPr>
        <w:t>just</w:t>
      </w:r>
      <w:r w:rsidR="00670649">
        <w:t xml:space="preserve"> don’t participate in economic, political, or social exclusions. With this in mind, think about how you can create safe spaces for yourself while also working to overcome exclusionary ideologies and </w:t>
      </w:r>
      <w:r w:rsidR="005C1AD4">
        <w:t>practices</w:t>
      </w:r>
      <w:r w:rsidR="00CE3869">
        <w:t xml:space="preserve"> for others</w:t>
      </w:r>
      <w:r w:rsidR="00670649">
        <w:t xml:space="preserve">. </w:t>
      </w:r>
      <w:r w:rsidR="005C1AD4">
        <w:t xml:space="preserve">Share with the group. </w:t>
      </w:r>
    </w:p>
    <w:p w:rsidR="00504780" w:rsidRDefault="008A13B8" w:rsidP="00031A62">
      <w:pPr>
        <w:pStyle w:val="Heading1"/>
      </w:pPr>
      <w:bookmarkStart w:id="15" w:name="_Toc518359613"/>
      <w:r w:rsidRPr="00C5078D">
        <w:lastRenderedPageBreak/>
        <w:t>Lightworker</w:t>
      </w:r>
      <w:r w:rsidR="00C62FC4">
        <w:t xml:space="preserve"> (formerly Hermit)</w:t>
      </w:r>
      <w:bookmarkEnd w:id="15"/>
    </w:p>
    <w:p w:rsidR="00F63B82" w:rsidRDefault="00EC1F9D" w:rsidP="0090317E">
      <w:r>
        <w:t xml:space="preserve">In the new energy, this is an </w:t>
      </w:r>
      <w:r>
        <w:rPr>
          <w:b/>
          <w:bCs/>
        </w:rPr>
        <w:t xml:space="preserve">activation </w:t>
      </w:r>
      <w:r>
        <w:t xml:space="preserve">card. </w:t>
      </w:r>
      <w:r w:rsidR="00F63B82">
        <w:t>In the new energy, this archetype shows the highest truth of You, which is that you are an emanation of God/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00F63B82">
        <w:t>, a pure reflection of I.</w:t>
      </w:r>
    </w:p>
    <w:p w:rsidR="00CF3A45" w:rsidRDefault="00CF3A45" w:rsidP="0090317E">
      <w:r>
        <w:t>In the old energy</w:t>
      </w:r>
      <w:r w:rsidR="00914262">
        <w:t xml:space="preserve">, this is an </w:t>
      </w:r>
      <w:r w:rsidR="00914262" w:rsidRPr="00914262">
        <w:rPr>
          <w:b/>
          <w:bCs/>
        </w:rPr>
        <w:t>authority</w:t>
      </w:r>
      <w:r w:rsidR="00914262">
        <w:t xml:space="preserve"> archetype.</w:t>
      </w:r>
      <w:r>
        <w:t xml:space="preserve"> </w:t>
      </w:r>
      <w:r w:rsidR="008F3490">
        <w:t>In the old energy,</w:t>
      </w:r>
      <w:r w:rsidR="00914262">
        <w:t xml:space="preserve"> this archetype advises you to follow </w:t>
      </w:r>
      <w:r w:rsidR="00350780">
        <w:t>the esoteric leads and authority provided by the temple, church, lodge, or whatever</w:t>
      </w:r>
      <w:r w:rsidR="006773C4">
        <w:t>.</w:t>
      </w:r>
      <w:r w:rsidR="008F3490">
        <w:t xml:space="preserve"> </w:t>
      </w:r>
    </w:p>
    <w:p w:rsidR="00CF3A45" w:rsidRDefault="00CF3A45" w:rsidP="00CF3A45">
      <w:pPr>
        <w:pStyle w:val="Heading2"/>
      </w:pPr>
      <w:r>
        <w:t>Old Energy</w:t>
      </w:r>
    </w:p>
    <w:p w:rsidR="00757417" w:rsidRDefault="00E17188" w:rsidP="0090317E">
      <w:r>
        <w:t>In the old energy, t</w:t>
      </w:r>
      <w:r w:rsidR="0027465E">
        <w:t xml:space="preserve">his is a very basic card with a simple, easy to understand </w:t>
      </w:r>
      <w:r w:rsidR="00763452">
        <w:t xml:space="preserve">old energy </w:t>
      </w:r>
      <w:r w:rsidR="0027465E">
        <w:t xml:space="preserve">message. This man, with his fancy robes and staff is the one who will </w:t>
      </w:r>
      <w:r w:rsidR="00350780">
        <w:t xml:space="preserve">clear your confusion and </w:t>
      </w:r>
      <w:r w:rsidR="0027465E">
        <w:t xml:space="preserve">light your way home. His esoteric truths are, however, not for the masses. His truths are hidden and obscured, accessible only with the proper perspective and </w:t>
      </w:r>
      <w:r w:rsidR="00763452">
        <w:t>“</w:t>
      </w:r>
      <w:r w:rsidR="0027465E">
        <w:t>key,</w:t>
      </w:r>
      <w:r w:rsidR="00763452">
        <w:t>”</w:t>
      </w:r>
      <w:r w:rsidR="0027465E">
        <w:t xml:space="preserve"> and available </w:t>
      </w:r>
      <w:r w:rsidR="00350780">
        <w:t xml:space="preserve">only </w:t>
      </w:r>
      <w:r w:rsidR="0027465E">
        <w:t xml:space="preserve">to the “chosen few” useful ones. </w:t>
      </w:r>
      <w:r w:rsidR="000B59E3">
        <w:t xml:space="preserve">Those deemed worthy are led by the hand. </w:t>
      </w:r>
      <w:r w:rsidR="0027465E">
        <w:t xml:space="preserve">Those not deemed worthy are put into the </w:t>
      </w:r>
      <w:r w:rsidR="00763452">
        <w:t xml:space="preserve">Minotaur’s </w:t>
      </w:r>
      <w:r w:rsidR="0027465E">
        <w:t xml:space="preserve">maze where, </w:t>
      </w:r>
      <w:r w:rsidR="00350780">
        <w:t xml:space="preserve">continuously </w:t>
      </w:r>
      <w:r w:rsidR="0027465E">
        <w:t xml:space="preserve">dazed and deeply confused, they wander till the end of their days. </w:t>
      </w:r>
    </w:p>
    <w:p w:rsidR="00350780" w:rsidRDefault="00350780" w:rsidP="00763452">
      <w:r>
        <w:t>A</w:t>
      </w:r>
      <w:r w:rsidR="00763452">
        <w:t xml:space="preserve">s should be quite clear, in the old energy, this card </w:t>
      </w:r>
      <w:r w:rsidR="00763452" w:rsidRPr="00C5078D">
        <w:t xml:space="preserve">represents </w:t>
      </w:r>
      <w:r w:rsidR="00763452">
        <w:t xml:space="preserve">esoteric </w:t>
      </w:r>
      <w:r w:rsidR="00763452" w:rsidRPr="00C5078D">
        <w:t xml:space="preserve">secrets, </w:t>
      </w:r>
      <w:r w:rsidR="00D14282">
        <w:t xml:space="preserve">and also the </w:t>
      </w:r>
      <w:r w:rsidR="00763452" w:rsidRPr="00C5078D">
        <w:t xml:space="preserve">subterfuge, </w:t>
      </w:r>
      <w:r>
        <w:t>dissembly, and lie</w:t>
      </w:r>
      <w:r w:rsidR="00D14282">
        <w:t xml:space="preserve"> that keep the secrets</w:t>
      </w:r>
      <w:r>
        <w:t>. It should be noted however, this card also presents an excuse</w:t>
      </w:r>
      <w:r w:rsidR="00D14282">
        <w:t xml:space="preserve"> for all the lying</w:t>
      </w:r>
      <w:r>
        <w:t xml:space="preserve">. You shouldn’t feel bad for the actions you undertake while grasping at the privilege you pursue. </w:t>
      </w:r>
      <w:r w:rsidR="00763452">
        <w:t>The initiation</w:t>
      </w:r>
      <w:r w:rsidR="00031A62">
        <w:fldChar w:fldCharType="begin"/>
      </w:r>
      <w:r w:rsidR="00031A62">
        <w:instrText xml:space="preserve"> XE "</w:instrText>
      </w:r>
      <w:r w:rsidR="00031A62" w:rsidRPr="00524CF0">
        <w:instrText>initiation</w:instrText>
      </w:r>
      <w:r w:rsidR="00031A62">
        <w:instrText xml:space="preserve">" </w:instrText>
      </w:r>
      <w:r w:rsidR="00031A62">
        <w:fldChar w:fldCharType="end"/>
      </w:r>
      <w:r w:rsidR="00763452">
        <w:t xml:space="preserve"> of the privileged and the exclusion of the masses is a necessary thing </w:t>
      </w:r>
      <w:r>
        <w:t xml:space="preserve">we </w:t>
      </w:r>
      <w:r w:rsidR="00763452">
        <w:t xml:space="preserve">must do. </w:t>
      </w:r>
    </w:p>
    <w:p w:rsidR="00D14282" w:rsidRDefault="00350780" w:rsidP="00763452">
      <w:r>
        <w:t>There’s no need to feel guilt</w:t>
      </w:r>
      <w:r w:rsidR="00D14282">
        <w:t xml:space="preserve"> at the pain and the suffering you cause</w:t>
      </w:r>
      <w:r>
        <w:t>.</w:t>
      </w:r>
      <w:r w:rsidR="00D14282">
        <w:t xml:space="preserve"> They are not quite human. They </w:t>
      </w:r>
      <w:r w:rsidR="00D14282">
        <w:lastRenderedPageBreak/>
        <w:t xml:space="preserve">are inferior detritus. </w:t>
      </w:r>
      <w:r>
        <w:t xml:space="preserve">They </w:t>
      </w:r>
      <w:r w:rsidR="00D14282">
        <w:t xml:space="preserve">can’t </w:t>
      </w:r>
      <w:r>
        <w:t>handle the truth.</w:t>
      </w:r>
      <w:r w:rsidR="00D14282" w:rsidRPr="00D14282">
        <w:t xml:space="preserve"> </w:t>
      </w:r>
      <w:r>
        <w:t>Actually,</w:t>
      </w:r>
      <w:r w:rsidR="00D14282">
        <w:t xml:space="preserve"> b</w:t>
      </w:r>
      <w:r w:rsidR="00763452">
        <w:t>y setting them in a maze</w:t>
      </w:r>
      <w:r>
        <w:t xml:space="preserve"> and </w:t>
      </w:r>
      <w:r w:rsidR="00763452">
        <w:t xml:space="preserve">keeping them from the truth, </w:t>
      </w:r>
      <w:r>
        <w:t>you</w:t>
      </w:r>
      <w:r w:rsidR="001E71B1">
        <w:t xml:space="preserve"> a</w:t>
      </w:r>
      <w:r>
        <w:t>re performing a service</w:t>
      </w:r>
      <w:r w:rsidR="00D14282">
        <w:t xml:space="preserve"> to humanity</w:t>
      </w:r>
      <w:r>
        <w:t xml:space="preserve">. </w:t>
      </w:r>
    </w:p>
    <w:p w:rsidR="00350780" w:rsidRDefault="00763452" w:rsidP="00763452">
      <w:r w:rsidRPr="00C5078D">
        <w:t>It is not about hiding exploitation and rape</w:t>
      </w:r>
      <w:r w:rsidR="009642D0">
        <w:t xml:space="preserve">. </w:t>
      </w:r>
    </w:p>
    <w:p w:rsidR="00350780" w:rsidRDefault="009642D0" w:rsidP="00763452">
      <w:r>
        <w:t xml:space="preserve">It </w:t>
      </w:r>
      <w:r w:rsidR="00763452" w:rsidRPr="00C5078D">
        <w:t xml:space="preserve">is not about protecting </w:t>
      </w:r>
      <w:r w:rsidR="00350780">
        <w:t xml:space="preserve">inequality and </w:t>
      </w:r>
      <w:r w:rsidR="00763452" w:rsidRPr="00C5078D">
        <w:t>privilege</w:t>
      </w:r>
      <w:r>
        <w:t xml:space="preserve">. </w:t>
      </w:r>
    </w:p>
    <w:p w:rsidR="00350780" w:rsidRDefault="009642D0" w:rsidP="00763452">
      <w:r>
        <w:t xml:space="preserve">It </w:t>
      </w:r>
      <w:r w:rsidR="00CC3B73">
        <w:t>is not about personal enrichment</w:t>
      </w:r>
      <w:r>
        <w:t xml:space="preserve">. </w:t>
      </w:r>
    </w:p>
    <w:p w:rsidR="003644DF" w:rsidRDefault="00350780" w:rsidP="00763452">
      <w:r>
        <w:t xml:space="preserve">The </w:t>
      </w:r>
      <w:r w:rsidR="00763452" w:rsidRPr="00C5078D">
        <w:t xml:space="preserve">people, the masses, </w:t>
      </w:r>
      <w:r>
        <w:t>are “</w:t>
      </w:r>
      <w:r w:rsidR="00763452" w:rsidRPr="00C5078D">
        <w:t>sheeple</w:t>
      </w:r>
      <w:r>
        <w:t xml:space="preserve">,” and all this is for their own protection. </w:t>
      </w:r>
      <w:r w:rsidR="00763452" w:rsidRPr="00C5078D">
        <w:t xml:space="preserve">Give them access to the </w:t>
      </w:r>
      <w:r>
        <w:t xml:space="preserve">esoteric </w:t>
      </w:r>
      <w:r w:rsidR="00763452" w:rsidRPr="00C5078D">
        <w:t>truth</w:t>
      </w:r>
      <w:r>
        <w:t>s</w:t>
      </w:r>
      <w:r w:rsidR="00763452" w:rsidRPr="00C5078D">
        <w:t xml:space="preserve">, give them pathways into power, and they would </w:t>
      </w:r>
      <w:r w:rsidR="007C10F5">
        <w:t xml:space="preserve">only destroy </w:t>
      </w:r>
      <w:r w:rsidR="00763452" w:rsidRPr="00C5078D">
        <w:t>themselves, or others, in their violent, apelike, way.</w:t>
      </w:r>
      <w:r w:rsidR="00CC3B73">
        <w:rPr>
          <w:rStyle w:val="FootnoteReference"/>
        </w:rPr>
        <w:footnoteReference w:id="34"/>
      </w:r>
      <w:r w:rsidR="00763452" w:rsidRPr="00C5078D">
        <w:t xml:space="preserve"> </w:t>
      </w:r>
      <w:r w:rsidR="007C10F5">
        <w:t xml:space="preserve">No need to feel bad. Set the lamp </w:t>
      </w:r>
      <w:r w:rsidR="003644DF">
        <w:t>high</w:t>
      </w:r>
      <w:r w:rsidR="007C10F5">
        <w:t>, be without guilt, and “do what thou wilt” you would do.</w:t>
      </w:r>
      <w:r w:rsidR="003644DF">
        <w:t xml:space="preserve"> </w:t>
      </w:r>
    </w:p>
    <w:p w:rsidR="007C10F5" w:rsidRDefault="007C10F5" w:rsidP="0090317E"/>
    <w:p w:rsidR="007C10F5" w:rsidRDefault="00757417" w:rsidP="0090317E">
      <w:r>
        <w:t xml:space="preserve">There is not much more to say about this card, except perhaps to note that, </w:t>
      </w:r>
      <w:r w:rsidR="00B74FBB">
        <w:t xml:space="preserve">as suggested by the name hermit, this one is hidden </w:t>
      </w:r>
      <w:r w:rsidR="004B119C">
        <w:t>a</w:t>
      </w:r>
      <w:r w:rsidR="00B74FBB">
        <w:t>way</w:t>
      </w:r>
      <w:r w:rsidR="004B119C">
        <w:t xml:space="preserve">, high above </w:t>
      </w:r>
      <w:r w:rsidR="00B74FBB">
        <w:t xml:space="preserve">the chaotic swirl down below. </w:t>
      </w:r>
      <w:r w:rsidR="009642D0">
        <w:t xml:space="preserve">The </w:t>
      </w:r>
      <w:r w:rsidR="00B74FBB">
        <w:t xml:space="preserve">hermit </w:t>
      </w:r>
      <w:r w:rsidR="008A13B8" w:rsidRPr="00C5078D">
        <w:t xml:space="preserve">stands at the top of a mountain. </w:t>
      </w:r>
      <w:r w:rsidR="009642D0">
        <w:t xml:space="preserve">The message should be clear. </w:t>
      </w:r>
      <w:r w:rsidR="008A13B8" w:rsidRPr="00C5078D">
        <w:t>In the old energy</w:t>
      </w:r>
      <w:r>
        <w:t xml:space="preserve">, </w:t>
      </w:r>
      <w:r w:rsidR="007C10F5" w:rsidRPr="007C10F5">
        <w:rPr>
          <w:i/>
          <w:iCs/>
        </w:rPr>
        <w:t>the light of truth is external</w:t>
      </w:r>
      <w:r w:rsidR="007C10F5">
        <w:t xml:space="preserve">, and </w:t>
      </w:r>
      <w:r>
        <w:t xml:space="preserve">if you want </w:t>
      </w:r>
      <w:r w:rsidR="007C10F5">
        <w:t xml:space="preserve">it </w:t>
      </w:r>
      <w:r>
        <w:t xml:space="preserve">you have to </w:t>
      </w:r>
      <w:r w:rsidR="007C10F5">
        <w:t xml:space="preserve">make the hard </w:t>
      </w:r>
      <w:r>
        <w:t>climb.</w:t>
      </w:r>
      <w:r w:rsidR="00B74FBB">
        <w:t xml:space="preserve"> </w:t>
      </w:r>
    </w:p>
    <w:p w:rsidR="00B74FBB" w:rsidRDefault="00440C06" w:rsidP="0090317E">
      <w:pPr>
        <w:rPr>
          <w:iCs/>
        </w:rPr>
      </w:pPr>
      <w:r>
        <w:rPr>
          <w:iCs/>
        </w:rPr>
        <w:t xml:space="preserve">The </w:t>
      </w:r>
      <w:r w:rsidRPr="00440C06">
        <w:rPr>
          <w:i/>
        </w:rPr>
        <w:t>Book of Slavery</w:t>
      </w:r>
      <w:r>
        <w:rPr>
          <w:iCs/>
        </w:rPr>
        <w:t xml:space="preserve"> entry provides an elaboration of the basic ideas. Access to truth is a struggle, and in the end it is only for the chosen few. The poetry </w:t>
      </w:r>
      <w:r w:rsidR="004B119C">
        <w:rPr>
          <w:iCs/>
        </w:rPr>
        <w:t xml:space="preserve">also </w:t>
      </w:r>
      <w:r>
        <w:rPr>
          <w:iCs/>
        </w:rPr>
        <w:t xml:space="preserve">reminds you </w:t>
      </w:r>
      <w:r w:rsidR="004B119C">
        <w:rPr>
          <w:iCs/>
        </w:rPr>
        <w:t xml:space="preserve">of the old energy message </w:t>
      </w:r>
      <w:r>
        <w:rPr>
          <w:iCs/>
        </w:rPr>
        <w:t>that whatever struggle and strife you might endure while you are searching for the truth, ultimately it is a fair deal</w:t>
      </w:r>
      <w:r w:rsidR="004B119C">
        <w:rPr>
          <w:iCs/>
        </w:rPr>
        <w:t xml:space="preserve">. After </w:t>
      </w:r>
      <w:r w:rsidR="004B119C">
        <w:rPr>
          <w:iCs/>
        </w:rPr>
        <w:lastRenderedPageBreak/>
        <w:t xml:space="preserve">all, </w:t>
      </w:r>
      <w:r>
        <w:rPr>
          <w:iCs/>
        </w:rPr>
        <w:t xml:space="preserve">you deserve it. Don’t be bitter. Don’t be angry. Don’t complain. Instead, be </w:t>
      </w:r>
      <w:r w:rsidRPr="004B119C">
        <w:rPr>
          <w:i/>
        </w:rPr>
        <w:t>grateful</w:t>
      </w:r>
      <w:r>
        <w:rPr>
          <w:iCs/>
        </w:rPr>
        <w:t xml:space="preserve"> for </w:t>
      </w:r>
      <w:r w:rsidR="0091625B">
        <w:rPr>
          <w:iCs/>
        </w:rPr>
        <w:t xml:space="preserve">the </w:t>
      </w:r>
      <w:r>
        <w:rPr>
          <w:iCs/>
        </w:rPr>
        <w:t>tidbits and scraps</w:t>
      </w:r>
      <w:r w:rsidR="004B119C">
        <w:rPr>
          <w:iCs/>
        </w:rPr>
        <w:t xml:space="preserve">. After all, </w:t>
      </w:r>
      <w:r>
        <w:rPr>
          <w:iCs/>
        </w:rPr>
        <w:t>it could always be so much worse.</w:t>
      </w:r>
      <w:r w:rsidR="00BC311C">
        <w:rPr>
          <w:iCs/>
        </w:rPr>
        <w:t xml:space="preserve"> </w:t>
      </w:r>
    </w:p>
    <w:p w:rsidR="00440C06" w:rsidRDefault="00440C06" w:rsidP="0090317E">
      <w:pPr>
        <w:rPr>
          <w:iCs/>
        </w:rPr>
      </w:pPr>
      <w:r>
        <w:rPr>
          <w:iCs/>
        </w:rPr>
        <w:t xml:space="preserve">The </w:t>
      </w:r>
      <w:r w:rsidRPr="00440C06">
        <w:rPr>
          <w:i/>
        </w:rPr>
        <w:t>Book of Power</w:t>
      </w:r>
      <w:r>
        <w:rPr>
          <w:iCs/>
        </w:rPr>
        <w:t xml:space="preserve"> entry provides the same elaboration, but with a</w:t>
      </w:r>
      <w:r w:rsidR="00E009AA">
        <w:rPr>
          <w:iCs/>
        </w:rPr>
        <w:t xml:space="preserve"> recognizable twist. You</w:t>
      </w:r>
      <w:r w:rsidR="004B119C">
        <w:rPr>
          <w:iCs/>
        </w:rPr>
        <w:t xml:space="preserve"> are </w:t>
      </w:r>
      <w:r w:rsidR="00E009AA">
        <w:rPr>
          <w:iCs/>
        </w:rPr>
        <w:t xml:space="preserve">special and worthy, and you deserve more. Of course, power and privilege always comes at a cost, and the cost is the freedom of </w:t>
      </w:r>
      <w:r w:rsidR="004B119C">
        <w:rPr>
          <w:iCs/>
        </w:rPr>
        <w:t xml:space="preserve">your </w:t>
      </w:r>
      <w:r w:rsidR="00E009AA">
        <w:rPr>
          <w:iCs/>
        </w:rPr>
        <w:t xml:space="preserve">soul. </w:t>
      </w:r>
      <w:r w:rsidR="004B119C">
        <w:rPr>
          <w:iCs/>
        </w:rPr>
        <w:t>But d</w:t>
      </w:r>
      <w:r w:rsidR="00E009AA">
        <w:rPr>
          <w:iCs/>
        </w:rPr>
        <w:t xml:space="preserve">on’t feel bad about that. Just </w:t>
      </w:r>
      <w:r w:rsidR="004B119C">
        <w:rPr>
          <w:iCs/>
        </w:rPr>
        <w:t xml:space="preserve">kneel, submit to your master, and </w:t>
      </w:r>
      <w:r w:rsidR="00E009AA">
        <w:rPr>
          <w:iCs/>
        </w:rPr>
        <w:t xml:space="preserve">be happy you’re not </w:t>
      </w:r>
      <w:r w:rsidR="002F5C74">
        <w:rPr>
          <w:iCs/>
        </w:rPr>
        <w:t xml:space="preserve">one of </w:t>
      </w:r>
      <w:r w:rsidR="00E009AA">
        <w:rPr>
          <w:iCs/>
        </w:rPr>
        <w:t xml:space="preserve">them. </w:t>
      </w:r>
    </w:p>
    <w:p w:rsidR="00B74FBB" w:rsidRDefault="00B74FBB" w:rsidP="00B74FBB">
      <w:pPr>
        <w:pStyle w:val="Heading2"/>
      </w:pPr>
      <w:r>
        <w:t>Getting into the new energy</w:t>
      </w:r>
    </w:p>
    <w:p w:rsidR="0063008E" w:rsidRDefault="008A13B8" w:rsidP="0063008E">
      <w:r w:rsidRPr="00C5078D">
        <w:t xml:space="preserve">Of course, in the new energies the message is transformed. In the new energies rather than accessing the truth through someone </w:t>
      </w:r>
      <w:r w:rsidR="002627DE">
        <w:t>esoterically situated hermit</w:t>
      </w:r>
      <w:r w:rsidRPr="00C5078D">
        <w:t xml:space="preserve">, you access the truth </w:t>
      </w:r>
      <w:r w:rsidR="00534DDA">
        <w:t xml:space="preserve">from </w:t>
      </w:r>
      <w:r w:rsidR="002627DE">
        <w:t>your Self</w:t>
      </w:r>
      <w:r w:rsidRPr="00C5078D">
        <w:t>.</w:t>
      </w:r>
      <w:r w:rsidR="00FB4B37" w:rsidRPr="00C5078D">
        <w:t xml:space="preserve"> </w:t>
      </w:r>
      <w:r w:rsidR="003D0011">
        <w:t>I</w:t>
      </w:r>
      <w:r w:rsidRPr="00C5078D">
        <w:t xml:space="preserve">n new energy you hold the light in your own hands. </w:t>
      </w:r>
      <w:r w:rsidR="00E91116" w:rsidRPr="00C5078D">
        <w:t>As you descend down through the vibratory levels of creati</w:t>
      </w:r>
      <w:r w:rsidR="00E91116" w:rsidRPr="00534DDA">
        <w:t xml:space="preserve">on, </w:t>
      </w:r>
      <w:r w:rsidR="003D0011">
        <w:t xml:space="preserve">it is </w:t>
      </w:r>
      <w:r w:rsidR="00E91116" w:rsidRPr="00534DDA">
        <w:t xml:space="preserve">you </w:t>
      </w:r>
      <w:r w:rsidR="003D0011">
        <w:t xml:space="preserve">that </w:t>
      </w:r>
      <w:r w:rsidR="00E91116" w:rsidRPr="00534DDA">
        <w:t>bring</w:t>
      </w:r>
      <w:r w:rsidR="003D0011">
        <w:t>s</w:t>
      </w:r>
      <w:r w:rsidR="00E91116" w:rsidRPr="00534DDA">
        <w:t xml:space="preserve"> truth and light.</w:t>
      </w:r>
      <w:r w:rsidR="00E91116">
        <w:t xml:space="preserve"> </w:t>
      </w:r>
      <w:r w:rsidR="003D0011">
        <w:t>In other words, i</w:t>
      </w:r>
      <w:r w:rsidRPr="00C5078D">
        <w:t>n the new energies</w:t>
      </w:r>
      <w:r w:rsidR="003D0011">
        <w:t>,</w:t>
      </w:r>
      <w:r w:rsidRPr="00C5078D">
        <w:t xml:space="preserve"> if you want the truth</w:t>
      </w:r>
      <w:r w:rsidR="003D0011">
        <w:t>,</w:t>
      </w:r>
      <w:r w:rsidRPr="00C5078D">
        <w:t xml:space="preserve"> you don't go to gurus, priests, prophets, card readers, hierophants, or Hermits</w:t>
      </w:r>
      <w:r w:rsidR="00E91116">
        <w:t xml:space="preserve">. In the new energies, you learn </w:t>
      </w:r>
      <w:r w:rsidR="00216C76">
        <w:t xml:space="preserve">from the Self </w:t>
      </w:r>
      <w:r w:rsidR="00E91116">
        <w:t xml:space="preserve">within. </w:t>
      </w:r>
    </w:p>
    <w:p w:rsidR="0063008E" w:rsidRDefault="00216C76" w:rsidP="0063008E">
      <w:r>
        <w:t>Also u</w:t>
      </w:r>
      <w:r w:rsidR="0063008E">
        <w:t xml:space="preserve">nderstand, </w:t>
      </w:r>
      <w:r w:rsidR="003D0011">
        <w:t xml:space="preserve">in the new energy, </w:t>
      </w:r>
      <w:r w:rsidR="0063008E">
        <w:t xml:space="preserve">exclusions do not apply. The truth is accessible to everybody, regardless of worth, deed, or past action. No spiritual principle, no spiritual thing, no authentically connected teacher, keeps anyone from finding the truth. We all carry light and wisdom inside. </w:t>
      </w:r>
      <w:r>
        <w:t xml:space="preserve">To access, </w:t>
      </w:r>
      <w:r w:rsidR="0063008E">
        <w:t xml:space="preserve">claim your birth </w:t>
      </w:r>
      <w:r w:rsidR="003D0011">
        <w:t xml:space="preserve">right </w:t>
      </w:r>
      <w:r w:rsidR="0063008E">
        <w:t xml:space="preserve">and </w:t>
      </w:r>
      <w:r w:rsidR="002744B7">
        <w:t>heal, awaken, activate, and ascend.</w:t>
      </w:r>
      <w:r w:rsidR="0063008E">
        <w:t xml:space="preserve"> </w:t>
      </w:r>
    </w:p>
    <w:p w:rsidR="003D0011" w:rsidRDefault="0063008E" w:rsidP="0090317E">
      <w:r>
        <w:t>To be clear, i</w:t>
      </w:r>
      <w:r w:rsidR="008A13B8" w:rsidRPr="00C5078D">
        <w:t>n new energies we do not prop up our own power and privilege by excluding</w:t>
      </w:r>
      <w:r>
        <w:t xml:space="preserve"> others</w:t>
      </w:r>
      <w:r w:rsidR="008A13B8" w:rsidRPr="00C5078D">
        <w:t xml:space="preserve">, and we do not justify venal games of power and profit with </w:t>
      </w:r>
      <w:r>
        <w:t xml:space="preserve">esoteric </w:t>
      </w:r>
      <w:r w:rsidR="003168BA">
        <w:t xml:space="preserve">dissembly and </w:t>
      </w:r>
      <w:r w:rsidR="008A13B8" w:rsidRPr="00C5078D">
        <w:t xml:space="preserve">lie. In the new energies we put the truth </w:t>
      </w:r>
      <w:r w:rsidR="008A13B8" w:rsidRPr="00C5078D">
        <w:lastRenderedPageBreak/>
        <w:t xml:space="preserve">out there for all to witness and see. Nothing is hidden or obscured, and access is open and </w:t>
      </w:r>
      <w:r w:rsidR="00DC6C27">
        <w:t>free</w:t>
      </w:r>
      <w:r w:rsidR="008A13B8" w:rsidRPr="00C5078D">
        <w:t xml:space="preserve">. </w:t>
      </w:r>
    </w:p>
    <w:p w:rsidR="00504780" w:rsidRDefault="008A13B8" w:rsidP="0090317E">
      <w:r w:rsidRPr="00C5078D">
        <w:t xml:space="preserve">Of course, </w:t>
      </w:r>
      <w:r w:rsidR="003D0011">
        <w:t>it should be said, going inside to connect with Self</w:t>
      </w:r>
      <w:r w:rsidR="003F656E">
        <w:t>,</w:t>
      </w:r>
      <w:r w:rsidR="003D0011">
        <w:t xml:space="preserve"> and </w:t>
      </w:r>
      <w:r w:rsidRPr="00C5078D">
        <w:t xml:space="preserve">putting the </w:t>
      </w:r>
      <w:r w:rsidR="003D0011">
        <w:t>T</w:t>
      </w:r>
      <w:r w:rsidRPr="00C5078D">
        <w:t xml:space="preserve">ruth </w:t>
      </w:r>
      <w:r w:rsidR="003F656E">
        <w:t>“</w:t>
      </w:r>
      <w:r w:rsidRPr="00C5078D">
        <w:t>out ther</w:t>
      </w:r>
      <w:r w:rsidR="003D0011">
        <w:t>e</w:t>
      </w:r>
      <w:r w:rsidR="003F656E">
        <w:t>”</w:t>
      </w:r>
      <w:r w:rsidR="003D0011">
        <w:t xml:space="preserve"> often comes with </w:t>
      </w:r>
      <w:r w:rsidR="003F656E">
        <w:t xml:space="preserve">trial and </w:t>
      </w:r>
      <w:r w:rsidR="003D0011">
        <w:t xml:space="preserve">tribulation. It may not be a climb up a mountain, but it can be a challenge </w:t>
      </w:r>
      <w:r w:rsidR="003F656E">
        <w:t xml:space="preserve">all </w:t>
      </w:r>
      <w:r w:rsidR="003D0011">
        <w:t>the same.</w:t>
      </w:r>
      <w:r w:rsidR="00BC311C">
        <w:t xml:space="preserve"> </w:t>
      </w:r>
      <w:r w:rsidRPr="00C5078D">
        <w:t>Many truths that must be seen are not pleasant</w:t>
      </w:r>
      <w:r w:rsidR="003168BA">
        <w:t xml:space="preserve"> to see, </w:t>
      </w:r>
      <w:r w:rsidRPr="00C5078D">
        <w:t xml:space="preserve">and many </w:t>
      </w:r>
      <w:r w:rsidR="003168BA">
        <w:t xml:space="preserve">uncomfortable </w:t>
      </w:r>
      <w:r w:rsidRPr="00C5078D">
        <w:t xml:space="preserve">things about ourselves we must face before the </w:t>
      </w:r>
      <w:r w:rsidR="003168BA">
        <w:t xml:space="preserve">power and </w:t>
      </w:r>
      <w:r w:rsidRPr="00C5078D">
        <w:t xml:space="preserve">glory shines through. </w:t>
      </w:r>
      <w:r w:rsidR="003F656E">
        <w:t>Things will get easier soon. Until then, some depth breaths, a</w:t>
      </w:r>
      <w:r w:rsidRPr="00C5078D">
        <w:t xml:space="preserve"> little </w:t>
      </w:r>
      <w:r w:rsidR="003168BA" w:rsidRPr="003168BA">
        <w:rPr>
          <w:b/>
          <w:bCs/>
        </w:rPr>
        <w:t>strength</w:t>
      </w:r>
      <w:r w:rsidR="003F656E">
        <w:t xml:space="preserve">, </w:t>
      </w:r>
      <w:r w:rsidR="003168BA">
        <w:t xml:space="preserve">and </w:t>
      </w:r>
      <w:r w:rsidR="003F656E">
        <w:t xml:space="preserve">a whole lot of </w:t>
      </w:r>
      <w:r w:rsidRPr="00C5078D">
        <w:t xml:space="preserve">courage will </w:t>
      </w:r>
      <w:r w:rsidR="003F656E">
        <w:t xml:space="preserve">help you to </w:t>
      </w:r>
      <w:r w:rsidRPr="00C5078D">
        <w:t>see you</w:t>
      </w:r>
      <w:r w:rsidR="003F656E">
        <w:t>r way</w:t>
      </w:r>
      <w:r w:rsidRPr="00C5078D">
        <w:t xml:space="preserve"> through.</w:t>
      </w:r>
      <w:r w:rsidR="00FB4B37" w:rsidRPr="00C5078D">
        <w:t xml:space="preserve"> </w:t>
      </w:r>
    </w:p>
    <w:p w:rsidR="00504780" w:rsidRPr="00C5078D" w:rsidRDefault="00F93E25" w:rsidP="00F93E25">
      <w:pPr>
        <w:pStyle w:val="Heading2"/>
      </w:pPr>
      <w:r>
        <w:t>Dismissal</w:t>
      </w:r>
    </w:p>
    <w:p w:rsidR="006A5CC2" w:rsidRDefault="006A5CC2" w:rsidP="006A5CC2">
      <w:pPr>
        <w:pStyle w:val="ListParagraph"/>
        <w:numPr>
          <w:ilvl w:val="0"/>
          <w:numId w:val="38"/>
        </w:numPr>
        <w:ind w:left="360"/>
      </w:pPr>
      <w:r w:rsidRPr="00C5078D">
        <w:t xml:space="preserve">As </w:t>
      </w:r>
      <w:r>
        <w:t xml:space="preserve">children </w:t>
      </w:r>
      <w:r w:rsidR="00627468">
        <w:t xml:space="preserve">of </w:t>
      </w:r>
      <w:r w:rsidRPr="00C5078D">
        <w:t>divinity</w:t>
      </w:r>
      <w:r w:rsidR="00627468">
        <w:t>,</w:t>
      </w:r>
      <w:r w:rsidRPr="00C5078D">
        <w:t xml:space="preserve"> we should have been raised to be grounded in reality, </w:t>
      </w:r>
      <w:r>
        <w:t xml:space="preserve">to align and express Self, </w:t>
      </w:r>
      <w:r w:rsidRPr="00C5078D">
        <w:t xml:space="preserve">and to speak the </w:t>
      </w:r>
      <w:r w:rsidR="000210B4" w:rsidRPr="000210B4">
        <w:rPr>
          <w:b/>
          <w:bCs/>
        </w:rPr>
        <w:t>T</w:t>
      </w:r>
      <w:r w:rsidRPr="000210B4">
        <w:rPr>
          <w:b/>
          <w:bCs/>
        </w:rPr>
        <w:t>ruth</w:t>
      </w:r>
      <w:r w:rsidRPr="00C5078D">
        <w:t xml:space="preserve"> at all times. In reality however</w:t>
      </w:r>
      <w:r>
        <w:t>,</w:t>
      </w:r>
      <w:r w:rsidRPr="00C5078D">
        <w:t xml:space="preserve"> we have been taught to be silent and to repress, to obscure the realities of violence and </w:t>
      </w:r>
      <w:r>
        <w:t>abuse in our li</w:t>
      </w:r>
      <w:r w:rsidR="001A13CA">
        <w:t>ves</w:t>
      </w:r>
      <w:r w:rsidR="00B61833">
        <w:t xml:space="preserve"> </w:t>
      </w:r>
      <w:r>
        <w:t>and in the lives of others</w:t>
      </w:r>
      <w:r w:rsidR="00B61833">
        <w:t xml:space="preserve"> (keep it silent and “in the family”)</w:t>
      </w:r>
      <w:r>
        <w:t xml:space="preserve">. </w:t>
      </w:r>
      <w:r w:rsidR="00B61833">
        <w:t xml:space="preserve">As the lightworker archetype reminds us, this is unacceptable. </w:t>
      </w:r>
      <w:r w:rsidR="00627468">
        <w:t xml:space="preserve">In order to move forward, you need to </w:t>
      </w:r>
      <w:r w:rsidR="006907E0">
        <w:t xml:space="preserve">fully embrace the light, </w:t>
      </w:r>
      <w:r w:rsidR="00627468">
        <w:t>overcome old energy repressions</w:t>
      </w:r>
      <w:r w:rsidR="00B61833">
        <w:t xml:space="preserve"> and </w:t>
      </w:r>
      <w:r w:rsidRPr="00C5078D">
        <w:t>fantasy</w:t>
      </w:r>
      <w:r w:rsidR="00627468">
        <w:t xml:space="preserve"> self-delusion</w:t>
      </w:r>
      <w:r w:rsidR="00B61833">
        <w:t>s</w:t>
      </w:r>
      <w:r w:rsidR="00627468">
        <w:t xml:space="preserve">, </w:t>
      </w:r>
      <w:r w:rsidRPr="00C5078D">
        <w:t>and learn to see (and express) the truth of</w:t>
      </w:r>
      <w:r w:rsidR="00B61833">
        <w:t xml:space="preserve"> your</w:t>
      </w:r>
      <w:r w:rsidRPr="00C5078D">
        <w:t xml:space="preserve"> reality, </w:t>
      </w:r>
      <w:r w:rsidR="00B61833">
        <w:t>no matter how unpleasant it may be.</w:t>
      </w:r>
      <w:r w:rsidR="006907E0">
        <w:t xml:space="preserve"> See the truth of your reality. If, upon seeing that truth, you need professional help to deal with it, get that.</w:t>
      </w:r>
      <w:r w:rsidR="00B61833">
        <w:t xml:space="preserve"> </w:t>
      </w:r>
    </w:p>
    <w:p w:rsidR="006A5CC2" w:rsidRDefault="008A13B8" w:rsidP="000A5C01">
      <w:pPr>
        <w:pStyle w:val="ListParagraph"/>
        <w:numPr>
          <w:ilvl w:val="0"/>
          <w:numId w:val="38"/>
        </w:numPr>
        <w:ind w:left="360"/>
      </w:pPr>
      <w:r w:rsidRPr="00C5078D">
        <w:t xml:space="preserve">Secrets, lies, subterfuge, </w:t>
      </w:r>
      <w:r w:rsidR="00CA1879">
        <w:t xml:space="preserve">esoteric obfuscation, </w:t>
      </w:r>
      <w:r w:rsidR="00627468">
        <w:t xml:space="preserve">secret “boys only” meetings, </w:t>
      </w:r>
      <w:r w:rsidRPr="00C5078D">
        <w:t xml:space="preserve">and </w:t>
      </w:r>
      <w:r w:rsidR="00627468">
        <w:t xml:space="preserve">encouragements to </w:t>
      </w:r>
      <w:r w:rsidRPr="00C5078D">
        <w:t xml:space="preserve">silence are </w:t>
      </w:r>
      <w:r w:rsidR="002E56DA">
        <w:t xml:space="preserve">used to dominate, indoctrinate, </w:t>
      </w:r>
      <w:r w:rsidR="00CA1879">
        <w:t>and control.</w:t>
      </w:r>
      <w:r w:rsidR="00627468">
        <w:t xml:space="preserve"> Here’s the nub of it. Putting you into contact with the hermit on the hill, separating you emotionally from your family (assuming your family </w:t>
      </w:r>
      <w:r w:rsidR="00627468">
        <w:lastRenderedPageBreak/>
        <w:t xml:space="preserve">is healthy and provides the emotional/psychological supports they should) makes </w:t>
      </w:r>
      <w:r w:rsidR="00627468" w:rsidRPr="00452EB2">
        <w:t>you</w:t>
      </w:r>
      <w:r w:rsidR="00627468">
        <w:rPr>
          <w:i/>
          <w:iCs/>
        </w:rPr>
        <w:t xml:space="preserve"> </w:t>
      </w:r>
      <w:r w:rsidR="00627468" w:rsidRPr="00452EB2">
        <w:rPr>
          <w:i/>
          <w:iCs/>
        </w:rPr>
        <w:t>easier</w:t>
      </w:r>
      <w:r w:rsidR="00627468">
        <w:t xml:space="preserve"> to manipulate. It removes your natural emotional supports, weakens you emotionally and psychologically, and makes you </w:t>
      </w:r>
      <w:r w:rsidR="00452EB2">
        <w:t xml:space="preserve">amenable </w:t>
      </w:r>
      <w:r w:rsidR="00627468">
        <w:t xml:space="preserve">to </w:t>
      </w:r>
      <w:r w:rsidR="00452EB2">
        <w:t xml:space="preserve">influence and </w:t>
      </w:r>
      <w:r w:rsidR="00627468">
        <w:t xml:space="preserve">control. </w:t>
      </w:r>
      <w:r w:rsidRPr="00C5078D">
        <w:t>In your intimate life</w:t>
      </w:r>
      <w:r w:rsidR="002E56DA">
        <w:t xml:space="preserve">, with your family, there can be no secrets. To function as a healthy family unit, </w:t>
      </w:r>
      <w:r w:rsidR="00627468">
        <w:t xml:space="preserve">understand the role of the family and learn to </w:t>
      </w:r>
      <w:r w:rsidR="00452EB2">
        <w:t xml:space="preserve">be </w:t>
      </w:r>
      <w:r w:rsidRPr="00C5078D">
        <w:t>open and honest.</w:t>
      </w:r>
      <w:r w:rsidR="00627468">
        <w:t xml:space="preserve"> </w:t>
      </w:r>
      <w:r w:rsidR="002E56DA">
        <w:t xml:space="preserve">If you are keeping secrets, esoteric or otherwise, </w:t>
      </w:r>
      <w:r w:rsidR="00252822">
        <w:t xml:space="preserve">especially from your partner, </w:t>
      </w:r>
      <w:r w:rsidR="002E56DA">
        <w:t xml:space="preserve">something is wrong. </w:t>
      </w:r>
      <w:r w:rsidR="00452EB2">
        <w:t>Reverse direction and s</w:t>
      </w:r>
      <w:r w:rsidR="00627468">
        <w:t xml:space="preserve">tart practicing </w:t>
      </w:r>
      <w:r w:rsidR="00452EB2">
        <w:t xml:space="preserve">honesty </w:t>
      </w:r>
      <w:r w:rsidR="00627468">
        <w:t>now.</w:t>
      </w:r>
    </w:p>
    <w:p w:rsidR="004D4EEA" w:rsidRDefault="004D4EEA" w:rsidP="00D84ECC">
      <w:pPr>
        <w:pStyle w:val="ListParagraph"/>
        <w:numPr>
          <w:ilvl w:val="0"/>
          <w:numId w:val="38"/>
        </w:numPr>
        <w:ind w:left="360"/>
      </w:pPr>
      <w:r>
        <w:t xml:space="preserve">As noted in group study question </w:t>
      </w:r>
      <w:r>
        <w:fldChar w:fldCharType="begin"/>
      </w:r>
      <w:r>
        <w:instrText xml:space="preserve"> REF _Ref514737067 \r \h </w:instrText>
      </w:r>
      <w:r>
        <w:fldChar w:fldCharType="separate"/>
      </w:r>
      <w:r>
        <w:t>2</w:t>
      </w:r>
      <w:r>
        <w:fldChar w:fldCharType="end"/>
      </w:r>
      <w:r>
        <w:t xml:space="preserve"> </w:t>
      </w:r>
      <w:r>
        <w:fldChar w:fldCharType="begin"/>
      </w:r>
      <w:r>
        <w:instrText xml:space="preserve"> REF _Ref514737067 \p \h </w:instrText>
      </w:r>
      <w:r>
        <w:fldChar w:fldCharType="separate"/>
      </w:r>
      <w:r>
        <w:t>below</w:t>
      </w:r>
      <w:r>
        <w:fldChar w:fldCharType="end"/>
      </w:r>
      <w:r>
        <w:t xml:space="preserve">, in the old energy, violence is often used to suppress the truth and your </w:t>
      </w:r>
      <w:r w:rsidR="000210B4">
        <w:t>L</w:t>
      </w:r>
      <w:r>
        <w:t>ight</w:t>
      </w:r>
      <w:r w:rsidR="000210B4">
        <w:t xml:space="preserve"> (i.e. self)</w:t>
      </w:r>
      <w:r>
        <w:t xml:space="preserve">. Identify sources of physical, emotional, psychological, or spiritual violence in your life and move away from them, physically if you need to. You can’t expect to make progress towards full and aligned expression of Self, of the kind represented by the Lightworker while subjected to </w:t>
      </w:r>
      <w:r w:rsidR="000210B4">
        <w:t xml:space="preserve">ongoing violence and victimization. </w:t>
      </w:r>
      <w:r>
        <w:t>Make no compromises here. Either an individual stops treating you badly, or they stop being a part of your life.</w:t>
      </w:r>
    </w:p>
    <w:p w:rsidR="00504780" w:rsidRPr="00C5078D" w:rsidRDefault="0063008E" w:rsidP="00F93E25">
      <w:pPr>
        <w:pStyle w:val="Heading2"/>
      </w:pPr>
      <w:r>
        <w:t>Book of Keys</w:t>
      </w:r>
    </w:p>
    <w:p w:rsidR="004D4EEA" w:rsidRDefault="00453A2D" w:rsidP="004D4EEA">
      <w:pPr>
        <w:rPr>
          <w:rFonts w:eastAsia="Times New Roman"/>
        </w:rPr>
      </w:pPr>
      <w:r>
        <w:rPr>
          <w:rFonts w:eastAsia="Times New Roman"/>
        </w:rPr>
        <w:t xml:space="preserve">The </w:t>
      </w:r>
      <w:r w:rsidRPr="00453A2D">
        <w:rPr>
          <w:rFonts w:eastAsia="Times New Roman"/>
          <w:i/>
          <w:iCs/>
        </w:rPr>
        <w:t>Book of Keys</w:t>
      </w:r>
      <w:r>
        <w:rPr>
          <w:rFonts w:eastAsia="Times New Roman"/>
        </w:rPr>
        <w:t xml:space="preserve"> entry for this card is a powerful invocation</w:t>
      </w:r>
      <w:r w:rsidR="00FB79DB">
        <w:rPr>
          <w:rFonts w:eastAsia="Times New Roman"/>
        </w:rPr>
        <w:t xml:space="preserve">, and warning, </w:t>
      </w:r>
      <w:r>
        <w:rPr>
          <w:rFonts w:eastAsia="Times New Roman"/>
        </w:rPr>
        <w:t xml:space="preserve">so that you might </w:t>
      </w:r>
      <w:r w:rsidR="00FB79DB">
        <w:rPr>
          <w:rFonts w:eastAsia="Times New Roman"/>
        </w:rPr>
        <w:t xml:space="preserve">awaken and quickly </w:t>
      </w:r>
      <w:r>
        <w:rPr>
          <w:rFonts w:eastAsia="Times New Roman"/>
        </w:rPr>
        <w:t>see the truth</w:t>
      </w:r>
      <w:r w:rsidR="00380772">
        <w:rPr>
          <w:rFonts w:eastAsia="Times New Roman"/>
        </w:rPr>
        <w:t>,</w:t>
      </w:r>
      <w:r>
        <w:rPr>
          <w:rFonts w:eastAsia="Times New Roman"/>
        </w:rPr>
        <w:t xml:space="preserve"> so clearly represented in the iconic imagery of this card. </w:t>
      </w:r>
      <w:r w:rsidR="00B442B4">
        <w:rPr>
          <w:rFonts w:eastAsia="Times New Roman"/>
        </w:rPr>
        <w:t xml:space="preserve">Remember, </w:t>
      </w:r>
      <w:r w:rsidR="00B266B2">
        <w:rPr>
          <w:rFonts w:eastAsia="Times New Roman"/>
        </w:rPr>
        <w:t>ultimately w</w:t>
      </w:r>
      <w:r w:rsidR="00FB79DB">
        <w:rPr>
          <w:rFonts w:eastAsia="Times New Roman"/>
        </w:rPr>
        <w:t>e are all emanations</w:t>
      </w:r>
      <w:r w:rsidR="00B266B2">
        <w:rPr>
          <w:rFonts w:eastAsia="Times New Roman"/>
        </w:rPr>
        <w:t>/</w:t>
      </w:r>
      <w:r w:rsidR="00FB79DB">
        <w:rPr>
          <w:rFonts w:eastAsia="Times New Roman"/>
        </w:rPr>
        <w:t>refractions</w:t>
      </w:r>
      <w:r w:rsidR="00B266B2">
        <w:rPr>
          <w:rFonts w:eastAsia="Times New Roman"/>
        </w:rPr>
        <w:t>/</w:t>
      </w:r>
      <w:r w:rsidR="00FB79DB">
        <w:rPr>
          <w:rFonts w:eastAsia="Times New Roman"/>
        </w:rPr>
        <w:t>expressions</w:t>
      </w:r>
      <w:r w:rsidR="00B266B2">
        <w:rPr>
          <w:rFonts w:eastAsia="Times New Roman"/>
        </w:rPr>
        <w:t xml:space="preserve"> </w:t>
      </w:r>
      <w:r w:rsidR="00FB79DB">
        <w:rPr>
          <w:rFonts w:eastAsia="Times New Roman"/>
        </w:rPr>
        <w:t xml:space="preserve">of </w:t>
      </w:r>
      <w:r w:rsidR="00B266B2">
        <w:rPr>
          <w:rFonts w:eastAsia="Times New Roman"/>
        </w:rPr>
        <w:t xml:space="preserve">our own </w:t>
      </w:r>
      <w:r w:rsidR="00FB79DB">
        <w:rPr>
          <w:rFonts w:eastAsia="Times New Roman"/>
        </w:rPr>
        <w:t xml:space="preserve">highest Self. No social, political, economic, spiritual, or moral factors can blot out this truth. The message of the key should be clear. Only fear and the acceptance of duality block the Lightworker in you. To </w:t>
      </w:r>
      <w:r w:rsidR="00E62F85">
        <w:rPr>
          <w:rFonts w:eastAsia="Times New Roman"/>
        </w:rPr>
        <w:t xml:space="preserve">easily clear the </w:t>
      </w:r>
      <w:r w:rsidR="00E62F85">
        <w:rPr>
          <w:rFonts w:eastAsia="Times New Roman"/>
        </w:rPr>
        <w:lastRenderedPageBreak/>
        <w:t>blockage</w:t>
      </w:r>
      <w:r w:rsidR="00B442B4">
        <w:rPr>
          <w:rFonts w:eastAsia="Times New Roman"/>
        </w:rPr>
        <w:t xml:space="preserve">, </w:t>
      </w:r>
      <w:r w:rsidR="00FB79DB">
        <w:rPr>
          <w:rFonts w:eastAsia="Times New Roman"/>
        </w:rPr>
        <w:t xml:space="preserve">realize, even </w:t>
      </w:r>
      <w:r w:rsidR="00380772">
        <w:rPr>
          <w:rFonts w:eastAsia="Times New Roman"/>
        </w:rPr>
        <w:t>“</w:t>
      </w:r>
      <w:r w:rsidR="00FB79DB">
        <w:rPr>
          <w:rFonts w:eastAsia="Times New Roman"/>
        </w:rPr>
        <w:t>Satan</w:t>
      </w:r>
      <w:r w:rsidR="00380772">
        <w:rPr>
          <w:rFonts w:eastAsia="Times New Roman"/>
        </w:rPr>
        <w:t>”</w:t>
      </w:r>
      <w:r w:rsidR="00FB79DB">
        <w:rPr>
          <w:rFonts w:eastAsia="Times New Roman"/>
        </w:rPr>
        <w:t xml:space="preserve"> is God deep insi</w:t>
      </w:r>
      <w:r w:rsidR="00380772">
        <w:rPr>
          <w:rFonts w:eastAsia="Times New Roman"/>
        </w:rPr>
        <w:t>de. It is just a question of clearing the gunk so that the light of your highest Self can shine through.</w:t>
      </w:r>
    </w:p>
    <w:p w:rsidR="00504780" w:rsidRPr="00C5078D" w:rsidRDefault="00F93E25" w:rsidP="00F93E25">
      <w:pPr>
        <w:pStyle w:val="Heading2"/>
      </w:pPr>
      <w:r>
        <w:t>Group study questions</w:t>
      </w:r>
    </w:p>
    <w:p w:rsidR="0035753C" w:rsidRDefault="0035753C" w:rsidP="0035753C">
      <w:pPr>
        <w:pStyle w:val="ListParagraph"/>
        <w:numPr>
          <w:ilvl w:val="0"/>
          <w:numId w:val="46"/>
        </w:numPr>
        <w:ind w:left="360"/>
      </w:pPr>
      <w:r>
        <w:t xml:space="preserve">The message of the </w:t>
      </w:r>
      <w:r w:rsidR="00770BAD">
        <w:t xml:space="preserve">old energy fool in school </w:t>
      </w:r>
      <w:r>
        <w:t xml:space="preserve">constellation is that you </w:t>
      </w:r>
      <w:r w:rsidR="001E71B1">
        <w:t xml:space="preserve">are </w:t>
      </w:r>
      <w:r w:rsidR="00770BAD">
        <w:t>unworthy</w:t>
      </w:r>
      <w:r>
        <w:t xml:space="preserve"> and weak. This message is reinforced in the </w:t>
      </w:r>
      <w:r w:rsidR="003A715A">
        <w:t>h</w:t>
      </w:r>
      <w:r>
        <w:t>ermit who, being at the top of a mountain, implies a climb that only the strong can endure. It is hogwash, of course. Accessing the truth, accessing your highest self, does not require arduous struggle or</w:t>
      </w:r>
      <w:r w:rsidR="00F037E1">
        <w:t xml:space="preserve"> a</w:t>
      </w:r>
      <w:r>
        <w:t xml:space="preserve"> challenging climb</w:t>
      </w:r>
      <w:r w:rsidR="00F037E1">
        <w:t xml:space="preserve"> to the foot of some misguided hermit</w:t>
      </w:r>
      <w:r>
        <w:t xml:space="preserve">, it simply requires you to open and accept your own light. </w:t>
      </w:r>
      <w:r w:rsidR="00770BAD" w:rsidRPr="003A715A">
        <w:rPr>
          <w:i/>
          <w:iCs/>
        </w:rPr>
        <w:t>Exa</w:t>
      </w:r>
      <w:r w:rsidR="00F037E1" w:rsidRPr="003A715A">
        <w:rPr>
          <w:i/>
          <w:iCs/>
        </w:rPr>
        <w:t>mine your own thought patterns.</w:t>
      </w:r>
      <w:r w:rsidR="00F037E1">
        <w:t xml:space="preserve"> Identify self-defeating, self-deprecating, thoughts, especially those of spiritual nature which encourage you to diminish and disconnect from </w:t>
      </w:r>
      <w:r w:rsidR="00770BAD">
        <w:t>your own light</w:t>
      </w:r>
      <w:r w:rsidR="00F037E1">
        <w:t xml:space="preserve">. Write these down and share </w:t>
      </w:r>
      <w:r w:rsidR="00770BAD">
        <w:t xml:space="preserve">with the group. </w:t>
      </w:r>
      <w:r w:rsidR="00F037E1">
        <w:t>Notice any patterns emerge?</w:t>
      </w:r>
    </w:p>
    <w:p w:rsidR="004D4EEA" w:rsidRDefault="0035753C" w:rsidP="00D84ECC">
      <w:pPr>
        <w:pStyle w:val="ListParagraph"/>
        <w:numPr>
          <w:ilvl w:val="0"/>
          <w:numId w:val="46"/>
        </w:numPr>
        <w:ind w:left="360"/>
      </w:pPr>
      <w:bookmarkStart w:id="16" w:name="_Ref514737067"/>
      <w:r>
        <w:t>W</w:t>
      </w:r>
      <w:r w:rsidRPr="00C5078D">
        <w:t xml:space="preserve">hile </w:t>
      </w:r>
      <w:r>
        <w:t xml:space="preserve">we are still surrounded by people in the old energy, at work, at home, etc., it can be dangerous to be open and </w:t>
      </w:r>
      <w:r w:rsidRPr="00C5078D">
        <w:t xml:space="preserve">honest. </w:t>
      </w:r>
      <w:r>
        <w:t>The reality is, i</w:t>
      </w:r>
      <w:r w:rsidRPr="00C5078D">
        <w:t xml:space="preserve">n old energies, </w:t>
      </w:r>
      <w:r w:rsidR="00BC3056">
        <w:t xml:space="preserve">the light (i.e. </w:t>
      </w:r>
      <w:r w:rsidRPr="00C5078D">
        <w:t>truth</w:t>
      </w:r>
      <w:r w:rsidR="00BC3056">
        <w:t>)</w:t>
      </w:r>
      <w:r w:rsidRPr="00C5078D">
        <w:t xml:space="preserve"> is often met with </w:t>
      </w:r>
      <w:r>
        <w:t xml:space="preserve">censure, </w:t>
      </w:r>
      <w:r w:rsidRPr="00C5078D">
        <w:t xml:space="preserve">violence, and </w:t>
      </w:r>
      <w:r>
        <w:t xml:space="preserve">reprisal. </w:t>
      </w:r>
      <w:r w:rsidR="00BC3056">
        <w:t xml:space="preserve">Spend a few moments thinking about the status of </w:t>
      </w:r>
      <w:r w:rsidRPr="00C5078D">
        <w:t xml:space="preserve">truth in your life. </w:t>
      </w:r>
      <w:r w:rsidR="00BC3056">
        <w:t xml:space="preserve">When you try to express/speak truth, is violence the result? If so, what kind of violence is it? </w:t>
      </w:r>
      <w:r w:rsidR="00BB07F0">
        <w:t xml:space="preserve">Write your </w:t>
      </w:r>
      <w:r w:rsidR="004D4EEA">
        <w:t>observations down and share with the group.</w:t>
      </w:r>
      <w:bookmarkEnd w:id="16"/>
      <w:r w:rsidR="004D4EEA">
        <w:t xml:space="preserve"> </w:t>
      </w:r>
      <w:r w:rsidR="00EF155A">
        <w:t>What are you going to do to stop/get away from the violence?</w:t>
      </w:r>
    </w:p>
    <w:p w:rsidR="002F5C74" w:rsidRDefault="00452EB2" w:rsidP="00D84ECC">
      <w:pPr>
        <w:pStyle w:val="ListParagraph"/>
        <w:numPr>
          <w:ilvl w:val="0"/>
          <w:numId w:val="46"/>
        </w:numPr>
        <w:ind w:left="360"/>
      </w:pPr>
      <w:r>
        <w:t>One of the most important messages of the Lightworker card is that no matter how deep down into the dark we may fall, we are all emanations of the Divine Highest Self. Yet, we never</w:t>
      </w:r>
      <w:r w:rsidR="003C549D">
        <w:t xml:space="preserve"> </w:t>
      </w:r>
      <w:r>
        <w:t xml:space="preserve">hear this root truth. Instead, </w:t>
      </w:r>
      <w:r w:rsidR="00EE339D">
        <w:t xml:space="preserve">in the old energy, </w:t>
      </w:r>
      <w:r>
        <w:t xml:space="preserve">emperors, </w:t>
      </w:r>
      <w:r>
        <w:lastRenderedPageBreak/>
        <w:t xml:space="preserve">empresses, hierophants, and hermits teach </w:t>
      </w:r>
      <w:r w:rsidRPr="00EE339D">
        <w:t>judgment</w:t>
      </w:r>
      <w:r>
        <w:t xml:space="preserve">, inequality, privilege for a few, and exclusion. </w:t>
      </w:r>
      <w:r w:rsidR="00EE339D">
        <w:t xml:space="preserve">Only the very best get to graduate into heaven, or so we are constantly told. </w:t>
      </w:r>
      <w:r>
        <w:t xml:space="preserve">Spend a few moments considering the ideas and excuses you use to exclude others. Are they stupid? Are they unworthy? Are they primitive? Are they bad? </w:t>
      </w:r>
      <w:r w:rsidR="00EE339D">
        <w:t xml:space="preserve">Are they the wrong skin color? Share your observations with the group. </w:t>
      </w:r>
      <w:r>
        <w:t>Move beyond these dualities and</w:t>
      </w:r>
      <w:r w:rsidR="00EE339D">
        <w:t xml:space="preserve">, as depicted in the Lightworker archetype, </w:t>
      </w:r>
      <w:r>
        <w:t xml:space="preserve">see everyone for what they </w:t>
      </w:r>
      <w:r w:rsidR="00EE339D">
        <w:t xml:space="preserve">are, expression/refractions/emanations of a </w:t>
      </w:r>
      <w:r>
        <w:t xml:space="preserve">Divine </w:t>
      </w:r>
      <w:r w:rsidR="00EE339D">
        <w:t>and beautiful L</w:t>
      </w:r>
      <w:r>
        <w:t>ight.</w:t>
      </w:r>
    </w:p>
    <w:p w:rsidR="00504780" w:rsidRDefault="008A13B8" w:rsidP="00031A62">
      <w:pPr>
        <w:pStyle w:val="Heading1"/>
      </w:pPr>
      <w:bookmarkStart w:id="17" w:name="_Toc518359614"/>
      <w:r w:rsidRPr="00C5078D">
        <w:lastRenderedPageBreak/>
        <w:t>World</w:t>
      </w:r>
      <w:r w:rsidR="00267666">
        <w:t xml:space="preserve"> (formerly </w:t>
      </w:r>
      <w:r w:rsidR="00236ACC">
        <w:t>Wheel</w:t>
      </w:r>
      <w:r w:rsidR="00267666">
        <w:t>)</w:t>
      </w:r>
      <w:bookmarkEnd w:id="17"/>
    </w:p>
    <w:p w:rsidR="00267666" w:rsidRDefault="00267666" w:rsidP="0090317E">
      <w:r>
        <w:t xml:space="preserve">In the </w:t>
      </w:r>
      <w:r w:rsidR="0058091E">
        <w:t xml:space="preserve">new </w:t>
      </w:r>
      <w:r>
        <w:t xml:space="preserve">energy, this is an </w:t>
      </w:r>
      <w:r w:rsidRPr="00267666">
        <w:rPr>
          <w:b/>
          <w:bCs/>
        </w:rPr>
        <w:t>awakening</w:t>
      </w:r>
      <w:r>
        <w:t xml:space="preserve"> card. In the</w:t>
      </w:r>
      <w:r w:rsidR="0058091E">
        <w:t xml:space="preserve"> new </w:t>
      </w:r>
      <w:r>
        <w:t>energy, this archetype</w:t>
      </w:r>
      <w:r w:rsidR="0058091E">
        <w:t xml:space="preserve"> shows you this world and the Great Work that we undertake, which is that of evolving a planet to </w:t>
      </w:r>
      <w:r w:rsidR="0058091E" w:rsidRPr="00C6463B">
        <w:rPr>
          <w:noProof/>
        </w:rPr>
        <w:t>connection</w:t>
      </w:r>
      <w:r w:rsidR="0058091E">
        <w:t xml:space="preserve">. </w:t>
      </w:r>
    </w:p>
    <w:p w:rsidR="00A44A2C" w:rsidRDefault="0058091E" w:rsidP="0090317E">
      <w:r>
        <w:t>In the old energy,</w:t>
      </w:r>
      <w:r w:rsidR="00191007">
        <w:t xml:space="preserve"> </w:t>
      </w:r>
      <w:r w:rsidR="007B7F6F">
        <w:t xml:space="preserve">this </w:t>
      </w:r>
      <w:r w:rsidR="00191007">
        <w:t xml:space="preserve">card represents </w:t>
      </w:r>
      <w:r w:rsidR="001C2B54">
        <w:t>t</w:t>
      </w:r>
      <w:r w:rsidR="00C0049E">
        <w:t xml:space="preserve">he </w:t>
      </w:r>
      <w:r w:rsidR="009A1B9A">
        <w:t xml:space="preserve">old energy </w:t>
      </w:r>
      <w:r w:rsidR="00C0049E">
        <w:t>System</w:t>
      </w:r>
      <w:r w:rsidR="00191007">
        <w:t xml:space="preserve"> and the </w:t>
      </w:r>
      <w:r w:rsidR="007B7F6F">
        <w:t>chronic justification</w:t>
      </w:r>
      <w:r w:rsidR="009A1B9A">
        <w:t xml:space="preserve">s, </w:t>
      </w:r>
      <w:r w:rsidR="007B7F6F">
        <w:t>excuse</w:t>
      </w:r>
      <w:r w:rsidR="009A1B9A">
        <w:t xml:space="preserve">s, lies, and violence that </w:t>
      </w:r>
      <w:r w:rsidR="00191007">
        <w:t>maintain it</w:t>
      </w:r>
      <w:r w:rsidR="009A1B9A">
        <w:t xml:space="preserve"> and prop it all up</w:t>
      </w:r>
      <w:r w:rsidR="00191007">
        <w:t>.</w:t>
      </w:r>
      <w:r w:rsidR="009A1B9A">
        <w:t xml:space="preserve"> In the old energy, this is the root of all suffering.</w:t>
      </w:r>
      <w:r w:rsidR="00191007">
        <w:t xml:space="preserve"> </w:t>
      </w:r>
    </w:p>
    <w:p w:rsidR="00A27FD1" w:rsidRDefault="00A27FD1" w:rsidP="00A27FD1">
      <w:pPr>
        <w:pStyle w:val="Heading2"/>
      </w:pPr>
      <w:r>
        <w:t>Old Energy</w:t>
      </w:r>
    </w:p>
    <w:p w:rsidR="00504780" w:rsidRPr="00C5078D" w:rsidRDefault="00A27FD1" w:rsidP="0015034D">
      <w:r w:rsidRPr="00C6463B">
        <w:rPr>
          <w:noProof/>
        </w:rPr>
        <w:t>Despite</w:t>
      </w:r>
      <w:r>
        <w:t xml:space="preserve"> </w:t>
      </w:r>
      <w:r w:rsidR="004D7DB6">
        <w:t xml:space="preserve">all the </w:t>
      </w:r>
      <w:r>
        <w:t xml:space="preserve">best old energy attempts to pretty this up, this is a very ugly card. </w:t>
      </w:r>
      <w:r w:rsidR="008A13B8" w:rsidRPr="00C5078D">
        <w:t xml:space="preserve">This old energy archetype is </w:t>
      </w:r>
      <w:r w:rsidR="008A13B8" w:rsidRPr="00C5078D">
        <w:rPr>
          <w:i/>
        </w:rPr>
        <w:t>excuse</w:t>
      </w:r>
      <w:r w:rsidR="00C6463B">
        <w:rPr>
          <w:i/>
        </w:rPr>
        <w:t>,</w:t>
      </w:r>
      <w:r w:rsidR="008A13B8" w:rsidRPr="00C5078D">
        <w:rPr>
          <w:i/>
        </w:rPr>
        <w:t xml:space="preserve"> justification</w:t>
      </w:r>
      <w:r w:rsidR="00C6463B">
        <w:rPr>
          <w:i/>
        </w:rPr>
        <w:t xml:space="preserve">, </w:t>
      </w:r>
      <w:r w:rsidR="00C6463B" w:rsidRPr="00C6463B">
        <w:rPr>
          <w:iCs/>
        </w:rPr>
        <w:t>and</w:t>
      </w:r>
      <w:r w:rsidR="00C6463B">
        <w:rPr>
          <w:i/>
        </w:rPr>
        <w:t xml:space="preserve"> enablement</w:t>
      </w:r>
      <w:r>
        <w:rPr>
          <w:i/>
        </w:rPr>
        <w:t xml:space="preserve"> </w:t>
      </w:r>
      <w:r>
        <w:rPr>
          <w:iCs/>
        </w:rPr>
        <w:t>for the robbery, torture, murder, war, and rape common on an old energy world</w:t>
      </w:r>
      <w:r w:rsidR="008A13B8" w:rsidRPr="00C5078D">
        <w:rPr>
          <w:i/>
        </w:rPr>
        <w:t xml:space="preserve">. </w:t>
      </w:r>
      <w:r w:rsidR="008A13B8" w:rsidRPr="00C5078D">
        <w:t xml:space="preserve">This archetype </w:t>
      </w:r>
      <w:r w:rsidR="00C6463B">
        <w:t>conveys the message that</w:t>
      </w:r>
      <w:r w:rsidR="0015034D">
        <w:t xml:space="preserve"> bad things </w:t>
      </w:r>
      <w:r w:rsidR="008A13B8" w:rsidRPr="00C5078D">
        <w:t>happen for a reason</w:t>
      </w:r>
      <w:r w:rsidR="0015034D">
        <w:t xml:space="preserve">. </w:t>
      </w:r>
      <w:r w:rsidR="008A13B8" w:rsidRPr="00C5078D">
        <w:t xml:space="preserve">The </w:t>
      </w:r>
      <w:r>
        <w:t xml:space="preserve">specific </w:t>
      </w:r>
      <w:r w:rsidR="008A13B8" w:rsidRPr="00C5078D">
        <w:t>reason</w:t>
      </w:r>
      <w:r>
        <w:t>s</w:t>
      </w:r>
      <w:r w:rsidR="008A13B8" w:rsidRPr="00C5078D">
        <w:t xml:space="preserve"> for the </w:t>
      </w:r>
      <w:r w:rsidR="0015034D">
        <w:t xml:space="preserve">bad things vary, depending on the particular old world dogma you </w:t>
      </w:r>
      <w:r w:rsidR="0015034D" w:rsidRPr="006A40EC">
        <w:rPr>
          <w:noProof/>
        </w:rPr>
        <w:t>are indoctrinated</w:t>
      </w:r>
      <w:r w:rsidR="0015034D">
        <w:t xml:space="preserve"> </w:t>
      </w:r>
      <w:r w:rsidR="0015034D" w:rsidRPr="006A40EC">
        <w:rPr>
          <w:noProof/>
        </w:rPr>
        <w:t>into</w:t>
      </w:r>
      <w:r w:rsidR="0015034D">
        <w:t xml:space="preserve">. Sometimes you are told you deserve it. Sometimes you are told it is </w:t>
      </w:r>
      <w:r w:rsidR="008A13B8" w:rsidRPr="00C5078D">
        <w:t>part of your “divine lesson plan” (fool in school)</w:t>
      </w:r>
      <w:r>
        <w:t xml:space="preserve">. </w:t>
      </w:r>
      <w:r w:rsidR="0015034D">
        <w:t xml:space="preserve">Sometimes you are told it is just your fate. Sometimes you are told it is the </w:t>
      </w:r>
      <w:r w:rsidR="008A13B8" w:rsidRPr="00C5078D">
        <w:t xml:space="preserve">inexorable turning of the </w:t>
      </w:r>
      <w:r w:rsidR="0015034D">
        <w:t xml:space="preserve">cosmic </w:t>
      </w:r>
      <w:r w:rsidR="008A13B8" w:rsidRPr="00C5078D">
        <w:t>karmic wheel</w:t>
      </w:r>
      <w:r>
        <w:t>.</w:t>
      </w:r>
      <w:r w:rsidR="0015034D">
        <w:t xml:space="preserve"> Sometimes you are told it is because it tempers you and makes you strong. </w:t>
      </w:r>
      <w:r w:rsidR="008A13B8" w:rsidRPr="00C5078D">
        <w:t xml:space="preserve">Whatever </w:t>
      </w:r>
      <w:r w:rsidR="000F26FD">
        <w:t xml:space="preserve">the reason is doesn’t matter. You </w:t>
      </w:r>
      <w:r w:rsidR="008A13B8" w:rsidRPr="00C5078D">
        <w:t xml:space="preserve">should trust the </w:t>
      </w:r>
      <w:r>
        <w:t xml:space="preserve">turning cosmic wheel. </w:t>
      </w:r>
      <w:r w:rsidR="00DB45CE">
        <w:t xml:space="preserve">Put up, shut up, and accept. </w:t>
      </w:r>
    </w:p>
    <w:p w:rsidR="00C6463B" w:rsidRDefault="008A13B8" w:rsidP="0090317E">
      <w:r w:rsidRPr="00C5078D">
        <w:t xml:space="preserve">Interestingly enough, the reverse </w:t>
      </w:r>
      <w:r w:rsidR="00C6463B">
        <w:t xml:space="preserve">excuse </w:t>
      </w:r>
      <w:r w:rsidRPr="00C5078D">
        <w:t xml:space="preserve">also </w:t>
      </w:r>
      <w:r w:rsidR="00C6463B">
        <w:t>applies here. Just like bad things happen for a reason, “good things” happen</w:t>
      </w:r>
      <w:r w:rsidR="000F26FD">
        <w:t xml:space="preserve"> for a reason </w:t>
      </w:r>
      <w:r w:rsidR="00C6463B">
        <w:t xml:space="preserve">as well. If you </w:t>
      </w:r>
      <w:r w:rsidR="000F26FD">
        <w:t>are rich, if you are powerful, e</w:t>
      </w:r>
      <w:r w:rsidR="00C6463B">
        <w:t xml:space="preserve">nablers keep reminding you that you deserve it, or that it is your role to play, or that you are better or stronger </w:t>
      </w:r>
      <w:r w:rsidR="000F26FD">
        <w:t xml:space="preserve">then the rest, or that you are part of </w:t>
      </w:r>
      <w:r w:rsidR="000F26FD">
        <w:lastRenderedPageBreak/>
        <w:t xml:space="preserve">the chosen few. </w:t>
      </w:r>
      <w:r w:rsidR="00C6463B">
        <w:t xml:space="preserve">In the old energy, it basically comes down to this: The rich deserve to be rich and the poor deserve to be poor. </w:t>
      </w:r>
      <w:r w:rsidR="00C6463B" w:rsidRPr="00C5078D">
        <w:t xml:space="preserve">It </w:t>
      </w:r>
      <w:r w:rsidR="00C6463B">
        <w:t xml:space="preserve">is a divine dispensation. It is a karmic congratulations. It is because the rich are nature’s </w:t>
      </w:r>
      <w:r w:rsidR="00C6463B" w:rsidRPr="00C5078D">
        <w:t>silver seed. You may not understand the specifics, but don't complain because it all happens for a reason.</w:t>
      </w:r>
    </w:p>
    <w:p w:rsidR="00C6463B" w:rsidRDefault="00C6463B" w:rsidP="00C6463B">
      <w:r>
        <w:t>I have to say</w:t>
      </w:r>
      <w:r w:rsidRPr="00C6463B">
        <w:rPr>
          <w:noProof/>
        </w:rPr>
        <w:t>, this</w:t>
      </w:r>
      <w:r w:rsidRPr="00C5078D">
        <w:t xml:space="preserve"> archetype is a particularly pernicious </w:t>
      </w:r>
      <w:r>
        <w:t xml:space="preserve">and ugly </w:t>
      </w:r>
      <w:r w:rsidRPr="00C5078D">
        <w:t xml:space="preserve">one. With </w:t>
      </w:r>
      <w:r>
        <w:t xml:space="preserve">this old energy archetype </w:t>
      </w:r>
      <w:r w:rsidRPr="00C5078D">
        <w:t xml:space="preserve">embedded in </w:t>
      </w:r>
      <w:r>
        <w:t xml:space="preserve">the </w:t>
      </w:r>
      <w:r w:rsidRPr="00C5078D">
        <w:t>consciousness</w:t>
      </w:r>
      <w:r>
        <w:t xml:space="preserve"> of this planet,</w:t>
      </w:r>
      <w:r w:rsidRPr="00C5078D">
        <w:t xml:space="preserve"> everything from pedophilia to genocide becomes </w:t>
      </w:r>
      <w:r w:rsidRPr="00C5078D">
        <w:rPr>
          <w:i/>
        </w:rPr>
        <w:t xml:space="preserve">excusable </w:t>
      </w:r>
      <w:r w:rsidRPr="00C5078D">
        <w:t>as part of the divine, cosmic, or Darwinian plan.</w:t>
      </w:r>
    </w:p>
    <w:p w:rsidR="00504780" w:rsidRDefault="008A13B8" w:rsidP="0090317E">
      <w:r w:rsidRPr="00C5078D">
        <w:t xml:space="preserve">The archetype here is easy enough to understand once you have wrapped your head around it. The thing to remember is how profoundly </w:t>
      </w:r>
      <w:r w:rsidRPr="00E023AA">
        <w:rPr>
          <w:b/>
          <w:bCs/>
        </w:rPr>
        <w:t>disempowering</w:t>
      </w:r>
      <w:r w:rsidRPr="00C5078D">
        <w:t xml:space="preserve"> and </w:t>
      </w:r>
      <w:r w:rsidR="00E023AA" w:rsidRPr="00E023AA">
        <w:rPr>
          <w:b/>
          <w:bCs/>
        </w:rPr>
        <w:t>disconnecting</w:t>
      </w:r>
      <w:r w:rsidRPr="00C5078D">
        <w:t xml:space="preserve"> the ideas represented here are. </w:t>
      </w:r>
      <w:r w:rsidR="00E023AA" w:rsidRPr="00C6463B">
        <w:rPr>
          <w:noProof/>
        </w:rPr>
        <w:t>On</w:t>
      </w:r>
      <w:r w:rsidR="000837C5">
        <w:rPr>
          <w:noProof/>
        </w:rPr>
        <w:t>c</w:t>
      </w:r>
      <w:r w:rsidR="00E023AA" w:rsidRPr="00C6463B">
        <w:rPr>
          <w:noProof/>
        </w:rPr>
        <w:t>e</w:t>
      </w:r>
      <w:r w:rsidR="00E023AA">
        <w:t xml:space="preserve"> you accept the old energy excuse, e</w:t>
      </w:r>
      <w:r w:rsidRPr="00C5078D">
        <w:t xml:space="preserve">verything from cancer to imperialist war can be </w:t>
      </w:r>
      <w:r w:rsidRPr="00C5078D">
        <w:rPr>
          <w:i/>
        </w:rPr>
        <w:t>justified and excused</w:t>
      </w:r>
      <w:r w:rsidRPr="00C5078D">
        <w:t xml:space="preserve"> by reference to “the wheel of life</w:t>
      </w:r>
      <w:r w:rsidR="00263DAC">
        <w:t>,</w:t>
      </w:r>
      <w:r w:rsidRPr="00C5078D">
        <w:t>” “karma</w:t>
      </w:r>
      <w:r w:rsidR="00263DAC">
        <w:t>,</w:t>
      </w:r>
      <w:r w:rsidRPr="00C5078D">
        <w:t>” or “God's will” or “nature's way.”</w:t>
      </w:r>
      <w:r w:rsidR="00FB4B37" w:rsidRPr="00C5078D">
        <w:t xml:space="preserve"> </w:t>
      </w:r>
      <w:r w:rsidRPr="00C5078D">
        <w:t xml:space="preserve">Once </w:t>
      </w:r>
      <w:r w:rsidR="00E023AA">
        <w:t xml:space="preserve">you accept the excuse, </w:t>
      </w:r>
      <w:r w:rsidRPr="00C5078D">
        <w:rPr>
          <w:i/>
        </w:rPr>
        <w:t xml:space="preserve">you are under no obligation to do anything about it </w:t>
      </w:r>
      <w:r w:rsidRPr="00C5078D">
        <w:t xml:space="preserve">and you can passively sit </w:t>
      </w:r>
      <w:r w:rsidR="00E023AA">
        <w:t xml:space="preserve">back </w:t>
      </w:r>
      <w:r w:rsidRPr="00C5078D">
        <w:t xml:space="preserve">and do nothing. If you are rich you can go on being rich with a clear conscience. If </w:t>
      </w:r>
      <w:r w:rsidR="00E023AA">
        <w:t xml:space="preserve">you are </w:t>
      </w:r>
      <w:r w:rsidRPr="00C5078D">
        <w:t>poor, then you can accept “your lot” without thinking too much about it.</w:t>
      </w:r>
    </w:p>
    <w:p w:rsidR="002F0592" w:rsidRDefault="00C1693F" w:rsidP="0090317E">
      <w:pPr>
        <w:rPr>
          <w:iCs/>
        </w:rPr>
      </w:pPr>
      <w:r>
        <w:rPr>
          <w:iCs/>
        </w:rPr>
        <w:t>Just in case you have any doubt of the true meaning of the old energy Wheel card, t</w:t>
      </w:r>
      <w:r w:rsidR="002F0592">
        <w:rPr>
          <w:iCs/>
        </w:rPr>
        <w:t xml:space="preserve">he </w:t>
      </w:r>
      <w:r w:rsidR="002F0592" w:rsidRPr="00440C06">
        <w:rPr>
          <w:i/>
        </w:rPr>
        <w:t>Book of Slavery</w:t>
      </w:r>
      <w:r w:rsidR="002F0592">
        <w:rPr>
          <w:iCs/>
        </w:rPr>
        <w:t xml:space="preserve"> entry </w:t>
      </w:r>
      <w:r w:rsidR="00C6463B">
        <w:rPr>
          <w:iCs/>
        </w:rPr>
        <w:t>conveys the old energy message like a forceful punch to the gut</w:t>
      </w:r>
      <w:r>
        <w:rPr>
          <w:iCs/>
        </w:rPr>
        <w:t xml:space="preserve">. Moving forward it is important to see/embrace the full Truth. </w:t>
      </w:r>
      <w:r w:rsidR="00263DAC">
        <w:rPr>
          <w:iCs/>
        </w:rPr>
        <w:t xml:space="preserve">Do not turn away. To transform the world you have to see it for what it is. </w:t>
      </w:r>
    </w:p>
    <w:p w:rsidR="00936FC1" w:rsidRDefault="002F0592" w:rsidP="0090317E">
      <w:pPr>
        <w:rPr>
          <w:iCs/>
        </w:rPr>
      </w:pPr>
      <w:r>
        <w:rPr>
          <w:iCs/>
        </w:rPr>
        <w:lastRenderedPageBreak/>
        <w:t xml:space="preserve">The </w:t>
      </w:r>
      <w:r w:rsidRPr="00440C06">
        <w:rPr>
          <w:i/>
        </w:rPr>
        <w:t xml:space="preserve">Book of </w:t>
      </w:r>
      <w:r>
        <w:rPr>
          <w:i/>
        </w:rPr>
        <w:t xml:space="preserve">Power </w:t>
      </w:r>
      <w:r>
        <w:rPr>
          <w:iCs/>
        </w:rPr>
        <w:t>entry provides</w:t>
      </w:r>
      <w:r w:rsidR="00C1693F">
        <w:rPr>
          <w:iCs/>
        </w:rPr>
        <w:t xml:space="preserve"> the same energetic oomph as the Book of Slavery entry, with the addition</w:t>
      </w:r>
      <w:r w:rsidR="00936FC1">
        <w:rPr>
          <w:iCs/>
        </w:rPr>
        <w:t>al</w:t>
      </w:r>
      <w:r w:rsidR="00C1693F">
        <w:rPr>
          <w:iCs/>
        </w:rPr>
        <w:t xml:space="preserve"> warning </w:t>
      </w:r>
      <w:r w:rsidR="00936FC1">
        <w:rPr>
          <w:iCs/>
        </w:rPr>
        <w:t xml:space="preserve">to those with power to </w:t>
      </w:r>
      <w:r w:rsidR="00263DAC">
        <w:rPr>
          <w:iCs/>
        </w:rPr>
        <w:t xml:space="preserve">always stay tightly in line. </w:t>
      </w:r>
    </w:p>
    <w:p w:rsidR="002F0592" w:rsidRDefault="002F0592" w:rsidP="002F0592">
      <w:pPr>
        <w:pStyle w:val="Heading2"/>
      </w:pPr>
      <w:r>
        <w:t>Getting into the new energy</w:t>
      </w:r>
    </w:p>
    <w:p w:rsidR="00DC54FE" w:rsidRDefault="00AF5DB1" w:rsidP="0090317E">
      <w:r>
        <w:t>The old energy Wheel energies are powerful and difficult to snap out of, especially if you’re one of the rich/loyal</w:t>
      </w:r>
      <w:r w:rsidR="00BA743A">
        <w:t xml:space="preserve">/silent </w:t>
      </w:r>
      <w:r>
        <w:t>ones</w:t>
      </w:r>
      <w:r w:rsidR="00BA743A">
        <w:t xml:space="preserve">. </w:t>
      </w:r>
      <w:r>
        <w:t xml:space="preserve">Be that as it may, </w:t>
      </w:r>
      <w:r w:rsidR="00BA743A">
        <w:t xml:space="preserve">when you finally get to this point, </w:t>
      </w:r>
      <w:r>
        <w:t xml:space="preserve">sloughing off the old energies is as </w:t>
      </w:r>
      <w:r w:rsidR="00BA743A">
        <w:t xml:space="preserve">easy </w:t>
      </w:r>
      <w:r>
        <w:t>as pie</w:t>
      </w:r>
      <w:r w:rsidR="00213E12">
        <w:t>, if you follow the recipe</w:t>
      </w:r>
      <w:r>
        <w:t xml:space="preserve">. </w:t>
      </w:r>
      <w:r w:rsidR="00BA743A">
        <w:t>R</w:t>
      </w:r>
      <w:r>
        <w:t xml:space="preserve">emember, you are a </w:t>
      </w:r>
      <w:r w:rsidRPr="00AF5DB1">
        <w:rPr>
          <w:b/>
          <w:bCs/>
        </w:rPr>
        <w:t>joyful</w:t>
      </w:r>
      <w:r>
        <w:t xml:space="preserve"> and </w:t>
      </w:r>
      <w:r w:rsidRPr="00AF5DB1">
        <w:rPr>
          <w:b/>
          <w:bCs/>
        </w:rPr>
        <w:t>powerful</w:t>
      </w:r>
      <w:r>
        <w:t xml:space="preserve"> </w:t>
      </w:r>
      <w:r w:rsidRPr="00AF5DB1">
        <w:rPr>
          <w:b/>
          <w:bCs/>
        </w:rPr>
        <w:t>master</w:t>
      </w:r>
      <w:r>
        <w:t xml:space="preserve"> incarnated on this Earth to manifest the Divine Plan by completing the Great Work</w:t>
      </w:r>
      <w:r w:rsidR="00A4149F">
        <w:t xml:space="preserve"> and graduating the planet</w:t>
      </w:r>
      <w:r>
        <w:t xml:space="preserve">. </w:t>
      </w:r>
      <w:r w:rsidR="00BA743A">
        <w:t>A</w:t>
      </w:r>
      <w:r>
        <w:t>t the exact moment when you are needed</w:t>
      </w:r>
      <w:r w:rsidR="00213E12">
        <w:t xml:space="preserve"> you will</w:t>
      </w:r>
      <w:r w:rsidR="00DC54FE">
        <w:t xml:space="preserve">, without any consideration at all beyond your service to The Plan, </w:t>
      </w:r>
      <w:r w:rsidR="00213E12">
        <w:t>awaken,</w:t>
      </w:r>
      <w:r w:rsidR="00DC54FE">
        <w:t xml:space="preserve"> </w:t>
      </w:r>
      <w:r w:rsidR="00213E12">
        <w:t xml:space="preserve">activate, </w:t>
      </w:r>
      <w:r w:rsidR="00A4149F">
        <w:t xml:space="preserve">connect, </w:t>
      </w:r>
      <w:r w:rsidR="00213E12">
        <w:t xml:space="preserve">and begin to clean up </w:t>
      </w:r>
      <w:r w:rsidR="00DC54FE">
        <w:t xml:space="preserve">the </w:t>
      </w:r>
      <w:r w:rsidR="00213E12">
        <w:t>mess.</w:t>
      </w:r>
      <w:r w:rsidR="00DC54FE">
        <w:t xml:space="preserve"> Join with all those who are ready and end oppression, poverty, injustice, and war. </w:t>
      </w:r>
    </w:p>
    <w:p w:rsidR="00504780" w:rsidRPr="00C5078D" w:rsidRDefault="00F93E25" w:rsidP="00F93E25">
      <w:pPr>
        <w:pStyle w:val="Heading2"/>
      </w:pPr>
      <w:r>
        <w:t>Dismissal</w:t>
      </w:r>
    </w:p>
    <w:p w:rsidR="004F2A0D" w:rsidRPr="00C5078D" w:rsidRDefault="004F2A0D" w:rsidP="00587E77">
      <w:pPr>
        <w:pStyle w:val="ListParagraph"/>
        <w:numPr>
          <w:ilvl w:val="0"/>
          <w:numId w:val="37"/>
        </w:numPr>
        <w:ind w:left="360"/>
      </w:pPr>
      <w:r w:rsidRPr="00C5078D">
        <w:t xml:space="preserve">The key to understanding </w:t>
      </w:r>
      <w:r>
        <w:t xml:space="preserve">the old energy version of this </w:t>
      </w:r>
      <w:r w:rsidRPr="00C5078D">
        <w:t xml:space="preserve">card </w:t>
      </w:r>
      <w:r>
        <w:t xml:space="preserve">are </w:t>
      </w:r>
      <w:r w:rsidRPr="00C5078D">
        <w:t>the word</w:t>
      </w:r>
      <w:r>
        <w:t>s</w:t>
      </w:r>
      <w:r w:rsidRPr="00C5078D">
        <w:t xml:space="preserve"> </w:t>
      </w:r>
      <w:r w:rsidRPr="00532EE6">
        <w:rPr>
          <w:i/>
        </w:rPr>
        <w:t xml:space="preserve">justification </w:t>
      </w:r>
      <w:r w:rsidRPr="00532EE6">
        <w:rPr>
          <w:iCs/>
        </w:rPr>
        <w:t xml:space="preserve">and </w:t>
      </w:r>
      <w:r w:rsidRPr="00532EE6">
        <w:rPr>
          <w:i/>
        </w:rPr>
        <w:t xml:space="preserve">excuse. </w:t>
      </w:r>
      <w:r w:rsidRPr="00532EE6">
        <w:rPr>
          <w:iCs/>
        </w:rPr>
        <w:t>In the old energy, t</w:t>
      </w:r>
      <w:r w:rsidRPr="00C5078D">
        <w:t xml:space="preserve">his card </w:t>
      </w:r>
      <w:r>
        <w:t xml:space="preserve">provides </w:t>
      </w:r>
      <w:r w:rsidRPr="00C5078D">
        <w:t xml:space="preserve">justification </w:t>
      </w:r>
      <w:r>
        <w:t xml:space="preserve">and excuse </w:t>
      </w:r>
      <w:r w:rsidRPr="00C5078D">
        <w:t>for suffer</w:t>
      </w:r>
      <w:r>
        <w:t xml:space="preserve">ing, inequality, exploitation, poverty, greed, </w:t>
      </w:r>
      <w:r w:rsidRPr="00C5078D">
        <w:t>violence</w:t>
      </w:r>
      <w:r>
        <w:t>,</w:t>
      </w:r>
      <w:r w:rsidRPr="00C5078D">
        <w:t xml:space="preserve"> and war. </w:t>
      </w:r>
      <w:r>
        <w:t>Therefore, w</w:t>
      </w:r>
      <w:r w:rsidRPr="00C5078D">
        <w:t>atch out for justifications and excuses</w:t>
      </w:r>
      <w:r>
        <w:t xml:space="preserve"> in your own life</w:t>
      </w:r>
      <w:r w:rsidRPr="00C5078D">
        <w:t>.</w:t>
      </w:r>
      <w:r>
        <w:t xml:space="preserve"> </w:t>
      </w:r>
      <w:r w:rsidR="00587E77">
        <w:t xml:space="preserve">Do you believe karma brings karmic justice? </w:t>
      </w:r>
      <w:r>
        <w:t xml:space="preserve">Do you justify and excuse exploitation, violence, privilege, and inequality? Do others around you? Remember, poverty isn’t the result of personal failures. Toxicity and violence do not make you stronger. There is nothing salutatory about suffering and pain. Spirit does not expect you to be bound to The Wheel. God never requires submission to authority. </w:t>
      </w:r>
      <w:r w:rsidRPr="00C5078D">
        <w:t>In the new energy</w:t>
      </w:r>
      <w:r>
        <w:t xml:space="preserve">, reject all excuses and </w:t>
      </w:r>
      <w:r>
        <w:lastRenderedPageBreak/>
        <w:t xml:space="preserve">justifications and instead embrace your true purpose and God’s glorious plan, which is to uplift and connect all of creation. </w:t>
      </w:r>
    </w:p>
    <w:p w:rsidR="004F2A0D" w:rsidRDefault="004F2A0D" w:rsidP="00587E77">
      <w:pPr>
        <w:pStyle w:val="ListParagraph"/>
        <w:numPr>
          <w:ilvl w:val="0"/>
          <w:numId w:val="37"/>
        </w:numPr>
        <w:ind w:left="360"/>
      </w:pPr>
      <w:r>
        <w:t xml:space="preserve">Justification and excuse are not the only problems of the old energy Wheel. </w:t>
      </w:r>
      <w:r w:rsidRPr="00C5078D">
        <w:t>Watch out for lies and deception, especially self-deception</w:t>
      </w:r>
      <w:r>
        <w:t xml:space="preserve">. Don’t look at the world with naivety and self-delusion. Don’t pretend the world is a better place than it </w:t>
      </w:r>
      <w:r w:rsidRPr="00CA5ED6">
        <w:rPr>
          <w:noProof/>
        </w:rPr>
        <w:t>really</w:t>
      </w:r>
      <w:r>
        <w:t xml:space="preserve"> is. Don’t pretend your life is something it is not. </w:t>
      </w:r>
      <w:r w:rsidRPr="00CA5ED6">
        <w:rPr>
          <w:noProof/>
        </w:rPr>
        <w:t>In order for</w:t>
      </w:r>
      <w:r w:rsidRPr="00C5078D">
        <w:t xml:space="preserve"> </w:t>
      </w:r>
      <w:r>
        <w:t xml:space="preserve">awakening, activation, and graduation </w:t>
      </w:r>
      <w:r w:rsidRPr="00C5078D">
        <w:t xml:space="preserve">to </w:t>
      </w:r>
      <w:r>
        <w:t>occur</w:t>
      </w:r>
      <w:r w:rsidRPr="00C5078D">
        <w:t xml:space="preserve">, the world </w:t>
      </w:r>
      <w:r w:rsidRPr="00F96A5F">
        <w:rPr>
          <w:iCs/>
        </w:rPr>
        <w:t xml:space="preserve">as it is must </w:t>
      </w:r>
      <w:r w:rsidRPr="00C5078D">
        <w:t xml:space="preserve">change. </w:t>
      </w:r>
      <w:r w:rsidRPr="00CA5ED6">
        <w:rPr>
          <w:noProof/>
        </w:rPr>
        <w:t>In order for</w:t>
      </w:r>
      <w:r w:rsidRPr="00C5078D">
        <w:t xml:space="preserve"> the </w:t>
      </w:r>
      <w:r w:rsidRPr="00CA5ED6">
        <w:rPr>
          <w:noProof/>
        </w:rPr>
        <w:t>world</w:t>
      </w:r>
      <w:r w:rsidRPr="00C5078D">
        <w:t xml:space="preserve"> as it is to change, we must face the truth about it at all levels. </w:t>
      </w:r>
      <w:r>
        <w:t xml:space="preserve">If you ignore the suffering and toxicity that surrounds you, if you pretend the </w:t>
      </w:r>
      <w:r w:rsidRPr="00CA5ED6">
        <w:rPr>
          <w:noProof/>
        </w:rPr>
        <w:t>world</w:t>
      </w:r>
      <w:r w:rsidR="00587E77">
        <w:rPr>
          <w:noProof/>
        </w:rPr>
        <w:t xml:space="preserve"> </w:t>
      </w:r>
      <w:r>
        <w:t>is something that it is not, there is no motivation for change. Face the hard truth</w:t>
      </w:r>
      <w:r w:rsidR="00E80FBD">
        <w:t>s of your life, and share with others</w:t>
      </w:r>
      <w:r>
        <w:t xml:space="preserve">. </w:t>
      </w:r>
      <w:r w:rsidR="00E80FBD">
        <w:t>Then, d</w:t>
      </w:r>
      <w:r>
        <w:t>o what you need to do</w:t>
      </w:r>
      <w:r w:rsidR="00E80FBD">
        <w:t xml:space="preserve"> and c</w:t>
      </w:r>
      <w:r>
        <w:t xml:space="preserve">hange what you need to change. </w:t>
      </w:r>
    </w:p>
    <w:p w:rsidR="00274293" w:rsidRDefault="001A5F15" w:rsidP="00DD2647">
      <w:pPr>
        <w:pStyle w:val="ListParagraph"/>
        <w:numPr>
          <w:ilvl w:val="0"/>
          <w:numId w:val="37"/>
        </w:numPr>
        <w:ind w:left="360"/>
      </w:pPr>
      <w:r>
        <w:t xml:space="preserve">When </w:t>
      </w:r>
      <w:r w:rsidR="000837C5">
        <w:t>properly</w:t>
      </w:r>
      <w:r>
        <w:t xml:space="preserve"> developed and connected, we do not operate as an individual on this world. </w:t>
      </w:r>
      <w:r w:rsidR="003B68BA">
        <w:t>When properly educated an</w:t>
      </w:r>
      <w:r w:rsidR="00E24071">
        <w:t>d</w:t>
      </w:r>
      <w:r w:rsidR="003B68BA">
        <w:t xml:space="preserve"> aligned, we take responsibility for our lives</w:t>
      </w:r>
      <w:r w:rsidR="00D241DE">
        <w:t xml:space="preserve">, our families, our workplaces, </w:t>
      </w:r>
      <w:r w:rsidR="003B68BA">
        <w:t xml:space="preserve">and this world. </w:t>
      </w:r>
      <w:r w:rsidR="00FA59BF">
        <w:t>Examine the responsibilities in your life and t</w:t>
      </w:r>
      <w:r w:rsidR="00587E77">
        <w:t>ake responsibility</w:t>
      </w:r>
      <w:r w:rsidR="00FA59BF">
        <w:t xml:space="preserve">. Take responsibility </w:t>
      </w:r>
      <w:r w:rsidR="00587E77">
        <w:t xml:space="preserve">for all the good things </w:t>
      </w:r>
      <w:r w:rsidR="00FA59BF">
        <w:t xml:space="preserve">you have done. Take responsibility for all the </w:t>
      </w:r>
      <w:r w:rsidR="00587E77">
        <w:t>bad things you have done. Don’t worr</w:t>
      </w:r>
      <w:r w:rsidR="00FA59BF">
        <w:t>y about judgment and punishment; in the new energies, judgment and punishment are not things</w:t>
      </w:r>
      <w:r w:rsidR="00587E77">
        <w:t xml:space="preserve"> </w:t>
      </w:r>
      <w:r w:rsidR="00FA59BF">
        <w:t>Don’t be afraid to share; in the new energies, sharing empowers us all.</w:t>
      </w:r>
      <w:r w:rsidR="00BC311C">
        <w:t xml:space="preserve"> </w:t>
      </w:r>
      <w:r w:rsidR="00FA59BF">
        <w:t xml:space="preserve">Acknowledge what you have done, atone in equal measure, and move on. </w:t>
      </w:r>
    </w:p>
    <w:p w:rsidR="00504780" w:rsidRPr="00C5078D" w:rsidRDefault="003B68BA" w:rsidP="00F93E25">
      <w:pPr>
        <w:pStyle w:val="Heading2"/>
      </w:pPr>
      <w:r>
        <w:lastRenderedPageBreak/>
        <w:t>Book of Keys</w:t>
      </w:r>
    </w:p>
    <w:p w:rsidR="00E24071" w:rsidRDefault="00236ACC" w:rsidP="0090317E">
      <w:pPr>
        <w:rPr>
          <w:rFonts w:eastAsia="Times New Roman"/>
        </w:rPr>
      </w:pPr>
      <w:r>
        <w:rPr>
          <w:rFonts w:eastAsia="Times New Roman"/>
        </w:rPr>
        <w:t xml:space="preserve">The </w:t>
      </w:r>
      <w:r w:rsidRPr="00236ACC">
        <w:rPr>
          <w:rFonts w:eastAsia="Times New Roman"/>
          <w:i/>
          <w:iCs/>
        </w:rPr>
        <w:t>Book of Keys</w:t>
      </w:r>
      <w:r>
        <w:rPr>
          <w:rFonts w:eastAsia="Times New Roman"/>
        </w:rPr>
        <w:t xml:space="preserve"> entry </w:t>
      </w:r>
      <w:r w:rsidR="00C65764">
        <w:rPr>
          <w:rFonts w:eastAsia="Times New Roman"/>
        </w:rPr>
        <w:t>for this ca</w:t>
      </w:r>
      <w:r w:rsidR="00E24071">
        <w:rPr>
          <w:rFonts w:eastAsia="Times New Roman"/>
        </w:rPr>
        <w:t>r</w:t>
      </w:r>
      <w:r w:rsidR="00C65764">
        <w:rPr>
          <w:rFonts w:eastAsia="Times New Roman"/>
        </w:rPr>
        <w:t xml:space="preserve">d is an attempt to get </w:t>
      </w:r>
      <w:r w:rsidR="00191007">
        <w:rPr>
          <w:rFonts w:eastAsia="Times New Roman"/>
        </w:rPr>
        <w:t xml:space="preserve">directly </w:t>
      </w:r>
      <w:r w:rsidR="00C65764">
        <w:rPr>
          <w:rFonts w:eastAsia="Times New Roman"/>
        </w:rPr>
        <w:t>past all the ugliness of the old energy archetype</w:t>
      </w:r>
      <w:r w:rsidR="00E24071">
        <w:rPr>
          <w:rFonts w:eastAsia="Times New Roman"/>
        </w:rPr>
        <w:t>, a</w:t>
      </w:r>
      <w:r w:rsidR="00191007">
        <w:rPr>
          <w:rFonts w:eastAsia="Times New Roman"/>
        </w:rPr>
        <w:t xml:space="preserve">nd it is ugly. </w:t>
      </w:r>
      <w:r w:rsidR="00C65764">
        <w:rPr>
          <w:rFonts w:eastAsia="Times New Roman"/>
        </w:rPr>
        <w:t>From the bald</w:t>
      </w:r>
      <w:r w:rsidR="000837C5">
        <w:rPr>
          <w:rFonts w:eastAsia="Times New Roman"/>
        </w:rPr>
        <w:t>-</w:t>
      </w:r>
      <w:r w:rsidR="00C65764">
        <w:rPr>
          <w:rFonts w:eastAsia="Times New Roman"/>
        </w:rPr>
        <w:t xml:space="preserve">faced justification of power and privilege, to the incessant lies and excuse used to justify </w:t>
      </w:r>
      <w:r w:rsidR="00BC311C">
        <w:rPr>
          <w:rFonts w:eastAsia="Times New Roman"/>
        </w:rPr>
        <w:t>t</w:t>
      </w:r>
      <w:r w:rsidR="00C0049E">
        <w:rPr>
          <w:rFonts w:eastAsia="Times New Roman"/>
        </w:rPr>
        <w:t>he System</w:t>
      </w:r>
      <w:r w:rsidR="00C65764">
        <w:rPr>
          <w:rFonts w:eastAsia="Times New Roman"/>
        </w:rPr>
        <w:t>, to all the unnecessary suffering and</w:t>
      </w:r>
      <w:r w:rsidR="00191007">
        <w:rPr>
          <w:rFonts w:eastAsia="Times New Roman"/>
        </w:rPr>
        <w:t xml:space="preserve"> pain that has been the result of eons of System operation, the old energy archetype represents a horrible reality.</w:t>
      </w:r>
      <w:r w:rsidR="00BC311C">
        <w:rPr>
          <w:rFonts w:eastAsia="Times New Roman"/>
        </w:rPr>
        <w:t xml:space="preserve"> </w:t>
      </w:r>
      <w:r w:rsidR="00191007">
        <w:rPr>
          <w:rFonts w:eastAsia="Times New Roman"/>
        </w:rPr>
        <w:t xml:space="preserve">The Book of Keys is an admonishment to </w:t>
      </w:r>
      <w:r w:rsidR="00E24071">
        <w:rPr>
          <w:rFonts w:eastAsia="Times New Roman"/>
        </w:rPr>
        <w:t xml:space="preserve">move past that by </w:t>
      </w:r>
      <w:r w:rsidR="00191007">
        <w:rPr>
          <w:rFonts w:eastAsia="Times New Roman"/>
        </w:rPr>
        <w:t xml:space="preserve">simply </w:t>
      </w:r>
      <w:r w:rsidR="00E24071">
        <w:rPr>
          <w:rFonts w:eastAsia="Times New Roman"/>
        </w:rPr>
        <w:t xml:space="preserve">accepting </w:t>
      </w:r>
      <w:r w:rsidR="00191007">
        <w:rPr>
          <w:rFonts w:eastAsia="Times New Roman"/>
        </w:rPr>
        <w:t>the divinity and love that is inside. In other words, forgive</w:t>
      </w:r>
      <w:r w:rsidR="00E24071">
        <w:rPr>
          <w:rFonts w:eastAsia="Times New Roman"/>
        </w:rPr>
        <w:t xml:space="preserve">, </w:t>
      </w:r>
      <w:r w:rsidR="00191007">
        <w:rPr>
          <w:rFonts w:eastAsia="Times New Roman"/>
        </w:rPr>
        <w:t>let go</w:t>
      </w:r>
      <w:r w:rsidR="00E24071">
        <w:rPr>
          <w:rFonts w:eastAsia="Times New Roman"/>
        </w:rPr>
        <w:t>, and embrace new energy archetypes</w:t>
      </w:r>
      <w:r w:rsidR="00031A62">
        <w:rPr>
          <w:rFonts w:eastAsia="Times New Roman"/>
        </w:rPr>
        <w:fldChar w:fldCharType="begin"/>
      </w:r>
      <w:r w:rsidR="00031A62">
        <w:instrText xml:space="preserve"> XE "</w:instrText>
      </w:r>
      <w:r w:rsidR="00031A62" w:rsidRPr="00524CF0">
        <w:instrText>new energy archetypes</w:instrText>
      </w:r>
      <w:r w:rsidR="00031A62">
        <w:instrText xml:space="preserve">" </w:instrText>
      </w:r>
      <w:r w:rsidR="00031A62">
        <w:rPr>
          <w:rFonts w:eastAsia="Times New Roman"/>
        </w:rPr>
        <w:fldChar w:fldCharType="end"/>
      </w:r>
      <w:r w:rsidR="00E24071">
        <w:rPr>
          <w:rFonts w:eastAsia="Times New Roman"/>
        </w:rPr>
        <w:t xml:space="preserve"> so we can quickly create a new energy world</w:t>
      </w:r>
      <w:r w:rsidR="00191007">
        <w:rPr>
          <w:rFonts w:eastAsia="Times New Roman"/>
        </w:rPr>
        <w:t xml:space="preserve">. </w:t>
      </w:r>
    </w:p>
    <w:p w:rsidR="00DE5248" w:rsidRDefault="00191007" w:rsidP="0090317E">
      <w:pPr>
        <w:rPr>
          <w:rFonts w:eastAsia="Times New Roman"/>
        </w:rPr>
      </w:pPr>
      <w:r>
        <w:rPr>
          <w:rFonts w:eastAsia="Times New Roman"/>
        </w:rPr>
        <w:t xml:space="preserve">Of course, this is not to say that </w:t>
      </w:r>
      <w:r w:rsidR="00E24071">
        <w:rPr>
          <w:rFonts w:eastAsia="Times New Roman"/>
        </w:rPr>
        <w:t xml:space="preserve">we </w:t>
      </w:r>
      <w:r>
        <w:rPr>
          <w:rFonts w:eastAsia="Times New Roman"/>
        </w:rPr>
        <w:t xml:space="preserve">need to enable ongoing suppression, violence, and exploitation. </w:t>
      </w:r>
      <w:r w:rsidR="00E24071">
        <w:rPr>
          <w:rFonts w:eastAsia="Times New Roman"/>
        </w:rPr>
        <w:t>In fact, exactly the opposite</w:t>
      </w:r>
      <w:r w:rsidR="002A262A">
        <w:rPr>
          <w:rFonts w:eastAsia="Times New Roman"/>
        </w:rPr>
        <w:t xml:space="preserve"> is true</w:t>
      </w:r>
      <w:r w:rsidR="00E24071">
        <w:rPr>
          <w:rFonts w:eastAsia="Times New Roman"/>
        </w:rPr>
        <w:t xml:space="preserve">. </w:t>
      </w:r>
      <w:r w:rsidR="002A262A">
        <w:rPr>
          <w:rFonts w:eastAsia="Times New Roman"/>
        </w:rPr>
        <w:t xml:space="preserve">We need to </w:t>
      </w:r>
      <w:r w:rsidR="002A262A" w:rsidRPr="002A262A">
        <w:rPr>
          <w:rFonts w:eastAsia="Times New Roman"/>
          <w:i/>
          <w:iCs/>
        </w:rPr>
        <w:t>awaken</w:t>
      </w:r>
      <w:r w:rsidR="002A262A">
        <w:rPr>
          <w:rFonts w:eastAsia="Times New Roman"/>
        </w:rPr>
        <w:t xml:space="preserve"> and </w:t>
      </w:r>
      <w:r w:rsidR="002A262A" w:rsidRPr="002A262A">
        <w:rPr>
          <w:rFonts w:eastAsia="Times New Roman"/>
          <w:b/>
          <w:bCs/>
        </w:rPr>
        <w:t>accept the truth</w:t>
      </w:r>
      <w:r w:rsidR="002A262A">
        <w:rPr>
          <w:rFonts w:eastAsia="Times New Roman"/>
        </w:rPr>
        <w:t xml:space="preserve">. Once we have seen the truth, we need to </w:t>
      </w:r>
      <w:r w:rsidR="002A262A" w:rsidRPr="002A262A">
        <w:rPr>
          <w:rFonts w:eastAsia="Times New Roman"/>
          <w:i/>
          <w:iCs/>
        </w:rPr>
        <w:t>activate</w:t>
      </w:r>
      <w:r w:rsidR="002A262A">
        <w:rPr>
          <w:rFonts w:eastAsia="Times New Roman"/>
        </w:rPr>
        <w:t xml:space="preserve"> and </w:t>
      </w:r>
      <w:r w:rsidR="002A262A" w:rsidRPr="002A262A">
        <w:rPr>
          <w:rFonts w:eastAsia="Times New Roman"/>
          <w:b/>
          <w:bCs/>
        </w:rPr>
        <w:t>take action</w:t>
      </w:r>
      <w:r w:rsidR="002A262A">
        <w:rPr>
          <w:rFonts w:eastAsia="Times New Roman"/>
        </w:rPr>
        <w:t xml:space="preserve"> to change. </w:t>
      </w:r>
      <w:r>
        <w:rPr>
          <w:rFonts w:eastAsia="Times New Roman"/>
        </w:rPr>
        <w:t xml:space="preserve">The Book of Keys facilitates transition to </w:t>
      </w:r>
      <w:r w:rsidR="00E24071">
        <w:rPr>
          <w:rFonts w:eastAsia="Times New Roman"/>
        </w:rPr>
        <w:t xml:space="preserve">the </w:t>
      </w:r>
      <w:r>
        <w:rPr>
          <w:rFonts w:eastAsia="Times New Roman"/>
        </w:rPr>
        <w:t xml:space="preserve">new energy </w:t>
      </w:r>
      <w:r w:rsidR="00E24071">
        <w:rPr>
          <w:rFonts w:eastAsia="Times New Roman"/>
        </w:rPr>
        <w:t xml:space="preserve">world </w:t>
      </w:r>
      <w:r>
        <w:rPr>
          <w:rFonts w:eastAsia="Times New Roman"/>
        </w:rPr>
        <w:t>archetype</w:t>
      </w:r>
      <w:r w:rsidR="002A262A">
        <w:rPr>
          <w:rFonts w:eastAsia="Times New Roman"/>
        </w:rPr>
        <w:t>,</w:t>
      </w:r>
      <w:r>
        <w:rPr>
          <w:rFonts w:eastAsia="Times New Roman"/>
        </w:rPr>
        <w:t xml:space="preserve"> and through </w:t>
      </w:r>
      <w:r w:rsidR="00E24071">
        <w:rPr>
          <w:rFonts w:eastAsia="Times New Roman"/>
        </w:rPr>
        <w:t>the adoption of this archetype</w:t>
      </w:r>
      <w:r w:rsidR="002A262A">
        <w:rPr>
          <w:rFonts w:eastAsia="Times New Roman"/>
        </w:rPr>
        <w:t xml:space="preserve"> (</w:t>
      </w:r>
      <w:r w:rsidR="00E24071">
        <w:rPr>
          <w:rFonts w:eastAsia="Times New Roman"/>
        </w:rPr>
        <w:t>and all the others in the TOSAS</w:t>
      </w:r>
      <w:r w:rsidR="002A262A">
        <w:rPr>
          <w:rFonts w:eastAsia="Times New Roman"/>
        </w:rPr>
        <w:t>)</w:t>
      </w:r>
      <w:r w:rsidR="00E24071">
        <w:rPr>
          <w:rFonts w:eastAsia="Times New Roman"/>
        </w:rPr>
        <w:t xml:space="preserve"> </w:t>
      </w:r>
      <w:r w:rsidR="002A262A">
        <w:rPr>
          <w:rFonts w:eastAsia="Times New Roman"/>
        </w:rPr>
        <w:t xml:space="preserve">in mind, the creation of a new energy world. </w:t>
      </w:r>
      <w:r w:rsidR="00F950C0">
        <w:rPr>
          <w:rFonts w:eastAsia="Times New Roman"/>
        </w:rPr>
        <w:t xml:space="preserve">In this regard, consider </w:t>
      </w:r>
      <w:r w:rsidR="00E24071">
        <w:rPr>
          <w:rFonts w:eastAsia="Times New Roman"/>
        </w:rPr>
        <w:t xml:space="preserve">the iconic imagery </w:t>
      </w:r>
      <w:r w:rsidR="00F950C0">
        <w:rPr>
          <w:rFonts w:eastAsia="Times New Roman"/>
        </w:rPr>
        <w:t xml:space="preserve">of the </w:t>
      </w:r>
      <w:r w:rsidR="00E24071">
        <w:rPr>
          <w:rFonts w:eastAsia="Times New Roman"/>
        </w:rPr>
        <w:t xml:space="preserve">new energy </w:t>
      </w:r>
      <w:r w:rsidR="00F950C0">
        <w:rPr>
          <w:rFonts w:eastAsia="Times New Roman"/>
        </w:rPr>
        <w:t>W</w:t>
      </w:r>
      <w:r w:rsidR="00E24071">
        <w:rPr>
          <w:rFonts w:eastAsia="Times New Roman"/>
        </w:rPr>
        <w:t>orld</w:t>
      </w:r>
      <w:r w:rsidR="00F950C0">
        <w:rPr>
          <w:rFonts w:eastAsia="Times New Roman"/>
        </w:rPr>
        <w:t>. Take note. In the new energies, w</w:t>
      </w:r>
      <w:r w:rsidR="00E24071">
        <w:rPr>
          <w:rFonts w:eastAsia="Times New Roman"/>
        </w:rPr>
        <w:t xml:space="preserve">e do not work as individuals intent on greedy exploitation of each other, we work together as a global family to awaken, activate, ascend, and graduate the plant. </w:t>
      </w:r>
    </w:p>
    <w:p w:rsidR="00DE5248" w:rsidRDefault="00FB08B1" w:rsidP="0090317E">
      <w:pPr>
        <w:rPr>
          <w:rFonts w:eastAsia="Times New Roman"/>
        </w:rPr>
      </w:pPr>
      <w:r w:rsidRPr="009F09EB">
        <w:rPr>
          <w:rFonts w:eastAsia="Times New Roman"/>
        </w:rPr>
        <w:t>A</w:t>
      </w:r>
      <w:r w:rsidR="00E24071" w:rsidRPr="009F09EB">
        <w:rPr>
          <w:rFonts w:eastAsia="Times New Roman"/>
        </w:rPr>
        <w:t xml:space="preserve">waken and accept the new </w:t>
      </w:r>
      <w:r w:rsidRPr="009F09EB">
        <w:rPr>
          <w:rFonts w:eastAsia="Times New Roman"/>
        </w:rPr>
        <w:t xml:space="preserve">energies; </w:t>
      </w:r>
    </w:p>
    <w:p w:rsidR="00504780" w:rsidRDefault="00FB08B1" w:rsidP="0090317E">
      <w:pPr>
        <w:rPr>
          <w:rFonts w:eastAsia="Times New Roman"/>
        </w:rPr>
      </w:pPr>
      <w:r w:rsidRPr="009F09EB">
        <w:rPr>
          <w:rFonts w:eastAsia="Times New Roman"/>
        </w:rPr>
        <w:t>A</w:t>
      </w:r>
      <w:r w:rsidR="00E24071" w:rsidRPr="009F09EB">
        <w:rPr>
          <w:rFonts w:eastAsia="Times New Roman"/>
        </w:rPr>
        <w:t>ctivate</w:t>
      </w:r>
      <w:r w:rsidR="00DE5248">
        <w:rPr>
          <w:rFonts w:eastAsia="Times New Roman"/>
        </w:rPr>
        <w:t xml:space="preserve"> and </w:t>
      </w:r>
      <w:r w:rsidR="00E24071" w:rsidRPr="009F09EB">
        <w:rPr>
          <w:rFonts w:eastAsia="Times New Roman"/>
        </w:rPr>
        <w:t>take action</w:t>
      </w:r>
      <w:r w:rsidR="00DE5248">
        <w:rPr>
          <w:rFonts w:eastAsia="Times New Roman"/>
        </w:rPr>
        <w:t xml:space="preserve"> to </w:t>
      </w:r>
      <w:r w:rsidR="00E24071" w:rsidRPr="009F09EB">
        <w:rPr>
          <w:rFonts w:eastAsia="Times New Roman"/>
        </w:rPr>
        <w:t xml:space="preserve">transform </w:t>
      </w:r>
      <w:r w:rsidR="009F09EB">
        <w:rPr>
          <w:rFonts w:eastAsia="Times New Roman"/>
        </w:rPr>
        <w:t xml:space="preserve">this </w:t>
      </w:r>
      <w:r w:rsidR="00E24071" w:rsidRPr="009F09EB">
        <w:rPr>
          <w:rFonts w:eastAsia="Times New Roman"/>
        </w:rPr>
        <w:t>world.</w:t>
      </w:r>
      <w:r w:rsidR="00BC311C">
        <w:rPr>
          <w:rFonts w:eastAsia="Times New Roman"/>
        </w:rPr>
        <w:t xml:space="preserve"> </w:t>
      </w:r>
    </w:p>
    <w:p w:rsidR="00DE5248" w:rsidRDefault="00DE5248" w:rsidP="0090317E">
      <w:pPr>
        <w:rPr>
          <w:rFonts w:eastAsia="Times New Roman"/>
        </w:rPr>
      </w:pPr>
      <w:r>
        <w:rPr>
          <w:rFonts w:eastAsia="Times New Roman"/>
        </w:rPr>
        <w:t>Ascend and connect to your Highest Self.</w:t>
      </w:r>
    </w:p>
    <w:p w:rsidR="00DE5248" w:rsidRPr="00C5078D" w:rsidRDefault="00DE5248" w:rsidP="0090317E">
      <w:r>
        <w:rPr>
          <w:rFonts w:eastAsia="Times New Roman"/>
        </w:rPr>
        <w:t>Graduate and then celebrate the Divine World.</w:t>
      </w:r>
    </w:p>
    <w:p w:rsidR="00504780" w:rsidRPr="00C5078D" w:rsidRDefault="00F93E25" w:rsidP="00F93E25">
      <w:pPr>
        <w:pStyle w:val="Heading2"/>
      </w:pPr>
      <w:r>
        <w:lastRenderedPageBreak/>
        <w:t>Group study questions</w:t>
      </w:r>
    </w:p>
    <w:p w:rsidR="00504780" w:rsidRPr="00C5078D" w:rsidRDefault="006F2FC8" w:rsidP="007A645E">
      <w:pPr>
        <w:pStyle w:val="ListParagraph"/>
        <w:numPr>
          <w:ilvl w:val="0"/>
          <w:numId w:val="8"/>
        </w:numPr>
      </w:pPr>
      <w:r>
        <w:t xml:space="preserve">The new energy </w:t>
      </w:r>
      <w:r w:rsidR="00A216D5">
        <w:t xml:space="preserve">card is all about </w:t>
      </w:r>
      <w:r>
        <w:t>t</w:t>
      </w:r>
      <w:r w:rsidR="00A216D5">
        <w:t xml:space="preserve">he Great Work, which is the work of uplifting all things. </w:t>
      </w:r>
      <w:r w:rsidR="008A13B8" w:rsidRPr="00C5078D">
        <w:t xml:space="preserve">Look at your current life situation. Are there </w:t>
      </w:r>
      <w:r w:rsidR="00A216D5">
        <w:t xml:space="preserve">actions, people, and </w:t>
      </w:r>
      <w:r w:rsidR="008A13B8" w:rsidRPr="00C5078D">
        <w:t xml:space="preserve">things in your life </w:t>
      </w:r>
      <w:r w:rsidR="00A216D5">
        <w:t>that need uplifting</w:t>
      </w:r>
      <w:r w:rsidR="00DD2647">
        <w:t xml:space="preserve"> and fixing</w:t>
      </w:r>
      <w:r w:rsidR="00A216D5">
        <w:t xml:space="preserve">? Do you need to release anger and forgive? Do you need to create boundaries to protect? Do you need to apologize and atone? Do you (and by “you” I mean the rich, and their corporations) need to pay your fair share of taxes? Do you need to pay your employees a living wage? Do you need to make your workplace safer and more interesting? </w:t>
      </w:r>
      <w:r w:rsidR="00623980">
        <w:t xml:space="preserve">Do you need to treat people better? Do you need to give more attention to your kids? Do you need to change some laws? </w:t>
      </w:r>
      <w:r w:rsidR="00A216D5">
        <w:t>Make a list</w:t>
      </w:r>
      <w:r>
        <w:t xml:space="preserve"> of the things you need to change. W</w:t>
      </w:r>
      <w:r w:rsidR="001A5F15">
        <w:t>rite it down to remember it if you need to</w:t>
      </w:r>
      <w:r>
        <w:t>. S</w:t>
      </w:r>
      <w:r w:rsidR="00A216D5">
        <w:t xml:space="preserve">hare it with the group. </w:t>
      </w:r>
    </w:p>
    <w:p w:rsidR="00504780" w:rsidRDefault="001A5F15" w:rsidP="001A5F15">
      <w:pPr>
        <w:pStyle w:val="ListParagraph"/>
        <w:numPr>
          <w:ilvl w:val="0"/>
          <w:numId w:val="8"/>
        </w:numPr>
      </w:pPr>
      <w:r>
        <w:t xml:space="preserve">No doubt, the list </w:t>
      </w:r>
      <w:r w:rsidR="00DD2647">
        <w:t xml:space="preserve">you come up with </w:t>
      </w:r>
      <w:r>
        <w:t xml:space="preserve">can be </w:t>
      </w:r>
      <w:r w:rsidR="00DD2647">
        <w:t xml:space="preserve">quite </w:t>
      </w:r>
      <w:r>
        <w:t>overwhelming, and might even seem impossible. That is because you are limited by past “old energy” experiences, where change and transformation have been painful and slow. Remember</w:t>
      </w:r>
      <w:r w:rsidR="0002267D">
        <w:t>,</w:t>
      </w:r>
      <w:r>
        <w:t xml:space="preserve"> however, you’re not the only person waking up. A</w:t>
      </w:r>
      <w:r w:rsidR="00DD2647">
        <w:t xml:space="preserve">s more and more people awaken, </w:t>
      </w:r>
      <w:r>
        <w:t xml:space="preserve">resistance </w:t>
      </w:r>
      <w:r w:rsidR="00274293">
        <w:t xml:space="preserve">to transformation </w:t>
      </w:r>
      <w:r>
        <w:t xml:space="preserve">will </w:t>
      </w:r>
      <w:r w:rsidR="00274293">
        <w:t xml:space="preserve">gradually </w:t>
      </w:r>
      <w:r>
        <w:t xml:space="preserve">fall away. </w:t>
      </w:r>
      <w:r w:rsidR="00DD2647">
        <w:t xml:space="preserve">Eventually, even difficult transformations will be easy. </w:t>
      </w:r>
      <w:r>
        <w:t xml:space="preserve">With this in mind, look at your list and prioritize. What changes can be accomplished in your life, at work, and at the top, now? What will have to wait a few years more? Remember, the new energy </w:t>
      </w:r>
      <w:r w:rsidRPr="001A5F15">
        <w:t>World</w:t>
      </w:r>
      <w:r>
        <w:t xml:space="preserve"> card shows people at work. There are no bystanders in this end-of-cycle process of </w:t>
      </w:r>
      <w:r w:rsidR="00FC392F">
        <w:lastRenderedPageBreak/>
        <w:t>graduation</w:t>
      </w:r>
      <w:r>
        <w:t xml:space="preserve">. </w:t>
      </w:r>
      <w:r w:rsidRPr="001A5F15">
        <w:rPr>
          <w:i/>
          <w:iCs/>
        </w:rPr>
        <w:t>Share your top priorities with the group</w:t>
      </w:r>
      <w:r>
        <w:t>.</w:t>
      </w:r>
      <w:r w:rsidR="00BC311C">
        <w:t xml:space="preserve"> </w:t>
      </w:r>
    </w:p>
    <w:p w:rsidR="00FC392F" w:rsidRPr="00C5078D" w:rsidRDefault="00FC392F" w:rsidP="001A5F15">
      <w:pPr>
        <w:pStyle w:val="ListParagraph"/>
        <w:numPr>
          <w:ilvl w:val="0"/>
          <w:numId w:val="8"/>
        </w:numPr>
      </w:pPr>
      <w:r>
        <w:t>Facing the reality of the old energy world and how toxic and violent it</w:t>
      </w:r>
      <w:r w:rsidR="00C72B3F">
        <w:t xml:space="preserve"> is, and </w:t>
      </w:r>
      <w:r>
        <w:t xml:space="preserve">has always been, can cause anxiety, stress, and fear. When you see the truths that surround you, you are wise to be anxious and </w:t>
      </w:r>
      <w:r w:rsidR="00DD2647">
        <w:t>stressed</w:t>
      </w:r>
      <w:r>
        <w:t>.</w:t>
      </w:r>
      <w:r w:rsidR="00DD2647">
        <w:t xml:space="preserve"> Anxiety and stress identify areas of concern which require attention. If you do </w:t>
      </w:r>
      <w:r w:rsidR="00C72B3F">
        <w:t>feel anxiety and stress, practice breathing, meditation, and mindfulness. If legal in your area, CBD Cannabis oils and strains are quite helpful in this regard.</w:t>
      </w:r>
      <w:r w:rsidR="00BC311C">
        <w:t xml:space="preserve"> </w:t>
      </w:r>
      <w:r w:rsidR="00C72B3F">
        <w:t>Once you are calm, identify the source of the anxiety/stress. Is it world events? Is it challenging issues in your family? Are you feeling overwhelmed? Are you experience resistance from those that surround. Right the sources down and share with the group.</w:t>
      </w:r>
      <w:r w:rsidR="000D786A">
        <w:t xml:space="preserve"> Strategize ways to address and transform.</w:t>
      </w:r>
      <w:r w:rsidR="00BC311C">
        <w:t xml:space="preserve"> </w:t>
      </w:r>
    </w:p>
    <w:p w:rsidR="00504780" w:rsidRPr="00C5078D" w:rsidRDefault="00043C2B" w:rsidP="00031A62">
      <w:pPr>
        <w:pStyle w:val="Heading1"/>
      </w:pPr>
      <w:bookmarkStart w:id="18" w:name="_Toc518359615"/>
      <w:r>
        <w:lastRenderedPageBreak/>
        <w:t xml:space="preserve">Alignment (formerly </w:t>
      </w:r>
      <w:r w:rsidR="008A13B8" w:rsidRPr="00C5078D">
        <w:t>Justice</w:t>
      </w:r>
      <w:r>
        <w:t>)</w:t>
      </w:r>
      <w:bookmarkEnd w:id="18"/>
    </w:p>
    <w:p w:rsidR="006C72AE" w:rsidRDefault="006C72AE" w:rsidP="00E3307F">
      <w:r>
        <w:t xml:space="preserve">In the new energy, this is an </w:t>
      </w:r>
      <w:r w:rsidRPr="006C72AE">
        <w:rPr>
          <w:b/>
          <w:bCs/>
        </w:rPr>
        <w:t>activation</w:t>
      </w:r>
      <w:r>
        <w:rPr>
          <w:b/>
          <w:bCs/>
        </w:rPr>
        <w:t xml:space="preserve"> </w:t>
      </w:r>
      <w:r w:rsidRPr="006C72AE">
        <w:t>archetype.</w:t>
      </w:r>
      <w:r>
        <w:rPr>
          <w:b/>
          <w:bCs/>
        </w:rPr>
        <w:t xml:space="preserve"> </w:t>
      </w:r>
      <w:r w:rsidR="0011367B" w:rsidRPr="0011367B">
        <w:t>In the new energy, this archetype</w:t>
      </w:r>
      <w:r w:rsidR="0011367B">
        <w:rPr>
          <w:b/>
          <w:bCs/>
        </w:rPr>
        <w:t xml:space="preserve"> </w:t>
      </w:r>
      <w:r w:rsidR="0011367B" w:rsidRPr="0011367B">
        <w:t>teaches</w:t>
      </w:r>
      <w:r w:rsidR="0011367B">
        <w:t xml:space="preserve"> the importance of aligning your body’s thoughts, environment, and actions with your Highest </w:t>
      </w:r>
      <w:r w:rsidR="0011367B" w:rsidRPr="0011367B">
        <w:t>Self.</w:t>
      </w:r>
    </w:p>
    <w:p w:rsidR="0011367B" w:rsidRDefault="008A13B8" w:rsidP="00E3307F">
      <w:r w:rsidRPr="00C5078D">
        <w:t>In the old energy</w:t>
      </w:r>
      <w:r w:rsidR="003C53E1">
        <w:t>,</w:t>
      </w:r>
      <w:r w:rsidRPr="00C5078D">
        <w:t xml:space="preserve"> this card</w:t>
      </w:r>
      <w:r w:rsidR="0011367B">
        <w:t xml:space="preserve"> is </w:t>
      </w:r>
      <w:r w:rsidR="0011367B" w:rsidRPr="00A92FA9">
        <w:rPr>
          <w:b/>
          <w:bCs/>
        </w:rPr>
        <w:t>justice</w:t>
      </w:r>
      <w:r w:rsidR="0011367B">
        <w:t xml:space="preserve">. In the old energy, this is </w:t>
      </w:r>
      <w:r w:rsidRPr="00C5078D">
        <w:t>part of the archetypal constellation</w:t>
      </w:r>
      <w:r w:rsidR="00031A62">
        <w:fldChar w:fldCharType="begin"/>
      </w:r>
      <w:r w:rsidR="00031A62">
        <w:instrText xml:space="preserve"> XE "</w:instrText>
      </w:r>
      <w:r w:rsidR="00031A62" w:rsidRPr="00524CF0">
        <w:rPr>
          <w:lang w:eastAsia="zh-CN" w:bidi="hi-IN"/>
        </w:rPr>
        <w:instrText>archetypal constellation</w:instrText>
      </w:r>
      <w:r w:rsidR="00031A62">
        <w:instrText xml:space="preserve">" </w:instrText>
      </w:r>
      <w:r w:rsidR="00031A62">
        <w:fldChar w:fldCharType="end"/>
      </w:r>
      <w:r w:rsidRPr="00C5078D">
        <w:t xml:space="preserve"> </w:t>
      </w:r>
      <w:r w:rsidR="00566B42">
        <w:rPr>
          <w:b/>
          <w:bCs/>
        </w:rPr>
        <w:t>judge</w:t>
      </w:r>
      <w:r w:rsidR="00A92FA9">
        <w:rPr>
          <w:b/>
          <w:bCs/>
        </w:rPr>
        <w:t xml:space="preserve"> and punish </w:t>
      </w:r>
      <w:r w:rsidR="00A92FA9">
        <w:t>constellation</w:t>
      </w:r>
      <w:r w:rsidR="0011367B">
        <w:rPr>
          <w:i/>
        </w:rPr>
        <w:t xml:space="preserve">. </w:t>
      </w:r>
      <w:r w:rsidR="0011367B">
        <w:rPr>
          <w:iCs/>
        </w:rPr>
        <w:t xml:space="preserve">It </w:t>
      </w:r>
      <w:r w:rsidRPr="00C5078D">
        <w:t>represents the idea of karma</w:t>
      </w:r>
      <w:r w:rsidR="0011367B">
        <w:t xml:space="preserve">, punishment, reward, and “justice.” </w:t>
      </w:r>
    </w:p>
    <w:p w:rsidR="0011367B" w:rsidRDefault="0011367B" w:rsidP="0011367B">
      <w:pPr>
        <w:pStyle w:val="Heading2"/>
      </w:pPr>
      <w:r>
        <w:t>Old Energy</w:t>
      </w:r>
    </w:p>
    <w:p w:rsidR="00566B42" w:rsidRDefault="003B7C9E" w:rsidP="00E3307F">
      <w:r>
        <w:t>In the old energy</w:t>
      </w:r>
      <w:r w:rsidR="003C53E1">
        <w:t>,</w:t>
      </w:r>
      <w:r>
        <w:t xml:space="preserve"> this card </w:t>
      </w:r>
      <w:r w:rsidR="008A13B8" w:rsidRPr="00C5078D">
        <w:t xml:space="preserve">represents the </w:t>
      </w:r>
      <w:r>
        <w:t xml:space="preserve">notion of cosmic/karmic/divine justice, and the </w:t>
      </w:r>
      <w:r w:rsidR="008A13B8" w:rsidRPr="00C5078D">
        <w:t xml:space="preserve">idea that you should </w:t>
      </w:r>
      <w:r w:rsidR="00281B86">
        <w:t xml:space="preserve">passively </w:t>
      </w:r>
      <w:r w:rsidR="000228F0">
        <w:t>ac</w:t>
      </w:r>
      <w:r w:rsidR="000228F0" w:rsidRPr="00C5078D">
        <w:t>cept</w:t>
      </w:r>
      <w:r w:rsidR="008A13B8" w:rsidRPr="00C5078D">
        <w:t xml:space="preserve"> whatever “is” as something natural, inevitable, chosen by </w:t>
      </w:r>
      <w:r w:rsidR="003C53E1">
        <w:t>G</w:t>
      </w:r>
      <w:r w:rsidR="008A13B8" w:rsidRPr="00C5078D">
        <w:t xml:space="preserve">od, or as something you deserve. </w:t>
      </w:r>
      <w:r w:rsidR="00566B42">
        <w:t xml:space="preserve">The excuses used vary. </w:t>
      </w:r>
      <w:r w:rsidR="000228F0">
        <w:t xml:space="preserve">The world evolved naturally to where it is. </w:t>
      </w:r>
      <w:r>
        <w:t>God makes the world as is for a reason</w:t>
      </w:r>
      <w:r w:rsidR="00566B42">
        <w:t xml:space="preserve">. </w:t>
      </w:r>
      <w:r>
        <w:t>God</w:t>
      </w:r>
      <w:r w:rsidR="00666804">
        <w:t>/the Universe</w:t>
      </w:r>
      <w:r>
        <w:t xml:space="preserve"> is just and fair and so you should accept t</w:t>
      </w:r>
      <w:r w:rsidR="008A13B8" w:rsidRPr="00C5078D">
        <w:t>he world as it exists</w:t>
      </w:r>
      <w:r>
        <w:t>. If bad things happen, it is b</w:t>
      </w:r>
      <w:r w:rsidR="008A13B8" w:rsidRPr="00C5078D">
        <w:t>ecause of something you did</w:t>
      </w:r>
      <w:r>
        <w:t>, perhaps in a past life</w:t>
      </w:r>
      <w:r w:rsidR="008A13B8" w:rsidRPr="00C5078D">
        <w:t xml:space="preserve">. </w:t>
      </w:r>
      <w:r w:rsidR="00566B42">
        <w:t xml:space="preserve">Karma is a bitch. </w:t>
      </w:r>
      <w:r w:rsidR="008A13B8" w:rsidRPr="00C5078D">
        <w:t xml:space="preserve">What goes around comes around and what comes around is always </w:t>
      </w:r>
      <w:r w:rsidR="008A13B8" w:rsidRPr="00C5078D">
        <w:rPr>
          <w:i/>
        </w:rPr>
        <w:t>just, fair, and right</w:t>
      </w:r>
      <w:r w:rsidR="008A13B8" w:rsidRPr="00C5078D">
        <w:t>.</w:t>
      </w:r>
      <w:r w:rsidR="00FB4B37" w:rsidRPr="00C5078D">
        <w:t xml:space="preserve"> </w:t>
      </w:r>
    </w:p>
    <w:p w:rsidR="00566B42" w:rsidRDefault="00566B42" w:rsidP="00E3307F">
      <w:r>
        <w:t>It is the way the universe works.</w:t>
      </w:r>
    </w:p>
    <w:p w:rsidR="00504780" w:rsidRPr="00C5078D" w:rsidRDefault="008A13B8" w:rsidP="00E3307F">
      <w:r w:rsidRPr="00C5078D">
        <w:t xml:space="preserve">If you are poor, you deserve it. </w:t>
      </w:r>
      <w:r w:rsidR="00666804">
        <w:t xml:space="preserve">If you suffer, you deserve it. </w:t>
      </w:r>
      <w:r w:rsidRPr="00C5078D">
        <w:t xml:space="preserve">If you are rich, you deserve it. If you got cancer, you deserve it. If something bad happens, you deserve it. </w:t>
      </w:r>
      <w:r w:rsidR="00566B42">
        <w:t>“It’s all good,</w:t>
      </w:r>
      <w:r w:rsidR="00666804">
        <w:t xml:space="preserve">” </w:t>
      </w:r>
      <w:r w:rsidR="00566B42">
        <w:t>as the plebeians say. I</w:t>
      </w:r>
      <w:r w:rsidRPr="00C5078D">
        <w:t>t is all right</w:t>
      </w:r>
      <w:r w:rsidR="00566B42">
        <w:t xml:space="preserve">, </w:t>
      </w:r>
      <w:r w:rsidRPr="00C5078D">
        <w:t>proper</w:t>
      </w:r>
      <w:r w:rsidR="00566B42">
        <w:t xml:space="preserve">, </w:t>
      </w:r>
      <w:r w:rsidRPr="00C5078D">
        <w:t>and guaranteed to be fair in the long run because of the inexorable working out of karma and cosmic justice.</w:t>
      </w:r>
    </w:p>
    <w:p w:rsidR="00BE2638" w:rsidRDefault="00666804" w:rsidP="00E3307F">
      <w:r>
        <w:lastRenderedPageBreak/>
        <w:t>As you can see, t</w:t>
      </w:r>
      <w:r w:rsidR="008A13B8" w:rsidRPr="00C5078D">
        <w:t xml:space="preserve">he old energy idea of karma and justice </w:t>
      </w:r>
      <w:r w:rsidR="003B7C9E">
        <w:t xml:space="preserve">justifies </w:t>
      </w:r>
      <w:r w:rsidR="008A13B8" w:rsidRPr="00C5078D">
        <w:t>the status quo</w:t>
      </w:r>
      <w:r w:rsidR="003B7C9E">
        <w:t xml:space="preserve">, and that should be </w:t>
      </w:r>
      <w:r w:rsidR="008A13B8" w:rsidRPr="00C5078D">
        <w:t xml:space="preserve">pretty clear in this card. </w:t>
      </w:r>
      <w:r>
        <w:t>Cosmic justice keeps it all balanced and fair, so the thinking goes</w:t>
      </w:r>
      <w:r w:rsidR="00BE2638">
        <w:t>, and so we the people should put up and shut up’</w:t>
      </w:r>
      <w:r>
        <w:t xml:space="preserve">. </w:t>
      </w:r>
      <w:r w:rsidR="008A13B8" w:rsidRPr="00C5078D">
        <w:t xml:space="preserve">There is, however, a deeper idea, or a deeper outcome, of this card that has to be considered and that outcome is </w:t>
      </w:r>
      <w:r w:rsidR="008A13B8" w:rsidRPr="00C5078D">
        <w:rPr>
          <w:i/>
        </w:rPr>
        <w:t xml:space="preserve">exclusion. </w:t>
      </w:r>
      <w:r w:rsidR="008A13B8" w:rsidRPr="00C5078D">
        <w:t xml:space="preserve">Part of the process of judgment is a process of </w:t>
      </w:r>
      <w:r w:rsidR="00BE2638">
        <w:t>judgment</w:t>
      </w:r>
      <w:r w:rsidR="008A13B8" w:rsidRPr="00C5078D">
        <w:t xml:space="preserve">, of proving yourself worthy, and of passing tests. The ultimate expression of this idea of exclusion for </w:t>
      </w:r>
      <w:r w:rsidR="00BF1207">
        <w:t>under</w:t>
      </w:r>
      <w:r w:rsidR="008A13B8" w:rsidRPr="00C5078D">
        <w:t xml:space="preserve">performing to standards, and </w:t>
      </w:r>
      <w:r w:rsidR="008A13B8" w:rsidRPr="00C5078D">
        <w:rPr>
          <w:i/>
        </w:rPr>
        <w:t xml:space="preserve">not passing judgment </w:t>
      </w:r>
      <w:r w:rsidR="008A13B8" w:rsidRPr="00C5078D">
        <w:t xml:space="preserve">is, of course, the Christian idea of hell for the sinners, but the idea works out in other areas as well. Everything from high school cliques (where adolescents practice the dark art of excluding the unworthy) to secret brotherhoods to adult social groups </w:t>
      </w:r>
      <w:r>
        <w:t>do</w:t>
      </w:r>
      <w:r w:rsidR="008A13B8" w:rsidRPr="00C5078D">
        <w:t xml:space="preserve"> it.</w:t>
      </w:r>
      <w:r w:rsidR="00FB4B37" w:rsidRPr="00C5078D">
        <w:t xml:space="preserve"> </w:t>
      </w:r>
    </w:p>
    <w:p w:rsidR="00666804" w:rsidRDefault="008A13B8" w:rsidP="00E3307F">
      <w:r w:rsidRPr="00C5078D">
        <w:t xml:space="preserve">The old world is based on </w:t>
      </w:r>
      <w:r w:rsidR="00666804">
        <w:t xml:space="preserve">a “justice applied” </w:t>
      </w:r>
      <w:r w:rsidRPr="00C5078D">
        <w:t>exclusion of people deemed unworthy</w:t>
      </w:r>
      <w:r w:rsidR="00666804">
        <w:t xml:space="preserve">. You don’t get </w:t>
      </w:r>
      <w:r w:rsidR="00BF1207">
        <w:t xml:space="preserve">into the </w:t>
      </w:r>
      <w:r w:rsidR="00BE2638">
        <w:t>“</w:t>
      </w:r>
      <w:r w:rsidR="00BF1207">
        <w:t>club</w:t>
      </w:r>
      <w:r w:rsidR="00BE2638">
        <w:t xml:space="preserve">,” you don’t gain power and prosperity, </w:t>
      </w:r>
      <w:r w:rsidR="00BF1207">
        <w:t xml:space="preserve">because </w:t>
      </w:r>
      <w:r w:rsidR="00666804">
        <w:t xml:space="preserve">you don’t deserve it for some </w:t>
      </w:r>
      <w:r w:rsidR="00BE2638">
        <w:t xml:space="preserve">contrived </w:t>
      </w:r>
      <w:r w:rsidR="00666804">
        <w:t xml:space="preserve">reason of </w:t>
      </w:r>
      <w:r w:rsidR="00BE2638">
        <w:t xml:space="preserve">cosmic/karmic/divine </w:t>
      </w:r>
      <w:r w:rsidR="00666804">
        <w:t xml:space="preserve">justice. </w:t>
      </w:r>
      <w:r w:rsidR="00BE2638">
        <w:t>No sense in complaining. Simply accept the world as it is.</w:t>
      </w:r>
    </w:p>
    <w:p w:rsidR="006725D7" w:rsidRPr="00C5078D" w:rsidRDefault="006725D7" w:rsidP="006725D7">
      <w:pPr>
        <w:pStyle w:val="Heading2"/>
      </w:pPr>
      <w:r>
        <w:t>Getting into the new energy</w:t>
      </w:r>
    </w:p>
    <w:p w:rsidR="00666804" w:rsidRDefault="008A13B8" w:rsidP="00666804">
      <w:r w:rsidRPr="00C5078D">
        <w:t>Of course, in the new energy</w:t>
      </w:r>
      <w:r w:rsidR="003C53E1">
        <w:t>,</w:t>
      </w:r>
      <w:r w:rsidRPr="00C5078D">
        <w:t xml:space="preserve"> we reject the idea of judgment, justice, and punishment and instead emphasize the idea</w:t>
      </w:r>
      <w:r w:rsidR="00BE2638">
        <w:t>s</w:t>
      </w:r>
      <w:r w:rsidRPr="00C5078D">
        <w:t xml:space="preserve"> of </w:t>
      </w:r>
      <w:r w:rsidR="006725D7" w:rsidRPr="00BE2638">
        <w:rPr>
          <w:b/>
          <w:bCs/>
        </w:rPr>
        <w:t>alignment</w:t>
      </w:r>
      <w:r w:rsidR="006725D7">
        <w:t xml:space="preserve"> and </w:t>
      </w:r>
      <w:r w:rsidRPr="00C5078D">
        <w:t>responsibility</w:t>
      </w:r>
      <w:r w:rsidR="00666804">
        <w:t xml:space="preserve"> for all life</w:t>
      </w:r>
      <w:r w:rsidRPr="00C5078D">
        <w:t>.</w:t>
      </w:r>
      <w:r w:rsidR="00FB4B37" w:rsidRPr="00C5078D">
        <w:t xml:space="preserve"> </w:t>
      </w:r>
      <w:r w:rsidR="00666804">
        <w:t xml:space="preserve">The truth is, there is no </w:t>
      </w:r>
      <w:r w:rsidR="00666804" w:rsidRPr="00C5078D">
        <w:t xml:space="preserve">principle of justice that condemns the </w:t>
      </w:r>
      <w:r w:rsidR="00666804">
        <w:t xml:space="preserve">“sinful” and ensures punishment and exclusion of the unworthy. </w:t>
      </w:r>
      <w:r w:rsidR="00BE2638">
        <w:t xml:space="preserve">Old energy ideas simply justify old energy power and privilege. </w:t>
      </w:r>
      <w:r w:rsidR="00666804" w:rsidRPr="00C5078D">
        <w:t>The truth is, you cannot have rich except in relation to poor, and you cannot have power except in relation to powerlessness. In the old energy</w:t>
      </w:r>
      <w:r w:rsidR="006A678C">
        <w:t>,</w:t>
      </w:r>
      <w:r w:rsidR="00666804" w:rsidRPr="00C5078D">
        <w:t xml:space="preserve"> it is </w:t>
      </w:r>
      <w:r w:rsidR="00A03D27">
        <w:t>the</w:t>
      </w:r>
      <w:r w:rsidR="00666804" w:rsidRPr="00C5078D">
        <w:t xml:space="preserve"> imposition of this archetype in </w:t>
      </w:r>
      <w:r w:rsidR="00A03D27" w:rsidRPr="00A03D27">
        <w:rPr>
          <w:b/>
          <w:bCs/>
        </w:rPr>
        <w:t xml:space="preserve">bodily </w:t>
      </w:r>
      <w:r w:rsidR="00666804" w:rsidRPr="00A03D27">
        <w:rPr>
          <w:b/>
          <w:bCs/>
        </w:rPr>
        <w:t>consciousness</w:t>
      </w:r>
      <w:r w:rsidR="00666804" w:rsidRPr="00C5078D">
        <w:t xml:space="preserve"> that sets the stage for </w:t>
      </w:r>
      <w:r w:rsidR="00A03D27" w:rsidRPr="00A03D27">
        <w:t>t</w:t>
      </w:r>
      <w:r w:rsidR="00666804" w:rsidRPr="00A03D27">
        <w:t>he</w:t>
      </w:r>
      <w:r w:rsidR="00666804" w:rsidRPr="00FE4527">
        <w:rPr>
          <w:b/>
          <w:bCs/>
        </w:rPr>
        <w:t xml:space="preserve"> </w:t>
      </w:r>
      <w:r w:rsidR="00666804" w:rsidRPr="00FE4527">
        <w:rPr>
          <w:b/>
          <w:bCs/>
        </w:rPr>
        <w:lastRenderedPageBreak/>
        <w:t>System</w:t>
      </w:r>
      <w:r w:rsidR="00666804" w:rsidRPr="00C5078D">
        <w:t xml:space="preserve"> as it is</w:t>
      </w:r>
      <w:r w:rsidR="00A03D27">
        <w:t xml:space="preserve">. It is the </w:t>
      </w:r>
      <w:r w:rsidR="00666804" w:rsidRPr="00C5078D">
        <w:t>acceptance of this idea in consciousness</w:t>
      </w:r>
      <w:r w:rsidR="00666804">
        <w:t>,</w:t>
      </w:r>
      <w:r w:rsidR="00A03D27">
        <w:t xml:space="preserve"> the acceptance of </w:t>
      </w:r>
      <w:r w:rsidR="00666804">
        <w:t xml:space="preserve">his notion that there is a cosmic/karmic/Divine justice, </w:t>
      </w:r>
      <w:r w:rsidR="00666804" w:rsidRPr="00C5078D">
        <w:t xml:space="preserve">that allows </w:t>
      </w:r>
      <w:r w:rsidR="00666804">
        <w:t>The System</w:t>
      </w:r>
      <w:r w:rsidR="00666804" w:rsidRPr="00C5078D">
        <w:t xml:space="preserve"> to continue as i</w:t>
      </w:r>
      <w:r w:rsidR="00BE2638">
        <w:t>s</w:t>
      </w:r>
      <w:r w:rsidR="00666804" w:rsidRPr="00C5078D">
        <w:t>.</w:t>
      </w:r>
      <w:r w:rsidR="00A03D27">
        <w:t xml:space="preserve"> Why change anything if it’s all working properly as is?</w:t>
      </w:r>
    </w:p>
    <w:p w:rsidR="00A03D27" w:rsidRDefault="00BF33A7" w:rsidP="00E3307F">
      <w:r>
        <w:t>To get into the new energies you must put aside old energy notions of justice</w:t>
      </w:r>
      <w:r w:rsidR="001178BB">
        <w:t xml:space="preserve"> and punishment</w:t>
      </w:r>
      <w:r w:rsidR="00A03D27">
        <w:t xml:space="preserve">, and any and all notions that this world is OK as it is. This world is not OK as it is. Your life is not OK as it is. To move forward towards </w:t>
      </w:r>
      <w:r w:rsidR="00A03D27" w:rsidRPr="00A03D27">
        <w:rPr>
          <w:b/>
          <w:bCs/>
        </w:rPr>
        <w:t>alignment</w:t>
      </w:r>
      <w:r w:rsidR="00A03D27">
        <w:t xml:space="preserve"> and </w:t>
      </w:r>
      <w:r w:rsidR="00A03D27" w:rsidRPr="00A03D27">
        <w:rPr>
          <w:b/>
          <w:bCs/>
        </w:rPr>
        <w:t>connection</w:t>
      </w:r>
      <w:r w:rsidR="00A03D27">
        <w:t xml:space="preserve">, immediate transformation and change are required. </w:t>
      </w:r>
    </w:p>
    <w:p w:rsidR="007960FA" w:rsidRDefault="001178BB" w:rsidP="00E3307F">
      <w:r>
        <w:t xml:space="preserve">Don’t allow yourself to be hobbled by guilt, shame, and negativity. </w:t>
      </w:r>
      <w:r w:rsidR="008A13B8" w:rsidRPr="00C5078D">
        <w:t>The truth is</w:t>
      </w:r>
      <w:r>
        <w:t>,</w:t>
      </w:r>
      <w:r w:rsidR="008A13B8" w:rsidRPr="00C5078D">
        <w:t xml:space="preserve"> we have all done things we are ashamed of, we are all guilty of “</w:t>
      </w:r>
      <w:r w:rsidR="008A13B8" w:rsidRPr="001178BB">
        <w:rPr>
          <w:b/>
          <w:bCs/>
        </w:rPr>
        <w:t>sin</w:t>
      </w:r>
      <w:r w:rsidR="008A13B8" w:rsidRPr="00C5078D">
        <w:t>” (i.e. unaligned action), and we all have things to atone and make reparation for.</w:t>
      </w:r>
      <w:r w:rsidR="00FB4B37" w:rsidRPr="00C5078D">
        <w:t xml:space="preserve"> </w:t>
      </w:r>
      <w:r w:rsidR="008A13B8" w:rsidRPr="00C5078D">
        <w:t xml:space="preserve">However, there is nothing to be afraid of and no hurt will come of the process. There is no judgment and no punishment that follows upon </w:t>
      </w:r>
      <w:r>
        <w:t xml:space="preserve">your acknowledgment and admission. </w:t>
      </w:r>
      <w:r w:rsidR="00992F25">
        <w:t xml:space="preserve">You will not </w:t>
      </w:r>
      <w:r>
        <w:t>“</w:t>
      </w:r>
      <w:r w:rsidR="00992F25">
        <w:t>go to hell</w:t>
      </w:r>
      <w:r>
        <w:t>”</w:t>
      </w:r>
      <w:r w:rsidR="00992F25">
        <w:t xml:space="preserve"> no matter what you have done. </w:t>
      </w:r>
    </w:p>
    <w:p w:rsidR="00992F25" w:rsidRDefault="00992F25" w:rsidP="00E3307F">
      <w:r>
        <w:t xml:space="preserve">However, standing in this moment understand, it is not business as usual. To move forward into the new energies, you must change your ideas, attitudes, and actions. Specifically, you must learn to align the thoughts and actions of your </w:t>
      </w:r>
      <w:r w:rsidRPr="00992F25">
        <w:rPr>
          <w:b/>
          <w:bCs/>
        </w:rPr>
        <w:t>physical unit</w:t>
      </w:r>
      <w:r>
        <w:t xml:space="preserve"> with your own Highest Self. Since yo</w:t>
      </w:r>
      <w:r w:rsidR="003C53E1">
        <w:t>ur Highest Self is a being of lo</w:t>
      </w:r>
      <w:r>
        <w:t xml:space="preserve">ve, compassion, bliss, and awareness, </w:t>
      </w:r>
      <w:r w:rsidR="001178BB">
        <w:t xml:space="preserve">strive to </w:t>
      </w:r>
      <w:r>
        <w:t>think and act with love, compassion, bliss, and awareness</w:t>
      </w:r>
      <w:r w:rsidR="001178BB">
        <w:t xml:space="preserve"> at all times</w:t>
      </w:r>
      <w:r>
        <w:t xml:space="preserve">. Do not hide from the truth. </w:t>
      </w:r>
      <w:r w:rsidR="001178BB">
        <w:t xml:space="preserve">Do not close your eyes to reality. Do not succumb to fear. </w:t>
      </w:r>
      <w:r>
        <w:t>Do not act with hatred.</w:t>
      </w:r>
      <w:r w:rsidR="001178BB">
        <w:t xml:space="preserve"> Do not accept judgment and punishment. </w:t>
      </w:r>
      <w:r>
        <w:t xml:space="preserve">Instead, heal, awaken, activate, and connect so </w:t>
      </w:r>
      <w:r w:rsidR="001178BB">
        <w:t xml:space="preserve">that </w:t>
      </w:r>
      <w:r>
        <w:t xml:space="preserve">you can be who you truly are. </w:t>
      </w:r>
    </w:p>
    <w:p w:rsidR="00504780" w:rsidRPr="00C5078D" w:rsidRDefault="00F93E25" w:rsidP="00F93E25">
      <w:pPr>
        <w:pStyle w:val="Heading2"/>
      </w:pPr>
      <w:r>
        <w:lastRenderedPageBreak/>
        <w:t>Dismissal</w:t>
      </w:r>
    </w:p>
    <w:p w:rsidR="006A49FC" w:rsidRDefault="008A13B8" w:rsidP="00992F25">
      <w:pPr>
        <w:pStyle w:val="ListParagraph"/>
        <w:numPr>
          <w:ilvl w:val="0"/>
          <w:numId w:val="17"/>
        </w:numPr>
        <w:ind w:left="360"/>
      </w:pPr>
      <w:r w:rsidRPr="00C5078D">
        <w:t xml:space="preserve">The core of this </w:t>
      </w:r>
      <w:r w:rsidR="00992F25">
        <w:t xml:space="preserve">old energy </w:t>
      </w:r>
      <w:r w:rsidRPr="00C5078D">
        <w:t xml:space="preserve">card is exclusion, but with a </w:t>
      </w:r>
      <w:r w:rsidR="000A53E0">
        <w:t xml:space="preserve">justifiable </w:t>
      </w:r>
      <w:r w:rsidRPr="00C5078D">
        <w:t>reason</w:t>
      </w:r>
      <w:r w:rsidR="000A53E0">
        <w:t>, or so you are told</w:t>
      </w:r>
      <w:r w:rsidR="00992F25">
        <w:t xml:space="preserve">. </w:t>
      </w:r>
      <w:r w:rsidRPr="00C5078D">
        <w:t>You don't get into the private clubs</w:t>
      </w:r>
      <w:r w:rsidR="00992F25">
        <w:t xml:space="preserve">, you </w:t>
      </w:r>
      <w:r w:rsidRPr="00C5078D">
        <w:t>don't get to be rich</w:t>
      </w:r>
      <w:r w:rsidR="00992F25">
        <w:t xml:space="preserve">, you </w:t>
      </w:r>
      <w:r w:rsidRPr="00C5078D">
        <w:t>don't get into the popular social cliques</w:t>
      </w:r>
      <w:r w:rsidR="00992F25">
        <w:t xml:space="preserve">, </w:t>
      </w:r>
      <w:r w:rsidR="000A53E0">
        <w:t>and you</w:t>
      </w:r>
      <w:r w:rsidRPr="00C5078D">
        <w:t xml:space="preserve"> don't </w:t>
      </w:r>
      <w:r w:rsidR="000A53E0">
        <w:t xml:space="preserve">get to </w:t>
      </w:r>
      <w:r w:rsidRPr="00C5078D">
        <w:t xml:space="preserve">go where you want to go, because you don't deserve it for some reason. </w:t>
      </w:r>
      <w:r w:rsidR="006A49FC">
        <w:t>In this context, watch out for ideas that you “don’t deserve” certain things</w:t>
      </w:r>
      <w:r w:rsidR="00CA7AC8">
        <w:t>, like food, water, shelter, life, liberty, and love</w:t>
      </w:r>
      <w:r w:rsidR="006A49FC">
        <w:t xml:space="preserve">. </w:t>
      </w:r>
      <w:r w:rsidR="00CA7AC8">
        <w:t>The planet is capable of providing for all, and e</w:t>
      </w:r>
      <w:r w:rsidR="006A49FC">
        <w:t xml:space="preserve">verybody on this planet deserves </w:t>
      </w:r>
      <w:r w:rsidR="00CA7AC8">
        <w:t>these things</w:t>
      </w:r>
      <w:r w:rsidR="006A49FC">
        <w:t xml:space="preserve">. </w:t>
      </w:r>
    </w:p>
    <w:p w:rsidR="00504780" w:rsidRPr="00C5078D" w:rsidRDefault="00992F25" w:rsidP="00992F25">
      <w:pPr>
        <w:pStyle w:val="ListParagraph"/>
        <w:numPr>
          <w:ilvl w:val="0"/>
          <w:numId w:val="17"/>
        </w:numPr>
        <w:ind w:left="360"/>
      </w:pPr>
      <w:r w:rsidRPr="00992F25">
        <w:rPr>
          <w:iCs/>
        </w:rPr>
        <w:t>In add</w:t>
      </w:r>
      <w:r>
        <w:rPr>
          <w:iCs/>
        </w:rPr>
        <w:t>ition to watching for ideas that justify exclusion, a</w:t>
      </w:r>
      <w:r w:rsidR="008A13B8" w:rsidRPr="00992F25">
        <w:rPr>
          <w:iCs/>
        </w:rPr>
        <w:t>lso</w:t>
      </w:r>
      <w:r w:rsidR="008A13B8" w:rsidRPr="00C5078D">
        <w:t xml:space="preserve"> watch your feelings. </w:t>
      </w:r>
      <w:r>
        <w:t>Your own feelings prevent you from claiming things (prosperity, equality, tru</w:t>
      </w:r>
      <w:r w:rsidR="00CA7AC8">
        <w:t xml:space="preserve">th, </w:t>
      </w:r>
      <w:r>
        <w:t>justice</w:t>
      </w:r>
      <w:r w:rsidR="00CA7AC8">
        <w:t>, etc.</w:t>
      </w:r>
      <w:r>
        <w:t xml:space="preserve">) that are rightfully yours. </w:t>
      </w:r>
      <w:r w:rsidR="008A13B8" w:rsidRPr="00C5078D">
        <w:t xml:space="preserve">Bad feelings and doubt are often invoked as you approach </w:t>
      </w:r>
      <w:r>
        <w:t xml:space="preserve">status quo </w:t>
      </w:r>
      <w:r w:rsidR="008A13B8" w:rsidRPr="00992F25">
        <w:rPr>
          <w:b/>
          <w:bCs/>
          <w:i/>
        </w:rPr>
        <w:t>boundaries</w:t>
      </w:r>
      <w:r w:rsidR="008A13B8" w:rsidRPr="00E3307F">
        <w:rPr>
          <w:i/>
        </w:rPr>
        <w:t xml:space="preserve">, </w:t>
      </w:r>
      <w:r w:rsidR="008A13B8" w:rsidRPr="00C5078D">
        <w:t xml:space="preserve">or when you are excluded or denied certain things (like food, shelter, love, attention). Your initial reaction </w:t>
      </w:r>
      <w:r>
        <w:t xml:space="preserve">to exclusion </w:t>
      </w:r>
      <w:r w:rsidR="008A13B8" w:rsidRPr="00C5078D">
        <w:t>may have been anger</w:t>
      </w:r>
      <w:r>
        <w:t xml:space="preserve"> and resentment</w:t>
      </w:r>
      <w:r w:rsidR="008A13B8" w:rsidRPr="00C5078D">
        <w:t xml:space="preserve">, but </w:t>
      </w:r>
      <w:r>
        <w:t xml:space="preserve">you are taught to suppress and internalize anger and replace it with </w:t>
      </w:r>
      <w:r w:rsidR="008A13B8" w:rsidRPr="00C5078D">
        <w:t>self-judgment</w:t>
      </w:r>
      <w:r>
        <w:t xml:space="preserve">, self-doubt, </w:t>
      </w:r>
      <w:r w:rsidR="008A13B8" w:rsidRPr="00C5078D">
        <w:t xml:space="preserve">and self-condemnation kick in. </w:t>
      </w:r>
      <w:r>
        <w:t xml:space="preserve">Watch for this. Reject the diminishment of self </w:t>
      </w:r>
      <w:r w:rsidR="00CA7AC8">
        <w:t xml:space="preserve">and others that occur </w:t>
      </w:r>
      <w:r>
        <w:t>and claim the things that are rightfully yours.</w:t>
      </w:r>
    </w:p>
    <w:p w:rsidR="00504780" w:rsidRPr="00C5078D" w:rsidRDefault="00280C0F" w:rsidP="00026966">
      <w:pPr>
        <w:pStyle w:val="ListParagraph"/>
        <w:numPr>
          <w:ilvl w:val="0"/>
          <w:numId w:val="17"/>
        </w:numPr>
        <w:ind w:left="360"/>
      </w:pPr>
      <w:r>
        <w:t xml:space="preserve">It is not fair to exclude you from prosperity, power, and the things that, as a spark of divine consciousness, are your right. Similarly, it is not right for you to exclude others. Therefore, </w:t>
      </w:r>
      <w:r w:rsidR="00FC6994">
        <w:t>do not</w:t>
      </w:r>
      <w:r w:rsidR="008A13B8" w:rsidRPr="00C5078D">
        <w:t xml:space="preserve"> apply judgment </w:t>
      </w:r>
      <w:r>
        <w:t xml:space="preserve">and exclusion </w:t>
      </w:r>
      <w:r w:rsidR="008A13B8" w:rsidRPr="00C5078D">
        <w:t xml:space="preserve">to others. </w:t>
      </w:r>
      <w:r>
        <w:t xml:space="preserve">Instead, teach alignment and compassion. </w:t>
      </w:r>
      <w:r w:rsidR="008A13B8" w:rsidRPr="00C5078D">
        <w:t>You don't have to let violent, sick, people into your life, but you shouldn't judge them as “not worthy.”</w:t>
      </w:r>
      <w:r w:rsidR="00FB4B37" w:rsidRPr="00C5078D">
        <w:t xml:space="preserve"> </w:t>
      </w:r>
      <w:r w:rsidR="008A13B8" w:rsidRPr="00C5078D">
        <w:t xml:space="preserve">The goal is healing and </w:t>
      </w:r>
      <w:r w:rsidR="00CA7AC8">
        <w:t>connection</w:t>
      </w:r>
      <w:r w:rsidR="008A13B8" w:rsidRPr="00C5078D">
        <w:t xml:space="preserve"> of everyone, not only of </w:t>
      </w:r>
      <w:r w:rsidR="008A13B8" w:rsidRPr="00C5078D">
        <w:lastRenderedPageBreak/>
        <w:t xml:space="preserve">chosen few. When you see “evil,” sickness, hatred, anger, </w:t>
      </w:r>
      <w:r w:rsidR="00CA7AC8">
        <w:t xml:space="preserve">and dysfunction, think healing and connection </w:t>
      </w:r>
      <w:r w:rsidR="008A13B8" w:rsidRPr="00C5078D">
        <w:t>and not justice, judgment, and damnation.</w:t>
      </w:r>
    </w:p>
    <w:p w:rsidR="00026966" w:rsidRDefault="008A13B8" w:rsidP="00026966">
      <w:pPr>
        <w:pStyle w:val="ListParagraph"/>
        <w:numPr>
          <w:ilvl w:val="0"/>
          <w:numId w:val="17"/>
        </w:numPr>
        <w:ind w:left="360"/>
      </w:pPr>
      <w:r w:rsidRPr="00C5078D">
        <w:t>Watch for disempowerment and self-deception. Judgment and exclusion require suppression and deactivation of the solar chakra (the power center or will, and your body's ability to perceive</w:t>
      </w:r>
      <w:r w:rsidRPr="00026966">
        <w:rPr>
          <w:i/>
        </w:rPr>
        <w:t xml:space="preserve"> </w:t>
      </w:r>
      <w:r w:rsidRPr="00C5078D">
        <w:t>reality)</w:t>
      </w:r>
      <w:r w:rsidR="00860127">
        <w:t xml:space="preserve"> and your third eye (your perceptive centers)</w:t>
      </w:r>
      <w:r w:rsidRPr="00C5078D">
        <w:t>. Exclusion requires that you give away your power (otherwise you put energy into removing exclusions) and that you pretend the exclusion is something different than it really is (i.e. it is not exclusion to “go to hell,” it is punishment for your bad behavior). Pay attention to those times when you give away your power or construct a fantasy that allows you to accept a situation that is otherwise unacceptable.</w:t>
      </w:r>
      <w:r w:rsidR="00FB4B37" w:rsidRPr="00C5078D">
        <w:t xml:space="preserve"> </w:t>
      </w:r>
    </w:p>
    <w:p w:rsidR="00026966" w:rsidRPr="00C5078D" w:rsidRDefault="00026966" w:rsidP="00281B86">
      <w:pPr>
        <w:pStyle w:val="ListParagraph"/>
        <w:numPr>
          <w:ilvl w:val="0"/>
          <w:numId w:val="17"/>
        </w:numPr>
        <w:ind w:left="360"/>
      </w:pPr>
      <w:r w:rsidRPr="00026966">
        <w:rPr>
          <w:rFonts w:eastAsia="Times New Roman"/>
        </w:rPr>
        <w:t xml:space="preserve">Note, a lot of negative outcomes surround the practices supported by old energy ideas of justice. Hurt feelings may abound in you and in those around you. These feelings have to be processed, healed, and cleared before you can move on. In order to process, heal, and clear, practice responsibility, accountability, and atonement. Practice being warm and welcoming, not exclusive and isolated. Don't open yourself up to shit and abuse, but do draw appropriate boundaries, and do be open and accepting. The System ends when excuse, justification, and exclusion end. Also practice seeing the hurt you inflicted on others. Practice seeing hurt inflicted on you (particularly important if you tend to downplay or ignore or find ways to take </w:t>
      </w:r>
      <w:r w:rsidR="00F973CB">
        <w:rPr>
          <w:rFonts w:eastAsia="Times New Roman"/>
        </w:rPr>
        <w:t xml:space="preserve">the </w:t>
      </w:r>
      <w:r w:rsidRPr="00026966">
        <w:rPr>
          <w:rFonts w:eastAsia="Times New Roman"/>
        </w:rPr>
        <w:t>blame).</w:t>
      </w:r>
    </w:p>
    <w:p w:rsidR="00504780" w:rsidRPr="00C5078D" w:rsidRDefault="007960FA" w:rsidP="00F93E25">
      <w:pPr>
        <w:pStyle w:val="Heading2"/>
      </w:pPr>
      <w:r>
        <w:lastRenderedPageBreak/>
        <w:t>The Book of Keys</w:t>
      </w:r>
    </w:p>
    <w:p w:rsidR="00026966" w:rsidRDefault="00FC6994" w:rsidP="00E3307F">
      <w:pPr>
        <w:rPr>
          <w:rFonts w:eastAsia="Times New Roman"/>
        </w:rPr>
      </w:pPr>
      <w:r>
        <w:rPr>
          <w:rFonts w:eastAsia="Times New Roman"/>
        </w:rPr>
        <w:t xml:space="preserve">The </w:t>
      </w:r>
      <w:r w:rsidRPr="00FD42D0">
        <w:rPr>
          <w:rFonts w:eastAsia="Times New Roman"/>
          <w:i/>
          <w:iCs/>
        </w:rPr>
        <w:t xml:space="preserve">Book of Keys </w:t>
      </w:r>
      <w:r>
        <w:rPr>
          <w:rFonts w:eastAsia="Times New Roman"/>
        </w:rPr>
        <w:t xml:space="preserve">entry emphasizes the rejection of the underlying ideas and emotions that support exclusion, inequality, and the old energy status quo. </w:t>
      </w:r>
      <w:r w:rsidR="00860127">
        <w:rPr>
          <w:rFonts w:eastAsia="Times New Roman"/>
        </w:rPr>
        <w:t>The Book of Keys also encourages you to align one hundred percent with the love and compassion of Consciousness/God. Therefore, r</w:t>
      </w:r>
      <w:r>
        <w:rPr>
          <w:rFonts w:eastAsia="Times New Roman"/>
        </w:rPr>
        <w:t xml:space="preserve">ealize the truth. Reject shame, guilt, and threats of punishment and damnation. Reject notions of judgment and punishment. </w:t>
      </w:r>
      <w:r w:rsidR="00026966">
        <w:rPr>
          <w:rFonts w:eastAsia="Times New Roman"/>
        </w:rPr>
        <w:t>Instead, stand up, align with your Highest Self</w:t>
      </w:r>
      <w:r w:rsidR="00860127">
        <w:rPr>
          <w:rFonts w:eastAsia="Times New Roman"/>
        </w:rPr>
        <w:t xml:space="preserve">, </w:t>
      </w:r>
      <w:r w:rsidR="00026966">
        <w:rPr>
          <w:rFonts w:eastAsia="Times New Roman"/>
        </w:rPr>
        <w:t>empower</w:t>
      </w:r>
      <w:r w:rsidR="00860127">
        <w:rPr>
          <w:rFonts w:eastAsia="Times New Roman"/>
        </w:rPr>
        <w:t>,</w:t>
      </w:r>
      <w:r w:rsidR="00026966">
        <w:rPr>
          <w:rFonts w:eastAsia="Times New Roman"/>
        </w:rPr>
        <w:t xml:space="preserve"> and transform the world. </w:t>
      </w:r>
    </w:p>
    <w:p w:rsidR="00504780" w:rsidRPr="00C5078D" w:rsidRDefault="00F93E25" w:rsidP="00F93E25">
      <w:pPr>
        <w:pStyle w:val="Heading2"/>
      </w:pPr>
      <w:r>
        <w:t>Group study questions</w:t>
      </w:r>
    </w:p>
    <w:p w:rsidR="00504780" w:rsidRPr="00C5078D" w:rsidRDefault="008A13B8" w:rsidP="00860127">
      <w:pPr>
        <w:pStyle w:val="ListParagraph"/>
        <w:numPr>
          <w:ilvl w:val="0"/>
          <w:numId w:val="18"/>
        </w:numPr>
        <w:ind w:left="360"/>
      </w:pPr>
      <w:r w:rsidRPr="00C5078D">
        <w:t xml:space="preserve">Chances are that in the past you have been excluded from something you wanted to be a part of. Think about those times. How did it make you feel to be excluded? What sorts of ideas or behaviors did you use to </w:t>
      </w:r>
      <w:r w:rsidR="00382FF0">
        <w:t xml:space="preserve">justify the exclusion to yourself and to </w:t>
      </w:r>
      <w:r w:rsidRPr="00C5078D">
        <w:t>make yourself feel better about the exclusion?</w:t>
      </w:r>
      <w:r w:rsidR="00382FF0">
        <w:t xml:space="preserve"> Share with the group. </w:t>
      </w:r>
    </w:p>
    <w:p w:rsidR="00382FF0" w:rsidRDefault="008A13B8" w:rsidP="00860127">
      <w:pPr>
        <w:pStyle w:val="ListParagraph"/>
        <w:numPr>
          <w:ilvl w:val="0"/>
          <w:numId w:val="18"/>
        </w:numPr>
        <w:ind w:left="360"/>
      </w:pPr>
      <w:r w:rsidRPr="00C5078D">
        <w:t>Are you a member of any private social grouping (old boys network, girls club, teenage social cliques, etc.)? Did you practice the dark arts of exclusion</w:t>
      </w:r>
      <w:r w:rsidR="00382FF0">
        <w:t xml:space="preserve">? If </w:t>
      </w:r>
      <w:r w:rsidRPr="00C5078D">
        <w:t>so, what tools do you use to accomplish this exclusion</w:t>
      </w:r>
      <w:r w:rsidR="00382FF0">
        <w:t xml:space="preserve">. What ideas </w:t>
      </w:r>
      <w:r w:rsidR="00124AE9">
        <w:t>d</w:t>
      </w:r>
      <w:r w:rsidR="00382FF0">
        <w:t xml:space="preserve">o you rehearse? What emotions do you suppress? What lies </w:t>
      </w:r>
      <w:r w:rsidR="00124AE9">
        <w:t>d</w:t>
      </w:r>
      <w:r w:rsidR="00382FF0">
        <w:t xml:space="preserve">o you tell so you can justify and excuse your callous and exclusionary actions? Gather up the courage and share with the group. Don’t be ashamed. Don’t feel guilty. </w:t>
      </w:r>
      <w:r w:rsidR="00124AE9">
        <w:t xml:space="preserve">Simply make a commitment to change. </w:t>
      </w:r>
      <w:r w:rsidR="00382FF0">
        <w:t xml:space="preserve">We move forward much faster when we share. </w:t>
      </w:r>
    </w:p>
    <w:p w:rsidR="00504780" w:rsidRPr="00C5078D" w:rsidRDefault="00382FF0" w:rsidP="00860127">
      <w:pPr>
        <w:pStyle w:val="ListParagraph"/>
        <w:numPr>
          <w:ilvl w:val="0"/>
          <w:numId w:val="18"/>
        </w:numPr>
        <w:ind w:left="360"/>
      </w:pPr>
      <w:r>
        <w:t xml:space="preserve">Put yourself in the shoes of another person. Think about a person or group you have excluded in the past. Think about the impact of this exclusion on their life, their family, and their mental </w:t>
      </w:r>
      <w:r w:rsidR="003C53E1">
        <w:t>wellbeing</w:t>
      </w:r>
      <w:r>
        <w:t xml:space="preserve">. </w:t>
      </w:r>
      <w:r w:rsidRPr="00C5078D">
        <w:lastRenderedPageBreak/>
        <w:t>How do you think the exclusion made them feel?</w:t>
      </w:r>
      <w:r>
        <w:t xml:space="preserve"> What damage might it have done to their psyche and their life? Do you feel empathy for the people you have hurt? If not, your heart (chakra) is tightly close</w:t>
      </w:r>
      <w:r w:rsidR="003C53E1">
        <w:t>d</w:t>
      </w:r>
      <w:r>
        <w:t>. Visualize its reactivation</w:t>
      </w:r>
      <w:r w:rsidR="003C53E1">
        <w:t xml:space="preserve"> and practice love and compassion</w:t>
      </w:r>
      <w:r>
        <w:t xml:space="preserve">. </w:t>
      </w:r>
    </w:p>
    <w:p w:rsidR="00504780" w:rsidRPr="00C5078D" w:rsidRDefault="00343288" w:rsidP="00031A62">
      <w:pPr>
        <w:pStyle w:val="Heading1"/>
      </w:pPr>
      <w:bookmarkStart w:id="19" w:name="_Toc518359616"/>
      <w:r>
        <w:lastRenderedPageBreak/>
        <w:t xml:space="preserve">Sacrifice (formerly </w:t>
      </w:r>
      <w:r w:rsidR="008A13B8" w:rsidRPr="00C5078D">
        <w:t>Hanged Man</w:t>
      </w:r>
      <w:r>
        <w:t>)</w:t>
      </w:r>
      <w:bookmarkEnd w:id="19"/>
    </w:p>
    <w:p w:rsidR="003E7FF2" w:rsidRDefault="003E7FF2" w:rsidP="005C6647">
      <w:r>
        <w:t xml:space="preserve">In the new energy, this is an </w:t>
      </w:r>
      <w:r>
        <w:rPr>
          <w:b/>
          <w:bCs/>
        </w:rPr>
        <w:t xml:space="preserve">awakening </w:t>
      </w:r>
      <w:r>
        <w:t xml:space="preserve">archetype. In the new energy, this archetype teaches you of the significance and depth of the sacrifice you make when you incarnate to undertake the </w:t>
      </w:r>
      <w:r w:rsidRPr="00292D6B">
        <w:rPr>
          <w:b/>
          <w:bCs/>
        </w:rPr>
        <w:t>Great Work.</w:t>
      </w:r>
    </w:p>
    <w:p w:rsidR="003E7FF2" w:rsidRDefault="003E7FF2" w:rsidP="005C6647">
      <w:r>
        <w:t xml:space="preserve">In the old energy, this card is a </w:t>
      </w:r>
      <w:r w:rsidRPr="00DB70F3">
        <w:rPr>
          <w:b/>
          <w:bCs/>
        </w:rPr>
        <w:t>Fool in School</w:t>
      </w:r>
      <w:r>
        <w:t xml:space="preserve"> card. In the old energy this card provides excuse</w:t>
      </w:r>
      <w:r w:rsidR="00DB70F3">
        <w:t>s</w:t>
      </w:r>
      <w:r>
        <w:t xml:space="preserve"> and justification for all the bad things that happen in your life, and on this world. </w:t>
      </w:r>
    </w:p>
    <w:p w:rsidR="003E7FF2" w:rsidRDefault="003E7FF2" w:rsidP="003E7FF2">
      <w:pPr>
        <w:pStyle w:val="Heading2"/>
      </w:pPr>
      <w:r>
        <w:t>Old Energy</w:t>
      </w:r>
    </w:p>
    <w:p w:rsidR="00DB70F3" w:rsidRDefault="003E7FF2" w:rsidP="003E7FF2">
      <w:r>
        <w:t xml:space="preserve">In both the old and new energy, the </w:t>
      </w:r>
      <w:r w:rsidR="008A13B8" w:rsidRPr="00C5078D">
        <w:t>basic idea in this archetype is the idea of sacrifice.</w:t>
      </w:r>
      <w:r>
        <w:t xml:space="preserve"> This archetype reminds us that there is </w:t>
      </w:r>
      <w:r w:rsidR="00DB70F3">
        <w:t xml:space="preserve">a </w:t>
      </w:r>
      <w:r>
        <w:t xml:space="preserve">sacrifice we make when we incarnate on this Earth. </w:t>
      </w:r>
    </w:p>
    <w:p w:rsidR="00C43BEE" w:rsidRDefault="00DB70F3" w:rsidP="003E7FF2">
      <w:r>
        <w:t xml:space="preserve">This is certainly </w:t>
      </w:r>
      <w:r w:rsidR="00C43BEE">
        <w:t xml:space="preserve">true. Incarnating on this Earth does require sacrifice. </w:t>
      </w:r>
      <w:r w:rsidR="008A13B8" w:rsidRPr="00C5078D">
        <w:t xml:space="preserve">There can be no arguing </w:t>
      </w:r>
      <w:r w:rsidR="00C43BEE">
        <w:t>this.</w:t>
      </w:r>
      <w:r w:rsidR="003E7FF2">
        <w:t xml:space="preserve"> </w:t>
      </w:r>
      <w:r w:rsidR="008A13B8" w:rsidRPr="00C5078D">
        <w:t>The difference between the old energy and the new energy version of this archetype is how the idea</w:t>
      </w:r>
      <w:r>
        <w:t xml:space="preserve"> of sacrifice is conceptualized, and what the sacrifice is all about. </w:t>
      </w:r>
      <w:r w:rsidR="008A13B8" w:rsidRPr="00C5078D">
        <w:t>In the old energy</w:t>
      </w:r>
      <w:r w:rsidR="003E7FF2">
        <w:t>,</w:t>
      </w:r>
      <w:r w:rsidR="008A13B8" w:rsidRPr="00C5078D">
        <w:t xml:space="preserve"> the ar</w:t>
      </w:r>
      <w:r>
        <w:t>chetype of sacrifice is profaned, debased, and turned into justification</w:t>
      </w:r>
      <w:r w:rsidR="008A13B8" w:rsidRPr="00C5078D">
        <w:t>.</w:t>
      </w:r>
      <w:r w:rsidR="00FB4B37" w:rsidRPr="00C5078D">
        <w:t xml:space="preserve"> </w:t>
      </w:r>
      <w:r w:rsidR="008A13B8" w:rsidRPr="00C5078D">
        <w:t>In the old energy the message is that our “sacrifice” (</w:t>
      </w:r>
      <w:r w:rsidR="00EB3170">
        <w:t xml:space="preserve">i.e., </w:t>
      </w:r>
      <w:r w:rsidR="008A13B8" w:rsidRPr="00C5078D">
        <w:t>the pain and suffering we go through on this earth) has some sort of deeper meaning</w:t>
      </w:r>
      <w:r w:rsidR="00C43BEE">
        <w:t>. In the old energy, we are taught to accept “whatever comes our way” on the</w:t>
      </w:r>
      <w:r w:rsidR="008A13B8" w:rsidRPr="00C5078D">
        <w:t xml:space="preserve"> grounds</w:t>
      </w:r>
      <w:r w:rsidR="00C43BEE">
        <w:t xml:space="preserve"> that pain and suffering are good for us in some way</w:t>
      </w:r>
      <w:r w:rsidR="008A13B8" w:rsidRPr="00C5078D">
        <w:t>. It is God's will</w:t>
      </w:r>
      <w:r w:rsidR="00C43BEE">
        <w:t xml:space="preserve">. It is </w:t>
      </w:r>
      <w:r w:rsidR="008A13B8" w:rsidRPr="00C5078D">
        <w:t>nature's way. We are “tempered” by the pain of our incarnation or “strengthened” by Darwinian selection. We achieve enl</w:t>
      </w:r>
      <w:r w:rsidR="00EB3170">
        <w:t xml:space="preserve">ightenment by accepting what is </w:t>
      </w:r>
      <w:r w:rsidR="00C43BEE">
        <w:t>no matter how horrible it may be. B</w:t>
      </w:r>
      <w:r w:rsidR="008A13B8" w:rsidRPr="00C5078D">
        <w:t xml:space="preserve">y submitting to </w:t>
      </w:r>
      <w:r w:rsidR="00C0049E">
        <w:t>The System</w:t>
      </w:r>
      <w:r w:rsidR="008A13B8" w:rsidRPr="00C5078D">
        <w:t>, by “paying our dues,” by working hard</w:t>
      </w:r>
      <w:r w:rsidR="00C43BEE">
        <w:t xml:space="preserve">, by </w:t>
      </w:r>
      <w:r w:rsidR="00C43BEE" w:rsidRPr="00EB3170">
        <w:rPr>
          <w:i/>
          <w:iCs/>
        </w:rPr>
        <w:lastRenderedPageBreak/>
        <w:t>accepting the sacrifice</w:t>
      </w:r>
      <w:r w:rsidR="00C43BEE">
        <w:t>, we move forward towards some lofty goal</w:t>
      </w:r>
      <w:r w:rsidR="008A13B8" w:rsidRPr="00C5078D">
        <w:t>.</w:t>
      </w:r>
    </w:p>
    <w:p w:rsidR="00EB3170" w:rsidRDefault="00C43BEE" w:rsidP="003E7FF2">
      <w:r>
        <w:t>The problem with all this is that</w:t>
      </w:r>
      <w:r w:rsidR="00EB3170">
        <w:t xml:space="preserve"> this is all an excuse for pain, </w:t>
      </w:r>
      <w:r>
        <w:t>suffering</w:t>
      </w:r>
      <w:r w:rsidR="00EB3170">
        <w:t>, and exploitation</w:t>
      </w:r>
      <w:r>
        <w:t>.</w:t>
      </w:r>
      <w:r w:rsidR="00EB3170">
        <w:t xml:space="preserve"> The notion of sacrifice encourages passive acceptance. When you look at the world and see meaning in the horrible pain and suffering life endures, when you look at the world and see divine providence or evolutionary purpose in the bad things that happen, there is no need to transform or change things. Instead, you accept and perhaps even rejoice because the suffering and pain you endure makes you who you are.  </w:t>
      </w:r>
      <w:r>
        <w:t xml:space="preserve"> </w:t>
      </w:r>
    </w:p>
    <w:p w:rsidR="00504780" w:rsidRDefault="00B11112" w:rsidP="003E7FF2">
      <w:r>
        <w:t xml:space="preserve">The message </w:t>
      </w:r>
      <w:r w:rsidR="009E14A3">
        <w:t xml:space="preserve">of the old energy sacrifice </w:t>
      </w:r>
      <w:r>
        <w:t xml:space="preserve">should be crystal clear. </w:t>
      </w:r>
      <w:r w:rsidR="00C43BEE">
        <w:t>Put up, shut up, and with a smile accept whatever life throws you</w:t>
      </w:r>
      <w:r w:rsidR="00FF1F24">
        <w:t>r</w:t>
      </w:r>
      <w:r w:rsidR="00C43BEE">
        <w:t xml:space="preserve"> way because, i</w:t>
      </w:r>
      <w:r w:rsidR="008A13B8" w:rsidRPr="00C5078D">
        <w:t xml:space="preserve">n the end, no matter how painful it might be, </w:t>
      </w:r>
      <w:r w:rsidR="009E14A3">
        <w:t xml:space="preserve">no matter how much damage occurs, it is </w:t>
      </w:r>
      <w:r w:rsidR="008A13B8" w:rsidRPr="00C5078D">
        <w:t xml:space="preserve">all </w:t>
      </w:r>
      <w:r w:rsidR="00292D6B">
        <w:t>part of some divine/cosmic plan</w:t>
      </w:r>
      <w:r w:rsidR="008A13B8" w:rsidRPr="00C5078D">
        <w:t>.</w:t>
      </w:r>
    </w:p>
    <w:p w:rsidR="00FF1F24" w:rsidRDefault="00FF1F24" w:rsidP="003E7FF2">
      <w:r>
        <w:t xml:space="preserve">The </w:t>
      </w:r>
      <w:r>
        <w:rPr>
          <w:i/>
          <w:iCs/>
        </w:rPr>
        <w:t xml:space="preserve">Book of Slavery </w:t>
      </w:r>
      <w:r>
        <w:t xml:space="preserve">entry for this archetype reiterates, briefly, the basic message. Advancement comes </w:t>
      </w:r>
      <w:r w:rsidR="009E14A3">
        <w:t xml:space="preserve">through pain, suffering, and hard work in the “pits” of ancient slave servitude, or constrained cubicle labour. </w:t>
      </w:r>
    </w:p>
    <w:p w:rsidR="00FF1F24" w:rsidRPr="00FF1F24" w:rsidRDefault="00FF1F24" w:rsidP="003E7FF2">
      <w:r>
        <w:t xml:space="preserve">The </w:t>
      </w:r>
      <w:r w:rsidRPr="00916FE6">
        <w:rPr>
          <w:i/>
          <w:iCs/>
        </w:rPr>
        <w:t>Book of Power</w:t>
      </w:r>
      <w:r>
        <w:t xml:space="preserve"> entry for this card reiterates the same message, but with the additional guidance to kneel </w:t>
      </w:r>
      <w:r w:rsidR="000C48A2">
        <w:t xml:space="preserve">before the altar, submit to the powers that be, and </w:t>
      </w:r>
      <w:r w:rsidR="002250DF">
        <w:t xml:space="preserve">pledge your </w:t>
      </w:r>
      <w:r>
        <w:t>loyalty</w:t>
      </w:r>
      <w:r w:rsidR="002250DF">
        <w:t xml:space="preserve">. </w:t>
      </w:r>
      <w:r w:rsidR="000C48A2">
        <w:t>P</w:t>
      </w:r>
      <w:r w:rsidR="002250DF">
        <w:t xml:space="preserve">ower and privilege </w:t>
      </w:r>
      <w:r w:rsidR="00B93A59">
        <w:t>over others</w:t>
      </w:r>
      <w:r w:rsidR="000C48A2">
        <w:t xml:space="preserve"> will be your reward.</w:t>
      </w:r>
    </w:p>
    <w:p w:rsidR="00292D6B" w:rsidRPr="00C5078D" w:rsidRDefault="00292D6B" w:rsidP="00292D6B">
      <w:pPr>
        <w:pStyle w:val="Heading2"/>
      </w:pPr>
      <w:r>
        <w:t>Getting into the new energy</w:t>
      </w:r>
    </w:p>
    <w:p w:rsidR="00292D6B" w:rsidRDefault="008A13B8" w:rsidP="00C22A9E">
      <w:r w:rsidRPr="00C5078D">
        <w:t>In the new energy</w:t>
      </w:r>
      <w:r w:rsidR="00104964">
        <w:t>,</w:t>
      </w:r>
      <w:r w:rsidRPr="00C5078D">
        <w:t xml:space="preserve"> the idea of sacrifice is still present, but the </w:t>
      </w:r>
      <w:r w:rsidR="00292D6B">
        <w:t xml:space="preserve">idea </w:t>
      </w:r>
      <w:r w:rsidRPr="00C5078D">
        <w:t xml:space="preserve">changes. No longer is it about unnecessary pain and suffering or putting up with </w:t>
      </w:r>
      <w:r w:rsidR="00B93A59">
        <w:t xml:space="preserve">shit and abuse </w:t>
      </w:r>
      <w:r w:rsidRPr="00C5078D">
        <w:t>because it is</w:t>
      </w:r>
      <w:r w:rsidR="00B93A59">
        <w:t xml:space="preserve"> all “</w:t>
      </w:r>
      <w:r w:rsidRPr="00C5078D">
        <w:t>part of the plan.” In the new energies</w:t>
      </w:r>
      <w:r w:rsidR="00292D6B">
        <w:t xml:space="preserve">, this is the </w:t>
      </w:r>
      <w:r w:rsidRPr="00C5078D">
        <w:t xml:space="preserve">sacrifice </w:t>
      </w:r>
      <w:r w:rsidR="00292D6B">
        <w:t xml:space="preserve">of disconnection from our own </w:t>
      </w:r>
      <w:r w:rsidR="00292D6B">
        <w:lastRenderedPageBreak/>
        <w:t>Highest Self, a disconnection that</w:t>
      </w:r>
      <w:r w:rsidR="00B93A59">
        <w:t xml:space="preserve"> we experience while incarnated during Stage Two</w:t>
      </w:r>
      <w:r w:rsidR="00104964">
        <w:t xml:space="preserve"> of a planet’s evolutionary cycle</w:t>
      </w:r>
      <w:r w:rsidR="00233AFC">
        <w:t>.</w:t>
      </w:r>
      <w:r w:rsidR="00104964">
        <w:rPr>
          <w:rStyle w:val="FootnoteReference"/>
        </w:rPr>
        <w:footnoteReference w:id="35"/>
      </w:r>
      <w:r w:rsidR="00B93A59">
        <w:t xml:space="preserve"> </w:t>
      </w:r>
      <w:r w:rsidR="00233AFC">
        <w:t>A</w:t>
      </w:r>
      <w:r w:rsidR="00292D6B">
        <w:t xml:space="preserve">s explained in the </w:t>
      </w:r>
      <w:r w:rsidR="00292D6B">
        <w:rPr>
          <w:i/>
          <w:iCs/>
        </w:rPr>
        <w:t xml:space="preserve">Book of Life: Ascension and the Divine World Order, </w:t>
      </w:r>
      <w:r w:rsidR="00233AFC">
        <w:t xml:space="preserve">this </w:t>
      </w:r>
      <w:r w:rsidR="00B93A59">
        <w:t xml:space="preserve">disconnection </w:t>
      </w:r>
      <w:r w:rsidR="00233AFC">
        <w:t xml:space="preserve">from Highest Self </w:t>
      </w:r>
      <w:r w:rsidR="00292D6B">
        <w:t xml:space="preserve">is </w:t>
      </w:r>
      <w:r w:rsidR="00104964">
        <w:t xml:space="preserve">necessary </w:t>
      </w:r>
      <w:r w:rsidR="00292D6B">
        <w:t xml:space="preserve">in order to </w:t>
      </w:r>
      <w:r w:rsidR="00233AFC">
        <w:t xml:space="preserve">accomplish </w:t>
      </w:r>
      <w:r w:rsidR="00292D6B">
        <w:t xml:space="preserve">the Great Work. </w:t>
      </w:r>
    </w:p>
    <w:p w:rsidR="00292D6B" w:rsidRDefault="00292D6B" w:rsidP="00292D6B">
      <w:r>
        <w:t xml:space="preserve">In the new energy, </w:t>
      </w:r>
      <w:r w:rsidR="009251DE">
        <w:t>in addition</w:t>
      </w:r>
      <w:r w:rsidR="00B85CFD">
        <w:t xml:space="preserve"> to the sacrifice of disconnection, there </w:t>
      </w:r>
      <w:r>
        <w:t xml:space="preserve">is also the sacrifice of working hard and </w:t>
      </w:r>
      <w:r w:rsidR="008A13B8" w:rsidRPr="00C5078D">
        <w:t>giving things up</w:t>
      </w:r>
      <w:r>
        <w:t xml:space="preserve"> in order to attain a prized goal. Just </w:t>
      </w:r>
      <w:r w:rsidR="000C3250">
        <w:t xml:space="preserve">as </w:t>
      </w:r>
      <w:r>
        <w:t>w</w:t>
      </w:r>
      <w:r w:rsidR="008A13B8" w:rsidRPr="00C5078D">
        <w:t>e work hard to build a home,</w:t>
      </w:r>
      <w:r>
        <w:t xml:space="preserve"> just </w:t>
      </w:r>
      <w:r w:rsidR="000C3250">
        <w:t xml:space="preserve">as </w:t>
      </w:r>
      <w:r>
        <w:t xml:space="preserve">we </w:t>
      </w:r>
      <w:r w:rsidR="008A13B8" w:rsidRPr="00C5078D">
        <w:t xml:space="preserve">sacrifice </w:t>
      </w:r>
      <w:r>
        <w:t xml:space="preserve">to successfully </w:t>
      </w:r>
      <w:r w:rsidR="008A13B8" w:rsidRPr="00C5078D">
        <w:t xml:space="preserve">raise our children, </w:t>
      </w:r>
      <w:r>
        <w:t>so to</w:t>
      </w:r>
      <w:r w:rsidR="000C3250">
        <w:t>o</w:t>
      </w:r>
      <w:r>
        <w:t xml:space="preserve"> we sacrifice as we work on the plan. W</w:t>
      </w:r>
      <w:r w:rsidR="008A13B8" w:rsidRPr="00C5078D">
        <w:t xml:space="preserve">e put on The Blindfold and work in duality in order to </w:t>
      </w:r>
      <w:r>
        <w:t xml:space="preserve">evolve the planet, </w:t>
      </w:r>
      <w:r w:rsidR="008A13B8" w:rsidRPr="00C5078D">
        <w:t xml:space="preserve">accomplish ascension, </w:t>
      </w:r>
      <w:r w:rsidR="00B85CFD">
        <w:t xml:space="preserve">graduate, and achieve </w:t>
      </w:r>
      <w:r w:rsidR="00B85CFD" w:rsidRPr="00467121">
        <w:rPr>
          <w:b/>
          <w:bCs/>
        </w:rPr>
        <w:t>integration</w:t>
      </w:r>
      <w:r w:rsidR="00B85CFD">
        <w:fldChar w:fldCharType="begin"/>
      </w:r>
      <w:r w:rsidR="00B85CFD">
        <w:instrText xml:space="preserve"> XE "</w:instrText>
      </w:r>
      <w:r w:rsidR="00B85CFD" w:rsidRPr="005E3D03">
        <w:instrText>integration</w:instrText>
      </w:r>
      <w:r w:rsidR="00B85CFD">
        <w:instrText xml:space="preserve">" </w:instrText>
      </w:r>
      <w:r w:rsidR="00B85CFD">
        <w:fldChar w:fldCharType="end"/>
      </w:r>
      <w:r w:rsidR="00B85CFD">
        <w:t>.</w:t>
      </w:r>
    </w:p>
    <w:p w:rsidR="00504780" w:rsidRPr="00C5078D" w:rsidRDefault="00467121" w:rsidP="00467121">
      <w:r>
        <w:t xml:space="preserve">That is all there is to it. </w:t>
      </w:r>
      <w:r w:rsidR="009251DE">
        <w:t>In the new energies</w:t>
      </w:r>
      <w:r>
        <w:t xml:space="preserve">, we sacrifice, but this is not the suffering caused by exploitation, disregard, and abuse, this is the sacrifice of disconnection and </w:t>
      </w:r>
      <w:r w:rsidR="00292D6B">
        <w:t>hard</w:t>
      </w:r>
      <w:r>
        <w:t xml:space="preserve"> work; </w:t>
      </w:r>
      <w:r w:rsidR="00292D6B">
        <w:t>beyond that, t</w:t>
      </w:r>
      <w:r w:rsidR="008A13B8" w:rsidRPr="00C5078D">
        <w:t>here is no deeper</w:t>
      </w:r>
      <w:r w:rsidR="00292D6B">
        <w:t xml:space="preserve">, karmic, or pedagogical </w:t>
      </w:r>
      <w:r w:rsidR="008A13B8" w:rsidRPr="00C5078D">
        <w:t xml:space="preserve">meaning. </w:t>
      </w:r>
      <w:r w:rsidR="00292D6B">
        <w:t xml:space="preserve">The pain and suffering we endure is not part of our “lesson plan.” We are not being punished for sins, real or contrived. It all comes down to a willing sacrifice you make so you can participate in the Great Work and be here, on the planet, for the final </w:t>
      </w:r>
      <w:r w:rsidR="006B6572">
        <w:t>celebratory convocation</w:t>
      </w:r>
      <w:r w:rsidR="00292D6B">
        <w:t xml:space="preserve">. </w:t>
      </w:r>
    </w:p>
    <w:p w:rsidR="00504780" w:rsidRPr="00C5078D" w:rsidRDefault="00F93E25" w:rsidP="00F93E25">
      <w:pPr>
        <w:pStyle w:val="Heading2"/>
      </w:pPr>
      <w:r>
        <w:t>Dismissal</w:t>
      </w:r>
    </w:p>
    <w:p w:rsidR="00504780" w:rsidRPr="00C5078D" w:rsidRDefault="008A13B8" w:rsidP="00273F75">
      <w:pPr>
        <w:pStyle w:val="ListParagraph"/>
        <w:numPr>
          <w:ilvl w:val="0"/>
          <w:numId w:val="36"/>
        </w:numPr>
        <w:ind w:left="360"/>
      </w:pPr>
      <w:r w:rsidRPr="00C5078D">
        <w:t>Although the ideology represented in this card can vary, once you get the basic idea</w:t>
      </w:r>
      <w:r w:rsidR="001C2A41">
        <w:t>s</w:t>
      </w:r>
      <w:r w:rsidR="00273F75">
        <w:t>,</w:t>
      </w:r>
      <w:r w:rsidRPr="00C5078D">
        <w:t xml:space="preserve"> </w:t>
      </w:r>
      <w:r w:rsidR="001C2A41">
        <w:t xml:space="preserve">these are </w:t>
      </w:r>
      <w:r w:rsidRPr="00C5078D">
        <w:t>not that hard to pin down. Just watch for corruption of the idea of sacrifice and its conversion to a justification/excuse for suffering.</w:t>
      </w:r>
      <w:r w:rsidR="00FB4B37" w:rsidRPr="00C5078D">
        <w:t xml:space="preserve"> </w:t>
      </w:r>
      <w:r w:rsidR="00273F75">
        <w:t xml:space="preserve">Never make an </w:t>
      </w:r>
      <w:r w:rsidR="00273F75">
        <w:lastRenderedPageBreak/>
        <w:t xml:space="preserve">excuse for suffering and pain. Don’t justify violence, abuse, and exploitation, because there is no excuse. </w:t>
      </w:r>
      <w:r w:rsidRPr="00C5078D">
        <w:t xml:space="preserve">Common ideas </w:t>
      </w:r>
      <w:r w:rsidR="00273F75">
        <w:t xml:space="preserve">to watch out for </w:t>
      </w:r>
      <w:r w:rsidRPr="00C5078D">
        <w:t>here include suffering makes us stronger, suffering is god's will, suffering tempers us in</w:t>
      </w:r>
      <w:r w:rsidR="001B1244">
        <w:t xml:space="preserve"> the fires, suffering is karmic, suffering is a </w:t>
      </w:r>
      <w:r w:rsidRPr="00C5078D">
        <w:t>lubricant for enlightenment, etc.</w:t>
      </w:r>
    </w:p>
    <w:p w:rsidR="000E0DB9" w:rsidRDefault="000E0DB9" w:rsidP="00273F75">
      <w:pPr>
        <w:pStyle w:val="ListParagraph"/>
        <w:numPr>
          <w:ilvl w:val="0"/>
          <w:numId w:val="36"/>
        </w:numPr>
        <w:ind w:left="360"/>
      </w:pPr>
      <w:r>
        <w:t>The nefarious horror of The System is that we internalize it</w:t>
      </w:r>
      <w:r w:rsidR="00C62B98">
        <w:t>s</w:t>
      </w:r>
      <w:r>
        <w:t xml:space="preserve"> old energy archetypes. When internalized, our own emotions</w:t>
      </w:r>
      <w:r w:rsidR="001C2A41">
        <w:t xml:space="preserve">, specifically </w:t>
      </w:r>
      <w:r>
        <w:t>guilt and shame</w:t>
      </w:r>
      <w:r w:rsidR="001C2A41">
        <w:t>,</w:t>
      </w:r>
      <w:r>
        <w:t xml:space="preserve"> repress us and keep us blocked down. </w:t>
      </w:r>
      <w:r w:rsidR="00C62B98">
        <w:t xml:space="preserve">To overcome, </w:t>
      </w:r>
      <w:r>
        <w:t>watch out for guilt and shame</w:t>
      </w:r>
      <w:r w:rsidR="00C62B98">
        <w:t xml:space="preserve"> especially as it relates to feeling that you someone deserve what you get</w:t>
      </w:r>
      <w:r>
        <w:t xml:space="preserve">. </w:t>
      </w:r>
      <w:r w:rsidR="00C62B98">
        <w:t xml:space="preserve">No matter what anybody tells you, you don’t deserve to be punished. </w:t>
      </w:r>
      <w:r>
        <w:t xml:space="preserve">Just because </w:t>
      </w:r>
      <w:r w:rsidR="00C62B98">
        <w:t>you have</w:t>
      </w:r>
      <w:r>
        <w:t xml:space="preserve"> done something wrong</w:t>
      </w:r>
      <w:r w:rsidR="00C62B98">
        <w:t>,</w:t>
      </w:r>
      <w:r>
        <w:t xml:space="preserve"> doesn’t mean you deserve to be abused, incarcerated, and tortured. On an integrated world operating under a </w:t>
      </w:r>
      <w:r w:rsidRPr="00C62B98">
        <w:rPr>
          <w:b/>
          <w:bCs/>
        </w:rPr>
        <w:t xml:space="preserve">Divine </w:t>
      </w:r>
      <w:r w:rsidR="00C62B98" w:rsidRPr="00C62B98">
        <w:rPr>
          <w:b/>
          <w:bCs/>
        </w:rPr>
        <w:t>World Order</w:t>
      </w:r>
      <w:r w:rsidR="00C62B98">
        <w:t>,</w:t>
      </w:r>
      <w:r w:rsidR="00C62B98">
        <w:rPr>
          <w:rStyle w:val="FootnoteReference"/>
        </w:rPr>
        <w:footnoteReference w:id="36"/>
      </w:r>
      <w:r w:rsidR="00C62B98">
        <w:t xml:space="preserve"> all you have to do is acknowledge, atone, and move on.  </w:t>
      </w:r>
      <w:r>
        <w:t xml:space="preserve"> </w:t>
      </w:r>
    </w:p>
    <w:p w:rsidR="00504780" w:rsidRDefault="00C87B92" w:rsidP="00DB70F3">
      <w:pPr>
        <w:pStyle w:val="ListParagraph"/>
        <w:numPr>
          <w:ilvl w:val="0"/>
          <w:numId w:val="36"/>
        </w:numPr>
        <w:ind w:left="360"/>
      </w:pPr>
      <w:r>
        <w:t xml:space="preserve">Besides guilt and shame, another way we put ourselves down is through self-doubt. The System seeds and reinforces self-doubt. </w:t>
      </w:r>
      <w:r w:rsidR="000555A9">
        <w:t xml:space="preserve">We don’t act, we don’t grow, we don’t actualize, we don’t transcend, </w:t>
      </w:r>
      <w:r w:rsidR="001C2A41">
        <w:t xml:space="preserve">and </w:t>
      </w:r>
      <w:r w:rsidR="000555A9">
        <w:t xml:space="preserve">we don’t connect, because we feel we </w:t>
      </w:r>
      <w:r w:rsidR="009251DE">
        <w:t xml:space="preserve">don’t deserve it, that we aren’t </w:t>
      </w:r>
      <w:r w:rsidR="000555A9">
        <w:t>worthy</w:t>
      </w:r>
      <w:r w:rsidR="009251DE">
        <w:t xml:space="preserve"> to advance. </w:t>
      </w:r>
      <w:r w:rsidR="000555A9">
        <w:t xml:space="preserve">Once again, none of this is true. Worth and “talent” do not figure in. To find your shining light, </w:t>
      </w:r>
      <w:r w:rsidR="00FD42D0">
        <w:t xml:space="preserve">to find the talent within, </w:t>
      </w:r>
      <w:r w:rsidR="000555A9">
        <w:t xml:space="preserve">simply clear away blockages, then align with and express your Highest Self. You don’t need somebody’s permission. You do not need a divine dispensation. All you need is the confidence to take the first step and the will and discipline to </w:t>
      </w:r>
      <w:r w:rsidR="000555A9">
        <w:lastRenderedPageBreak/>
        <w:t xml:space="preserve">see it through to full and final connection. </w:t>
      </w:r>
      <w:r w:rsidR="00FD42D0">
        <w:br/>
      </w:r>
      <w:r w:rsidR="00FD42D0">
        <w:br/>
        <w:t xml:space="preserve">In this regard, </w:t>
      </w:r>
      <w:r w:rsidR="000555A9">
        <w:t xml:space="preserve">watch out for feelings that you are not worthy or good enough. Watch out for ideas that invoke these feelings (i.e. ideas of karma, punishment, sin, etc.) and watch out for the feelings that prevent you from accessing your Self. Dismiss these ideas and reprogram your feelings. Surround yourself with those who provide authentic support </w:t>
      </w:r>
      <w:r w:rsidR="001C2A41">
        <w:t>for Y</w:t>
      </w:r>
      <w:r w:rsidR="000555A9">
        <w:t>ou</w:t>
      </w:r>
      <w:r w:rsidR="00B80E9A">
        <w:t>. When you are feeling small and unworthy, take deep breaths and perform the Great Invocation.</w:t>
      </w:r>
      <w:r w:rsidR="00B80E9A">
        <w:rPr>
          <w:rStyle w:val="FootnoteReference"/>
        </w:rPr>
        <w:footnoteReference w:id="37"/>
      </w:r>
      <w:r w:rsidR="00B80E9A">
        <w:t xml:space="preserve"> The Great Invocation is an awakening, activation, connection, and graduation visualization. Practice it as part of your daily spiritual</w:t>
      </w:r>
      <w:r w:rsidR="001C2A41">
        <w:t xml:space="preserve"> routines</w:t>
      </w:r>
      <w:r w:rsidR="00B80E9A">
        <w:t xml:space="preserve">. Use it whenever you are feeling suppressed, depressed, and oppressed. </w:t>
      </w:r>
      <w:r w:rsidR="000555A9">
        <w:t xml:space="preserve"> </w:t>
      </w:r>
    </w:p>
    <w:p w:rsidR="00FD42D0" w:rsidRPr="00C5078D" w:rsidRDefault="00FD42D0" w:rsidP="00DB70F3">
      <w:pPr>
        <w:pStyle w:val="ListParagraph"/>
        <w:numPr>
          <w:ilvl w:val="0"/>
          <w:numId w:val="36"/>
        </w:numPr>
        <w:ind w:left="360"/>
      </w:pPr>
      <w:r w:rsidRPr="00C5078D">
        <w:rPr>
          <w:rFonts w:eastAsia="Times New Roman"/>
        </w:rPr>
        <w:t>It might seem counter</w:t>
      </w:r>
      <w:r w:rsidR="000C3250">
        <w:rPr>
          <w:rFonts w:eastAsia="Times New Roman"/>
        </w:rPr>
        <w:t>-</w:t>
      </w:r>
      <w:r w:rsidRPr="00C5078D">
        <w:rPr>
          <w:rFonts w:eastAsia="Times New Roman"/>
        </w:rPr>
        <w:t xml:space="preserve">intuitive at this point, but this archetype really does a number on the third eye chakra. A lot of twisted perception, repression, and just plain self-deception has to occur before we </w:t>
      </w:r>
      <w:r>
        <w:rPr>
          <w:rFonts w:eastAsia="Times New Roman"/>
        </w:rPr>
        <w:t xml:space="preserve">can successfully </w:t>
      </w:r>
      <w:r w:rsidRPr="00C5078D">
        <w:rPr>
          <w:rFonts w:eastAsia="Times New Roman"/>
        </w:rPr>
        <w:t xml:space="preserve">justify the suffering and violence caused by </w:t>
      </w:r>
      <w:r>
        <w:rPr>
          <w:rFonts w:eastAsia="Times New Roman"/>
        </w:rPr>
        <w:t>the System</w:t>
      </w:r>
      <w:r w:rsidR="001C2A41">
        <w:rPr>
          <w:rFonts w:eastAsia="Times New Roman"/>
        </w:rPr>
        <w:t xml:space="preserve"> as a necessary sacrifice</w:t>
      </w:r>
      <w:r w:rsidRPr="00C5078D">
        <w:rPr>
          <w:rFonts w:eastAsia="Times New Roman"/>
        </w:rPr>
        <w:t>. A good form of practice here is thus to practice seeing reality. Watch the lives in your life carefully. Notice how being hurt doesn't make them stronger, it hurts them. Notice the defense mechanisms they employ to reduce the pain of exclusion. Notice how they make the experience of pain and suffering into something more than it actually is (i.e. as something meaningful, something good for them, etc.). In this context</w:t>
      </w:r>
      <w:r w:rsidR="000C3250">
        <w:rPr>
          <w:rFonts w:eastAsia="Times New Roman"/>
        </w:rPr>
        <w:t>,</w:t>
      </w:r>
      <w:r w:rsidRPr="00C5078D">
        <w:rPr>
          <w:rFonts w:eastAsia="Times New Roman"/>
        </w:rPr>
        <w:t xml:space="preserve"> you can also practicing seeing the reality of your own pain and hurt. Understand there is nothing noble, spiritual, enlightened, or Darwinian </w:t>
      </w:r>
      <w:r w:rsidRPr="00C5078D">
        <w:rPr>
          <w:rFonts w:eastAsia="Times New Roman"/>
        </w:rPr>
        <w:lastRenderedPageBreak/>
        <w:t>about pain, suffering, and being hurt. The clear way forward here is simple. Face it, reject it, heal from it, and don't allow it to happen to you again.</w:t>
      </w:r>
    </w:p>
    <w:p w:rsidR="00504780" w:rsidRPr="00C5078D" w:rsidRDefault="00BA2BCF" w:rsidP="00F93E25">
      <w:pPr>
        <w:pStyle w:val="Heading2"/>
      </w:pPr>
      <w:r>
        <w:t>The Book of Keys</w:t>
      </w:r>
    </w:p>
    <w:p w:rsidR="003C4EBA" w:rsidRDefault="00FD42D0" w:rsidP="0090317E">
      <w:r>
        <w:t xml:space="preserve">The </w:t>
      </w:r>
      <w:r w:rsidRPr="00FD42D0">
        <w:rPr>
          <w:i/>
          <w:iCs/>
        </w:rPr>
        <w:t>Book of Keys</w:t>
      </w:r>
      <w:r>
        <w:t xml:space="preserve"> entry for this card helps you face the truth of your sacrifice</w:t>
      </w:r>
      <w:r w:rsidR="001C2A41">
        <w:t xml:space="preserve">. It also helps you </w:t>
      </w:r>
      <w:r>
        <w:t xml:space="preserve">acknowledge the depth of </w:t>
      </w:r>
      <w:r w:rsidR="001C2A41">
        <w:t xml:space="preserve">your suffering; but, it also </w:t>
      </w:r>
      <w:r>
        <w:t>reminds you that it was your choice to incarnate and help</w:t>
      </w:r>
      <w:r w:rsidR="001C2A41">
        <w:t xml:space="preserve"> accomplish the Great Work</w:t>
      </w:r>
      <w:r>
        <w:t xml:space="preserve">. </w:t>
      </w:r>
      <w:r w:rsidR="00FF50D4">
        <w:t xml:space="preserve">You knew it would be hard work and sacrifice before you came in. Nevertheless, you chose incarnate because you knew the potential and you wanted to be here for the celebratory convocation (i.e. </w:t>
      </w:r>
      <w:r w:rsidR="00FF50D4" w:rsidRPr="00FF50D4">
        <w:rPr>
          <w:b/>
          <w:bCs/>
        </w:rPr>
        <w:t>graduation</w:t>
      </w:r>
      <w:r w:rsidR="00FF50D4">
        <w:t>). Now</w:t>
      </w:r>
      <w:r w:rsidR="003C4EBA">
        <w:t>,</w:t>
      </w:r>
      <w:r w:rsidR="00FF50D4">
        <w:t xml:space="preserve"> t</w:t>
      </w:r>
      <w:r w:rsidR="00266386">
        <w:t xml:space="preserve">hat time has come. </w:t>
      </w:r>
      <w:r w:rsidR="003C4EBA">
        <w:t xml:space="preserve">Now, there is no need to sacrifice connection. </w:t>
      </w:r>
      <w:r w:rsidR="00266386">
        <w:t>N</w:t>
      </w:r>
      <w:r w:rsidR="00FF50D4">
        <w:t>ow</w:t>
      </w:r>
      <w:r w:rsidR="00266386">
        <w:t>,</w:t>
      </w:r>
      <w:r w:rsidR="00FF50D4">
        <w:t xml:space="preserve"> </w:t>
      </w:r>
      <w:r w:rsidR="003C4EBA">
        <w:t>as best you can, let go of everything that has happened in the past. Stand up. Move forward. Heal and connect with your own Highest Self.</w:t>
      </w:r>
    </w:p>
    <w:p w:rsidR="00504780" w:rsidRPr="00C5078D" w:rsidRDefault="00F93E25" w:rsidP="00F93E25">
      <w:pPr>
        <w:pStyle w:val="Heading2"/>
      </w:pPr>
      <w:r>
        <w:t>Group study questions</w:t>
      </w:r>
    </w:p>
    <w:p w:rsidR="00504780" w:rsidRPr="00C5078D" w:rsidRDefault="008A13B8" w:rsidP="001C2A41">
      <w:pPr>
        <w:pStyle w:val="ListParagraph"/>
        <w:numPr>
          <w:ilvl w:val="0"/>
          <w:numId w:val="35"/>
        </w:numPr>
        <w:ind w:left="360"/>
      </w:pPr>
      <w:r w:rsidRPr="00C5078D">
        <w:t>Ideas represented in this card are straightforward. The complexity comes in doctrinal variations. Think about your own archetypal indoctrination</w:t>
      </w:r>
      <w:r w:rsidR="00031A62">
        <w:fldChar w:fldCharType="begin"/>
      </w:r>
      <w:r w:rsidR="00031A62">
        <w:instrText xml:space="preserve"> XE "</w:instrText>
      </w:r>
      <w:r w:rsidR="00031A62" w:rsidRPr="00524CF0">
        <w:instrText>indoctrination</w:instrText>
      </w:r>
      <w:r w:rsidR="00031A62">
        <w:instrText xml:space="preserve">" </w:instrText>
      </w:r>
      <w:r w:rsidR="00031A62">
        <w:fldChar w:fldCharType="end"/>
      </w:r>
      <w:r w:rsidRPr="00C5078D">
        <w:t>, be that Catholic, or Buddhist, or Darwinian.</w:t>
      </w:r>
      <w:r w:rsidR="00FB4B37" w:rsidRPr="00C5078D">
        <w:t xml:space="preserve"> </w:t>
      </w:r>
      <w:r w:rsidRPr="00C5078D">
        <w:t>Do you find th</w:t>
      </w:r>
      <w:r w:rsidR="00A26957">
        <w:t xml:space="preserve">e old energies of sacrifice </w:t>
      </w:r>
      <w:r w:rsidR="00F64362">
        <w:t xml:space="preserve">represented there, </w:t>
      </w:r>
      <w:r w:rsidRPr="00C5078D">
        <w:t>i.e. the justification of pain and suffering</w:t>
      </w:r>
      <w:r w:rsidR="00F64362">
        <w:t xml:space="preserve">, </w:t>
      </w:r>
      <w:r w:rsidR="00A26957">
        <w:t xml:space="preserve">the </w:t>
      </w:r>
      <w:r w:rsidR="00F64362">
        <w:t>encouragement to passively accept</w:t>
      </w:r>
      <w:r w:rsidR="00A26957">
        <w:t>, some variation of the belief that “what doesn’t kill you makes you stronger</w:t>
      </w:r>
      <w:r w:rsidR="00F64362">
        <w:t>?</w:t>
      </w:r>
      <w:r w:rsidR="00A26957">
        <w:t>”</w:t>
      </w:r>
      <w:r w:rsidR="00F64362">
        <w:t xml:space="preserve"> </w:t>
      </w:r>
      <w:r w:rsidRPr="00C5078D">
        <w:t xml:space="preserve">If so, spend a few moments writing them down. </w:t>
      </w:r>
      <w:r w:rsidR="00A26957">
        <w:t xml:space="preserve"> When you are done, </w:t>
      </w:r>
      <w:r w:rsidR="00EE25A0">
        <w:t xml:space="preserve">share </w:t>
      </w:r>
      <w:r w:rsidRPr="00C5078D">
        <w:t xml:space="preserve">your answers </w:t>
      </w:r>
      <w:r w:rsidR="00EE25A0">
        <w:t xml:space="preserve">with your group. </w:t>
      </w:r>
    </w:p>
    <w:p w:rsidR="00206C7C" w:rsidRDefault="00A26957" w:rsidP="001C2A41">
      <w:pPr>
        <w:pStyle w:val="ListParagraph"/>
        <w:numPr>
          <w:ilvl w:val="0"/>
          <w:numId w:val="35"/>
        </w:numPr>
        <w:ind w:left="360"/>
      </w:pPr>
      <w:r>
        <w:t>W</w:t>
      </w:r>
      <w:r w:rsidR="00206C7C">
        <w:t>orking with this card can trigger deep feelings of shame, unworthiness, guilt</w:t>
      </w:r>
      <w:r w:rsidR="0086582F">
        <w:t>, and even fear</w:t>
      </w:r>
      <w:r w:rsidR="00206C7C">
        <w:t xml:space="preserve">. </w:t>
      </w:r>
      <w:r w:rsidR="0086582F">
        <w:t>The idea that we can throw of</w:t>
      </w:r>
      <w:r w:rsidR="000C3250">
        <w:t>f</w:t>
      </w:r>
      <w:r w:rsidR="0086582F">
        <w:t xml:space="preserve"> our chains, heal our self so we can connect with our Highest Self is appealing, but </w:t>
      </w:r>
      <w:r w:rsidR="0086582F">
        <w:lastRenderedPageBreak/>
        <w:t xml:space="preserve">when we </w:t>
      </w:r>
      <w:r w:rsidR="000C3250">
        <w:t xml:space="preserve">think about this idea </w:t>
      </w:r>
      <w:r w:rsidR="0086582F">
        <w:t xml:space="preserve">we </w:t>
      </w:r>
      <w:r w:rsidR="000C3250">
        <w:t xml:space="preserve">often </w:t>
      </w:r>
      <w:r w:rsidR="0086582F">
        <w:t xml:space="preserve">invoke emotional blockages implanted to prevent it. </w:t>
      </w:r>
      <w:r w:rsidR="000C3250">
        <w:t xml:space="preserve">When you work with this card, when you work with any of these cards, pay attention to any negative emotions that you feel. Make a note of them and share these feeling with the group. Where do you think these feelings come from? That is, how did they get into your body? Discuss with others. </w:t>
      </w:r>
    </w:p>
    <w:p w:rsidR="00504780" w:rsidRPr="00C5078D" w:rsidRDefault="00206C7C" w:rsidP="001C2A41">
      <w:pPr>
        <w:pStyle w:val="ListParagraph"/>
        <w:numPr>
          <w:ilvl w:val="0"/>
          <w:numId w:val="35"/>
        </w:numPr>
        <w:ind w:left="360"/>
      </w:pPr>
      <w:r>
        <w:t>The idea that pain, suffering, sacrifice, submission, and diminishment</w:t>
      </w:r>
      <w:r w:rsidR="0086582F">
        <w:t xml:space="preserve"> </w:t>
      </w:r>
      <w:r>
        <w:t xml:space="preserve">are all unnecessary </w:t>
      </w:r>
      <w:r w:rsidR="000C3250">
        <w:t xml:space="preserve">can be a hard pill to swallow, especially since we are taught from day one that pain, suffering, and sacrifice help us grow, mature, and develop. As a consequence of the deep indoctrination, we resist. We doubt that it is true or we make excuses so we don’t have to change. If you experience this resistance, pay attention to it and write it down. Share our resistances and excuses with the group. </w:t>
      </w:r>
    </w:p>
    <w:p w:rsidR="00504780" w:rsidRPr="00C5078D" w:rsidRDefault="00504780">
      <w:pPr>
        <w:pStyle w:val="Textbody"/>
        <w:spacing w:before="240"/>
        <w:rPr>
          <w:rFonts w:ascii="BaskervilleT" w:hAnsi="BaskervilleT" w:cs="Times New Roman"/>
        </w:rPr>
      </w:pPr>
    </w:p>
    <w:p w:rsidR="00504780" w:rsidRPr="00C5078D" w:rsidRDefault="008A13B8" w:rsidP="00031A62">
      <w:pPr>
        <w:pStyle w:val="Heading1"/>
      </w:pPr>
      <w:bookmarkStart w:id="20" w:name="_Toc518359617"/>
      <w:r w:rsidRPr="00C5078D">
        <w:lastRenderedPageBreak/>
        <w:t>Initiation</w:t>
      </w:r>
      <w:r w:rsidR="00343288">
        <w:t xml:space="preserve"> (formerly Death)</w:t>
      </w:r>
      <w:bookmarkEnd w:id="20"/>
    </w:p>
    <w:p w:rsidR="001817CB" w:rsidRDefault="001817CB" w:rsidP="0090317E">
      <w:r>
        <w:t xml:space="preserve">In the new energy, this is an </w:t>
      </w:r>
      <w:r>
        <w:rPr>
          <w:b/>
          <w:bCs/>
        </w:rPr>
        <w:t xml:space="preserve">awakening </w:t>
      </w:r>
      <w:r>
        <w:t xml:space="preserve">archetype. In the new energy, this archetype teaches you of the struggle out of darkness, confusion, and indoctrination that is part of the awakening process. </w:t>
      </w:r>
    </w:p>
    <w:p w:rsidR="001817CB" w:rsidRDefault="008A13B8" w:rsidP="0090317E">
      <w:pPr>
        <w:rPr>
          <w:bCs/>
        </w:rPr>
      </w:pPr>
      <w:r w:rsidRPr="00C5078D">
        <w:t>In the old energy</w:t>
      </w:r>
      <w:r w:rsidR="001817CB">
        <w:t xml:space="preserve">, this is a </w:t>
      </w:r>
      <w:r w:rsidR="001817CB">
        <w:rPr>
          <w:b/>
          <w:bCs/>
        </w:rPr>
        <w:t xml:space="preserve">Fool in School </w:t>
      </w:r>
      <w:r w:rsidR="001817CB">
        <w:t xml:space="preserve">archetype. In the old energy, this </w:t>
      </w:r>
      <w:r w:rsidR="007415D2">
        <w:t xml:space="preserve">is </w:t>
      </w:r>
      <w:r w:rsidR="001817CB">
        <w:t xml:space="preserve">the </w:t>
      </w:r>
      <w:r w:rsidR="007415D2">
        <w:t xml:space="preserve">idea </w:t>
      </w:r>
      <w:r w:rsidR="001817CB">
        <w:rPr>
          <w:bCs/>
        </w:rPr>
        <w:t>that in order to advance, enlighten, and transform, you must destroy</w:t>
      </w:r>
      <w:r w:rsidR="007415D2">
        <w:rPr>
          <w:bCs/>
        </w:rPr>
        <w:t>, suppress, or otherwise subvert</w:t>
      </w:r>
      <w:r w:rsidR="001817CB">
        <w:rPr>
          <w:bCs/>
        </w:rPr>
        <w:t xml:space="preserve"> some aspect of </w:t>
      </w:r>
      <w:r w:rsidR="0018084A">
        <w:rPr>
          <w:bCs/>
        </w:rPr>
        <w:t xml:space="preserve">self and </w:t>
      </w:r>
      <w:r w:rsidR="00471DF0">
        <w:rPr>
          <w:bCs/>
        </w:rPr>
        <w:t>S</w:t>
      </w:r>
      <w:r w:rsidR="001817CB">
        <w:rPr>
          <w:bCs/>
        </w:rPr>
        <w:t>elf.</w:t>
      </w:r>
    </w:p>
    <w:p w:rsidR="001E6EAE" w:rsidRDefault="001E6EAE" w:rsidP="001E6EAE">
      <w:pPr>
        <w:pStyle w:val="Heading2"/>
      </w:pPr>
      <w:r>
        <w:t>Old Energy</w:t>
      </w:r>
    </w:p>
    <w:p w:rsidR="007578FD" w:rsidRDefault="007578FD" w:rsidP="007578FD">
      <w:r>
        <w:rPr>
          <w:bCs/>
        </w:rPr>
        <w:t xml:space="preserve">In the old and new energy, the basic idea of this archetype is an </w:t>
      </w:r>
      <w:r w:rsidRPr="008B3B2C">
        <w:rPr>
          <w:bCs/>
          <w:noProof/>
        </w:rPr>
        <w:t>initiation</w:t>
      </w:r>
      <w:r>
        <w:rPr>
          <w:bCs/>
        </w:rPr>
        <w:t xml:space="preserve">, </w:t>
      </w:r>
      <w:r w:rsidRPr="008B3B2C">
        <w:rPr>
          <w:bCs/>
          <w:noProof/>
        </w:rPr>
        <w:t>action</w:t>
      </w:r>
      <w:r>
        <w:rPr>
          <w:bCs/>
        </w:rPr>
        <w:t xml:space="preserve"> taken or </w:t>
      </w:r>
      <w:r w:rsidRPr="008B3B2C">
        <w:rPr>
          <w:bCs/>
          <w:noProof/>
        </w:rPr>
        <w:t>insight</w:t>
      </w:r>
      <w:r>
        <w:rPr>
          <w:bCs/>
        </w:rPr>
        <w:t xml:space="preserve"> gained that allows you to take another step forward. In the old energy, this movement is the </w:t>
      </w:r>
      <w:r w:rsidRPr="00C5078D">
        <w:t>movement from one level to another</w:t>
      </w:r>
      <w:r>
        <w:t xml:space="preserve">, the movement </w:t>
      </w:r>
      <w:r w:rsidRPr="00C5078D">
        <w:t>from an outer circle to an inner one</w:t>
      </w:r>
      <w:r>
        <w:t xml:space="preserve">, a </w:t>
      </w:r>
      <w:r w:rsidRPr="008B3B2C">
        <w:rPr>
          <w:noProof/>
        </w:rPr>
        <w:t>move</w:t>
      </w:r>
      <w:r>
        <w:t xml:space="preserve"> up the chain of command, a step higher on the ladder of power and authority. In the old energy, the thing you do is the mutilation and amputation of self and Self, often symbolized in some ritual undertaking. If you are going to be a member of the club, you must profess undying loyalty and submit to the rules and regulations. If you are going to be a member of the club, you must make a sacrifice of Self, self, and soul. No sense in pretending this is not so. No point in fond reminiscence of freedom. No need for maudlin sentiment and nostalgia. To gain power and </w:t>
      </w:r>
      <w:r w:rsidRPr="008B3B2C">
        <w:rPr>
          <w:noProof/>
        </w:rPr>
        <w:t>authority</w:t>
      </w:r>
      <w:r>
        <w:rPr>
          <w:noProof/>
        </w:rPr>
        <w:t>,</w:t>
      </w:r>
      <w:r>
        <w:t xml:space="preserve"> you must hang your old self on the sacrificial tree and prove yourself a loyal link in the ancient chain of power and command. In the old energy, initiation underlines this “forward” movement.</w:t>
      </w:r>
    </w:p>
    <w:p w:rsidR="007578FD" w:rsidRDefault="007578FD" w:rsidP="007578FD">
      <w:r>
        <w:t xml:space="preserve">Of course, this initiation is not for everyone. Not everybody can be a member of the .01 percent. </w:t>
      </w:r>
      <w:r w:rsidRPr="008B3B2C">
        <w:rPr>
          <w:noProof/>
        </w:rPr>
        <w:t xml:space="preserve">To </w:t>
      </w:r>
      <w:r w:rsidRPr="008B3B2C">
        <w:rPr>
          <w:noProof/>
        </w:rPr>
        <w:lastRenderedPageBreak/>
        <w:t>restrict access</w:t>
      </w:r>
      <w:r>
        <w:t xml:space="preserve">, membership is by birth, or by invitation. The masses find their initiatory pathways blocked by fear, hatred, and self-doubt. Deep spiritual terror and self-doubt </w:t>
      </w:r>
      <w:r w:rsidRPr="008B3B2C">
        <w:rPr>
          <w:noProof/>
        </w:rPr>
        <w:t>are seeded</w:t>
      </w:r>
      <w:r>
        <w:t xml:space="preserve"> by old energy religions that pander ideologies of diminishment and fear. </w:t>
      </w:r>
    </w:p>
    <w:p w:rsidR="007578FD" w:rsidRDefault="007578FD" w:rsidP="007578FD">
      <w:r>
        <w:t xml:space="preserve">Note, fear and diminishment serve a double role. </w:t>
      </w:r>
      <w:r w:rsidRPr="008B3B2C">
        <w:rPr>
          <w:noProof/>
        </w:rPr>
        <w:t>They</w:t>
      </w:r>
      <w:r>
        <w:t xml:space="preserve"> block you from demanding entry into the private club, and they block your way </w:t>
      </w:r>
      <w:r w:rsidRPr="00C5078D">
        <w:t>inward</w:t>
      </w:r>
      <w:r>
        <w:t xml:space="preserve"> </w:t>
      </w:r>
      <w:r w:rsidRPr="00C5078D">
        <w:t xml:space="preserve">towards </w:t>
      </w:r>
      <w:r>
        <w:t xml:space="preserve">truth, </w:t>
      </w:r>
      <w:r w:rsidRPr="00C5078D">
        <w:t>self-knowledge, and divinity</w:t>
      </w:r>
      <w:r>
        <w:t xml:space="preserve">. </w:t>
      </w:r>
      <w:r w:rsidRPr="00C5078D">
        <w:t>We fear demons and devils</w:t>
      </w:r>
      <w:r>
        <w:t>. We fear God and consciousness. W</w:t>
      </w:r>
      <w:r w:rsidRPr="00C5078D">
        <w:t>e fear judgment and damnation</w:t>
      </w:r>
      <w:r>
        <w:t>. We fear that which we do not understand. W</w:t>
      </w:r>
      <w:r w:rsidRPr="00C5078D">
        <w:t xml:space="preserve">e fear unworthiness and death. We are immobilized and impotent in the face of our </w:t>
      </w:r>
      <w:r>
        <w:t xml:space="preserve">confusion and </w:t>
      </w:r>
      <w:r w:rsidRPr="00C5078D">
        <w:t>fear</w:t>
      </w:r>
      <w:r>
        <w:t>,</w:t>
      </w:r>
      <w:r w:rsidRPr="00C5078D">
        <w:t xml:space="preserve"> and we die</w:t>
      </w:r>
      <w:r>
        <w:t xml:space="preserve"> </w:t>
      </w:r>
      <w:r w:rsidRPr="00C5078D">
        <w:t xml:space="preserve">filled with it. </w:t>
      </w:r>
    </w:p>
    <w:p w:rsidR="007578FD" w:rsidRDefault="007578FD" w:rsidP="007578FD">
      <w:r w:rsidRPr="00C5078D">
        <w:rPr>
          <w:i/>
        </w:rPr>
        <w:t xml:space="preserve">The worst thing about </w:t>
      </w:r>
      <w:r>
        <w:rPr>
          <w:i/>
        </w:rPr>
        <w:t xml:space="preserve">this </w:t>
      </w:r>
      <w:r w:rsidRPr="00C5078D">
        <w:rPr>
          <w:i/>
        </w:rPr>
        <w:t xml:space="preserve">is that </w:t>
      </w:r>
      <w:r>
        <w:rPr>
          <w:i/>
          <w:noProof/>
        </w:rPr>
        <w:t>even though</w:t>
      </w:r>
      <w:r>
        <w:rPr>
          <w:i/>
        </w:rPr>
        <w:t xml:space="preserve"> we are confused and indoctrinated from birth, </w:t>
      </w:r>
      <w:r w:rsidRPr="00C5078D">
        <w:rPr>
          <w:i/>
        </w:rPr>
        <w:t xml:space="preserve">we </w:t>
      </w:r>
      <w:r w:rsidRPr="008B3B2C">
        <w:rPr>
          <w:i/>
          <w:noProof/>
        </w:rPr>
        <w:t>are blamed</w:t>
      </w:r>
      <w:r w:rsidRPr="00C5078D">
        <w:rPr>
          <w:i/>
        </w:rPr>
        <w:t xml:space="preserve"> for our fear.</w:t>
      </w:r>
      <w:r w:rsidRPr="00C5078D">
        <w:t xml:space="preserve"> Failure to deal with fear</w:t>
      </w:r>
      <w:r>
        <w:t xml:space="preserve">, succumbing to hatred and self-doubt, </w:t>
      </w:r>
      <w:r w:rsidRPr="00C5078D">
        <w:t xml:space="preserve">is read as a failure of evolution, genetics, or strength. </w:t>
      </w:r>
      <w:r>
        <w:t>It is not the indoctrination of Church and state that is the cause</w:t>
      </w:r>
      <w:r>
        <w:rPr>
          <w:noProof/>
        </w:rPr>
        <w:t>;</w:t>
      </w:r>
      <w:r w:rsidRPr="008B3B2C">
        <w:rPr>
          <w:noProof/>
        </w:rPr>
        <w:t xml:space="preserve"> it</w:t>
      </w:r>
      <w:r>
        <w:t xml:space="preserve"> is our genetic/moral/spiritual weakness that keeps us in our chains. </w:t>
      </w:r>
      <w:r w:rsidRPr="00C5078D">
        <w:t xml:space="preserve">Only God's chosen overcome fear and move forward. Only the strong face demons and survive. Those who pass fear and enter into the temples of power and privilege </w:t>
      </w:r>
      <w:r>
        <w:t xml:space="preserve">smugly </w:t>
      </w:r>
      <w:r w:rsidRPr="00C5078D">
        <w:t>pat themselves on the back as strong, chosen, winners. Those on the outside are failures – weak sheeple who cannot handle the truth.</w:t>
      </w:r>
    </w:p>
    <w:p w:rsidR="007578FD" w:rsidRDefault="007578FD" w:rsidP="007578FD">
      <w:r>
        <w:t xml:space="preserve">The </w:t>
      </w:r>
      <w:r w:rsidRPr="00916FE6">
        <w:rPr>
          <w:i/>
          <w:iCs/>
        </w:rPr>
        <w:t>Book of Slavery</w:t>
      </w:r>
      <w:r>
        <w:t xml:space="preserve"> entry for this card provides a summary of the ideas, diminishments, and fears that are seeded and subsequently invoked to prevent access and thwart initiation. Fear of death, fear of judgment, lack of self-worth, deeply seeded self-doubt, and the underlying bullshit narrative that “only the chosen few” </w:t>
      </w:r>
      <w:r>
        <w:lastRenderedPageBreak/>
        <w:t xml:space="preserve">deserve power and reward keep us chained to the slaver’s block.  </w:t>
      </w:r>
    </w:p>
    <w:p w:rsidR="007578FD" w:rsidRDefault="007578FD" w:rsidP="007578FD">
      <w:r>
        <w:t xml:space="preserve">The </w:t>
      </w:r>
      <w:r w:rsidRPr="00F47F4E">
        <w:rPr>
          <w:i/>
          <w:iCs/>
        </w:rPr>
        <w:t>Book of Power</w:t>
      </w:r>
      <w:r>
        <w:t xml:space="preserve"> invokes the same fears and diminishments, but with supportive words and rituals necessary to ensure successful initiation. Despite propaganda to the contrary, they do not do it alone. Initiation and entry into the club </w:t>
      </w:r>
      <w:r>
        <w:rPr>
          <w:noProof/>
        </w:rPr>
        <w:t>are</w:t>
      </w:r>
      <w:r>
        <w:t xml:space="preserve"> always accompanied by psychological and emotional control rituals which shape and support initial “breakthroughs” while constantly reinforce submission, loyalty, and subversion/sacrifice of s/Self. Pretensions of superior strength and worth are self-delusions designed to obscure the real truth. For privilege, power, and wealth, you have sacrificed Self and sold your immortal soul. </w:t>
      </w:r>
    </w:p>
    <w:p w:rsidR="009B4C59" w:rsidRPr="00C5078D" w:rsidRDefault="009B4C59" w:rsidP="009B4C59">
      <w:pPr>
        <w:pStyle w:val="Heading2"/>
      </w:pPr>
      <w:r>
        <w:t>Getting into the new energy</w:t>
      </w:r>
    </w:p>
    <w:p w:rsidR="00F61A18" w:rsidRDefault="00916FE6" w:rsidP="0090317E">
      <w:r w:rsidRPr="00C5078D">
        <w:t>It is all a load of nonsense, of course. Fear is imposed on us by priests who speak of hell and damnation, by Brahmins who speak of karma and lower birth, and (in our modern times</w:t>
      </w:r>
      <w:r w:rsidR="000F0A36">
        <w:t xml:space="preserve">) by </w:t>
      </w:r>
      <w:r w:rsidR="000F0A36" w:rsidRPr="000F0A36">
        <w:rPr>
          <w:b/>
          <w:bCs/>
        </w:rPr>
        <w:t>Agents of Consciousness</w:t>
      </w:r>
      <w:r w:rsidR="000F0A36">
        <w:t xml:space="preserve"> working </w:t>
      </w:r>
      <w:r w:rsidRPr="00C5078D">
        <w:t xml:space="preserve">for the </w:t>
      </w:r>
      <w:r w:rsidR="000F0A36">
        <w:t xml:space="preserve">Babylonian </w:t>
      </w:r>
      <w:r w:rsidRPr="00C5078D">
        <w:t>machine. We are not born in fear or with “original sin,” we are born pure, loving, and trusting. Fear</w:t>
      </w:r>
      <w:r w:rsidR="00F61A18">
        <w:t xml:space="preserve">, diminishment, and confusion are </w:t>
      </w:r>
      <w:r w:rsidRPr="00C5078D">
        <w:t xml:space="preserve">imposed specifically to </w:t>
      </w:r>
      <w:r w:rsidR="00F61A18">
        <w:t xml:space="preserve">immobilize and disempower. Fear, diminishment, and confusion are </w:t>
      </w:r>
      <w:r w:rsidRPr="00C5078D">
        <w:t>simply brick</w:t>
      </w:r>
      <w:r w:rsidR="00F61A18">
        <w:t>s</w:t>
      </w:r>
      <w:r w:rsidRPr="00C5078D">
        <w:t xml:space="preserve"> in the wall</w:t>
      </w:r>
      <w:r w:rsidR="00F61A18">
        <w:t>s</w:t>
      </w:r>
      <w:r w:rsidRPr="00C5078D">
        <w:t xml:space="preserve"> of wealth and power, and </w:t>
      </w:r>
      <w:r w:rsidR="00F61A18">
        <w:t xml:space="preserve">putrid </w:t>
      </w:r>
      <w:r w:rsidRPr="00C5078D">
        <w:t>excuse</w:t>
      </w:r>
      <w:r w:rsidR="00F61A18">
        <w:t>s</w:t>
      </w:r>
      <w:r w:rsidRPr="00C5078D">
        <w:t xml:space="preserve"> for privilege and exclusion. </w:t>
      </w:r>
    </w:p>
    <w:p w:rsidR="001216F9" w:rsidRDefault="00F61A18" w:rsidP="0090317E">
      <w:r>
        <w:t>Thus, t</w:t>
      </w:r>
      <w:r w:rsidR="008A13B8" w:rsidRPr="00C5078D">
        <w:t xml:space="preserve">he new energy </w:t>
      </w:r>
      <w:r>
        <w:t xml:space="preserve">archetype </w:t>
      </w:r>
      <w:r w:rsidRPr="00CC6D6A">
        <w:rPr>
          <w:b/>
          <w:bCs/>
        </w:rPr>
        <w:t>sacrifice</w:t>
      </w:r>
      <w:r>
        <w:t xml:space="preserve"> </w:t>
      </w:r>
      <w:r w:rsidR="008A13B8" w:rsidRPr="00C5078D">
        <w:t>does not participate in all the ugly nonsense of fear</w:t>
      </w:r>
      <w:r>
        <w:t xml:space="preserve">, diminishment, and exclusion. </w:t>
      </w:r>
      <w:r w:rsidR="008A13B8" w:rsidRPr="00C5078D">
        <w:t xml:space="preserve">In the new energy </w:t>
      </w:r>
      <w:r>
        <w:t xml:space="preserve">archetype, </w:t>
      </w:r>
      <w:r w:rsidR="008A13B8" w:rsidRPr="00C5078D">
        <w:t>the idea is still of initiation</w:t>
      </w:r>
      <w:r w:rsidR="00031A62">
        <w:fldChar w:fldCharType="begin"/>
      </w:r>
      <w:r w:rsidR="00031A62">
        <w:instrText xml:space="preserve"> XE "</w:instrText>
      </w:r>
      <w:r w:rsidR="00031A62" w:rsidRPr="00524CF0">
        <w:instrText>initiation</w:instrText>
      </w:r>
      <w:r w:rsidR="00031A62">
        <w:instrText xml:space="preserve">" </w:instrText>
      </w:r>
      <w:r w:rsidR="00031A62">
        <w:fldChar w:fldCharType="end"/>
      </w:r>
      <w:r w:rsidR="008A13B8" w:rsidRPr="00C5078D">
        <w:t xml:space="preserve">, </w:t>
      </w:r>
      <w:r>
        <w:t xml:space="preserve">and there is a recognition that </w:t>
      </w:r>
      <w:r w:rsidR="00CC6D6A">
        <w:rPr>
          <w:noProof/>
        </w:rPr>
        <w:t xml:space="preserve">initiations </w:t>
      </w:r>
      <w:r>
        <w:t xml:space="preserve">may be powerful, disorienting, and challenging, especially at the beginning, but there are no fears, diminishments, or </w:t>
      </w:r>
      <w:r w:rsidR="008A13B8" w:rsidRPr="00C5078D">
        <w:lastRenderedPageBreak/>
        <w:t>threats involved</w:t>
      </w:r>
      <w:r>
        <w:t xml:space="preserve">. In the energy, we do not hide behind closed doors, excluding the unworthy from the temples. </w:t>
      </w:r>
    </w:p>
    <w:p w:rsidR="00AE77A7" w:rsidRDefault="008A13B8" w:rsidP="0090317E">
      <w:r w:rsidRPr="00C5078D">
        <w:t xml:space="preserve">In the new energy, initiation is </w:t>
      </w:r>
      <w:r w:rsidR="00F61A18">
        <w:t xml:space="preserve">a global </w:t>
      </w:r>
      <w:r w:rsidRPr="00C5078D">
        <w:t>awakening an</w:t>
      </w:r>
      <w:r w:rsidR="00B33904">
        <w:t>d</w:t>
      </w:r>
      <w:r w:rsidRPr="00C5078D">
        <w:t xml:space="preserve"> empowerment, a</w:t>
      </w:r>
      <w:r w:rsidR="001149D8">
        <w:t>n individual and collective</w:t>
      </w:r>
      <w:r w:rsidRPr="00C5078D">
        <w:t xml:space="preserve"> step forward on the journey home to awareness and </w:t>
      </w:r>
      <w:r w:rsidR="001216F9" w:rsidRPr="00C5078D">
        <w:t>divinity</w:t>
      </w:r>
      <w:r w:rsidR="00F61A18">
        <w:t xml:space="preserve"> that </w:t>
      </w:r>
      <w:r w:rsidR="00F61A18" w:rsidRPr="009163CE">
        <w:rPr>
          <w:u w:val="single"/>
        </w:rPr>
        <w:t>everyone is invited to take</w:t>
      </w:r>
      <w:r w:rsidR="00F61A18">
        <w:t>.</w:t>
      </w:r>
      <w:r w:rsidR="001216F9">
        <w:t xml:space="preserve"> </w:t>
      </w:r>
      <w:r w:rsidR="001216F9" w:rsidRPr="009163CE">
        <w:t>In the new energy, initiation is a breakthrough that leads to further forward movement.</w:t>
      </w:r>
      <w:r w:rsidR="001216F9">
        <w:t xml:space="preserve"> </w:t>
      </w:r>
      <w:r w:rsidR="00AE77A7">
        <w:t xml:space="preserve">The breakthrough could be </w:t>
      </w:r>
      <w:r w:rsidRPr="00C5078D">
        <w:t>a profound realization, a dramatic empowerment, or a subtle materialization</w:t>
      </w:r>
      <w:r w:rsidR="00AE77A7">
        <w:t xml:space="preserve">. The key is that we climb higher as a result. </w:t>
      </w:r>
    </w:p>
    <w:p w:rsidR="00504780" w:rsidRPr="00C5078D" w:rsidRDefault="008A13B8" w:rsidP="0090317E">
      <w:r w:rsidRPr="00C5078D">
        <w:t xml:space="preserve">Each step up the ladder we take, each activation we go through, each chakra we unblock, each fear and issue we resolve, takes us </w:t>
      </w:r>
      <w:r w:rsidR="009163CE">
        <w:t xml:space="preserve">further up and </w:t>
      </w:r>
      <w:r w:rsidRPr="00C5078D">
        <w:t>out of the valley of the shadow of death</w:t>
      </w:r>
      <w:r w:rsidR="009163CE">
        <w:t xml:space="preserve"> and confusion</w:t>
      </w:r>
      <w:r w:rsidRPr="00C5078D">
        <w:t>, farther away from impotence and unawareness, and closer towards fuller expression of the love, divinity, and power that is our true self and incarnated birthright.</w:t>
      </w:r>
      <w:r w:rsidR="00FB4B37" w:rsidRPr="00C5078D">
        <w:t xml:space="preserve"> </w:t>
      </w:r>
    </w:p>
    <w:p w:rsidR="00504780" w:rsidRPr="00C5078D" w:rsidRDefault="00F93E25" w:rsidP="00F93E25">
      <w:pPr>
        <w:pStyle w:val="Heading2"/>
      </w:pPr>
      <w:r>
        <w:t>Dismissal</w:t>
      </w:r>
    </w:p>
    <w:p w:rsidR="00504780" w:rsidRPr="00C5078D" w:rsidRDefault="00B33904" w:rsidP="009163CE">
      <w:pPr>
        <w:pStyle w:val="ListParagraph"/>
        <w:numPr>
          <w:ilvl w:val="0"/>
          <w:numId w:val="34"/>
        </w:numPr>
        <w:ind w:left="360"/>
      </w:pPr>
      <w:r>
        <w:t xml:space="preserve">Like a lot of old energy archetypes, </w:t>
      </w:r>
      <w:r w:rsidR="00CF1345" w:rsidRPr="009163CE">
        <w:rPr>
          <w:b/>
          <w:bCs/>
        </w:rPr>
        <w:t>self-doubt</w:t>
      </w:r>
      <w:r w:rsidRPr="009163CE">
        <w:rPr>
          <w:b/>
          <w:bCs/>
        </w:rPr>
        <w:t>, and diminishment</w:t>
      </w:r>
      <w:r>
        <w:t xml:space="preserve"> form the foundation of enslavement and control.</w:t>
      </w:r>
      <w:r w:rsidR="009163CE">
        <w:t xml:space="preserve"> These also prevent initiation. </w:t>
      </w:r>
      <w:r>
        <w:t>Therefore, w</w:t>
      </w:r>
      <w:r w:rsidR="008A13B8" w:rsidRPr="00C5078D">
        <w:t>atch out for veiled (or not so veiled) threats about punishment, damnation, karma, rebirth, and so on.</w:t>
      </w:r>
      <w:r w:rsidR="00FB4B37" w:rsidRPr="00C5078D">
        <w:t xml:space="preserve"> </w:t>
      </w:r>
      <w:r w:rsidR="008A13B8" w:rsidRPr="00C5078D">
        <w:t>Watch out for suggestions of violence, especially in regards to failure.</w:t>
      </w:r>
      <w:r>
        <w:t xml:space="preserve"> Watch out for thoughts and ideas that encourage you to diminish yourself. The universe is a universe of love, compassion, and inclusion, and you are a being of joyful light and power. </w:t>
      </w:r>
      <w:r w:rsidR="008A13B8" w:rsidRPr="00C5078D">
        <w:t>God/consciousness/spirit does not threaten or punish.</w:t>
      </w:r>
      <w:r w:rsidR="00FB4B37" w:rsidRPr="00C5078D">
        <w:t xml:space="preserve"> </w:t>
      </w:r>
      <w:r w:rsidR="008A13B8" w:rsidRPr="00C5078D">
        <w:t>God/consciousness/spirit facilitates and supports.</w:t>
      </w:r>
      <w:r w:rsidR="0066185F">
        <w:t xml:space="preserve"> </w:t>
      </w:r>
    </w:p>
    <w:p w:rsidR="000F0C49" w:rsidRDefault="00CF1345" w:rsidP="009163CE">
      <w:pPr>
        <w:pStyle w:val="ListParagraph"/>
        <w:numPr>
          <w:ilvl w:val="0"/>
          <w:numId w:val="34"/>
        </w:numPr>
        <w:ind w:left="360"/>
      </w:pPr>
      <w:r>
        <w:lastRenderedPageBreak/>
        <w:t xml:space="preserve">In the old energy, initiations </w:t>
      </w:r>
      <w:r w:rsidRPr="00CF1345">
        <w:rPr>
          <w:noProof/>
        </w:rPr>
        <w:t>are conducted</w:t>
      </w:r>
      <w:r>
        <w:t xml:space="preserve"> in controlled settings, behind closed doors. </w:t>
      </w:r>
      <w:r w:rsidRPr="00CF1345">
        <w:rPr>
          <w:noProof/>
        </w:rPr>
        <w:t>This</w:t>
      </w:r>
      <w:r>
        <w:t xml:space="preserve"> allows easy misuse and corruption. Therefore, w</w:t>
      </w:r>
      <w:r w:rsidR="008A13B8" w:rsidRPr="00C5078D">
        <w:t>atch out for barriers and exclusions</w:t>
      </w:r>
      <w:r w:rsidR="005461C3">
        <w:t xml:space="preserve"> designed to maintain privacy and secrecy</w:t>
      </w:r>
      <w:r w:rsidR="008A13B8" w:rsidRPr="00C5078D">
        <w:t xml:space="preserve">. Exclusions </w:t>
      </w:r>
      <w:r w:rsidR="005461C3">
        <w:t xml:space="preserve">and secrecy allow for corruption, </w:t>
      </w:r>
      <w:r w:rsidR="008A13B8" w:rsidRPr="00C5078D">
        <w:t>justification</w:t>
      </w:r>
      <w:r w:rsidR="005461C3">
        <w:t>,</w:t>
      </w:r>
      <w:r w:rsidR="008A13B8" w:rsidRPr="00C5078D">
        <w:t xml:space="preserve"> excuse</w:t>
      </w:r>
      <w:r w:rsidR="009163CE">
        <w:t>, exploitation, and misuse</w:t>
      </w:r>
      <w:r w:rsidR="005461C3">
        <w:t xml:space="preserve">. Exclusions and secrecy </w:t>
      </w:r>
      <w:r w:rsidR="008A13B8" w:rsidRPr="00C5078D">
        <w:t xml:space="preserve">support </w:t>
      </w:r>
      <w:r w:rsidR="009163CE">
        <w:t xml:space="preserve">the </w:t>
      </w:r>
      <w:r w:rsidR="008A13B8" w:rsidRPr="00C5078D">
        <w:t xml:space="preserve">old energy </w:t>
      </w:r>
      <w:r w:rsidR="009163CE">
        <w:t xml:space="preserve">system of </w:t>
      </w:r>
      <w:r w:rsidR="008A13B8" w:rsidRPr="00C5078D">
        <w:t xml:space="preserve">hierarchy and privilege, and therefore should </w:t>
      </w:r>
      <w:r w:rsidR="008A13B8" w:rsidRPr="00CF1345">
        <w:rPr>
          <w:noProof/>
        </w:rPr>
        <w:t>be avoided</w:t>
      </w:r>
      <w:r w:rsidR="008A13B8" w:rsidRPr="00C5078D">
        <w:t xml:space="preserve"> at all costs.</w:t>
      </w:r>
      <w:r w:rsidR="00FB4B37" w:rsidRPr="00C5078D">
        <w:t xml:space="preserve"> </w:t>
      </w:r>
      <w:r w:rsidR="005461C3">
        <w:t xml:space="preserve">Openness and transparency are the new spiritual/esoteric norms. </w:t>
      </w:r>
      <w:r w:rsidR="008A13B8" w:rsidRPr="00C5078D">
        <w:t xml:space="preserve">Always find a way to be inclusive. </w:t>
      </w:r>
    </w:p>
    <w:p w:rsidR="00504780" w:rsidRPr="00C5078D" w:rsidRDefault="000F0C49" w:rsidP="00C82058">
      <w:pPr>
        <w:pStyle w:val="ListParagraph"/>
        <w:numPr>
          <w:ilvl w:val="0"/>
          <w:numId w:val="34"/>
        </w:numPr>
        <w:ind w:left="360"/>
      </w:pPr>
      <w:r w:rsidRPr="009163CE">
        <w:rPr>
          <w:rFonts w:eastAsia="Times New Roman"/>
        </w:rPr>
        <w:t>In the old energy,</w:t>
      </w:r>
      <w:r w:rsidRPr="009163CE">
        <w:rPr>
          <w:rFonts w:eastAsia="Times New Roman"/>
          <w:b/>
          <w:bCs/>
        </w:rPr>
        <w:t xml:space="preserve"> fear and hatred</w:t>
      </w:r>
      <w:r w:rsidRPr="009163CE">
        <w:rPr>
          <w:rFonts w:eastAsia="Times New Roman"/>
        </w:rPr>
        <w:t xml:space="preserve"> are exploited in order to corrupt (in the case of the Book of Power) and divert (in the case of the Book of Slavery) </w:t>
      </w:r>
      <w:r w:rsidR="00E44C50" w:rsidRPr="009163CE">
        <w:rPr>
          <w:rFonts w:eastAsia="Times New Roman"/>
        </w:rPr>
        <w:t xml:space="preserve">the </w:t>
      </w:r>
      <w:r w:rsidRPr="009163CE">
        <w:rPr>
          <w:rFonts w:eastAsia="Times New Roman"/>
        </w:rPr>
        <w:t xml:space="preserve">initiation process. Identifying, processing, and releasing fear and hate are thus a key aspect of the initiation process. Sometimes this may be as simple as identifying </w:t>
      </w:r>
      <w:r w:rsidRPr="009163CE">
        <w:rPr>
          <w:rFonts w:eastAsia="Times New Roman"/>
          <w:noProof/>
        </w:rPr>
        <w:t>a fear</w:t>
      </w:r>
      <w:r w:rsidRPr="009163CE">
        <w:rPr>
          <w:rFonts w:eastAsia="Times New Roman"/>
        </w:rPr>
        <w:t xml:space="preserve"> and releasing it; </w:t>
      </w:r>
      <w:r w:rsidRPr="009163CE">
        <w:rPr>
          <w:rFonts w:eastAsia="Times New Roman"/>
          <w:noProof/>
        </w:rPr>
        <w:t>however,</w:t>
      </w:r>
      <w:r w:rsidRPr="009163CE">
        <w:rPr>
          <w:rFonts w:eastAsia="Times New Roman"/>
        </w:rPr>
        <w:t xml:space="preserve"> at other times the process will require persistence, courage, will</w:t>
      </w:r>
      <w:r w:rsidR="00887C9D">
        <w:rPr>
          <w:rFonts w:eastAsia="Times New Roman"/>
        </w:rPr>
        <w:t>, and real-</w:t>
      </w:r>
      <w:r w:rsidR="0042083F" w:rsidRPr="009163CE">
        <w:rPr>
          <w:rFonts w:eastAsia="Times New Roman"/>
        </w:rPr>
        <w:t>world transformation</w:t>
      </w:r>
      <w:r w:rsidRPr="009163CE">
        <w:rPr>
          <w:rFonts w:eastAsia="Times New Roman"/>
        </w:rPr>
        <w:t xml:space="preserve">. </w:t>
      </w:r>
      <w:r w:rsidR="00E44C50" w:rsidRPr="009163CE">
        <w:rPr>
          <w:rFonts w:eastAsia="Times New Roman"/>
        </w:rPr>
        <w:t>Moving forward, pay close attention to your fears</w:t>
      </w:r>
      <w:r w:rsidR="0042083F" w:rsidRPr="009163CE">
        <w:rPr>
          <w:rFonts w:eastAsia="Times New Roman"/>
        </w:rPr>
        <w:t xml:space="preserve"> and hatred</w:t>
      </w:r>
      <w:r w:rsidR="00E44C50" w:rsidRPr="009163CE">
        <w:rPr>
          <w:rFonts w:eastAsia="Times New Roman"/>
        </w:rPr>
        <w:t>, both big and small. Identify them</w:t>
      </w:r>
      <w:r w:rsidR="0042083F" w:rsidRPr="009163CE">
        <w:rPr>
          <w:rFonts w:eastAsia="Times New Roman"/>
        </w:rPr>
        <w:t xml:space="preserve">, </w:t>
      </w:r>
      <w:r w:rsidR="00E44C50" w:rsidRPr="009163CE">
        <w:rPr>
          <w:rFonts w:eastAsia="Times New Roman"/>
        </w:rPr>
        <w:t>write them down</w:t>
      </w:r>
      <w:r w:rsidR="0042083F" w:rsidRPr="009163CE">
        <w:rPr>
          <w:rFonts w:eastAsia="Times New Roman"/>
        </w:rPr>
        <w:t>, analyze them, and take action to process and release, or transform and change</w:t>
      </w:r>
      <w:r w:rsidR="002B3902" w:rsidRPr="009163CE">
        <w:rPr>
          <w:rFonts w:eastAsia="Times New Roman"/>
        </w:rPr>
        <w:t xml:space="preserve"> as required</w:t>
      </w:r>
      <w:r w:rsidR="00E44C50" w:rsidRPr="009163CE">
        <w:rPr>
          <w:rFonts w:eastAsia="Times New Roman"/>
        </w:rPr>
        <w:t xml:space="preserve">. </w:t>
      </w:r>
      <w:r w:rsidRPr="009163CE">
        <w:rPr>
          <w:rFonts w:eastAsia="Times New Roman"/>
        </w:rPr>
        <w:t xml:space="preserve">Be sensible. If </w:t>
      </w:r>
      <w:r w:rsidRPr="009163CE">
        <w:rPr>
          <w:rFonts w:eastAsia="Times New Roman"/>
          <w:noProof/>
        </w:rPr>
        <w:t>there is a hungry lion staring</w:t>
      </w:r>
      <w:r w:rsidRPr="009163CE">
        <w:rPr>
          <w:rFonts w:eastAsia="Times New Roman"/>
        </w:rPr>
        <w:t xml:space="preserve"> you down, the solution isn't to breathe deep and release fear</w:t>
      </w:r>
      <w:r w:rsidRPr="009163CE">
        <w:rPr>
          <w:rFonts w:eastAsia="Times New Roman"/>
          <w:noProof/>
        </w:rPr>
        <w:t>, the</w:t>
      </w:r>
      <w:r w:rsidRPr="009163CE">
        <w:rPr>
          <w:rFonts w:eastAsia="Times New Roman"/>
        </w:rPr>
        <w:t xml:space="preserve"> solution is to </w:t>
      </w:r>
      <w:r w:rsidR="002B3902" w:rsidRPr="009163CE">
        <w:rPr>
          <w:rFonts w:eastAsia="Times New Roman"/>
        </w:rPr>
        <w:t xml:space="preserve">run away </w:t>
      </w:r>
      <w:r w:rsidRPr="009163CE">
        <w:rPr>
          <w:rFonts w:eastAsia="Times New Roman"/>
        </w:rPr>
        <w:t>from the hungry and dangerous beast.</w:t>
      </w:r>
      <w:r w:rsidRPr="009163CE">
        <w:rPr>
          <w:rFonts w:eastAsia="Times New Roman"/>
          <w:i/>
        </w:rPr>
        <w:t xml:space="preserve"> </w:t>
      </w:r>
      <w:r w:rsidR="002B3902" w:rsidRPr="009163CE">
        <w:rPr>
          <w:rFonts w:eastAsia="Times New Roman"/>
          <w:iCs/>
        </w:rPr>
        <w:t>However, if the fear is irrational</w:t>
      </w:r>
      <w:r w:rsidR="003958A6" w:rsidRPr="009163CE">
        <w:rPr>
          <w:rFonts w:eastAsia="Times New Roman"/>
          <w:iCs/>
        </w:rPr>
        <w:t xml:space="preserve"> and unfounded</w:t>
      </w:r>
      <w:r w:rsidR="002B3902" w:rsidRPr="009163CE">
        <w:rPr>
          <w:rFonts w:eastAsia="Times New Roman"/>
          <w:iCs/>
        </w:rPr>
        <w:t>, perhaps stoked by paranoid theorists hoping to fill you with fear,</w:t>
      </w:r>
      <w:r w:rsidR="004D1EA0" w:rsidRPr="009163CE">
        <w:rPr>
          <w:rFonts w:eastAsia="Times New Roman"/>
          <w:iCs/>
        </w:rPr>
        <w:t xml:space="preserve"> process, </w:t>
      </w:r>
      <w:r w:rsidR="002B3902" w:rsidRPr="009163CE">
        <w:rPr>
          <w:rFonts w:eastAsia="Times New Roman"/>
          <w:iCs/>
        </w:rPr>
        <w:t>release and reject</w:t>
      </w:r>
      <w:r w:rsidR="003958A6" w:rsidRPr="009163CE">
        <w:rPr>
          <w:rFonts w:eastAsia="Times New Roman"/>
          <w:iCs/>
        </w:rPr>
        <w:t xml:space="preserve"> it</w:t>
      </w:r>
      <w:r w:rsidR="002B3902" w:rsidRPr="009163CE">
        <w:rPr>
          <w:rFonts w:eastAsia="Times New Roman"/>
          <w:iCs/>
        </w:rPr>
        <w:t xml:space="preserve">. Remember, </w:t>
      </w:r>
      <w:r w:rsidR="004D1EA0" w:rsidRPr="009163CE">
        <w:rPr>
          <w:rFonts w:eastAsia="Times New Roman"/>
          <w:iCs/>
        </w:rPr>
        <w:t xml:space="preserve">there is no punishment, judgment, or damnation; </w:t>
      </w:r>
      <w:r w:rsidR="002B3902" w:rsidRPr="009163CE">
        <w:rPr>
          <w:rFonts w:eastAsia="Times New Roman"/>
          <w:iCs/>
        </w:rPr>
        <w:t>e</w:t>
      </w:r>
      <w:r w:rsidR="00CF1345">
        <w:t xml:space="preserve">veryone </w:t>
      </w:r>
      <w:r w:rsidR="00CF1345" w:rsidRPr="00CF1345">
        <w:rPr>
          <w:noProof/>
        </w:rPr>
        <w:t>is</w:t>
      </w:r>
      <w:r w:rsidR="00CF1345">
        <w:t xml:space="preserve"> welcome in the end. </w:t>
      </w:r>
      <w:r w:rsidR="009163CE">
        <w:t>Simply l</w:t>
      </w:r>
      <w:r w:rsidR="00CF1345">
        <w:t>earn to live life without harm</w:t>
      </w:r>
      <w:r w:rsidR="009163CE">
        <w:t>ing others</w:t>
      </w:r>
      <w:r w:rsidR="00CF1345">
        <w:t xml:space="preserve">. </w:t>
      </w:r>
    </w:p>
    <w:p w:rsidR="00CF4EA6" w:rsidRPr="00C5078D" w:rsidRDefault="00CF4EA6" w:rsidP="00CF4EA6">
      <w:pPr>
        <w:pStyle w:val="Heading2"/>
      </w:pPr>
      <w:r>
        <w:lastRenderedPageBreak/>
        <w:t>The Book of Keys</w:t>
      </w:r>
    </w:p>
    <w:p w:rsidR="00642E98" w:rsidRDefault="00091202" w:rsidP="0090317E">
      <w:pPr>
        <w:rPr>
          <w:rFonts w:eastAsia="Times New Roman"/>
        </w:rPr>
      </w:pPr>
      <w:r>
        <w:rPr>
          <w:rFonts w:eastAsia="Times New Roman"/>
        </w:rPr>
        <w:t xml:space="preserve">The </w:t>
      </w:r>
      <w:r>
        <w:rPr>
          <w:rFonts w:eastAsia="Times New Roman"/>
          <w:i/>
          <w:iCs/>
        </w:rPr>
        <w:t xml:space="preserve">Book of Keys </w:t>
      </w:r>
      <w:r>
        <w:rPr>
          <w:rFonts w:eastAsia="Times New Roman"/>
        </w:rPr>
        <w:t xml:space="preserve">entry for Initiation is a simple </w:t>
      </w:r>
      <w:r w:rsidR="00642E98" w:rsidRPr="00642E98">
        <w:rPr>
          <w:rFonts w:eastAsia="Times New Roman"/>
          <w:b/>
          <w:bCs/>
        </w:rPr>
        <w:t>T</w:t>
      </w:r>
      <w:r w:rsidRPr="00642E98">
        <w:rPr>
          <w:rFonts w:eastAsia="Times New Roman"/>
          <w:b/>
          <w:bCs/>
        </w:rPr>
        <w:t xml:space="preserve">riumph </w:t>
      </w:r>
      <w:r w:rsidR="00642E98" w:rsidRPr="00642E98">
        <w:rPr>
          <w:rFonts w:eastAsia="Times New Roman"/>
          <w:b/>
          <w:bCs/>
        </w:rPr>
        <w:t>M</w:t>
      </w:r>
      <w:r w:rsidRPr="00642E98">
        <w:rPr>
          <w:rFonts w:eastAsia="Times New Roman"/>
          <w:b/>
          <w:bCs/>
        </w:rPr>
        <w:t>antra</w:t>
      </w:r>
      <w:r>
        <w:rPr>
          <w:rFonts w:eastAsia="Times New Roman"/>
        </w:rPr>
        <w:t xml:space="preserve">. It is designed to </w:t>
      </w:r>
      <w:r w:rsidR="00642E98">
        <w:rPr>
          <w:rFonts w:eastAsia="Times New Roman"/>
        </w:rPr>
        <w:t xml:space="preserve">remind you, and </w:t>
      </w:r>
      <w:r>
        <w:rPr>
          <w:rFonts w:eastAsia="Times New Roman"/>
        </w:rPr>
        <w:t>help you remind yourself</w:t>
      </w:r>
      <w:r w:rsidR="00642E98">
        <w:rPr>
          <w:rFonts w:eastAsia="Times New Roman"/>
        </w:rPr>
        <w:t>,</w:t>
      </w:r>
      <w:r>
        <w:rPr>
          <w:rFonts w:eastAsia="Times New Roman"/>
        </w:rPr>
        <w:t xml:space="preserve"> that despite the current chaos and confusion, and despite the apparent retrograde motion, healing and connection (</w:t>
      </w:r>
      <w:r w:rsidR="00642E98">
        <w:rPr>
          <w:rFonts w:eastAsia="Times New Roman"/>
        </w:rPr>
        <w:t xml:space="preserve">i.e., </w:t>
      </w:r>
      <w:r>
        <w:rPr>
          <w:rFonts w:eastAsia="Times New Roman"/>
        </w:rPr>
        <w:t xml:space="preserve">getting back to the “sun” of your own higher </w:t>
      </w:r>
      <w:r w:rsidR="00642E98">
        <w:rPr>
          <w:rFonts w:eastAsia="Times New Roman"/>
        </w:rPr>
        <w:t>C</w:t>
      </w:r>
      <w:r>
        <w:rPr>
          <w:rFonts w:eastAsia="Times New Roman"/>
        </w:rPr>
        <w:t>onsciousness) of the planet will inevitably proceed</w:t>
      </w:r>
      <w:r w:rsidR="00642E98">
        <w:rPr>
          <w:rFonts w:eastAsia="Times New Roman"/>
        </w:rPr>
        <w:t>, not over several generations, but in the short term</w:t>
      </w:r>
      <w:r>
        <w:rPr>
          <w:rFonts w:eastAsia="Times New Roman"/>
        </w:rPr>
        <w:t xml:space="preserve">. As the entry </w:t>
      </w:r>
      <w:r w:rsidR="00642E98">
        <w:rPr>
          <w:rFonts w:eastAsia="Times New Roman"/>
        </w:rPr>
        <w:t xml:space="preserve">suggests, “we are one and we have won.” It’s really just a matter of time now. </w:t>
      </w:r>
    </w:p>
    <w:p w:rsidR="00504780" w:rsidRPr="00091202" w:rsidRDefault="00642E98" w:rsidP="0090317E">
      <w:pPr>
        <w:rPr>
          <w:rFonts w:eastAsia="Times New Roman"/>
        </w:rPr>
      </w:pPr>
      <w:r>
        <w:rPr>
          <w:rFonts w:eastAsia="Times New Roman"/>
        </w:rPr>
        <w:t xml:space="preserve">Read and repeat the triumph mantra whenever you are feeling down, disempowered, fearful, and depressed. Open yourself to the truth of victory. Feel the power flow. </w:t>
      </w:r>
    </w:p>
    <w:p w:rsidR="00504780" w:rsidRPr="00C5078D" w:rsidRDefault="00F93E25" w:rsidP="00F93E25">
      <w:pPr>
        <w:pStyle w:val="Heading2"/>
      </w:pPr>
      <w:r>
        <w:t>Group study questions</w:t>
      </w:r>
    </w:p>
    <w:p w:rsidR="0051753A" w:rsidRDefault="008A13B8" w:rsidP="0051753A">
      <w:pPr>
        <w:pStyle w:val="ListParagraph"/>
        <w:numPr>
          <w:ilvl w:val="0"/>
          <w:numId w:val="33"/>
        </w:numPr>
        <w:tabs>
          <w:tab w:val="left" w:pos="450"/>
        </w:tabs>
        <w:ind w:left="360"/>
      </w:pPr>
      <w:r w:rsidRPr="00C5078D">
        <w:t>Think about your current life scenarios. Are there people or situations in your life where fear and threat are issues? Reflect on these situations for a few moments</w:t>
      </w:r>
      <w:r w:rsidR="0002577E">
        <w:t xml:space="preserve"> and write your reflections down</w:t>
      </w:r>
      <w:r w:rsidRPr="00C5078D">
        <w:t xml:space="preserve">. How do these situations </w:t>
      </w:r>
      <w:r w:rsidRPr="0051753A">
        <w:rPr>
          <w:i/>
        </w:rPr>
        <w:t xml:space="preserve">oppress </w:t>
      </w:r>
      <w:r w:rsidRPr="00C5078D">
        <w:t>you? How do they prevent you from speaking the truth? How do they prevent action? How do they prevent your love from flowing?</w:t>
      </w:r>
      <w:r w:rsidR="00FB4B37" w:rsidRPr="00C5078D">
        <w:t xml:space="preserve"> </w:t>
      </w:r>
      <w:r w:rsidR="00642E98">
        <w:t xml:space="preserve">What </w:t>
      </w:r>
      <w:r w:rsidR="0002577E">
        <w:t xml:space="preserve">strategies can you come up with, and what actions </w:t>
      </w:r>
      <w:r w:rsidR="00642E98">
        <w:t xml:space="preserve">can you </w:t>
      </w:r>
      <w:r w:rsidR="0002577E">
        <w:t xml:space="preserve">take, </w:t>
      </w:r>
      <w:r w:rsidR="00642E98">
        <w:t xml:space="preserve">to alter these life spaces so that fear </w:t>
      </w:r>
      <w:r w:rsidR="0002577E">
        <w:t>and threat are no longer issues?</w:t>
      </w:r>
    </w:p>
    <w:p w:rsidR="0051753A" w:rsidRDefault="00642E98" w:rsidP="0051753A">
      <w:pPr>
        <w:pStyle w:val="ListParagraph"/>
        <w:numPr>
          <w:ilvl w:val="0"/>
          <w:numId w:val="33"/>
        </w:numPr>
        <w:tabs>
          <w:tab w:val="left" w:pos="450"/>
        </w:tabs>
        <w:ind w:left="360"/>
      </w:pPr>
      <w:r>
        <w:t xml:space="preserve">Spend a few days focussing on fears and hatred. Be mindful of any fears or hatred that impinge on the fabric of your awareness. </w:t>
      </w:r>
      <w:r w:rsidR="00471DF0">
        <w:t xml:space="preserve">Write </w:t>
      </w:r>
      <w:r>
        <w:t xml:space="preserve">these down. </w:t>
      </w:r>
      <w:r w:rsidR="00134BB3">
        <w:t>Pay particular attention to triggers that invoke these fears, like the television, social media contacts, specific content producers (authors, personalities, etc.).</w:t>
      </w:r>
    </w:p>
    <w:p w:rsidR="00504780" w:rsidRPr="00C5078D" w:rsidRDefault="0051753A" w:rsidP="0051753A">
      <w:pPr>
        <w:pStyle w:val="ListParagraph"/>
        <w:numPr>
          <w:ilvl w:val="0"/>
          <w:numId w:val="33"/>
        </w:numPr>
        <w:tabs>
          <w:tab w:val="left" w:pos="450"/>
        </w:tabs>
        <w:ind w:left="360"/>
      </w:pPr>
      <w:r>
        <w:lastRenderedPageBreak/>
        <w:t>Doctrines and ideologies that spread fear, anger, and hatred (e.g. religions that teach</w:t>
      </w:r>
      <w:r w:rsidR="004F0BD2">
        <w:t xml:space="preserve"> old energy archetypes of </w:t>
      </w:r>
      <w:r>
        <w:t xml:space="preserve">punishment and damnation) make initiation a difficult thing. </w:t>
      </w:r>
      <w:r w:rsidR="004F0BD2">
        <w:t xml:space="preserve">Old energy archetypes corrupt realization and shape actions in ways that </w:t>
      </w:r>
      <w:r w:rsidR="0002577E">
        <w:t xml:space="preserve">invoke fear, anxiety, and hatred, and that undermine </w:t>
      </w:r>
      <w:r w:rsidR="004F0BD2">
        <w:t xml:space="preserve">your healing and connection activities. </w:t>
      </w:r>
      <w:r w:rsidR="0002577E">
        <w:t xml:space="preserve">Think back and try to identify past initiatory experiences where fear, hatred, and self-diminishment were invoked. I share one in LP Workbook Two. Write </w:t>
      </w:r>
      <w:r w:rsidR="00A72EBF">
        <w:t xml:space="preserve">one or two of the most powerful of </w:t>
      </w:r>
      <w:r w:rsidR="0002577E">
        <w:t xml:space="preserve">these experiences down. Did you successfully clear fears and hatred, or did you succumb, and were you “shutdown?” </w:t>
      </w:r>
      <w:r w:rsidR="00A72EBF">
        <w:t>If you experienced a shutdown, don’t worry about it. The climb out of darkness is an iterative, repetitive, trial and error process. You only fail if you stop trying. With that in mind, w</w:t>
      </w:r>
      <w:r w:rsidR="0002577E">
        <w:t>hat can you do to increase your chances of success next time</w:t>
      </w:r>
      <w:r w:rsidR="00A72EBF">
        <w:t xml:space="preserve"> around</w:t>
      </w:r>
      <w:r w:rsidR="001C7E5B">
        <w:t>?</w:t>
      </w:r>
    </w:p>
    <w:p w:rsidR="00504780" w:rsidRPr="00C5078D" w:rsidRDefault="00343288" w:rsidP="00031A62">
      <w:pPr>
        <w:pStyle w:val="Heading1"/>
      </w:pPr>
      <w:bookmarkStart w:id="21" w:name="_Toc518359618"/>
      <w:r>
        <w:lastRenderedPageBreak/>
        <w:t xml:space="preserve">Emancipation (formerly </w:t>
      </w:r>
      <w:r w:rsidR="008A13B8" w:rsidRPr="00C5078D">
        <w:t>The Devil)</w:t>
      </w:r>
      <w:bookmarkEnd w:id="21"/>
      <w:r w:rsidR="008A13B8" w:rsidRPr="00C5078D">
        <w:t xml:space="preserve"> </w:t>
      </w:r>
    </w:p>
    <w:p w:rsidR="007E706F" w:rsidRDefault="007E706F" w:rsidP="0090317E">
      <w:r>
        <w:t xml:space="preserve">In the new energy, this is an </w:t>
      </w:r>
      <w:r>
        <w:rPr>
          <w:b/>
          <w:bCs/>
        </w:rPr>
        <w:t xml:space="preserve">activation </w:t>
      </w:r>
      <w:r>
        <w:t>archetype. In the new energy, this archetype demonstrates the emancipation of mind and body on its way towards reconnection to Consciousness.</w:t>
      </w:r>
    </w:p>
    <w:p w:rsidR="007E706F" w:rsidRDefault="007E706F" w:rsidP="0090317E">
      <w:r>
        <w:t xml:space="preserve">In the old energy, this is a fool in school archetype. </w:t>
      </w:r>
      <w:r w:rsidR="008A13B8" w:rsidRPr="00C5078D">
        <w:t xml:space="preserve">In </w:t>
      </w:r>
      <w:r>
        <w:t xml:space="preserve">the </w:t>
      </w:r>
      <w:r w:rsidR="008A13B8" w:rsidRPr="00C5078D">
        <w:t>old energy</w:t>
      </w:r>
      <w:r>
        <w:t xml:space="preserve">, this archetype </w:t>
      </w:r>
      <w:r w:rsidR="008A13B8" w:rsidRPr="00C5078D">
        <w:t xml:space="preserve">represents </w:t>
      </w:r>
      <w:r>
        <w:t xml:space="preserve">the </w:t>
      </w:r>
      <w:r w:rsidR="00B16341">
        <w:t>harsh realities of an old energy planet,</w:t>
      </w:r>
      <w:r w:rsidR="009E63D2">
        <w:t xml:space="preserve"> which are</w:t>
      </w:r>
      <w:r w:rsidR="00B16341">
        <w:t xml:space="preserve"> </w:t>
      </w:r>
      <w:r>
        <w:t xml:space="preserve">bondage and slavery to the System. </w:t>
      </w:r>
    </w:p>
    <w:p w:rsidR="00B16341" w:rsidRDefault="00B16341" w:rsidP="00B16341">
      <w:pPr>
        <w:pStyle w:val="Heading2"/>
      </w:pPr>
      <w:r>
        <w:t>Old Energy</w:t>
      </w:r>
    </w:p>
    <w:p w:rsidR="00B16341" w:rsidRDefault="00B16341" w:rsidP="0090317E">
      <w:r>
        <w:t>The message of the old energy archetype</w:t>
      </w:r>
      <w:r w:rsidR="003905EC">
        <w:t xml:space="preserve">, the devil card, </w:t>
      </w:r>
      <w:r>
        <w:t xml:space="preserve">is clear and requires very little elaboration. In the old energy, Adam and Eve, man and women, are enslaved. </w:t>
      </w:r>
      <w:r w:rsidR="008A13B8" w:rsidRPr="00C5078D">
        <w:t>In the old energy men and women are bound and chained to a cold block of stone</w:t>
      </w:r>
      <w:r>
        <w:t xml:space="preserve"> which represents the material world</w:t>
      </w:r>
      <w:r w:rsidR="003905EC">
        <w:t xml:space="preserve"> and the System that keeps us all bound</w:t>
      </w:r>
      <w:r w:rsidR="008A13B8" w:rsidRPr="00C5078D">
        <w:t>.</w:t>
      </w:r>
      <w:r>
        <w:t xml:space="preserve"> In the old energy, there is even a warden in place. In the old energy, the enslaved humans are </w:t>
      </w:r>
      <w:r w:rsidR="008A13B8" w:rsidRPr="00C5078D">
        <w:t>guarded by the Devil</w:t>
      </w:r>
      <w:r>
        <w:t xml:space="preserve">, a figure </w:t>
      </w:r>
      <w:r w:rsidR="008A13B8" w:rsidRPr="00C5078D">
        <w:t xml:space="preserve">symbolic of </w:t>
      </w:r>
      <w:r w:rsidR="00C0049E">
        <w:t>The System</w:t>
      </w:r>
      <w:r w:rsidR="009E63D2">
        <w:t xml:space="preserve">, its agents, </w:t>
      </w:r>
      <w:r>
        <w:t xml:space="preserve">and the harsh strategies used to ensure ongoing enslavement and control. </w:t>
      </w:r>
    </w:p>
    <w:p w:rsidR="00504780" w:rsidRDefault="00C91189" w:rsidP="0090317E">
      <w:r>
        <w:t xml:space="preserve">Notice in the old energy Devil card </w:t>
      </w:r>
      <w:r w:rsidR="00B16341">
        <w:t>the inverted pentagra</w:t>
      </w:r>
      <w:r w:rsidR="009E63D2">
        <w:t xml:space="preserve">m. An upright pentagram generally </w:t>
      </w:r>
      <w:r w:rsidR="00B16341">
        <w:t xml:space="preserve">indicates </w:t>
      </w:r>
      <w:r>
        <w:t>something positive, like an empowered and connected human. An inverted pentagram is generally taken to mean the inverse</w:t>
      </w:r>
      <w:r w:rsidR="00077CC0">
        <w:t>, indicating disempowerment and disconnection</w:t>
      </w:r>
      <w:r>
        <w:t xml:space="preserve">. </w:t>
      </w:r>
      <w:r w:rsidR="00077CC0">
        <w:t xml:space="preserve">The inverted pentagram </w:t>
      </w:r>
      <w:r w:rsidR="00F062C4">
        <w:t xml:space="preserve">reinforces </w:t>
      </w:r>
      <w:r w:rsidR="00077CC0">
        <w:t xml:space="preserve">the </w:t>
      </w:r>
      <w:r w:rsidR="00F062C4">
        <w:t xml:space="preserve">general </w:t>
      </w:r>
      <w:r>
        <w:t>message of the card which is that humans are confined</w:t>
      </w:r>
      <w:r w:rsidR="00F062C4">
        <w:t xml:space="preserve">, </w:t>
      </w:r>
      <w:r>
        <w:t>controlled</w:t>
      </w:r>
      <w:r w:rsidR="00F062C4">
        <w:t xml:space="preserve">, diminished, </w:t>
      </w:r>
      <w:r w:rsidR="009E63D2">
        <w:t>subservient</w:t>
      </w:r>
      <w:r w:rsidR="00F062C4">
        <w:t>, and enslaved</w:t>
      </w:r>
      <w:r>
        <w:t>.</w:t>
      </w:r>
    </w:p>
    <w:p w:rsidR="00603DF3" w:rsidRDefault="00C91189" w:rsidP="00B16341">
      <w:r>
        <w:lastRenderedPageBreak/>
        <w:t xml:space="preserve">In the real world, </w:t>
      </w:r>
      <w:r w:rsidR="008A13B8" w:rsidRPr="00C5078D">
        <w:t xml:space="preserve">confinement and control occur at two levels. At one level this card represents actual confinement and control, i.e. deposition into a real jail </w:t>
      </w:r>
      <w:r w:rsidR="001174A9">
        <w:t xml:space="preserve">or prison space </w:t>
      </w:r>
      <w:r w:rsidR="008A13B8" w:rsidRPr="00C5078D">
        <w:t xml:space="preserve">with real physical walls and real locks and keys. </w:t>
      </w:r>
    </w:p>
    <w:p w:rsidR="00367885" w:rsidRDefault="008A13B8" w:rsidP="00B16341">
      <w:r w:rsidRPr="00C5078D">
        <w:t>At another level</w:t>
      </w:r>
      <w:r w:rsidR="00153F07">
        <w:t>.</w:t>
      </w:r>
      <w:r w:rsidRPr="00C5078D">
        <w:t xml:space="preserve"> this card represents psychological</w:t>
      </w:r>
      <w:r w:rsidR="00367885">
        <w:t xml:space="preserve">, emotional, </w:t>
      </w:r>
      <w:r w:rsidRPr="00C5078D">
        <w:t>spiritual confinement</w:t>
      </w:r>
      <w:r w:rsidR="00367885">
        <w:t>,</w:t>
      </w:r>
      <w:r w:rsidRPr="00C5078D">
        <w:t xml:space="preserve"> a confinement </w:t>
      </w:r>
      <w:r w:rsidR="00603DF3">
        <w:t xml:space="preserve">that occurs as a consequence of </w:t>
      </w:r>
      <w:r w:rsidR="001174A9">
        <w:t>ideological/</w:t>
      </w:r>
      <w:r w:rsidR="001174A9" w:rsidRPr="00603DF3">
        <w:rPr>
          <w:i/>
          <w:iCs/>
        </w:rPr>
        <w:t>archetypal indoctrination</w:t>
      </w:r>
      <w:r w:rsidR="001174A9">
        <w:t xml:space="preserve">, </w:t>
      </w:r>
      <w:r w:rsidR="00603DF3">
        <w:t xml:space="preserve">and that is characterized by </w:t>
      </w:r>
      <w:r w:rsidR="00367885">
        <w:t xml:space="preserve">confusion, error, </w:t>
      </w:r>
      <w:r w:rsidR="00603DF3">
        <w:t xml:space="preserve">cognitive dissonance, emotional discord, </w:t>
      </w:r>
      <w:r w:rsidRPr="00C5078D">
        <w:t>suppressed chakra energies</w:t>
      </w:r>
      <w:r w:rsidR="00367885">
        <w:t>,</w:t>
      </w:r>
      <w:r w:rsidRPr="00C5078D">
        <w:t xml:space="preserve"> and blindfolded existence.</w:t>
      </w:r>
      <w:r w:rsidR="00FB4B37" w:rsidRPr="00C5078D">
        <w:t xml:space="preserve"> </w:t>
      </w:r>
    </w:p>
    <w:p w:rsidR="00B45E30" w:rsidRDefault="00367885" w:rsidP="00B16341">
      <w:r>
        <w:t>Notice that the old energy archetype really doesn’t hide the harsh reality</w:t>
      </w:r>
      <w:r w:rsidR="001174A9">
        <w:t xml:space="preserve"> of enslavement. It is presented </w:t>
      </w:r>
      <w:r w:rsidR="00D95235">
        <w:t>overtly</w:t>
      </w:r>
      <w:r w:rsidR="001174A9">
        <w:t xml:space="preserve"> and without shame</w:t>
      </w:r>
      <w:r>
        <w:t xml:space="preserve">. This is as intended. Overt presentation of human servitude gives the </w:t>
      </w:r>
      <w:r w:rsidR="001174A9">
        <w:t xml:space="preserve">designers of the old energy archetype system </w:t>
      </w:r>
      <w:r w:rsidR="00D905B8">
        <w:t xml:space="preserve">the </w:t>
      </w:r>
      <w:r>
        <w:t>opportunity to provide excuses for this servitude</w:t>
      </w:r>
      <w:r w:rsidR="00D95235">
        <w:t xml:space="preserve">. When an </w:t>
      </w:r>
      <w:r w:rsidR="006C5FAC">
        <w:t xml:space="preserve">individual or </w:t>
      </w:r>
      <w:r w:rsidR="00D95235">
        <w:t>aspirant realize</w:t>
      </w:r>
      <w:r w:rsidR="006C5FAC">
        <w:t>s</w:t>
      </w:r>
      <w:r w:rsidR="00D95235">
        <w:t xml:space="preserve"> the nature of reality, excuses come quickly to hand</w:t>
      </w:r>
      <w:r>
        <w:t xml:space="preserve">. </w:t>
      </w:r>
    </w:p>
    <w:p w:rsidR="00B45E30" w:rsidRDefault="008A13B8" w:rsidP="00B16341">
      <w:r w:rsidRPr="00C5078D">
        <w:t>In the old energy</w:t>
      </w:r>
      <w:r w:rsidR="00367885">
        <w:t>,</w:t>
      </w:r>
      <w:r w:rsidRPr="00C5078D">
        <w:t xml:space="preserve"> there are two basic excuses for confinement. </w:t>
      </w:r>
    </w:p>
    <w:p w:rsidR="00B45E30" w:rsidRDefault="00367885" w:rsidP="00B16341">
      <w:r w:rsidRPr="00367885">
        <w:rPr>
          <w:b/>
          <w:bCs/>
        </w:rPr>
        <w:t>Excuse number o</w:t>
      </w:r>
      <w:r w:rsidR="008A13B8" w:rsidRPr="00367885">
        <w:rPr>
          <w:b/>
          <w:bCs/>
        </w:rPr>
        <w:t>ne</w:t>
      </w:r>
      <w:r w:rsidR="008A13B8" w:rsidRPr="00C5078D">
        <w:t xml:space="preserve">, </w:t>
      </w:r>
      <w:r>
        <w:t xml:space="preserve">you are confined and enslaved because </w:t>
      </w:r>
      <w:r w:rsidRPr="00A34A5D">
        <w:rPr>
          <w:b/>
          <w:bCs/>
        </w:rPr>
        <w:t>you are being punished</w:t>
      </w:r>
      <w:r>
        <w:t xml:space="preserve"> because you </w:t>
      </w:r>
      <w:r w:rsidR="008A13B8" w:rsidRPr="00C5078D">
        <w:t>have done something wrong</w:t>
      </w:r>
      <w:r>
        <w:t xml:space="preserve">. </w:t>
      </w:r>
      <w:r w:rsidR="003C60C8">
        <w:t>This earth is a “prison planet”</w:t>
      </w:r>
      <w:r w:rsidR="000A348B">
        <w:t xml:space="preserve"> and you </w:t>
      </w:r>
      <w:r w:rsidR="003C60C8">
        <w:t>are an inmate</w:t>
      </w:r>
      <w:r w:rsidR="000A348B">
        <w:t xml:space="preserve">, incarnated here for punishment, and correction, and to </w:t>
      </w:r>
      <w:r w:rsidR="008A13B8" w:rsidRPr="00C5078D">
        <w:t xml:space="preserve">pay </w:t>
      </w:r>
      <w:r>
        <w:t>o</w:t>
      </w:r>
      <w:r w:rsidR="00153F07">
        <w:t>f</w:t>
      </w:r>
      <w:r>
        <w:t xml:space="preserve">f your karmic debt. </w:t>
      </w:r>
    </w:p>
    <w:p w:rsidR="00A34A5D" w:rsidRDefault="00A34A5D" w:rsidP="00B16341">
      <w:r w:rsidRPr="00A34A5D">
        <w:rPr>
          <w:b/>
          <w:bCs/>
        </w:rPr>
        <w:t>Excuse number two</w:t>
      </w:r>
      <w:r>
        <w:t xml:space="preserve">, you are confined and enslaved because </w:t>
      </w:r>
      <w:r w:rsidRPr="00A34A5D">
        <w:rPr>
          <w:b/>
          <w:bCs/>
        </w:rPr>
        <w:t>you have chosen</w:t>
      </w:r>
      <w:r w:rsidR="00523A44">
        <w:rPr>
          <w:b/>
          <w:bCs/>
        </w:rPr>
        <w:t xml:space="preserve"> </w:t>
      </w:r>
      <w:r w:rsidR="00523A44">
        <w:t>to be so</w:t>
      </w:r>
      <w:r>
        <w:t xml:space="preserve">. In this version, enslavement is part of your </w:t>
      </w:r>
      <w:r w:rsidR="008A13B8" w:rsidRPr="00C5078D">
        <w:t>cosmic, karmic “lesson plan</w:t>
      </w:r>
      <w:r>
        <w:t>.”</w:t>
      </w:r>
      <w:r w:rsidR="00367885">
        <w:t xml:space="preserve"> </w:t>
      </w:r>
      <w:r>
        <w:t xml:space="preserve">You are a fool in school, and you </w:t>
      </w:r>
      <w:r w:rsidR="00523A44">
        <w:t xml:space="preserve">are here to learn lessons. You have </w:t>
      </w:r>
      <w:r>
        <w:t>chosen to live life this way</w:t>
      </w:r>
      <w:r w:rsidR="00523A44">
        <w:t xml:space="preserve">, with all the suffering and pain that attends, because </w:t>
      </w:r>
      <w:r w:rsidR="000A348B">
        <w:t xml:space="preserve">negative </w:t>
      </w:r>
      <w:r w:rsidR="000A348B">
        <w:lastRenderedPageBreak/>
        <w:t xml:space="preserve">experiences provide </w:t>
      </w:r>
      <w:r w:rsidR="00523A44">
        <w:t>valuable lessons</w:t>
      </w:r>
      <w:r w:rsidR="000A348B">
        <w:t xml:space="preserve"> with “temper” and perfect you</w:t>
      </w:r>
      <w:r w:rsidR="00153F07">
        <w:t>r</w:t>
      </w:r>
      <w:r w:rsidR="000A348B">
        <w:t xml:space="preserve"> soul</w:t>
      </w:r>
      <w:r>
        <w:t xml:space="preserve">. </w:t>
      </w:r>
    </w:p>
    <w:p w:rsidR="00B16341" w:rsidRDefault="00C713BB" w:rsidP="00B16341">
      <w:r>
        <w:t>The point of these excuses</w:t>
      </w:r>
      <w:r w:rsidR="003F41F5">
        <w:t xml:space="preserve">, and they are definitely excuses, is simply </w:t>
      </w:r>
      <w:r>
        <w:t>to get you to accept the status quo</w:t>
      </w:r>
      <w:r w:rsidR="003F41F5">
        <w:t xml:space="preserve"> (inequality, racism, sexism, exploitation, and deception)</w:t>
      </w:r>
      <w:r>
        <w:t xml:space="preserve"> however bad that might happen to be for you and your family. </w:t>
      </w:r>
      <w:r w:rsidR="008A13B8" w:rsidRPr="00C5078D">
        <w:t>Sure</w:t>
      </w:r>
      <w:r>
        <w:t xml:space="preserve">, God’s </w:t>
      </w:r>
      <w:r w:rsidR="00E70F7A">
        <w:t>punishment</w:t>
      </w:r>
      <w:r>
        <w:t xml:space="preserve"> might </w:t>
      </w:r>
      <w:r w:rsidR="00E70F7A">
        <w:t xml:space="preserve">be </w:t>
      </w:r>
      <w:r>
        <w:t xml:space="preserve">severe, and of course your “life lessons” can be painful and harsh, but that’s the way it should be because that is what </w:t>
      </w:r>
      <w:r w:rsidR="003D7944">
        <w:t xml:space="preserve">is required, </w:t>
      </w:r>
      <w:r w:rsidR="002039BF">
        <w:t xml:space="preserve">or </w:t>
      </w:r>
      <w:r w:rsidR="003D7944">
        <w:t xml:space="preserve">that is what </w:t>
      </w:r>
      <w:r>
        <w:t xml:space="preserve">you chose. </w:t>
      </w:r>
      <w:r w:rsidR="008A13B8" w:rsidRPr="00C5078D">
        <w:t xml:space="preserve">Pain, suffering, violence, disease, ignorance, stupidity, and </w:t>
      </w:r>
      <w:r w:rsidR="0048275E">
        <w:t xml:space="preserve">painful, unnecessary, </w:t>
      </w:r>
      <w:r w:rsidR="008A13B8" w:rsidRPr="00C5078D">
        <w:t>death</w:t>
      </w:r>
      <w:r w:rsidR="0048275E">
        <w:t xml:space="preserve"> are all part of the cosmic plan, </w:t>
      </w:r>
      <w:r w:rsidR="008A13B8" w:rsidRPr="00C5078D">
        <w:t>so quit complaining</w:t>
      </w:r>
      <w:r w:rsidR="0048275E">
        <w:t xml:space="preserve"> and passively accept what is. </w:t>
      </w:r>
    </w:p>
    <w:p w:rsidR="00BA3F8E" w:rsidRDefault="00BA3F8E" w:rsidP="00B16341">
      <w:r>
        <w:t xml:space="preserve">The </w:t>
      </w:r>
      <w:r>
        <w:rPr>
          <w:i/>
          <w:iCs/>
        </w:rPr>
        <w:t xml:space="preserve">Book of Slavery </w:t>
      </w:r>
      <w:r>
        <w:t xml:space="preserve">entry for this card reinforces the basic imagery of the Devil archetype, reminding you, as priests, parents, and others Agents of Consciousness often do, of </w:t>
      </w:r>
      <w:r w:rsidR="00A17301">
        <w:t xml:space="preserve">the unworthiness, </w:t>
      </w:r>
      <w:r>
        <w:t>dirty sins</w:t>
      </w:r>
      <w:r w:rsidR="00A17301">
        <w:t>,</w:t>
      </w:r>
      <w:r>
        <w:t xml:space="preserve"> and foul karmic crimes</w:t>
      </w:r>
      <w:r w:rsidR="00A17301">
        <w:t xml:space="preserve"> that underlie your suffering and pain</w:t>
      </w:r>
      <w:r>
        <w:t xml:space="preserve">. </w:t>
      </w:r>
      <w:r w:rsidR="00C34CD7">
        <w:t>No matter how bad things might be, t</w:t>
      </w:r>
      <w:r>
        <w:t>here is no point in wishing</w:t>
      </w:r>
      <w:r w:rsidR="00A17301">
        <w:t xml:space="preserve">/demanding </w:t>
      </w:r>
      <w:r>
        <w:t>more because y</w:t>
      </w:r>
      <w:r w:rsidR="00C34CD7">
        <w:t xml:space="preserve">ou always get what you deserve. </w:t>
      </w:r>
    </w:p>
    <w:p w:rsidR="00686F3A" w:rsidRDefault="00C34CD7" w:rsidP="00B16341">
      <w:r>
        <w:t xml:space="preserve">The </w:t>
      </w:r>
      <w:r>
        <w:rPr>
          <w:i/>
          <w:iCs/>
        </w:rPr>
        <w:t xml:space="preserve">Book of Power </w:t>
      </w:r>
      <w:r>
        <w:t xml:space="preserve">entry for this archetype sends the same basic message, but with the caveat that as a </w:t>
      </w:r>
      <w:r w:rsidR="008E519F">
        <w:t xml:space="preserve">very </w:t>
      </w:r>
      <w:r>
        <w:t>special</w:t>
      </w:r>
      <w:r w:rsidR="008E519F">
        <w:t xml:space="preserve"> </w:t>
      </w:r>
      <w:r>
        <w:t>chosen one, you have the opportunity to rise above</w:t>
      </w:r>
      <w:r w:rsidR="008E519F">
        <w:t xml:space="preserve"> the sheeple crowds. You are genetically superior. </w:t>
      </w:r>
      <w:r w:rsidR="00A17301">
        <w:t xml:space="preserve">You are stronger and more capable. </w:t>
      </w:r>
      <w:r w:rsidR="008E519F">
        <w:t xml:space="preserve">You are graced by the Lord God above. Consequently, you </w:t>
      </w:r>
      <w:r w:rsidR="00A17301">
        <w:t>deserve more. You deserve more power</w:t>
      </w:r>
      <w:r w:rsidR="00630D34">
        <w:t xml:space="preserve">, </w:t>
      </w:r>
      <w:r w:rsidR="00A17301">
        <w:t>more privilege</w:t>
      </w:r>
      <w:r w:rsidR="00630D34">
        <w:t xml:space="preserve">, and </w:t>
      </w:r>
      <w:r>
        <w:t xml:space="preserve">more money. </w:t>
      </w:r>
      <w:r w:rsidR="00A17301">
        <w:t xml:space="preserve">Ignore the sheeple outside; their health and </w:t>
      </w:r>
      <w:r w:rsidR="00382028">
        <w:t>wellbeing</w:t>
      </w:r>
      <w:r w:rsidR="00A17301">
        <w:t xml:space="preserve"> is not your concern. Universal cosmic </w:t>
      </w:r>
      <w:r w:rsidR="00A17301" w:rsidRPr="00A17301">
        <w:rPr>
          <w:b/>
          <w:bCs/>
        </w:rPr>
        <w:t>justice</w:t>
      </w:r>
      <w:r w:rsidR="00A17301">
        <w:t xml:space="preserve"> ensures they always get what they deserve. </w:t>
      </w:r>
      <w:r w:rsidR="00382028">
        <w:t>Face the alt</w:t>
      </w:r>
      <w:r w:rsidR="007003C9">
        <w:t>a</w:t>
      </w:r>
      <w:r w:rsidR="00382028">
        <w:t>r. B</w:t>
      </w:r>
      <w:r w:rsidR="00686F3A">
        <w:t xml:space="preserve">end the </w:t>
      </w:r>
      <w:r>
        <w:t>knee</w:t>
      </w:r>
      <w:r w:rsidR="00382028">
        <w:t xml:space="preserve">. Pledge </w:t>
      </w:r>
      <w:r w:rsidR="00686F3A">
        <w:t>fealty</w:t>
      </w:r>
      <w:r w:rsidR="00382028">
        <w:t>. E</w:t>
      </w:r>
      <w:r w:rsidR="009219C3">
        <w:t>ngage in some distasteful acts</w:t>
      </w:r>
      <w:r w:rsidR="00382028">
        <w:t>. Accept the truth of your superiority and p</w:t>
      </w:r>
      <w:r w:rsidR="009219C3">
        <w:t xml:space="preserve">ower, wealth, and privilege </w:t>
      </w:r>
      <w:r w:rsidR="00686F3A">
        <w:t xml:space="preserve">shall be yours. </w:t>
      </w:r>
    </w:p>
    <w:p w:rsidR="008E519F" w:rsidRPr="00C5078D" w:rsidRDefault="008E519F" w:rsidP="008E519F">
      <w:pPr>
        <w:pStyle w:val="Heading2"/>
      </w:pPr>
      <w:r>
        <w:lastRenderedPageBreak/>
        <w:t>Getting into the new energy</w:t>
      </w:r>
    </w:p>
    <w:p w:rsidR="00F31E0C" w:rsidRDefault="008A13B8" w:rsidP="00B16341">
      <w:r w:rsidRPr="00B16341">
        <w:t>Of course, in the new energy</w:t>
      </w:r>
      <w:r w:rsidR="003E15CE">
        <w:t xml:space="preserve">, </w:t>
      </w:r>
      <w:r w:rsidRPr="00B16341">
        <w:t xml:space="preserve">we do away with all </w:t>
      </w:r>
      <w:r w:rsidR="003E15CE">
        <w:t>servitude and suffering</w:t>
      </w:r>
      <w:r w:rsidR="005A6226">
        <w:t xml:space="preserve">. </w:t>
      </w:r>
      <w:r w:rsidR="004F4AC4">
        <w:t>In the new energy</w:t>
      </w:r>
      <w:r w:rsidR="00153F07">
        <w:t>,</w:t>
      </w:r>
      <w:r w:rsidR="004F4AC4">
        <w:t xml:space="preserve"> we understand that stories about karma, justice, and cosmic lessons plans are merely excuses fo</w:t>
      </w:r>
      <w:r w:rsidR="008C314A">
        <w:t xml:space="preserve">r enslavement and exploitation, and we reject them out of hand. </w:t>
      </w:r>
      <w:r w:rsidR="00151EE2">
        <w:t>Therefore, i</w:t>
      </w:r>
      <w:r w:rsidR="005A6226">
        <w:t xml:space="preserve">n the new energy </w:t>
      </w:r>
      <w:r w:rsidR="008C314A">
        <w:t xml:space="preserve">archetypal </w:t>
      </w:r>
      <w:r w:rsidR="005A6226">
        <w:t xml:space="preserve">image we see </w:t>
      </w:r>
      <w:r w:rsidR="003E15CE">
        <w:t xml:space="preserve">multiple hands grasp and shatter the </w:t>
      </w:r>
      <w:r w:rsidR="003E15CE" w:rsidRPr="003E15CE">
        <w:t>chains</w:t>
      </w:r>
      <w:r w:rsidR="003E15CE">
        <w:rPr>
          <w:i/>
          <w:iCs/>
        </w:rPr>
        <w:t xml:space="preserve"> </w:t>
      </w:r>
      <w:r w:rsidR="003E15CE">
        <w:t>of enslavement.</w:t>
      </w:r>
      <w:r w:rsidR="005A6226">
        <w:rPr>
          <w:rStyle w:val="FootnoteReference"/>
        </w:rPr>
        <w:footnoteReference w:id="38"/>
      </w:r>
      <w:r w:rsidR="003E15CE">
        <w:t xml:space="preserve"> </w:t>
      </w:r>
      <w:r w:rsidR="008C314A">
        <w:t xml:space="preserve">Thus, </w:t>
      </w:r>
      <w:r w:rsidR="00110126" w:rsidRPr="008C314A">
        <w:rPr>
          <w:i/>
          <w:iCs/>
        </w:rPr>
        <w:t>t</w:t>
      </w:r>
      <w:r w:rsidR="005E63D0" w:rsidRPr="008C314A">
        <w:rPr>
          <w:i/>
          <w:iCs/>
        </w:rPr>
        <w:t>h</w:t>
      </w:r>
      <w:r w:rsidR="00110126" w:rsidRPr="008C314A">
        <w:rPr>
          <w:i/>
          <w:iCs/>
        </w:rPr>
        <w:t xml:space="preserve">e new energy emancipation archetype represents full </w:t>
      </w:r>
      <w:r w:rsidR="005E63D0" w:rsidRPr="008C314A">
        <w:rPr>
          <w:i/>
          <w:iCs/>
        </w:rPr>
        <w:t>e</w:t>
      </w:r>
      <w:r w:rsidR="003E15CE" w:rsidRPr="008C314A">
        <w:rPr>
          <w:i/>
          <w:iCs/>
        </w:rPr>
        <w:t>mancipation of the mind, body, and soul.</w:t>
      </w:r>
      <w:r w:rsidR="003E15CE">
        <w:t xml:space="preserve"> </w:t>
      </w:r>
      <w:r w:rsidR="00940566">
        <w:t>Note that t</w:t>
      </w:r>
      <w:r w:rsidR="00110126">
        <w:t xml:space="preserve">his is an emancipation that occurs at an individual and at a collective level. </w:t>
      </w:r>
    </w:p>
    <w:p w:rsidR="0046039C" w:rsidRDefault="008A13B8" w:rsidP="00B16341">
      <w:r w:rsidRPr="00B16341">
        <w:t xml:space="preserve">Details </w:t>
      </w:r>
      <w:r w:rsidR="00C86F8C">
        <w:t xml:space="preserve">concerning the emancipation </w:t>
      </w:r>
      <w:r w:rsidRPr="00B16341">
        <w:t>are</w:t>
      </w:r>
      <w:r w:rsidR="00110126">
        <w:t xml:space="preserve"> </w:t>
      </w:r>
      <w:r w:rsidRPr="00B16341">
        <w:t>absent</w:t>
      </w:r>
      <w:r w:rsidR="008C6A01">
        <w:t xml:space="preserve"> in the archetype, </w:t>
      </w:r>
      <w:r w:rsidR="00110126">
        <w:t xml:space="preserve">primarily because each person’s emancipation is idiosyncratic. Nevertheless, </w:t>
      </w:r>
      <w:r w:rsidRPr="00B16341">
        <w:t xml:space="preserve">the </w:t>
      </w:r>
      <w:r w:rsidR="00C86F8C">
        <w:t xml:space="preserve">new </w:t>
      </w:r>
      <w:r w:rsidRPr="00B16341">
        <w:t xml:space="preserve">energy of freedom and transformation </w:t>
      </w:r>
      <w:r w:rsidR="00C86F8C">
        <w:t>i</w:t>
      </w:r>
      <w:r w:rsidR="00F31E0C">
        <w:t>s</w:t>
      </w:r>
      <w:r w:rsidR="00C86F8C">
        <w:t xml:space="preserve"> present and potent, </w:t>
      </w:r>
      <w:r w:rsidRPr="00B16341">
        <w:t xml:space="preserve">and the general </w:t>
      </w:r>
      <w:r w:rsidR="00C86F8C">
        <w:t xml:space="preserve">archetypal </w:t>
      </w:r>
      <w:r w:rsidRPr="00B16341">
        <w:t>message is clear</w:t>
      </w:r>
      <w:r w:rsidR="00C86F8C">
        <w:t>; this is the removal chains</w:t>
      </w:r>
      <w:r w:rsidR="00011FCB">
        <w:t xml:space="preserve"> that bind and disconnect your consciousness</w:t>
      </w:r>
      <w:r w:rsidRPr="00B16341">
        <w:t>.</w:t>
      </w:r>
      <w:r w:rsidR="00C86F8C">
        <w:t xml:space="preserve"> </w:t>
      </w:r>
    </w:p>
    <w:p w:rsidR="00504780" w:rsidRPr="00B16341" w:rsidRDefault="008A13B8" w:rsidP="00B16341">
      <w:r w:rsidRPr="00B16341">
        <w:t>In the new energy</w:t>
      </w:r>
      <w:r w:rsidR="00C86F8C">
        <w:t>,</w:t>
      </w:r>
      <w:r w:rsidRPr="00B16341">
        <w:t xml:space="preserve"> </w:t>
      </w:r>
      <w:r w:rsidR="00C86F8C">
        <w:t xml:space="preserve">you are </w:t>
      </w:r>
      <w:r w:rsidRPr="00B16341">
        <w:t xml:space="preserve">no longer </w:t>
      </w:r>
      <w:r w:rsidR="00C86F8C">
        <w:t xml:space="preserve">enslaved </w:t>
      </w:r>
      <w:r w:rsidRPr="00B16341">
        <w:t xml:space="preserve">at the foot of </w:t>
      </w:r>
      <w:r w:rsidR="00C86F8C">
        <w:t>t</w:t>
      </w:r>
      <w:r w:rsidR="00C0049E" w:rsidRPr="00B16341">
        <w:t>he System</w:t>
      </w:r>
      <w:r w:rsidRPr="00B16341">
        <w:t>.</w:t>
      </w:r>
      <w:r w:rsidR="00C86F8C">
        <w:t xml:space="preserve"> </w:t>
      </w:r>
      <w:r w:rsidRPr="00B16341">
        <w:t>In the new energy</w:t>
      </w:r>
      <w:r w:rsidR="00C86F8C">
        <w:t xml:space="preserve">, you </w:t>
      </w:r>
      <w:r w:rsidRPr="00B16341">
        <w:t>no longer submit</w:t>
      </w:r>
      <w:r w:rsidR="00C86F8C">
        <w:t xml:space="preserve"> </w:t>
      </w:r>
      <w:r w:rsidRPr="00B16341">
        <w:t xml:space="preserve">before the altar of </w:t>
      </w:r>
      <w:r w:rsidR="00C86F8C">
        <w:t xml:space="preserve">Mammon. </w:t>
      </w:r>
      <w:r w:rsidRPr="00B16341">
        <w:t>In the new energy</w:t>
      </w:r>
      <w:r w:rsidR="00C86F8C">
        <w:t xml:space="preserve">, you </w:t>
      </w:r>
      <w:r w:rsidRPr="00B16341">
        <w:t xml:space="preserve">break the </w:t>
      </w:r>
      <w:r w:rsidR="00DE02BC">
        <w:t xml:space="preserve">archetypal </w:t>
      </w:r>
      <w:r w:rsidR="002004A7">
        <w:t xml:space="preserve">chains of emotional, psychological, spiritual, and even physical bondage </w:t>
      </w:r>
      <w:r w:rsidRPr="00B16341">
        <w:t>and become free.</w:t>
      </w:r>
    </w:p>
    <w:p w:rsidR="00504780" w:rsidRPr="00C5078D" w:rsidRDefault="00F93E25" w:rsidP="00F93E25">
      <w:pPr>
        <w:pStyle w:val="Heading2"/>
      </w:pPr>
      <w:r>
        <w:t>Dismissal</w:t>
      </w:r>
    </w:p>
    <w:p w:rsidR="00D4744E" w:rsidRDefault="006B2CCD" w:rsidP="006B2CCD">
      <w:pPr>
        <w:pStyle w:val="ListParagraph"/>
        <w:numPr>
          <w:ilvl w:val="0"/>
          <w:numId w:val="32"/>
        </w:numPr>
        <w:ind w:left="360"/>
      </w:pPr>
      <w:r>
        <w:t xml:space="preserve">In the old energy, this archetype is all about self-blame. The point is to </w:t>
      </w:r>
      <w:r w:rsidR="00D4744E">
        <w:t xml:space="preserve">get </w:t>
      </w:r>
      <w:r>
        <w:t xml:space="preserve">you </w:t>
      </w:r>
      <w:r w:rsidR="00D4744E">
        <w:t xml:space="preserve">to </w:t>
      </w:r>
      <w:r>
        <w:t xml:space="preserve">blame yourself for </w:t>
      </w:r>
      <w:r w:rsidR="00D4744E">
        <w:t xml:space="preserve">any </w:t>
      </w:r>
      <w:r>
        <w:t>poverty, inequality and despair</w:t>
      </w:r>
      <w:r w:rsidR="00D4744E">
        <w:t xml:space="preserve"> you might </w:t>
      </w:r>
      <w:r w:rsidR="00D4744E">
        <w:lastRenderedPageBreak/>
        <w:t>experience during your life</w:t>
      </w:r>
      <w:r>
        <w:t xml:space="preserve">. </w:t>
      </w:r>
      <w:r w:rsidR="00154464">
        <w:t xml:space="preserve">If you blame yourself, you won’t blame the System or the people who operate it. </w:t>
      </w:r>
      <w:r w:rsidR="00825F80" w:rsidRPr="00825F80">
        <w:rPr>
          <w:i/>
          <w:iCs/>
        </w:rPr>
        <w:t>To move forward, stop blaming yourself</w:t>
      </w:r>
      <w:r w:rsidR="00825F80">
        <w:t xml:space="preserve">. </w:t>
      </w:r>
      <w:r w:rsidR="00162BC9">
        <w:t xml:space="preserve">To be sure, you have to be accountable for your actions, </w:t>
      </w:r>
      <w:r w:rsidR="00825F80">
        <w:t xml:space="preserve">you must atone and make things right, </w:t>
      </w:r>
      <w:r w:rsidR="00162BC9">
        <w:t xml:space="preserve">and it is important to contribute </w:t>
      </w:r>
      <w:r w:rsidR="00154464">
        <w:t>y</w:t>
      </w:r>
      <w:r w:rsidR="00162BC9">
        <w:t xml:space="preserve">our fair share, but you shouldn’t blame yourself for </w:t>
      </w:r>
      <w:r w:rsidR="00A47A2E">
        <w:t xml:space="preserve">your </w:t>
      </w:r>
      <w:r w:rsidR="00162BC9">
        <w:t>poverty, inequality, and despair because these are structural outcomes of a rigged economic system.</w:t>
      </w:r>
      <w:r w:rsidR="00162BC9">
        <w:rPr>
          <w:rStyle w:val="FootnoteReference"/>
        </w:rPr>
        <w:footnoteReference w:id="39"/>
      </w:r>
      <w:r w:rsidR="00162BC9">
        <w:t xml:space="preserve"> </w:t>
      </w:r>
      <w:r>
        <w:t>Ther</w:t>
      </w:r>
      <w:r w:rsidR="008B796D">
        <w:t>efore, watch out for self-blame, and reject it when it appears.</w:t>
      </w:r>
      <w:r>
        <w:t xml:space="preserve"> Remember, as a spark of creator Consciousness, as an incarnation of divine light and love, you deserve nothing but love, prosperity, kindness, and peace. </w:t>
      </w:r>
    </w:p>
    <w:p w:rsidR="004F4E67" w:rsidRDefault="00C742AB" w:rsidP="006B2CCD">
      <w:pPr>
        <w:pStyle w:val="ListParagraph"/>
        <w:numPr>
          <w:ilvl w:val="0"/>
          <w:numId w:val="32"/>
        </w:numPr>
        <w:ind w:left="360"/>
      </w:pPr>
      <w:r>
        <w:t>This old energy archetype is not just about getting you to blame yourself,</w:t>
      </w:r>
      <w:r w:rsidR="00F54086">
        <w:t xml:space="preserve"> it is about getting you to blame others as well. </w:t>
      </w:r>
      <w:r w:rsidR="005E6E68">
        <w:t xml:space="preserve">As part of </w:t>
      </w:r>
      <w:r w:rsidR="00A27A93">
        <w:t>the</w:t>
      </w:r>
      <w:r w:rsidR="005E6E68">
        <w:t xml:space="preserve"> toxic socialization</w:t>
      </w:r>
      <w:r w:rsidR="00A27A93">
        <w:t xml:space="preserve"> process</w:t>
      </w:r>
      <w:r w:rsidR="005E6E68">
        <w:t xml:space="preserve">, </w:t>
      </w:r>
      <w:r w:rsidR="00BA2DB2">
        <w:t xml:space="preserve">you </w:t>
      </w:r>
      <w:r w:rsidR="005E6E68">
        <w:t>have absorbed the ideology and excuses</w:t>
      </w:r>
      <w:r w:rsidR="00A27A93">
        <w:t xml:space="preserve"> used to justify exploitation and abuse</w:t>
      </w:r>
      <w:r w:rsidR="005E6E68">
        <w:t>.</w:t>
      </w:r>
      <w:r w:rsidR="00A27A93">
        <w:t xml:space="preserve"> </w:t>
      </w:r>
      <w:r w:rsidR="00AC6950">
        <w:t xml:space="preserve">If somebody is poor or injured, it is because they are losers and weak, not because of economic, political, or other factors. </w:t>
      </w:r>
      <w:r w:rsidR="00A27A93">
        <w:t>As a consequence</w:t>
      </w:r>
      <w:r w:rsidR="00AC6950">
        <w:t xml:space="preserve"> of this tendency to blame others</w:t>
      </w:r>
      <w:r w:rsidR="00A27A93">
        <w:t xml:space="preserve">, </w:t>
      </w:r>
      <w:r w:rsidR="00AC6950">
        <w:t xml:space="preserve">we participate, </w:t>
      </w:r>
      <w:r w:rsidR="00A27A93">
        <w:t>t</w:t>
      </w:r>
      <w:r w:rsidR="005E6E68">
        <w:t xml:space="preserve">o one degree or another, </w:t>
      </w:r>
      <w:r w:rsidR="00AC6950">
        <w:t xml:space="preserve">in the </w:t>
      </w:r>
      <w:r w:rsidR="00A47A2E">
        <w:t>exploit</w:t>
      </w:r>
      <w:r w:rsidR="00AC6950">
        <w:t>ation</w:t>
      </w:r>
      <w:r w:rsidR="00A47A2E">
        <w:t xml:space="preserve"> others,</w:t>
      </w:r>
      <w:r w:rsidR="00A47A2E">
        <w:rPr>
          <w:rStyle w:val="FootnoteReference"/>
        </w:rPr>
        <w:footnoteReference w:id="40"/>
      </w:r>
      <w:r w:rsidR="00A47A2E">
        <w:t xml:space="preserve"> </w:t>
      </w:r>
      <w:r w:rsidR="00E33B72">
        <w:t xml:space="preserve">we all justify that exploitation, </w:t>
      </w:r>
      <w:r w:rsidR="00A47A2E">
        <w:t xml:space="preserve">and we </w:t>
      </w:r>
      <w:r w:rsidR="005E6E68">
        <w:t>all function as Agents of Consciousness</w:t>
      </w:r>
      <w:r w:rsidR="00D4095B">
        <w:t xml:space="preserve">, reinforcing enslavement and </w:t>
      </w:r>
      <w:r w:rsidR="004F4E67">
        <w:t>servitude by uncritically aping as judgments the devil’s excuses and justifications. Therefore</w:t>
      </w:r>
      <w:r w:rsidR="00BA2DB2">
        <w:t xml:space="preserve">, </w:t>
      </w:r>
      <w:r w:rsidR="00A27A93">
        <w:t>be</w:t>
      </w:r>
      <w:r w:rsidR="00BA2DB2">
        <w:t xml:space="preserve"> careful how you judge others. Do not dismiss their suffering and struggle as </w:t>
      </w:r>
      <w:r w:rsidR="007003C9">
        <w:t>a p</w:t>
      </w:r>
      <w:r w:rsidR="00BA2DB2">
        <w:t>ersonal failure</w:t>
      </w:r>
      <w:r w:rsidR="00E33B72">
        <w:t xml:space="preserve">, divine will, </w:t>
      </w:r>
      <w:r w:rsidR="00BA2DB2">
        <w:t xml:space="preserve">or cosmic </w:t>
      </w:r>
      <w:r w:rsidR="00BA2DB2">
        <w:lastRenderedPageBreak/>
        <w:t>judgment. Understand, the System oppresses, suppresses, abuses, and exploits</w:t>
      </w:r>
      <w:r w:rsidR="00BF659B">
        <w:t xml:space="preserve"> everybody</w:t>
      </w:r>
      <w:r w:rsidR="00BA2DB2">
        <w:t>.</w:t>
      </w:r>
      <w:r w:rsidR="007D3B62">
        <w:t xml:space="preserve"> It is toxic socialization, </w:t>
      </w:r>
      <w:r w:rsidR="00EF3BE2">
        <w:t xml:space="preserve">brutal </w:t>
      </w:r>
      <w:r w:rsidR="007D3B62">
        <w:t xml:space="preserve">exploitation, </w:t>
      </w:r>
      <w:r w:rsidR="00EF3BE2">
        <w:t xml:space="preserve">a rigged economic system, </w:t>
      </w:r>
      <w:r w:rsidR="00BF659B">
        <w:t xml:space="preserve">constant manipulation, </w:t>
      </w:r>
      <w:r w:rsidR="007D3B62">
        <w:t xml:space="preserve">and incessant attack, not personal weakness and failure, that leads to dysfunction, disease, and death. </w:t>
      </w:r>
      <w:r w:rsidR="00BF659B">
        <w:t>Reverse the script. Instead of undermining others, support them.</w:t>
      </w:r>
    </w:p>
    <w:p w:rsidR="00504780" w:rsidRPr="00C5078D" w:rsidRDefault="00E934E6" w:rsidP="00F93E25">
      <w:pPr>
        <w:pStyle w:val="Heading2"/>
      </w:pPr>
      <w:r>
        <w:t>The Book of Keys</w:t>
      </w:r>
    </w:p>
    <w:p w:rsidR="00504780" w:rsidRPr="00C5078D" w:rsidRDefault="00567D2C" w:rsidP="0090317E">
      <w:r>
        <w:t xml:space="preserve">The </w:t>
      </w:r>
      <w:r w:rsidRPr="00567D2C">
        <w:rPr>
          <w:i/>
          <w:iCs/>
        </w:rPr>
        <w:t>Book of Keys</w:t>
      </w:r>
      <w:r>
        <w:t xml:space="preserve"> entry for </w:t>
      </w:r>
      <w:r w:rsidRPr="00567D2C">
        <w:rPr>
          <w:b/>
          <w:bCs/>
        </w:rPr>
        <w:t>emancipation</w:t>
      </w:r>
      <w:r>
        <w:t xml:space="preserve"> is a motivational </w:t>
      </w:r>
      <w:r w:rsidR="00CA57AD">
        <w:t>poem</w:t>
      </w:r>
      <w:r>
        <w:t xml:space="preserve">. The entry reminds you of the powerful source of Consciousness that lies dormant and suppressed deep down inside. </w:t>
      </w:r>
      <w:r w:rsidR="009A7478">
        <w:t xml:space="preserve">The entry also reminds you that the suppression was planned. Suppression of Self, and imbalanced use of energy, were necessary in order to overcome the </w:t>
      </w:r>
      <w:r w:rsidR="009A7478" w:rsidRPr="009A7478">
        <w:rPr>
          <w:b/>
          <w:bCs/>
        </w:rPr>
        <w:t>Pastoral Comfort</w:t>
      </w:r>
      <w:r w:rsidR="009A7478">
        <w:t xml:space="preserve"> that impedes species evolution</w:t>
      </w:r>
      <w:r w:rsidR="00CA57AD">
        <w:t xml:space="preserve">. Imbalanced energy, the suppression of yin and the exaltation of yang, allows a species, in this case </w:t>
      </w:r>
      <w:r w:rsidR="006D3683">
        <w:t>humanity</w:t>
      </w:r>
      <w:r w:rsidR="00CA57AD">
        <w:t xml:space="preserve">, to enter into </w:t>
      </w:r>
      <w:r w:rsidR="009A7478">
        <w:t>stage two</w:t>
      </w:r>
      <w:r w:rsidR="009A7478">
        <w:rPr>
          <w:rStyle w:val="FootnoteReference"/>
        </w:rPr>
        <w:footnoteReference w:id="41"/>
      </w:r>
      <w:r w:rsidR="006D3683">
        <w:t xml:space="preserve"> of the evolutionary process. The Book of Keys entry also reminds you that now that stage two is compete, </w:t>
      </w:r>
      <w:r w:rsidR="00D87BE6">
        <w:t xml:space="preserve">energy can be rebalanced, </w:t>
      </w:r>
      <w:r w:rsidR="006D3683">
        <w:t xml:space="preserve">exploitative systems </w:t>
      </w:r>
      <w:r w:rsidR="00D87BE6">
        <w:t xml:space="preserve">can dismantled, chains can be removed, and the planet’s </w:t>
      </w:r>
      <w:r w:rsidR="00D87BE6" w:rsidRPr="00D87BE6">
        <w:rPr>
          <w:b/>
          <w:bCs/>
        </w:rPr>
        <w:t>Creation Template</w:t>
      </w:r>
      <w:r w:rsidR="00D87BE6">
        <w:t xml:space="preserve"> can be revised. </w:t>
      </w:r>
    </w:p>
    <w:p w:rsidR="00504780" w:rsidRPr="00C5078D" w:rsidRDefault="00F93E25" w:rsidP="00F93E25">
      <w:pPr>
        <w:pStyle w:val="Heading2"/>
      </w:pPr>
      <w:r>
        <w:t>Group study questions</w:t>
      </w:r>
    </w:p>
    <w:p w:rsidR="00802D73" w:rsidRDefault="00802D73" w:rsidP="001650AF">
      <w:pPr>
        <w:pStyle w:val="ListParagraph"/>
        <w:numPr>
          <w:ilvl w:val="0"/>
          <w:numId w:val="31"/>
        </w:numPr>
        <w:ind w:left="360"/>
      </w:pPr>
      <w:r>
        <w:t xml:space="preserve">Consider all the ways you blame yourself for the things that happen in your life. Now, consider that not all things that happen in your life are your fault. Many things that happen in your life (good and bad) </w:t>
      </w:r>
      <w:r>
        <w:lastRenderedPageBreak/>
        <w:t xml:space="preserve">are the result of the actions of others, at a personal, workplace, political, economic, and even global level. Spend a few moments considering how your life has been shaped by the actions of others, good or bad. Share your thoughts with the group. Are there things you can do to mitigate the negative impact others may have? </w:t>
      </w:r>
      <w:r w:rsidR="00F05EF2">
        <w:t>Share.</w:t>
      </w:r>
    </w:p>
    <w:p w:rsidR="00180501" w:rsidRDefault="00180501" w:rsidP="001650AF">
      <w:pPr>
        <w:pStyle w:val="ListParagraph"/>
        <w:numPr>
          <w:ilvl w:val="0"/>
          <w:numId w:val="31"/>
        </w:numPr>
        <w:ind w:left="360"/>
      </w:pPr>
      <w:r>
        <w:t xml:space="preserve">As noted, the old energy devil archetype encourages you to blame others, this way you don’t blame the System. </w:t>
      </w:r>
      <w:r w:rsidR="00855436">
        <w:t xml:space="preserve">They are enslaved, repressed, oppressed because they deserve it, because they chose it, or because they did something wrong. </w:t>
      </w:r>
      <w:r>
        <w:t>Examine your own life and the acquaintances, work mates, friends, and family in that space. Are there things you dump on them, things you blame them for, like poverty, addictions, illness, personality disorders,</w:t>
      </w:r>
      <w:r w:rsidR="00855436">
        <w:t xml:space="preserve"> etc.,</w:t>
      </w:r>
      <w:r>
        <w:t xml:space="preserve"> that are maybe caused by others (things, like the System, advertising, corporate malfeasance, toxic socialization, etc.) </w:t>
      </w:r>
      <w:r w:rsidR="00855436">
        <w:t xml:space="preserve">and </w:t>
      </w:r>
      <w:r>
        <w:t xml:space="preserve">that </w:t>
      </w:r>
      <w:r w:rsidR="00855436">
        <w:t xml:space="preserve">therefore </w:t>
      </w:r>
      <w:r>
        <w:t>you shouldn’t? Share your thoughts with the group.</w:t>
      </w:r>
    </w:p>
    <w:p w:rsidR="00504780" w:rsidRPr="00C5078D" w:rsidRDefault="007003C9" w:rsidP="002F76EF">
      <w:pPr>
        <w:pStyle w:val="ListParagraph"/>
        <w:numPr>
          <w:ilvl w:val="0"/>
          <w:numId w:val="31"/>
        </w:numPr>
        <w:ind w:left="360"/>
      </w:pPr>
      <w:r>
        <w:t xml:space="preserve">System justification moves both ways. That is, it’s not just the masses who are oppressed and suppressed. Do you consider yourself a member of the elites? </w:t>
      </w:r>
      <w:r w:rsidR="002B4CF5">
        <w:t>Have you e</w:t>
      </w:r>
      <w:r w:rsidR="008A13B8" w:rsidRPr="00C5078D">
        <w:t>ver had to kneel down and submit</w:t>
      </w:r>
      <w:r w:rsidR="002B4CF5">
        <w:t xml:space="preserve"> before the alt</w:t>
      </w:r>
      <w:r>
        <w:t>a</w:t>
      </w:r>
      <w:r w:rsidR="002B4CF5">
        <w:t>r of another</w:t>
      </w:r>
      <w:r w:rsidR="008A13B8" w:rsidRPr="00C5078D">
        <w:t xml:space="preserve">? </w:t>
      </w:r>
      <w:r w:rsidR="002B4CF5">
        <w:t>W</w:t>
      </w:r>
      <w:r w:rsidR="008A13B8" w:rsidRPr="00C5078D">
        <w:t>hat did you say to yourself to excuse the submission? What justifications do you use that allow you to equate strength with submission and servitude?</w:t>
      </w:r>
      <w:r w:rsidR="00FB4B37" w:rsidRPr="00C5078D">
        <w:t xml:space="preserve"> </w:t>
      </w:r>
      <w:r w:rsidR="008A13B8" w:rsidRPr="00C5078D">
        <w:t xml:space="preserve">Does power over others really erase the reality of your </w:t>
      </w:r>
      <w:r w:rsidR="001A5BC2">
        <w:t xml:space="preserve">own </w:t>
      </w:r>
      <w:r>
        <w:t xml:space="preserve">submission and </w:t>
      </w:r>
      <w:r w:rsidR="008A13B8" w:rsidRPr="00C5078D">
        <w:t>bondage?</w:t>
      </w:r>
    </w:p>
    <w:p w:rsidR="00504780" w:rsidRDefault="008A13B8" w:rsidP="00031A62">
      <w:pPr>
        <w:pStyle w:val="Heading1"/>
      </w:pPr>
      <w:bookmarkStart w:id="22" w:name="_Toc518359619"/>
      <w:r w:rsidRPr="00C5078D">
        <w:lastRenderedPageBreak/>
        <w:t>The Calling</w:t>
      </w:r>
      <w:r w:rsidR="00343288">
        <w:t xml:space="preserve"> (formerly </w:t>
      </w:r>
      <w:r w:rsidR="00E4209F">
        <w:t>Judgment</w:t>
      </w:r>
      <w:r w:rsidR="00343288">
        <w:t>)</w:t>
      </w:r>
      <w:bookmarkEnd w:id="22"/>
    </w:p>
    <w:p w:rsidR="00A251A5" w:rsidRDefault="00A251A5" w:rsidP="0090317E">
      <w:r>
        <w:t xml:space="preserve">In the new energy, this is an </w:t>
      </w:r>
      <w:r w:rsidRPr="00A251A5">
        <w:rPr>
          <w:b/>
          <w:bCs/>
        </w:rPr>
        <w:t>awakening</w:t>
      </w:r>
      <w:r>
        <w:t xml:space="preserve"> card. In the new energy, this archetype represents the call to connection, to awaken, activate, and ascend. This is a call that goes out to everyone, regardless of race, gender, or class.</w:t>
      </w:r>
    </w:p>
    <w:p w:rsidR="0051266C" w:rsidRDefault="00A251A5" w:rsidP="0090317E">
      <w:r>
        <w:t xml:space="preserve">In this old energy, this is the archetype of judgment, or the notion that in the end you move forward only if you’re judged worthy. </w:t>
      </w:r>
      <w:r w:rsidR="0051266C">
        <w:t xml:space="preserve">In the end, only the chosen few worthy ones are judged worthy to move on. </w:t>
      </w:r>
    </w:p>
    <w:p w:rsidR="0051266C" w:rsidRDefault="0051266C" w:rsidP="0051266C">
      <w:pPr>
        <w:pStyle w:val="Heading2"/>
      </w:pPr>
      <w:r>
        <w:t>Old Energy</w:t>
      </w:r>
    </w:p>
    <w:p w:rsidR="0051266C" w:rsidRDefault="0051266C" w:rsidP="0090317E">
      <w:r>
        <w:t xml:space="preserve">Unfortunately, everyone on the plant is familiar with this putrid old energy hogwash. </w:t>
      </w:r>
      <w:r w:rsidR="008A13B8" w:rsidRPr="00C5078D">
        <w:t xml:space="preserve">This is the idea that it is OK to judge others and then either </w:t>
      </w:r>
      <w:r w:rsidR="008A13B8" w:rsidRPr="00C5078D">
        <w:rPr>
          <w:i/>
        </w:rPr>
        <w:t xml:space="preserve">punish </w:t>
      </w:r>
      <w:r w:rsidR="008A13B8" w:rsidRPr="00C5078D">
        <w:t xml:space="preserve">or </w:t>
      </w:r>
      <w:r w:rsidR="008A13B8" w:rsidRPr="00C5078D">
        <w:rPr>
          <w:i/>
        </w:rPr>
        <w:t xml:space="preserve">differentially reward </w:t>
      </w:r>
      <w:r w:rsidR="008A13B8" w:rsidRPr="00C5078D">
        <w:t xml:space="preserve">them based on that judgment. This is the idea that judgments are cosmically and karmically fair, and something we should all do. </w:t>
      </w:r>
      <w:r>
        <w:t xml:space="preserve">In the old energy, judgment is something written into God’s lesson plan for you. </w:t>
      </w:r>
    </w:p>
    <w:p w:rsidR="00E16555" w:rsidRDefault="008A13B8" w:rsidP="0090317E">
      <w:r w:rsidRPr="00C5078D">
        <w:t xml:space="preserve">The punishment side of this archetype is easy enough to understand. If you do something wrong, if you do not follow the rules, if you resist, you will be judged and punished (and then rejected, ejected, enslaved by </w:t>
      </w:r>
      <w:r w:rsidR="00E16555">
        <w:t>t</w:t>
      </w:r>
      <w:r w:rsidRPr="00C5078D">
        <w:t xml:space="preserve">he </w:t>
      </w:r>
      <w:r w:rsidRPr="00E16555">
        <w:rPr>
          <w:b/>
          <w:bCs/>
        </w:rPr>
        <w:t>Devil</w:t>
      </w:r>
      <w:r w:rsidR="00E16555">
        <w:t xml:space="preserve"> and </w:t>
      </w:r>
      <w:r w:rsidRPr="00C5078D">
        <w:t xml:space="preserve">bound to </w:t>
      </w:r>
      <w:r w:rsidR="00E16555">
        <w:t>t</w:t>
      </w:r>
      <w:r w:rsidRPr="00C5078D">
        <w:t xml:space="preserve">he [karmic] </w:t>
      </w:r>
      <w:r w:rsidRPr="00E16555">
        <w:rPr>
          <w:b/>
          <w:bCs/>
        </w:rPr>
        <w:t>Wheel</w:t>
      </w:r>
      <w:r w:rsidRPr="00C5078D">
        <w:t xml:space="preserve">). </w:t>
      </w:r>
    </w:p>
    <w:p w:rsidR="00504780" w:rsidRPr="00C5078D" w:rsidRDefault="00E16555" w:rsidP="0090317E">
      <w:r>
        <w:t xml:space="preserve">Punishment is only one side of the judgment archetype. The opposite of judgment is reward, and some people are judged worthy of reward. </w:t>
      </w:r>
      <w:r w:rsidR="008A13B8" w:rsidRPr="00C5078D">
        <w:t xml:space="preserve">If you happen to be rich, successful, and powerful, that is because you </w:t>
      </w:r>
      <w:r w:rsidR="008A13B8" w:rsidRPr="00C5078D">
        <w:rPr>
          <w:i/>
        </w:rPr>
        <w:t xml:space="preserve">deserve </w:t>
      </w:r>
      <w:r w:rsidR="008A13B8" w:rsidRPr="00C5078D">
        <w:t xml:space="preserve">that wealth, success, and power. Your success has nothing to do with your service to </w:t>
      </w:r>
      <w:r w:rsidR="009A6DFF">
        <w:t>t</w:t>
      </w:r>
      <w:r w:rsidR="00C0049E">
        <w:t>he System</w:t>
      </w:r>
      <w:r w:rsidR="008A13B8" w:rsidRPr="00C5078D">
        <w:t xml:space="preserve">; it has everything to do with principles of cosmic judgment and selection. </w:t>
      </w:r>
      <w:r w:rsidR="009A6DFF">
        <w:t xml:space="preserve">Don’t feed </w:t>
      </w:r>
      <w:r w:rsidR="006B7F8B">
        <w:t>badly</w:t>
      </w:r>
      <w:r w:rsidR="009A6DFF">
        <w:t xml:space="preserve">. </w:t>
      </w:r>
      <w:r w:rsidR="008A13B8" w:rsidRPr="00C5078D">
        <w:t xml:space="preserve">You are one of the </w:t>
      </w:r>
      <w:r w:rsidR="008A13B8" w:rsidRPr="00C5078D">
        <w:lastRenderedPageBreak/>
        <w:t xml:space="preserve">“chosen” ones. You are one of God's special children. You are one of the strong ones! You have special talents. You have been judged a winner and you deserve the wealth, power, and privilege that come to you, not because you are a </w:t>
      </w:r>
      <w:r w:rsidR="009A6DFF">
        <w:t xml:space="preserve">peon </w:t>
      </w:r>
      <w:r w:rsidR="008A13B8" w:rsidRPr="00C5078D">
        <w:t xml:space="preserve">of </w:t>
      </w:r>
      <w:r w:rsidR="009A6DFF">
        <w:t>t</w:t>
      </w:r>
      <w:r w:rsidR="00C0049E">
        <w:t>he System</w:t>
      </w:r>
      <w:r w:rsidR="008A13B8" w:rsidRPr="00C5078D">
        <w:t>, but because you deserve it. No need to feel guilt or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008A13B8" w:rsidRPr="00C5078D">
        <w:t xml:space="preserve">. Repress it, step up, and enjoy what </w:t>
      </w:r>
      <w:r w:rsidR="00C0049E">
        <w:t>The System</w:t>
      </w:r>
      <w:r w:rsidR="008A13B8" w:rsidRPr="00C5078D">
        <w:t xml:space="preserve"> has to offer!</w:t>
      </w:r>
    </w:p>
    <w:p w:rsidR="006B7F8B" w:rsidRDefault="008A13B8" w:rsidP="0090317E">
      <w:r w:rsidRPr="00C5078D">
        <w:t xml:space="preserve">Importantly, both the positive and negative side of the judgment archetype are critical. We have to believe that people like Oprah, or Warren Buffett, or the King of Saudi Arabia actually deserve their wealth and power just like we have to believe that homeless people deserve what they get. If we don't believe this, if we reject the </w:t>
      </w:r>
      <w:r w:rsidR="006B7F8B">
        <w:t xml:space="preserve">normality </w:t>
      </w:r>
      <w:r w:rsidRPr="00C5078D">
        <w:t xml:space="preserve">of </w:t>
      </w:r>
      <w:r w:rsidR="006B7F8B">
        <w:t>this (a normality underpinned by the judgment archetype)</w:t>
      </w:r>
      <w:r w:rsidRPr="00C5078D">
        <w:t xml:space="preserve">, </w:t>
      </w:r>
      <w:r w:rsidR="006B7F8B">
        <w:t xml:space="preserve">the delusion is broken, and </w:t>
      </w:r>
      <w:r w:rsidRPr="00C5078D">
        <w:t>things would begin to change, and that just cannot be.</w:t>
      </w:r>
      <w:r w:rsidR="00FB4B37" w:rsidRPr="00C5078D">
        <w:t xml:space="preserve"> </w:t>
      </w:r>
    </w:p>
    <w:p w:rsidR="006B7F8B" w:rsidRDefault="00823D3F" w:rsidP="0090317E">
      <w:pPr>
        <w:rPr>
          <w:i/>
          <w:iCs/>
        </w:rPr>
      </w:pPr>
      <w:r>
        <w:rPr>
          <w:noProof/>
          <w:lang w:val="en-US" w:bidi="sa-IN"/>
        </w:rPr>
        <w:drawing>
          <wp:anchor distT="0" distB="0" distL="114300" distR="114300" simplePos="0" relativeHeight="251676672" behindDoc="0" locked="0" layoutInCell="1" allowOverlap="1">
            <wp:simplePos x="0" y="0"/>
            <wp:positionH relativeFrom="column">
              <wp:posOffset>3844290</wp:posOffset>
            </wp:positionH>
            <wp:positionV relativeFrom="paragraph">
              <wp:posOffset>270510</wp:posOffset>
            </wp:positionV>
            <wp:extent cx="1914525" cy="3169285"/>
            <wp:effectExtent l="0" t="0" r="9525" b="0"/>
            <wp:wrapSquare wrapText="bothSides"/>
            <wp:docPr id="4" name="Picture 4" descr="C:\Users\Dad\AppData\Local\Microsoft\Windows\INetCache\Content.Word\tarot-dev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d\AppData\Local\Microsoft\Windows\INetCache\Content.Word\tarot-devi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4525" cy="3169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13B8" w:rsidRPr="006B7F8B">
        <w:rPr>
          <w:i/>
          <w:iCs/>
        </w:rPr>
        <w:t xml:space="preserve">Judgments are always made in reference to the status quo, and judgment is meant to preserve that status quo. </w:t>
      </w:r>
    </w:p>
    <w:p w:rsidR="0096687F" w:rsidRDefault="0096687F" w:rsidP="0090317E">
      <w:r>
        <w:t xml:space="preserve">The </w:t>
      </w:r>
      <w:r>
        <w:rPr>
          <w:i/>
          <w:iCs/>
        </w:rPr>
        <w:t xml:space="preserve">Book of Slavery </w:t>
      </w:r>
      <w:r>
        <w:t xml:space="preserve">entry for this archetype underpins the punishment side of judgment. It beams the basic message that you’re a loser and, consequently, you deserve whatever shit life you get. </w:t>
      </w:r>
      <w:r w:rsidR="007F7FF0">
        <w:t>Therefore, STFU and get back to work.</w:t>
      </w:r>
    </w:p>
    <w:p w:rsidR="007F7FF0" w:rsidRPr="007F7FF0" w:rsidRDefault="007F7FF0" w:rsidP="0090317E">
      <w:r>
        <w:t xml:space="preserve">The </w:t>
      </w:r>
      <w:r>
        <w:rPr>
          <w:i/>
          <w:iCs/>
        </w:rPr>
        <w:t xml:space="preserve">Book of Power </w:t>
      </w:r>
      <w:r>
        <w:t xml:space="preserve">entry for this archetype underpins the reward side of judgment. The basic message is, “you’re better than the sheeple.” Of course, in the end, you’re not really </w:t>
      </w:r>
      <w:r w:rsidR="00780989">
        <w:t xml:space="preserve">that </w:t>
      </w:r>
      <w:r>
        <w:t xml:space="preserve">different. </w:t>
      </w:r>
      <w:r w:rsidR="00780989">
        <w:t xml:space="preserve">Remember, your first act was </w:t>
      </w:r>
      <w:r w:rsidR="00E3336B">
        <w:t xml:space="preserve">not an act of </w:t>
      </w:r>
      <w:r w:rsidR="00E3336B" w:rsidRPr="00E3336B">
        <w:rPr>
          <w:b/>
          <w:bCs/>
        </w:rPr>
        <w:t>emancipation</w:t>
      </w:r>
      <w:r w:rsidR="00E3336B">
        <w:t xml:space="preserve">, it was </w:t>
      </w:r>
      <w:r w:rsidR="00780989">
        <w:t xml:space="preserve">an act of submission. </w:t>
      </w:r>
      <w:r w:rsidR="00E3336B">
        <w:t>You might tell yourself otherwise but, a</w:t>
      </w:r>
      <w:r>
        <w:t xml:space="preserve">s the </w:t>
      </w:r>
      <w:r w:rsidRPr="007F7FF0">
        <w:rPr>
          <w:i/>
          <w:iCs/>
        </w:rPr>
        <w:t>Book of Power</w:t>
      </w:r>
      <w:r>
        <w:t xml:space="preserve"> makes clear, you are a slave to the System, a peon of the Devil</w:t>
      </w:r>
      <w:r w:rsidR="00780989">
        <w:t>,</w:t>
      </w:r>
      <w:r>
        <w:t xml:space="preserve"> just like them. </w:t>
      </w:r>
    </w:p>
    <w:p w:rsidR="0096687F" w:rsidRPr="00C5078D" w:rsidRDefault="0096687F" w:rsidP="0096687F">
      <w:pPr>
        <w:pStyle w:val="Heading2"/>
      </w:pPr>
      <w:r>
        <w:lastRenderedPageBreak/>
        <w:t>Getting into the new energy</w:t>
      </w:r>
    </w:p>
    <w:p w:rsidR="009D7A0C" w:rsidRDefault="009D7A0C" w:rsidP="0090317E">
      <w:r>
        <w:t xml:space="preserve">As ugly as the reality of the old world is, there is an immediate way out. Simply </w:t>
      </w:r>
      <w:r w:rsidR="008A13B8" w:rsidRPr="00C5078D">
        <w:rPr>
          <w:i/>
        </w:rPr>
        <w:t xml:space="preserve">reject </w:t>
      </w:r>
      <w:r w:rsidR="008A13B8" w:rsidRPr="00C5078D">
        <w:t xml:space="preserve">judgment. Rather than making excuses for hurting others (like they “deserve it”), rather than accepting injustice and oppression (because it’s “God's will), rather than </w:t>
      </w:r>
      <w:r>
        <w:t xml:space="preserve">making excuses for exploitation (“I’m stronger and therefore it is right”), reject the old energy nonsense and accept this final call to awaken. </w:t>
      </w:r>
      <w:r w:rsidR="00271458">
        <w:t xml:space="preserve">Instead of suppressing others, respond to this calling and move forward towards awakening, activation, and connection. </w:t>
      </w:r>
    </w:p>
    <w:p w:rsidR="00396FBA" w:rsidRDefault="001839FF" w:rsidP="001839FF">
      <w:r>
        <w:t xml:space="preserve">Remember, everybody deserves peace, prosperity, happiness, and positive regard. Everybody is given the </w:t>
      </w:r>
      <w:r w:rsidR="008A13B8" w:rsidRPr="00C5078D">
        <w:t xml:space="preserve">opportunity to awaken, and all are welcome should they throw off the old energies, reject the old archetypes, and embrace the powerful, glorious, and light-filled divinity </w:t>
      </w:r>
      <w:r w:rsidR="008A13B8" w:rsidRPr="00C5078D">
        <w:rPr>
          <w:i/>
        </w:rPr>
        <w:t xml:space="preserve">within </w:t>
      </w:r>
      <w:r w:rsidR="008A13B8" w:rsidRPr="001839FF">
        <w:rPr>
          <w:iCs/>
        </w:rPr>
        <w:t>all</w:t>
      </w:r>
      <w:r w:rsidR="008A13B8" w:rsidRPr="00C5078D">
        <w:rPr>
          <w:i/>
        </w:rPr>
        <w:t xml:space="preserve"> </w:t>
      </w:r>
      <w:r w:rsidR="008A13B8" w:rsidRPr="00C5078D">
        <w:t>life forms.</w:t>
      </w:r>
      <w:r w:rsidR="00396FBA">
        <w:t xml:space="preserve"> </w:t>
      </w:r>
    </w:p>
    <w:p w:rsidR="00504780" w:rsidRPr="00C5078D" w:rsidRDefault="00396FBA" w:rsidP="001839FF">
      <w:r>
        <w:t xml:space="preserve">Remember, there are no justifiable exclusions. </w:t>
      </w:r>
      <w:r w:rsidR="002A3EF5">
        <w:t xml:space="preserve">Everybody gets to come home in the end. </w:t>
      </w:r>
    </w:p>
    <w:p w:rsidR="00504780" w:rsidRPr="00C5078D" w:rsidRDefault="00F93E25" w:rsidP="00F93E25">
      <w:pPr>
        <w:pStyle w:val="Heading2"/>
      </w:pPr>
      <w:r>
        <w:t>Dismissal</w:t>
      </w:r>
    </w:p>
    <w:p w:rsidR="00C51992" w:rsidRDefault="00C51992" w:rsidP="00396FBA">
      <w:pPr>
        <w:pStyle w:val="ListParagraph"/>
        <w:numPr>
          <w:ilvl w:val="0"/>
          <w:numId w:val="29"/>
        </w:numPr>
        <w:ind w:left="360"/>
      </w:pPr>
      <w:r>
        <w:t>Watch out for judgments and dismissals of others. We often</w:t>
      </w:r>
      <w:r w:rsidR="0014318A">
        <w:t>,</w:t>
      </w:r>
      <w:r>
        <w:t xml:space="preserve"> </w:t>
      </w:r>
      <w:r w:rsidR="0014318A">
        <w:t xml:space="preserve">automatically and without thinking, </w:t>
      </w:r>
      <w:r>
        <w:t>judge others as worthy or unworthy</w:t>
      </w:r>
      <w:r w:rsidR="00AA0D97">
        <w:t xml:space="preserve">. Moving forward form here, </w:t>
      </w:r>
      <w:r>
        <w:t xml:space="preserve">don’t. </w:t>
      </w:r>
      <w:r w:rsidR="00AA0D97">
        <w:t>Quit judging and condemning others. Remember this basic new energy truth: n</w:t>
      </w:r>
      <w:r>
        <w:t>o matter what a person has done, they all deserve to awaken, connect, and be safe, prosperous, and happy.</w:t>
      </w:r>
    </w:p>
    <w:p w:rsidR="00C51992" w:rsidRDefault="00C51992" w:rsidP="00396FBA">
      <w:pPr>
        <w:pStyle w:val="ListParagraph"/>
        <w:numPr>
          <w:ilvl w:val="0"/>
          <w:numId w:val="29"/>
        </w:numPr>
        <w:ind w:left="360"/>
      </w:pPr>
      <w:r>
        <w:t xml:space="preserve">Watch out for judgments and dismissals of yourself! After years and decades of indoctrination, we internalize the archetype of judgment and we apply it, often quite harshly (an even to the point of suicide) to ourselves. We undermines our sense of </w:t>
      </w:r>
      <w:r>
        <w:lastRenderedPageBreak/>
        <w:t>self and self-esteem Stop doing that. Watch out for negative self-statements (“I’m not good enough,” “I have no talent,” “I’m a loser,” etc.) and press those out of consciousness. Replace with positive self-talk (“I’m strong,” “I’m beautiful,” “I’m worth it,” etc.).</w:t>
      </w:r>
      <w:r>
        <w:rPr>
          <w:rStyle w:val="FootnoteReference"/>
        </w:rPr>
        <w:footnoteReference w:id="42"/>
      </w:r>
      <w:r>
        <w:t xml:space="preserve"> </w:t>
      </w:r>
    </w:p>
    <w:p w:rsidR="00504780" w:rsidRPr="00C5078D" w:rsidRDefault="008A13B8" w:rsidP="00396FBA">
      <w:pPr>
        <w:pStyle w:val="ListParagraph"/>
        <w:numPr>
          <w:ilvl w:val="0"/>
          <w:numId w:val="29"/>
        </w:numPr>
        <w:ind w:left="360"/>
      </w:pPr>
      <w:r w:rsidRPr="00C5078D">
        <w:t>Watch out for the</w:t>
      </w:r>
      <w:r w:rsidR="009C32B9">
        <w:t xml:space="preserve"> hurtful </w:t>
      </w:r>
      <w:r w:rsidRPr="00C5078D">
        <w:t xml:space="preserve">actions </w:t>
      </w:r>
      <w:r w:rsidR="0009371D">
        <w:t xml:space="preserve">of authority figures, especially </w:t>
      </w:r>
      <w:r w:rsidRPr="00C5078D">
        <w:t>parents</w:t>
      </w:r>
      <w:r w:rsidR="0009371D">
        <w:t xml:space="preserve"> and teachers</w:t>
      </w:r>
      <w:r w:rsidR="009C32B9">
        <w:t>, as they enforce the old energies judgmental regime</w:t>
      </w:r>
      <w:r w:rsidR="00CA46B9">
        <w:t xml:space="preserve">. Priests, </w:t>
      </w:r>
      <w:r w:rsidRPr="00C5078D">
        <w:t>gurus</w:t>
      </w:r>
      <w:r w:rsidR="00CA46B9">
        <w:t xml:space="preserve">, Hollywood, and other </w:t>
      </w:r>
      <w:r w:rsidR="00CA46B9" w:rsidRPr="00CA46B9">
        <w:rPr>
          <w:color w:val="FF0000"/>
        </w:rPr>
        <w:t>Agents of Consciousness</w:t>
      </w:r>
      <w:r w:rsidR="00CA46B9">
        <w:t xml:space="preserve"> </w:t>
      </w:r>
      <w:r w:rsidRPr="00C5078D">
        <w:t xml:space="preserve">may speak about hell, damnation, the punishments of karma, </w:t>
      </w:r>
      <w:r w:rsidR="0009371D">
        <w:t xml:space="preserve">and how we’re all sinful, weak, losers, </w:t>
      </w:r>
      <w:r w:rsidRPr="00C5078D">
        <w:t xml:space="preserve">but parents are the ones who </w:t>
      </w:r>
      <w:r w:rsidRPr="0090317E">
        <w:rPr>
          <w:i/>
        </w:rPr>
        <w:t xml:space="preserve">bring the hurt </w:t>
      </w:r>
      <w:r w:rsidRPr="00C5078D">
        <w:t>when the child is judged as deserving</w:t>
      </w:r>
      <w:r w:rsidR="00FB6F98">
        <w:t xml:space="preserve"> of pain</w:t>
      </w:r>
      <w:r w:rsidRPr="00C5078D">
        <w:t xml:space="preserve">. </w:t>
      </w:r>
      <w:r w:rsidRPr="0090317E">
        <w:rPr>
          <w:i/>
        </w:rPr>
        <w:t xml:space="preserve">Spare the rod and spoil the child </w:t>
      </w:r>
      <w:r w:rsidRPr="00C5078D">
        <w:t>as the Christian Bible says.</w:t>
      </w:r>
      <w:r w:rsidR="00FB4B37" w:rsidRPr="00C5078D">
        <w:t xml:space="preserve"> </w:t>
      </w:r>
      <w:r w:rsidRPr="00C5078D">
        <w:t xml:space="preserve">Watch out for this and </w:t>
      </w:r>
      <w:r w:rsidRPr="0090317E">
        <w:rPr>
          <w:i/>
        </w:rPr>
        <w:t>reject it whenever</w:t>
      </w:r>
      <w:r w:rsidRPr="00C5078D">
        <w:t xml:space="preserve"> you see it.</w:t>
      </w:r>
      <w:r w:rsidR="00FB4B37" w:rsidRPr="00C5078D">
        <w:t xml:space="preserve"> </w:t>
      </w:r>
      <w:r w:rsidR="00CA46B9">
        <w:t xml:space="preserve">You deserved none of the pain you received as a child; you deserve none of the pain you receive now. The new energy truth is simple. </w:t>
      </w:r>
      <w:r w:rsidRPr="00C5078D">
        <w:t xml:space="preserve">There </w:t>
      </w:r>
      <w:r w:rsidR="00CA46B9">
        <w:t xml:space="preserve">are no valid </w:t>
      </w:r>
      <w:r w:rsidRPr="0090317E">
        <w:rPr>
          <w:i/>
        </w:rPr>
        <w:t xml:space="preserve">excuse </w:t>
      </w:r>
      <w:r w:rsidRPr="00C5078D">
        <w:t>for hurting another living being.</w:t>
      </w:r>
      <w:r w:rsidR="00FB4B37" w:rsidRPr="00C5078D">
        <w:t xml:space="preserve"> </w:t>
      </w:r>
    </w:p>
    <w:p w:rsidR="00504780" w:rsidRPr="00C5078D" w:rsidRDefault="00FB3D09" w:rsidP="00396FBA">
      <w:pPr>
        <w:pStyle w:val="ListParagraph"/>
        <w:numPr>
          <w:ilvl w:val="0"/>
          <w:numId w:val="29"/>
        </w:numPr>
        <w:ind w:left="360"/>
      </w:pPr>
      <w:r>
        <w:t xml:space="preserve">The archetype of judgment is linked tightly with submission. </w:t>
      </w:r>
      <w:r w:rsidR="008A13B8" w:rsidRPr="00C5078D">
        <w:t>As a result of the abuse we have experienced at the hands of trusted adults, we often shy away from, defer, or otherwise submit to the dictates of authority figures without really thinking about it.</w:t>
      </w:r>
      <w:r w:rsidR="00FB4B37" w:rsidRPr="00C5078D">
        <w:t xml:space="preserve"> </w:t>
      </w:r>
      <w:r w:rsidR="008A13B8" w:rsidRPr="00C5078D">
        <w:t xml:space="preserve">We “go along” not necessarily to get along, but simply to avoid the physical, emotional, psychological, and spiritual pain that comes from the abuse we experience if we don't. As a result, many of us would rather live our lives as sheeple than stand on our own two feet. We would rather bow our heads and submit than re-experience the </w:t>
      </w:r>
      <w:r w:rsidR="008A13B8" w:rsidRPr="00C5078D">
        <w:lastRenderedPageBreak/>
        <w:t xml:space="preserve">pain and trauma. Watch out for that tendency and remember: </w:t>
      </w:r>
      <w:r w:rsidR="008A13B8" w:rsidRPr="0090317E">
        <w:rPr>
          <w:i/>
        </w:rPr>
        <w:t xml:space="preserve">Now you are an adult. </w:t>
      </w:r>
      <w:r w:rsidR="008A13B8" w:rsidRPr="00C5078D">
        <w:t xml:space="preserve">It is different for adults. As adults you have the strength, power, and freedom to </w:t>
      </w:r>
      <w:r w:rsidR="008A13B8" w:rsidRPr="0090317E">
        <w:rPr>
          <w:i/>
        </w:rPr>
        <w:t xml:space="preserve">walk away, get help, and just say no. </w:t>
      </w:r>
      <w:r w:rsidR="008A13B8" w:rsidRPr="00C5078D">
        <w:t>So do that. Walk away, get help, or just say no.</w:t>
      </w:r>
    </w:p>
    <w:p w:rsidR="00762400" w:rsidRPr="00C5078D" w:rsidRDefault="00762400" w:rsidP="00762400">
      <w:pPr>
        <w:pStyle w:val="Heading2"/>
      </w:pPr>
      <w:r>
        <w:t>The Book of Keys</w:t>
      </w:r>
    </w:p>
    <w:p w:rsidR="00504780" w:rsidRPr="00C5078D" w:rsidRDefault="008A13B8" w:rsidP="0090317E">
      <w:r w:rsidRPr="00C5078D">
        <w:t>The archetype of judgment has been deeply insinuated into the collective psyche of this planet. As a result, judgment becomes part of our “daily practice” (our daily bread, if you will). Parents do it, teachers do it, priests do it, bosses do it, and we all do it every day. Sadly, judgment (whether conscious or not) is often followed by some form of violence. Pay attention to this “daily practice.” Notice how you judge others, and how they judge you. Notice the subtle, and often not so subtle, psychological, emotional, spiritual, and even physical violence that follows upon judgment.</w:t>
      </w:r>
      <w:r w:rsidR="00FB4B37" w:rsidRPr="00C5078D">
        <w:t xml:space="preserve"> </w:t>
      </w:r>
      <w:r w:rsidRPr="00C5078D">
        <w:t>Now, work to eliminate it. Stop justifying violence against others with judgment. There is never a valid excuse for hurting another human being. Stop standing by when others are being hurt. Openly challenge the violence of others when it is safe to do so, and look for other ways to challenge (e.g. reporting to the authorities) when it is not safe.</w:t>
      </w:r>
      <w:r w:rsidR="00FB4B37" w:rsidRPr="00C5078D">
        <w:t xml:space="preserve"> </w:t>
      </w:r>
      <w:r w:rsidRPr="00C5078D">
        <w:t>The first step in the process of awakening and empowerment is to halt the violence and abuse and the first step in that process is to stop finding excuses to justify it.</w:t>
      </w:r>
    </w:p>
    <w:p w:rsidR="00504780" w:rsidRPr="00C5078D" w:rsidRDefault="00F93E25" w:rsidP="00F93E25">
      <w:pPr>
        <w:pStyle w:val="Heading2"/>
      </w:pPr>
      <w:r>
        <w:t>Group study questions</w:t>
      </w:r>
    </w:p>
    <w:p w:rsidR="00504780" w:rsidRPr="00C5078D" w:rsidRDefault="008A13B8" w:rsidP="007A645E">
      <w:pPr>
        <w:pStyle w:val="ListParagraph"/>
        <w:numPr>
          <w:ilvl w:val="0"/>
          <w:numId w:val="30"/>
        </w:numPr>
      </w:pPr>
      <w:r w:rsidRPr="00C5078D">
        <w:t xml:space="preserve">Spend some time thinking about all the pain and suffering you have experienced on this earth. Who is responsible for that pain and suffering? Was it your parents, your teachers, your priests, your bosses? Did your parents beat </w:t>
      </w:r>
      <w:r w:rsidRPr="00C5078D">
        <w:lastRenderedPageBreak/>
        <w:t>you, or psychologically abuse you, or emotionally abuse you? Were you sexually assaulted by trusted adults in your life? Were you picked on and excluded at school?</w:t>
      </w:r>
      <w:r w:rsidR="00FB4B37" w:rsidRPr="00C5078D">
        <w:t xml:space="preserve"> </w:t>
      </w:r>
      <w:r w:rsidRPr="00C5078D">
        <w:t>Did teachers “judge” you with a “C” and make you seem stupid in front of your peers?</w:t>
      </w:r>
      <w:r w:rsidR="00FB4B37" w:rsidRPr="00C5078D">
        <w:t xml:space="preserve"> </w:t>
      </w:r>
      <w:r w:rsidRPr="0090317E">
        <w:rPr>
          <w:b/>
        </w:rPr>
        <w:t>Did you own this suffering</w:t>
      </w:r>
      <w:r w:rsidRPr="00C5078D">
        <w:t>?</w:t>
      </w:r>
      <w:r w:rsidR="00FB4B37" w:rsidRPr="00C5078D">
        <w:t xml:space="preserve"> </w:t>
      </w:r>
      <w:r w:rsidRPr="00C5078D">
        <w:t>Did you fall prey to the “judgments” of others? Did you think you deserved it? If so, take a few moments to reject all those judgments No matter how ugly or pretty, fat or thin, weak or strong, stupid or dumb, mean or vicious you may have been, you do not deserve any pain and suffering. What you deserve is love, support, guidance, and healing.</w:t>
      </w:r>
    </w:p>
    <w:p w:rsidR="00504780" w:rsidRPr="00C5078D" w:rsidRDefault="008A13B8" w:rsidP="007A645E">
      <w:pPr>
        <w:pStyle w:val="ListParagraph"/>
        <w:numPr>
          <w:ilvl w:val="0"/>
          <w:numId w:val="30"/>
        </w:numPr>
      </w:pPr>
      <w:r w:rsidRPr="00C5078D">
        <w:t>Have you hurt others?</w:t>
      </w:r>
      <w:r w:rsidR="00FB4B37" w:rsidRPr="00C5078D">
        <w:t xml:space="preserve"> </w:t>
      </w:r>
      <w:r w:rsidRPr="00C5078D">
        <w:t>Have you hit them, called them names, excluded them, made them feel bad, etc.? How did you justify this behavior? What excuses did you give to yourself that made it OK to hurt others, even children? What do you think about those excuses now?</w:t>
      </w:r>
    </w:p>
    <w:p w:rsidR="00504780" w:rsidRPr="00C5078D" w:rsidRDefault="008A13B8" w:rsidP="007A645E">
      <w:pPr>
        <w:pStyle w:val="ListParagraph"/>
        <w:numPr>
          <w:ilvl w:val="0"/>
          <w:numId w:val="30"/>
        </w:numPr>
      </w:pPr>
      <w:r w:rsidRPr="00C5078D">
        <w:t>Spend a few moments imagining a world where nobody judges, nobody punishes, and where violence and abuse of another simply does not occur. List two or three things about our current world that would have to change, in order for this non-violent utopia to emerge. Let your imagination run wild.</w:t>
      </w:r>
      <w:r w:rsidR="00FB4B37" w:rsidRPr="00C5078D">
        <w:t xml:space="preserve"> </w:t>
      </w:r>
    </w:p>
    <w:p w:rsidR="00504780" w:rsidRPr="00C5078D" w:rsidRDefault="008A13B8" w:rsidP="007A645E">
      <w:pPr>
        <w:pStyle w:val="ListParagraph"/>
        <w:numPr>
          <w:ilvl w:val="0"/>
          <w:numId w:val="30"/>
        </w:numPr>
      </w:pPr>
      <w:r w:rsidRPr="00C5078D">
        <w:t xml:space="preserve">Read the poetic entry from </w:t>
      </w:r>
      <w:r w:rsidRPr="0090317E">
        <w:rPr>
          <w:i/>
        </w:rPr>
        <w:t>The Book of Slavery</w:t>
      </w:r>
      <w:r w:rsidRPr="00C5078D">
        <w:t xml:space="preserve"> and </w:t>
      </w:r>
      <w:r w:rsidRPr="0090317E">
        <w:rPr>
          <w:i/>
        </w:rPr>
        <w:t>The Book of Power.</w:t>
      </w:r>
      <w:r w:rsidR="00FB4B37" w:rsidRPr="00C5078D">
        <w:t xml:space="preserve"> </w:t>
      </w:r>
      <w:r w:rsidRPr="00C5078D">
        <w:t>Write a three- or four-line summary of the poetry from both. What is the thing/idea that strikes you the most?</w:t>
      </w:r>
    </w:p>
    <w:p w:rsidR="00504780" w:rsidRPr="00C5078D" w:rsidRDefault="008A13B8" w:rsidP="007A645E">
      <w:pPr>
        <w:pStyle w:val="ListParagraph"/>
        <w:numPr>
          <w:ilvl w:val="0"/>
          <w:numId w:val="30"/>
        </w:numPr>
      </w:pPr>
      <w:r w:rsidRPr="00C5078D">
        <w:t xml:space="preserve">Read the poetic entry from </w:t>
      </w:r>
      <w:r w:rsidRPr="0090317E">
        <w:rPr>
          <w:i/>
        </w:rPr>
        <w:t>The Book of Keys.</w:t>
      </w:r>
      <w:r w:rsidR="007441F1" w:rsidRPr="0090317E">
        <w:rPr>
          <w:i/>
        </w:rPr>
        <w:t xml:space="preserve"> </w:t>
      </w:r>
      <w:r w:rsidRPr="00C5078D">
        <w:t xml:space="preserve">Write a three- or four-line summary of the </w:t>
      </w:r>
      <w:r w:rsidRPr="00C5078D">
        <w:lastRenderedPageBreak/>
        <w:t>poetry. What is the thing/idea that strikes you the most about the poetry?</w:t>
      </w:r>
    </w:p>
    <w:p w:rsidR="00504780" w:rsidRPr="00C5078D" w:rsidRDefault="00504780">
      <w:pPr>
        <w:pStyle w:val="Textbody"/>
        <w:spacing w:before="240"/>
        <w:rPr>
          <w:rFonts w:ascii="BaskervilleT" w:hAnsi="BaskervilleT" w:cs="Times New Roman"/>
        </w:rPr>
      </w:pPr>
    </w:p>
    <w:p w:rsidR="00504780" w:rsidRPr="00C5078D" w:rsidRDefault="008A13B8" w:rsidP="00031A62">
      <w:pPr>
        <w:pStyle w:val="Heading1"/>
      </w:pPr>
      <w:bookmarkStart w:id="23" w:name="_Toc518359620"/>
      <w:r w:rsidRPr="00C5078D">
        <w:lastRenderedPageBreak/>
        <w:t>The Star</w:t>
      </w:r>
      <w:bookmarkEnd w:id="23"/>
    </w:p>
    <w:p w:rsidR="00504780" w:rsidRPr="00C5078D" w:rsidRDefault="008A13B8" w:rsidP="00F93E25">
      <w:pPr>
        <w:pStyle w:val="Heading2"/>
      </w:pPr>
      <w:r w:rsidRPr="00C5078D">
        <w:t>Overview</w:t>
      </w:r>
    </w:p>
    <w:p w:rsidR="00504780" w:rsidRPr="00C5078D" w:rsidRDefault="008A13B8" w:rsidP="00D27EA3">
      <w:r w:rsidRPr="00C5078D">
        <w:t xml:space="preserve">The idea of this card is very simple, </w:t>
      </w:r>
      <w:r w:rsidRPr="00C5078D">
        <w:rPr>
          <w:i/>
        </w:rPr>
        <w:t xml:space="preserve">you are a star. </w:t>
      </w:r>
      <w:r w:rsidRPr="00C5078D">
        <w:t>You are a divine spark of creative consciousness, incarnated in a body, and expressing the divine will (your will) in creation. In the old energy this basic truth is, since Crowley, stated explicitly. However in the old energies this truth is watered down. The basic truth of it is tainted by the insinuation of other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Pr="00C5078D">
        <w:t xml:space="preserve"> (Fool, Hanged Man, Judgment), and realization/acceptance of it is diverted by self-esteem problems.</w:t>
      </w:r>
      <w:r w:rsidR="00FB4B37" w:rsidRPr="00C5078D">
        <w:t xml:space="preserve"> </w:t>
      </w:r>
      <w:r w:rsidRPr="00C5078D">
        <w:t>According to the message in the old energy, only a few people have the ability, talent, and “gifts” to be “stars.”</w:t>
      </w:r>
      <w:r w:rsidR="00FB4B37" w:rsidRPr="00C5078D">
        <w:t xml:space="preserve"> </w:t>
      </w:r>
      <w:r w:rsidRPr="00C5078D">
        <w:t>In the old energy only a few are worthy, or so sayeth old energy hierophants and pundits.</w:t>
      </w:r>
      <w:r w:rsidR="00FB4B37" w:rsidRPr="00C5078D">
        <w:t xml:space="preserve"> </w:t>
      </w:r>
      <w:r w:rsidRPr="00C5078D">
        <w:t>In the old energy the majority neither realizes nor accepts the awesome truth of our shared collective divinity.</w:t>
      </w:r>
    </w:p>
    <w:p w:rsidR="00504780" w:rsidRPr="00C5078D" w:rsidRDefault="008A13B8" w:rsidP="00D27EA3">
      <w:r w:rsidRPr="00C5078D">
        <w:t>In the new energy, that changes.</w:t>
      </w:r>
      <w:r w:rsidR="00FB4B37" w:rsidRPr="00C5078D">
        <w:t xml:space="preserve"> </w:t>
      </w:r>
      <w:r w:rsidRPr="00C5078D">
        <w:t>In the new energy you reject the lies and the ideology, heal the body, fill the mind with right thought</w:t>
      </w:r>
      <w:r w:rsidR="00031A62">
        <w:fldChar w:fldCharType="begin"/>
      </w:r>
      <w:r w:rsidR="00031A62">
        <w:instrText xml:space="preserve"> XE "</w:instrText>
      </w:r>
      <w:r w:rsidR="00031A62" w:rsidRPr="00524CF0">
        <w:instrText>right thought</w:instrText>
      </w:r>
      <w:r w:rsidR="00031A62">
        <w:instrText xml:space="preserve">" </w:instrText>
      </w:r>
      <w:r w:rsidR="00031A62">
        <w:fldChar w:fldCharType="end"/>
      </w:r>
      <w:r w:rsidRPr="00C5078D">
        <w:t xml:space="preserve">, create right environment, and breathe, breathe, breathe in the power and divinity of creation. As you do this, consciousness fills the vessel, understanding gradually grows, and realization dawns. </w:t>
      </w:r>
      <w:r w:rsidRPr="00C5078D">
        <w:rPr>
          <w:i/>
        </w:rPr>
        <w:t xml:space="preserve">You are a star. </w:t>
      </w:r>
      <w:r w:rsidRPr="00C5078D">
        <w:t xml:space="preserve">You are a divine spark of creative consciousness incarnated in a physical vessel. The entire point of your being here is to </w:t>
      </w:r>
      <w:r w:rsidRPr="00C5078D">
        <w:rPr>
          <w:i/>
        </w:rPr>
        <w:t xml:space="preserve">express </w:t>
      </w:r>
      <w:r w:rsidRPr="00C5078D">
        <w:t xml:space="preserve">the fullness of your power and awareness, </w:t>
      </w:r>
      <w:r w:rsidRPr="00C5078D">
        <w:rPr>
          <w:i/>
        </w:rPr>
        <w:t>and uplift</w:t>
      </w:r>
      <w:r w:rsidRPr="00C5078D">
        <w:t xml:space="preserve"> the universe in the grand and glorious ascension. Know this: </w:t>
      </w:r>
      <w:r w:rsidRPr="00C5078D">
        <w:rPr>
          <w:i/>
        </w:rPr>
        <w:t xml:space="preserve">Nothing is impossible for consciousness. </w:t>
      </w:r>
      <w:r w:rsidRPr="00C5078D">
        <w:t>It may take persistence of will, it may take ten thousand years of time, it may require painstaking design and evolution, but everything is possible when you embrace the power of consciousness and become The Star that you are.</w:t>
      </w:r>
    </w:p>
    <w:p w:rsidR="00504780" w:rsidRPr="00C5078D" w:rsidRDefault="00F93E25" w:rsidP="00F93E25">
      <w:pPr>
        <w:pStyle w:val="Heading2"/>
      </w:pPr>
      <w:r>
        <w:lastRenderedPageBreak/>
        <w:t>Dismissal</w:t>
      </w:r>
    </w:p>
    <w:p w:rsidR="00504780" w:rsidRPr="00C5078D" w:rsidRDefault="008A13B8" w:rsidP="007A645E">
      <w:pPr>
        <w:pStyle w:val="ListParagraph"/>
        <w:numPr>
          <w:ilvl w:val="0"/>
          <w:numId w:val="28"/>
        </w:numPr>
      </w:pPr>
      <w:r w:rsidRPr="00C5078D">
        <w:t xml:space="preserve">The basic truth of this archetype is simple enough to grasp, but its simplicity is obscured by ideological intervention, and doubt, disbelief, and a crushed self-esteem interfere. Meditate for a few moments on the meaning of the phrase, </w:t>
      </w:r>
      <w:r w:rsidRPr="00D27EA3">
        <w:rPr>
          <w:i/>
        </w:rPr>
        <w:t xml:space="preserve">you are a star. </w:t>
      </w:r>
      <w:r w:rsidRPr="00C5078D">
        <w:t>What is a star but the manifestation of consciousness and light (and heat)? What is the physical unit but a receptacle for the powerful might of consciousness? If realization still eludes you, read The Book of Light, especially volume three and four.</w:t>
      </w:r>
    </w:p>
    <w:p w:rsidR="00504780" w:rsidRPr="00C5078D" w:rsidRDefault="008A13B8" w:rsidP="007A645E">
      <w:pPr>
        <w:pStyle w:val="ListParagraph"/>
        <w:numPr>
          <w:ilvl w:val="0"/>
          <w:numId w:val="28"/>
        </w:numPr>
      </w:pPr>
      <w:r w:rsidRPr="00C5078D">
        <w:t>The chains that keep us from realizing our true nature as incarnated stars of consciousness are conceptual, and ideological. We are a fool in school. We are broken-down karmic rejects. We are descended apes. We have been judged unworthy. We deserve punishment.</w:t>
      </w:r>
      <w:r w:rsidR="00FB4B37" w:rsidRPr="00C5078D">
        <w:t xml:space="preserve"> </w:t>
      </w:r>
      <w:r w:rsidRPr="00C5078D">
        <w:t>All these old energy archetypes</w:t>
      </w:r>
      <w:r w:rsidR="00031A62">
        <w:fldChar w:fldCharType="begin"/>
      </w:r>
      <w:r w:rsidR="00031A62">
        <w:instrText xml:space="preserve"> XE "</w:instrText>
      </w:r>
      <w:r w:rsidR="00031A62" w:rsidRPr="00524CF0">
        <w:instrText>old energy archetypes</w:instrText>
      </w:r>
      <w:r w:rsidR="00031A62">
        <w:instrText xml:space="preserve">" </w:instrText>
      </w:r>
      <w:r w:rsidR="00031A62">
        <w:fldChar w:fldCharType="end"/>
      </w:r>
      <w:r w:rsidRPr="00C5078D">
        <w:t xml:space="preserve"> weigh heavily on us and bottle our realization and consciousness. Uncorking the powerful consciousness that lies within depends on the removal of old energy archetypes that prevent our realization. Study hard and remove each. Be disciplined and persistent in your practice </w:t>
      </w:r>
      <w:r w:rsidRPr="00D27EA3">
        <w:rPr>
          <w:i/>
        </w:rPr>
        <w:t xml:space="preserve">and watch out for </w:t>
      </w:r>
      <w:r w:rsidRPr="00C5078D">
        <w:t>distractions and diversions.</w:t>
      </w:r>
      <w:r w:rsidR="00FB4B37" w:rsidRPr="00C5078D">
        <w:t xml:space="preserve"> </w:t>
      </w:r>
      <w:r w:rsidRPr="00C5078D">
        <w:t>Despite propaganda to the contrary, the truth isn't that hard to see, or handle. The real challenge is getting around all the obstacles, diversions, and distractions put in your way.</w:t>
      </w:r>
      <w:r w:rsidR="007441F1" w:rsidRPr="00C5078D">
        <w:t xml:space="preserve"> </w:t>
      </w:r>
    </w:p>
    <w:p w:rsidR="00504780" w:rsidRPr="00C5078D" w:rsidRDefault="008A13B8" w:rsidP="007A645E">
      <w:pPr>
        <w:pStyle w:val="ListParagraph"/>
        <w:numPr>
          <w:ilvl w:val="0"/>
          <w:numId w:val="28"/>
        </w:numPr>
      </w:pPr>
      <w:r w:rsidRPr="00C5078D">
        <w:t>Removing archetypes to reveal the star within is only part of the process. 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Pr="00C5078D">
        <w:t xml:space="preserve"> is powerful and preparation is required. Remember the fundamental nature of consciousness is awareness, truth, compassion, </w:t>
      </w:r>
      <w:r w:rsidRPr="00C5078D">
        <w:lastRenderedPageBreak/>
        <w:t>and power.</w:t>
      </w:r>
      <w:r w:rsidR="00FB4B37" w:rsidRPr="00C5078D">
        <w:t xml:space="preserve"> </w:t>
      </w:r>
      <w:r w:rsidRPr="00C5078D">
        <w:t>Watch out for the power of consciousness emerging in your life. Watch for increasing awareness (of slop), increasing confrontations with truth, increasing concern, compassion, and sensitivity, and increased power. Do not shirk, withdraw, or turn away. Instead, embrace the power and divinity that is the star within you.</w:t>
      </w:r>
      <w:r w:rsidR="007441F1" w:rsidRPr="00C5078D">
        <w:t xml:space="preserve"> </w:t>
      </w:r>
    </w:p>
    <w:p w:rsidR="00504780" w:rsidRPr="00C5078D" w:rsidRDefault="008A13B8" w:rsidP="00F93E25">
      <w:pPr>
        <w:pStyle w:val="Heading2"/>
      </w:pPr>
      <w:r w:rsidRPr="00C5078D">
        <w:t>Practice</w:t>
      </w:r>
    </w:p>
    <w:p w:rsidR="00504780" w:rsidRPr="00C5078D" w:rsidRDefault="008A13B8" w:rsidP="00D27EA3">
      <w:r w:rsidRPr="00C5078D">
        <w:rPr>
          <w:i/>
        </w:rPr>
        <w:t>With realization comes awareness of the power of consciousness</w:t>
      </w:r>
      <w:r w:rsidRPr="00C5078D">
        <w:t>. In the context of activation and empowerment, bodily health is important.</w:t>
      </w:r>
      <w:r w:rsidR="00FB4B37" w:rsidRPr="00C5078D">
        <w:t xml:space="preserve"> </w:t>
      </w:r>
      <w:r w:rsidRPr="00C5078D">
        <w:t>Proper diet and regular exercise are important. Getting into shape so that your body is not strained by the power of consciousness is important. Depending on your current state of health, the road back may be long and difficult. Consult with a health care professional in order to develop an appropriate nutritional and exercise program for your physical unit.</w:t>
      </w:r>
      <w:r w:rsidR="00FB4B37" w:rsidRPr="00C5078D">
        <w:t xml:space="preserve"> </w:t>
      </w:r>
      <w:r w:rsidRPr="00C5078D">
        <w:t>Also remember your core level technique and practice. Remember to breathe deeply when anxious or confused. Remember to take time to ground and integrate new awareness and new knowledge. Remember to reach out for help if you are confused or overwhelmed by the power that lies buried within you.</w:t>
      </w:r>
    </w:p>
    <w:p w:rsidR="00504780" w:rsidRPr="00C5078D" w:rsidRDefault="00F93E25" w:rsidP="007A645E">
      <w:pPr>
        <w:pStyle w:val="ListParagraph"/>
        <w:numPr>
          <w:ilvl w:val="0"/>
          <w:numId w:val="27"/>
        </w:numPr>
      </w:pPr>
      <w:r>
        <w:t>Group study questions</w:t>
      </w:r>
    </w:p>
    <w:p w:rsidR="00504780" w:rsidRPr="00D27EA3" w:rsidRDefault="008A13B8" w:rsidP="007A645E">
      <w:pPr>
        <w:pStyle w:val="ListParagraph"/>
        <w:numPr>
          <w:ilvl w:val="0"/>
          <w:numId w:val="27"/>
        </w:numPr>
        <w:rPr>
          <w:rFonts w:ascii="BaskervilleT" w:hAnsi="BaskervilleT" w:cs="Times New Roman"/>
        </w:rPr>
      </w:pPr>
      <w:r w:rsidRPr="00D27EA3">
        <w:rPr>
          <w:rFonts w:ascii="BaskervilleT" w:hAnsi="BaskervilleT" w:cs="Times New Roman"/>
          <w:color w:val="000000"/>
        </w:rPr>
        <w:t xml:space="preserve">Look back over your childhood, education, and socialization. Chances are high that you were repeatedly told how worthless, small, and broken you were not only by teachers and authorities, but by your trusted parents as well. List some of the negative messages that you received as you were growing up and reflect on </w:t>
      </w:r>
      <w:r w:rsidRPr="00D27EA3">
        <w:rPr>
          <w:rFonts w:ascii="BaskervilleT" w:hAnsi="BaskervilleT" w:cs="Times New Roman"/>
          <w:color w:val="000000"/>
        </w:rPr>
        <w:lastRenderedPageBreak/>
        <w:t>how these messages impacted your self image and your understanding of your potential</w:t>
      </w:r>
      <w:r w:rsidRPr="00D27EA3">
        <w:rPr>
          <w:rFonts w:ascii="BaskervilleT" w:hAnsi="BaskervilleT" w:cs="Times New Roman"/>
          <w:color w:val="000000"/>
          <w:sz w:val="32"/>
        </w:rPr>
        <w:t>.</w:t>
      </w:r>
    </w:p>
    <w:p w:rsidR="00504780" w:rsidRPr="00D27EA3" w:rsidRDefault="008A13B8" w:rsidP="007A645E">
      <w:pPr>
        <w:pStyle w:val="ListParagraph"/>
        <w:numPr>
          <w:ilvl w:val="0"/>
          <w:numId w:val="27"/>
        </w:numPr>
        <w:rPr>
          <w:rFonts w:ascii="BaskervilleT" w:hAnsi="BaskervilleT" w:cs="Times New Roman"/>
        </w:rPr>
      </w:pPr>
      <w:r w:rsidRPr="00D27EA3">
        <w:rPr>
          <w:rFonts w:ascii="BaskervilleT" w:hAnsi="BaskervilleT" w:cs="Times New Roman"/>
          <w:color w:val="000000"/>
        </w:rPr>
        <w:t xml:space="preserve">Consider the opposite message, that you are star, or a powerful co-creator, or a spark of divinity. Have you ever heard that message before? If so, how did you “receive” that message? Did you take it seriously? Did you appreciate the full significance of the truth? Have you ever </w:t>
      </w:r>
      <w:r w:rsidRPr="00D27EA3">
        <w:rPr>
          <w:rFonts w:ascii="BaskervilleT" w:hAnsi="BaskervilleT" w:cs="Times New Roman"/>
          <w:i/>
          <w:color w:val="000000"/>
        </w:rPr>
        <w:t xml:space="preserve">experienced </w:t>
      </w:r>
      <w:r w:rsidRPr="00D27EA3">
        <w:rPr>
          <w:rFonts w:ascii="BaskervilleT" w:hAnsi="BaskervilleT" w:cs="Times New Roman"/>
          <w:color w:val="000000"/>
        </w:rPr>
        <w:t>the full significance of this truth? Share your experience.</w:t>
      </w:r>
    </w:p>
    <w:p w:rsidR="00504780" w:rsidRPr="00D27EA3" w:rsidRDefault="008A13B8" w:rsidP="007A645E">
      <w:pPr>
        <w:pStyle w:val="ListParagraph"/>
        <w:numPr>
          <w:ilvl w:val="0"/>
          <w:numId w:val="27"/>
        </w:numPr>
        <w:rPr>
          <w:rFonts w:ascii="BaskervilleT" w:hAnsi="BaskervilleT" w:cs="Times New Roman"/>
        </w:rPr>
      </w:pPr>
      <w:r w:rsidRPr="00D27EA3">
        <w:rPr>
          <w:rFonts w:ascii="BaskervilleT" w:hAnsi="BaskervilleT" w:cs="Times New Roman"/>
        </w:rPr>
        <w:t xml:space="preserve">Read the poetic entry from </w:t>
      </w:r>
      <w:r w:rsidRPr="00D27EA3">
        <w:rPr>
          <w:rFonts w:ascii="BaskervilleT" w:hAnsi="BaskervilleT" w:cs="Times New Roman"/>
          <w:i/>
        </w:rPr>
        <w:t>The Book of Slavery</w:t>
      </w:r>
      <w:r w:rsidRPr="00D27EA3">
        <w:rPr>
          <w:rFonts w:ascii="BaskervilleT" w:hAnsi="BaskervilleT" w:cs="Times New Roman"/>
        </w:rPr>
        <w:t xml:space="preserve"> and </w:t>
      </w:r>
      <w:r w:rsidRPr="00D27EA3">
        <w:rPr>
          <w:rFonts w:ascii="BaskervilleT" w:hAnsi="BaskervilleT" w:cs="Times New Roman"/>
          <w:i/>
        </w:rPr>
        <w:t>The Book of Power.</w:t>
      </w:r>
      <w:r w:rsidR="00FB4B37" w:rsidRPr="00D27EA3">
        <w:rPr>
          <w:rFonts w:ascii="BaskervilleT" w:hAnsi="BaskervilleT" w:cs="Times New Roman"/>
        </w:rPr>
        <w:t xml:space="preserve"> </w:t>
      </w:r>
      <w:r w:rsidRPr="00D27EA3">
        <w:rPr>
          <w:rFonts w:ascii="BaskervilleT" w:hAnsi="BaskervilleT" w:cs="Times New Roman"/>
        </w:rPr>
        <w:t>Write a three- or four-line summary of the poetry from both. What is the thing/idea that strikes you the most?</w:t>
      </w:r>
    </w:p>
    <w:p w:rsidR="00504780" w:rsidRPr="00D27EA3" w:rsidRDefault="008A13B8" w:rsidP="007A645E">
      <w:pPr>
        <w:pStyle w:val="ListParagraph"/>
        <w:numPr>
          <w:ilvl w:val="0"/>
          <w:numId w:val="27"/>
        </w:numPr>
        <w:rPr>
          <w:rFonts w:ascii="BaskervilleT" w:hAnsi="BaskervilleT" w:cs="Times New Roman"/>
        </w:rPr>
      </w:pPr>
      <w:r w:rsidRPr="00D27EA3">
        <w:rPr>
          <w:rFonts w:ascii="BaskervilleT" w:hAnsi="BaskervilleT" w:cs="Times New Roman"/>
          <w:color w:val="000000"/>
        </w:rPr>
        <w:t xml:space="preserve">Read the poetic entry from </w:t>
      </w:r>
      <w:r w:rsidRPr="00D27EA3">
        <w:rPr>
          <w:rFonts w:ascii="BaskervilleT" w:hAnsi="BaskervilleT" w:cs="Times New Roman"/>
          <w:i/>
          <w:color w:val="000000"/>
        </w:rPr>
        <w:t>The Book of Keys.</w:t>
      </w:r>
      <w:r w:rsidR="007441F1" w:rsidRPr="00D27EA3">
        <w:rPr>
          <w:rFonts w:ascii="BaskervilleT" w:hAnsi="BaskervilleT" w:cs="Times New Roman"/>
          <w:i/>
          <w:color w:val="000000"/>
        </w:rPr>
        <w:t xml:space="preserve"> </w:t>
      </w:r>
      <w:r w:rsidRPr="00D27EA3">
        <w:rPr>
          <w:rFonts w:ascii="BaskervilleT" w:hAnsi="BaskervilleT" w:cs="Times New Roman"/>
          <w:color w:val="000000"/>
        </w:rPr>
        <w:t>Write a three- or four-line summary of the poetry. What is the thing/idea that strikes you the most about the poetry?</w:t>
      </w:r>
    </w:p>
    <w:p w:rsidR="00504780" w:rsidRPr="00C5078D" w:rsidRDefault="00504780">
      <w:pPr>
        <w:pStyle w:val="Textbody"/>
        <w:spacing w:before="240"/>
        <w:rPr>
          <w:rFonts w:ascii="BaskervilleT" w:hAnsi="BaskervilleT" w:cs="Times New Roman"/>
        </w:rPr>
      </w:pPr>
    </w:p>
    <w:p w:rsidR="00504780" w:rsidRPr="00C5078D" w:rsidRDefault="00343288" w:rsidP="00031A62">
      <w:pPr>
        <w:pStyle w:val="Heading1"/>
      </w:pPr>
      <w:bookmarkStart w:id="24" w:name="_Toc518359621"/>
      <w:r>
        <w:lastRenderedPageBreak/>
        <w:t xml:space="preserve">Passage (formerly </w:t>
      </w:r>
      <w:r w:rsidR="008A13B8" w:rsidRPr="00C5078D">
        <w:t>Temperance</w:t>
      </w:r>
      <w:r>
        <w:t>)</w:t>
      </w:r>
      <w:bookmarkEnd w:id="24"/>
    </w:p>
    <w:p w:rsidR="00504780" w:rsidRPr="00C5078D" w:rsidRDefault="008A13B8" w:rsidP="00D27EA3">
      <w:r w:rsidRPr="00C5078D">
        <w:t>Like most of the other old energy tarot cards, the old energy Temperance card is about justification. In a certain sense this is the final “brick in the (ideological) wall.”</w:t>
      </w:r>
      <w:r w:rsidR="00FB4B37" w:rsidRPr="00C5078D">
        <w:t xml:space="preserve"> </w:t>
      </w:r>
      <w:r w:rsidRPr="00C5078D">
        <w:t>In the old energy this is the corrupted idea of balance, or the idea that you should accept all the black, dark, evil in the world because some weird cosmic balance requires it to exist. Typical archetypal statements here include things like, “You cannot have good without evil,” or, “You cannot appreciate joy without a little pain,” or, “You cannot learn to forgive unless you have experienced a few bad things that require forgiveness.” It is all a bunch of nonsense. All this archetype does is provide a “write off” of all the bad things that go on on this earth.</w:t>
      </w:r>
      <w:r w:rsidR="00FB4B37" w:rsidRPr="00C5078D">
        <w:t xml:space="preserve"> </w:t>
      </w:r>
      <w:r w:rsidRPr="00C5078D">
        <w:t xml:space="preserve">Under the guise of cosmic balance everything from the rape of children, to the exploitation of labor, to the bombing of entire populations can be written off as an </w:t>
      </w:r>
      <w:r w:rsidRPr="00C5078D">
        <w:rPr>
          <w:i/>
        </w:rPr>
        <w:t>absolutely necessary evil</w:t>
      </w:r>
      <w:r w:rsidRPr="00C5078D">
        <w:t>.</w:t>
      </w:r>
    </w:p>
    <w:p w:rsidR="00504780" w:rsidRPr="00C5078D" w:rsidRDefault="008A13B8" w:rsidP="00D27EA3">
      <w:r w:rsidRPr="00C5078D">
        <w:t xml:space="preserve">In the new energy, Temperance is the idea of </w:t>
      </w:r>
      <w:r w:rsidRPr="00C5078D">
        <w:rPr>
          <w:b/>
        </w:rPr>
        <w:t>no passage</w:t>
      </w:r>
      <w:r w:rsidRPr="00C5078D">
        <w:t>. There is a shift going on between old energies and new, that is true, but there is also a line in the sand that has been drawn.</w:t>
      </w:r>
      <w:r w:rsidR="00FB4B37" w:rsidRPr="00C5078D">
        <w:t xml:space="preserve"> </w:t>
      </w:r>
      <w:r w:rsidRPr="00C5078D">
        <w:t>You cannot transition fully into the new energies, you cannot enter the city of Zion, you cannot enter into the Garden, you cannot fully experience The Shift, unless you stop hurting other people. Stop hitting, stop yelling, stop exploiting,</w:t>
      </w:r>
      <w:r w:rsidR="00FB4B37" w:rsidRPr="00C5078D">
        <w:t xml:space="preserve"> </w:t>
      </w:r>
      <w:r w:rsidRPr="00C5078D">
        <w:t>stop raping, stop murdering, stop stealing (unless you need to for survival), stop addicting,</w:t>
      </w:r>
      <w:r w:rsidR="00FB4B37" w:rsidRPr="00C5078D">
        <w:t xml:space="preserve"> </w:t>
      </w:r>
      <w:r w:rsidRPr="00C5078D">
        <w:t>stop abusing, stop justifying, stop excusing, and STOP HURTING OTHERS.</w:t>
      </w:r>
      <w:r w:rsidR="00FB4B37" w:rsidRPr="00C5078D">
        <w:t xml:space="preserve"> </w:t>
      </w:r>
    </w:p>
    <w:p w:rsidR="00504780" w:rsidRPr="00C5078D" w:rsidRDefault="008A13B8" w:rsidP="00D27EA3">
      <w:r w:rsidRPr="00C5078D">
        <w:t>There is no justification.</w:t>
      </w:r>
    </w:p>
    <w:p w:rsidR="00504780" w:rsidRPr="00C5078D" w:rsidRDefault="008A13B8" w:rsidP="00D27EA3">
      <w:r w:rsidRPr="00C5078D">
        <w:t>There is no excuse.</w:t>
      </w:r>
    </w:p>
    <w:p w:rsidR="00504780" w:rsidRPr="00C5078D" w:rsidRDefault="008A13B8" w:rsidP="00D27EA3">
      <w:r w:rsidRPr="00C5078D">
        <w:lastRenderedPageBreak/>
        <w:t>Harming another, or allowing bad things to happen, does not teach lessons, does not create strength, does not build character, and does not facilitate evolution. Furthermore, pain and suffering is never part of the The Plan and is almost always the consequence of greed, corruption, power, or simple bad planning (some chance may be involved, but generally less than one might think). Therefore, stop right now or you will not be allowed to cross the line and enter into the promised fields of The Garden.</w:t>
      </w:r>
    </w:p>
    <w:p w:rsidR="00504780" w:rsidRPr="00C5078D" w:rsidRDefault="008A13B8" w:rsidP="00D27EA3">
      <w:r w:rsidRPr="00C5078D">
        <w:t xml:space="preserve">Reading this, you may think the energies here are harsh, dramatic, and peremptory, and in a way they are. </w:t>
      </w:r>
      <w:r w:rsidRPr="00C5078D">
        <w:rPr>
          <w:i/>
        </w:rPr>
        <w:t>Keep in mind however that the angel on the path is you.</w:t>
      </w:r>
      <w:r w:rsidR="00FB4B37" w:rsidRPr="00C5078D">
        <w:t xml:space="preserve"> </w:t>
      </w:r>
      <w:r w:rsidRPr="00C5078D">
        <w:t xml:space="preserve">Really the only person you have to prove anything to, the only person who judges you, the only person you have to please, </w:t>
      </w:r>
      <w:r w:rsidRPr="00C5078D">
        <w:rPr>
          <w:i/>
        </w:rPr>
        <w:t xml:space="preserve">is you. </w:t>
      </w:r>
      <w:r w:rsidRPr="00C5078D">
        <w:t>So quit fooling yourself, embrace the truth, and do what you know to be right so that you can join the growing family of Spirit.</w:t>
      </w:r>
    </w:p>
    <w:p w:rsidR="00504780" w:rsidRPr="00C5078D" w:rsidRDefault="00F93E25" w:rsidP="00F93E25">
      <w:pPr>
        <w:pStyle w:val="Heading2"/>
      </w:pPr>
      <w:r>
        <w:t>Dismissal</w:t>
      </w:r>
    </w:p>
    <w:p w:rsidR="00504780" w:rsidRPr="00C5078D" w:rsidRDefault="008A13B8" w:rsidP="007A645E">
      <w:pPr>
        <w:pStyle w:val="ListParagraph"/>
        <w:numPr>
          <w:ilvl w:val="0"/>
          <w:numId w:val="26"/>
        </w:numPr>
        <w:ind w:left="450"/>
      </w:pPr>
      <w:r w:rsidRPr="00C5078D">
        <w:t>Watch out for feelings of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Pr="00C5078D">
        <w:t xml:space="preserve">. When we walk The Path, we eventually are going to confront this angel. The first time we do we often do not recognize ourselves, and we usually do not see the truth. Instead, all the old energy archetypal corruptions emerge as </w:t>
      </w:r>
      <w:r w:rsidR="00C0049E">
        <w:t>The System</w:t>
      </w:r>
      <w:r w:rsidRPr="00C5078D">
        <w:t xml:space="preserve"> (and the beast within) raises its ugly head.</w:t>
      </w:r>
      <w:r w:rsidR="00FB4B37" w:rsidRPr="00C5078D">
        <w:t xml:space="preserve"> </w:t>
      </w:r>
      <w:r w:rsidRPr="00C5078D">
        <w:t>Archetypes of judgment and punishment are invoked within us, we turn away in guilt and shame feeling judged, unworthy, diminished, and small; and we invoke excuse and justification of this archetype.</w:t>
      </w:r>
      <w:r w:rsidR="00FB4B37" w:rsidRPr="00C5078D">
        <w:t xml:space="preserve"> </w:t>
      </w:r>
      <w:r w:rsidRPr="00C5078D">
        <w:t xml:space="preserve">Watch out, because failure to process your emotions properly will block your path forward. If ugly feelings of guilt and shame rise up, face those feelings head on. If you have hurt others, you deserve to feel that way, </w:t>
      </w:r>
      <w:r w:rsidRPr="00C5078D">
        <w:lastRenderedPageBreak/>
        <w:t>but only for a moment or two.</w:t>
      </w:r>
      <w:r w:rsidR="00FB4B37" w:rsidRPr="00C5078D">
        <w:t xml:space="preserve"> </w:t>
      </w:r>
      <w:r w:rsidRPr="00C5078D">
        <w:t>You are not meant to wallow in guilt and shame. These emotions are only meant to motivate the physical unit to change. Therefore when you feel guilt and shame do not invoke excuse, justification, or repression. Do not turn away from the truth about yourself, or others. Look hard for the source of these emotions in the actions you have committed, change your actions and atone for past misconduct</w:t>
      </w:r>
      <w:r w:rsidRPr="00D27EA3">
        <w:rPr>
          <w:sz w:val="32"/>
        </w:rPr>
        <w:t>.</w:t>
      </w:r>
    </w:p>
    <w:p w:rsidR="00504780" w:rsidRPr="00C5078D" w:rsidRDefault="008A13B8" w:rsidP="007A645E">
      <w:pPr>
        <w:pStyle w:val="ListParagraph"/>
        <w:numPr>
          <w:ilvl w:val="0"/>
          <w:numId w:val="26"/>
        </w:numPr>
        <w:ind w:left="450"/>
      </w:pPr>
      <w:r w:rsidRPr="00D27EA3">
        <w:rPr>
          <w:b/>
        </w:rPr>
        <w:t>Watch for feelings of unworthiness</w:t>
      </w:r>
      <w:r w:rsidRPr="00C5078D">
        <w:t>, The Fool in School</w:t>
      </w:r>
      <w:r w:rsidR="00031A62">
        <w:fldChar w:fldCharType="begin"/>
      </w:r>
      <w:r w:rsidR="00031A62">
        <w:instrText xml:space="preserve"> XE "</w:instrText>
      </w:r>
      <w:r w:rsidR="00031A62" w:rsidRPr="00524CF0">
        <w:rPr>
          <w:lang w:eastAsia="zh-CN" w:bidi="hi-IN"/>
        </w:rPr>
        <w:instrText>Fool in School</w:instrText>
      </w:r>
      <w:r w:rsidR="00031A62">
        <w:instrText xml:space="preserve">" </w:instrText>
      </w:r>
      <w:r w:rsidR="00031A62">
        <w:fldChar w:fldCharType="end"/>
      </w:r>
      <w:r w:rsidRPr="00C5078D">
        <w:t>, Judge and Punish, and even Initiation archetypes all contribute to general feelings of unworthiness. We are broken-down souls and we need to work is the general message. Once again we confront the angel of our higher selves and these feelings block our passage.</w:t>
      </w:r>
      <w:r w:rsidR="00FB4B37" w:rsidRPr="00C5078D">
        <w:t xml:space="preserve"> </w:t>
      </w:r>
      <w:r w:rsidRPr="00C5078D">
        <w:t>We turn away in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Pr="00C5078D">
        <w:t>, feeling unworthy of the glory inside. Therefore, watch for feelings of unworthiness. We are all sparks of incarnated divinity and we are all worthy of remembering and experiencing this truth. To pass the angel, put aside feelings of unworthiness, take up the sword that is offered,</w:t>
      </w:r>
      <w:r w:rsidR="00FB4B37" w:rsidRPr="00C5078D">
        <w:t xml:space="preserve"> </w:t>
      </w:r>
      <w:r w:rsidRPr="00C5078D">
        <w:t>and re-create the world in the image of your powerful and glorious divinity. Love, compassion, strength, and awareness rule the day.</w:t>
      </w:r>
    </w:p>
    <w:p w:rsidR="00504780" w:rsidRPr="00C5078D" w:rsidRDefault="008A13B8" w:rsidP="00F93E25">
      <w:pPr>
        <w:pStyle w:val="Heading2"/>
      </w:pPr>
      <w:r w:rsidRPr="00C5078D">
        <w:t>Practice</w:t>
      </w:r>
    </w:p>
    <w:p w:rsidR="00504780" w:rsidRPr="00C5078D" w:rsidRDefault="008A13B8" w:rsidP="00D27EA3">
      <w:r w:rsidRPr="00C5078D">
        <w:t>Practice recognizing when you have done something wrong. Don't suppress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Pr="00C5078D">
        <w:t xml:space="preserve"> and guilt, don't impotently turn away from what you know needs to be done.</w:t>
      </w:r>
      <w:r w:rsidR="00FB4B37" w:rsidRPr="00C5078D">
        <w:t xml:space="preserve"> </w:t>
      </w:r>
      <w:r w:rsidRPr="00C5078D">
        <w:t>Figure it out and do it. This could be a challenge, and it could take some time, especially when you consider this may involve the “sins” of a past life as well. But always remember this: no statute of limitations applies.</w:t>
      </w:r>
      <w:r w:rsidR="00FB4B37" w:rsidRPr="00C5078D">
        <w:t xml:space="preserve"> </w:t>
      </w:r>
      <w:r w:rsidRPr="00C5078D">
        <w:t xml:space="preserve">The bad things you have done could have </w:t>
      </w:r>
      <w:r w:rsidRPr="00C5078D">
        <w:lastRenderedPageBreak/>
        <w:t>happened today, as you hit your kids or used shame to control another person,</w:t>
      </w:r>
      <w:r w:rsidR="00FB4B37" w:rsidRPr="00C5078D">
        <w:t xml:space="preserve"> </w:t>
      </w:r>
      <w:r w:rsidRPr="00C5078D">
        <w:t>they could have happened last year as you back-stabbed a co-worker in conversation, or they could have been in a past life, while spending time in an invading army raping women and killing children. It really doesn't matter when they happened. It only matters that you face the truth about your actions, no matter how harsh, and move forward from here.</w:t>
      </w:r>
      <w:r w:rsidR="00FB4B37" w:rsidRPr="00C5078D">
        <w:t xml:space="preserve"> </w:t>
      </w:r>
    </w:p>
    <w:p w:rsidR="00504780" w:rsidRPr="00C5078D" w:rsidRDefault="00F93E25" w:rsidP="00F93E25">
      <w:pPr>
        <w:pStyle w:val="Heading2"/>
      </w:pPr>
      <w:r>
        <w:t>Group study questions</w:t>
      </w:r>
    </w:p>
    <w:p w:rsidR="00504780" w:rsidRPr="00C5078D" w:rsidRDefault="008A13B8" w:rsidP="007A645E">
      <w:pPr>
        <w:pStyle w:val="ListParagraph"/>
        <w:numPr>
          <w:ilvl w:val="0"/>
          <w:numId w:val="25"/>
        </w:numPr>
      </w:pPr>
      <w:r w:rsidRPr="00C5078D">
        <w:t xml:space="preserve">The first step forward from here involves </w:t>
      </w:r>
      <w:r w:rsidRPr="00D27EA3">
        <w:rPr>
          <w:i/>
        </w:rPr>
        <w:t xml:space="preserve">facing the truth </w:t>
      </w:r>
      <w:r w:rsidRPr="00C5078D">
        <w:t>about yourself.</w:t>
      </w:r>
      <w:r w:rsidR="00FB4B37" w:rsidRPr="00C5078D">
        <w:t xml:space="preserve"> </w:t>
      </w:r>
      <w:r w:rsidRPr="00C5078D">
        <w:t>There is no point in continuing on with the bullshit because in the new energies you won't be fooling anyone, least of all yourself.</w:t>
      </w:r>
      <w:r w:rsidR="00FB4B37" w:rsidRPr="00C5078D">
        <w:t xml:space="preserve"> </w:t>
      </w:r>
      <w:r w:rsidRPr="00C5078D">
        <w:t>Take a look back over your life and assess the damage you have done to your children, to your spouse, to your friends, to your co-workers, etc.</w:t>
      </w:r>
      <w:r w:rsidR="00FB4B37" w:rsidRPr="00C5078D">
        <w:t xml:space="preserve"> </w:t>
      </w:r>
      <w:r w:rsidRPr="00C5078D">
        <w:t>List that damage now in all</w:t>
      </w:r>
      <w:r w:rsidRPr="00D27EA3">
        <w:rPr>
          <w:sz w:val="32"/>
        </w:rPr>
        <w:t xml:space="preserve"> </w:t>
      </w:r>
      <w:r w:rsidRPr="00C5078D">
        <w:t>the ugly and gory detail that you can muster. How does listing your “sins” make you feel?</w:t>
      </w:r>
    </w:p>
    <w:p w:rsidR="00504780" w:rsidRPr="00C5078D" w:rsidRDefault="008A13B8" w:rsidP="007A645E">
      <w:pPr>
        <w:pStyle w:val="ListParagraph"/>
        <w:numPr>
          <w:ilvl w:val="0"/>
          <w:numId w:val="25"/>
        </w:numPr>
      </w:pPr>
      <w:r w:rsidRPr="00C5078D">
        <w:t xml:space="preserve">The second step forward from here involves </w:t>
      </w:r>
      <w:r w:rsidRPr="00D27EA3">
        <w:rPr>
          <w:i/>
        </w:rPr>
        <w:t xml:space="preserve">facing the truth </w:t>
      </w:r>
      <w:r w:rsidRPr="00C5078D">
        <w:t>about others.</w:t>
      </w:r>
      <w:r w:rsidR="00FB4B37" w:rsidRPr="00C5078D">
        <w:t xml:space="preserve"> </w:t>
      </w:r>
      <w:r w:rsidRPr="00C5078D">
        <w:t>The truth is, we don't just lie to ourselves about the actions we have committed, but we lie about the actions of others as well. We pretend our parents were loving and good when in fact they were hateful and mean. We excuse violence and abuse from our lovers out of a misplaced sense of cosmic purpose. We justify greed and exploitation because of cosmic, or Darwinian, prerogative. We weave diamond illusions of glorious crusades as our soldiers occupy, oppress, and murder. This must end, so spend a few moments listing the “sins” of those around you, from parents and siblings to soldiers and CEOs.</w:t>
      </w:r>
      <w:r w:rsidR="00FB4B37" w:rsidRPr="00C5078D">
        <w:t xml:space="preserve"> </w:t>
      </w:r>
      <w:r w:rsidRPr="00C5078D">
        <w:lastRenderedPageBreak/>
        <w:t>Remember, the point isn't to judge and condemn, the point is to identify and change (with an eye towards awakening and activation).</w:t>
      </w:r>
      <w:r w:rsidR="00FB4B37" w:rsidRPr="00C5078D">
        <w:t xml:space="preserve"> </w:t>
      </w:r>
      <w:r w:rsidRPr="00C5078D">
        <w:t>Assess the harm and the good, consider what you might be able to do to help change (and please note, this is a longer-term thing), and move forward righteously from there.</w:t>
      </w:r>
      <w:r w:rsidR="00FB4B37" w:rsidRPr="00C5078D">
        <w:t xml:space="preserve"> </w:t>
      </w:r>
    </w:p>
    <w:p w:rsidR="00504780" w:rsidRPr="00C5078D" w:rsidRDefault="008A13B8" w:rsidP="007A645E">
      <w:pPr>
        <w:pStyle w:val="ListParagraph"/>
        <w:numPr>
          <w:ilvl w:val="0"/>
          <w:numId w:val="25"/>
        </w:numPr>
      </w:pPr>
      <w:r w:rsidRPr="00C5078D">
        <w:t xml:space="preserve">Read the poetic entry from </w:t>
      </w:r>
      <w:r w:rsidRPr="00D27EA3">
        <w:rPr>
          <w:i/>
        </w:rPr>
        <w:t>The Book of Slavery</w:t>
      </w:r>
      <w:r w:rsidRPr="00C5078D">
        <w:t xml:space="preserve"> and </w:t>
      </w:r>
      <w:r w:rsidRPr="00D27EA3">
        <w:rPr>
          <w:i/>
        </w:rPr>
        <w:t>The Book of Power.</w:t>
      </w:r>
      <w:r w:rsidR="00FB4B37" w:rsidRPr="00C5078D">
        <w:t xml:space="preserve"> </w:t>
      </w:r>
      <w:r w:rsidRPr="00C5078D">
        <w:t xml:space="preserve">Write a three- or four-line summary of the poetry from both. What is the difference between </w:t>
      </w:r>
      <w:r w:rsidRPr="00D27EA3">
        <w:rPr>
          <w:i/>
        </w:rPr>
        <w:t>The Book of Slavery entry</w:t>
      </w:r>
      <w:r w:rsidRPr="00C5078D">
        <w:t xml:space="preserve"> and </w:t>
      </w:r>
      <w:r w:rsidRPr="00D27EA3">
        <w:rPr>
          <w:i/>
        </w:rPr>
        <w:t xml:space="preserve">The Book of Power </w:t>
      </w:r>
      <w:r w:rsidRPr="00C5078D">
        <w:t xml:space="preserve">entry? In </w:t>
      </w:r>
      <w:r w:rsidRPr="00D27EA3">
        <w:rPr>
          <w:i/>
        </w:rPr>
        <w:t xml:space="preserve">The Book of Power, </w:t>
      </w:r>
      <w:r w:rsidRPr="00C5078D">
        <w:t xml:space="preserve">what are the conditions for entry? In </w:t>
      </w:r>
      <w:r w:rsidRPr="00D27EA3">
        <w:rPr>
          <w:i/>
        </w:rPr>
        <w:t>The Book of Slavery</w:t>
      </w:r>
      <w:r w:rsidRPr="00C5078D">
        <w:t>, what are the excuses for rejection? What is the thing/idea that strikes you the most?</w:t>
      </w:r>
    </w:p>
    <w:p w:rsidR="00504780" w:rsidRPr="00C5078D" w:rsidRDefault="008A13B8" w:rsidP="007A645E">
      <w:pPr>
        <w:pStyle w:val="ListParagraph"/>
        <w:numPr>
          <w:ilvl w:val="0"/>
          <w:numId w:val="25"/>
        </w:numPr>
      </w:pPr>
      <w:r w:rsidRPr="00C5078D">
        <w:t xml:space="preserve">Read the poetic entry from </w:t>
      </w:r>
      <w:r w:rsidRPr="00D27EA3">
        <w:rPr>
          <w:i/>
        </w:rPr>
        <w:t xml:space="preserve">The Book of Keys. </w:t>
      </w:r>
      <w:r w:rsidRPr="00C5078D">
        <w:t>What is the basic message of that entry?</w:t>
      </w:r>
    </w:p>
    <w:p w:rsidR="00504780" w:rsidRPr="00C5078D" w:rsidRDefault="00504780">
      <w:pPr>
        <w:pStyle w:val="Textbody"/>
        <w:spacing w:before="240"/>
        <w:rPr>
          <w:rFonts w:ascii="BaskervilleT" w:hAnsi="BaskervilleT" w:cs="Times New Roman"/>
        </w:rPr>
      </w:pPr>
    </w:p>
    <w:p w:rsidR="00504780" w:rsidRPr="00C5078D" w:rsidRDefault="00504780">
      <w:pPr>
        <w:pStyle w:val="Textbody"/>
        <w:spacing w:before="240"/>
        <w:rPr>
          <w:rFonts w:ascii="BaskervilleT" w:hAnsi="BaskervilleT" w:cs="Times New Roman"/>
        </w:rPr>
      </w:pPr>
    </w:p>
    <w:p w:rsidR="00504780" w:rsidRPr="00C5078D" w:rsidRDefault="00343288" w:rsidP="00031A62">
      <w:pPr>
        <w:pStyle w:val="Heading1"/>
      </w:pPr>
      <w:bookmarkStart w:id="25" w:name="_Toc518359622"/>
      <w:r>
        <w:lastRenderedPageBreak/>
        <w:t xml:space="preserve">Connection (formerly </w:t>
      </w:r>
      <w:r w:rsidR="008A13B8" w:rsidRPr="00C5078D">
        <w:t xml:space="preserve">The </w:t>
      </w:r>
      <w:r>
        <w:t>Moon)</w:t>
      </w:r>
      <w:bookmarkEnd w:id="25"/>
    </w:p>
    <w:p w:rsidR="00504780" w:rsidRPr="00C5078D" w:rsidRDefault="008A13B8" w:rsidP="00D27EA3">
      <w:r w:rsidRPr="00C5078D">
        <w:t>Overview</w:t>
      </w:r>
    </w:p>
    <w:p w:rsidR="00504780" w:rsidRPr="00C5078D" w:rsidRDefault="008A13B8" w:rsidP="00D27EA3">
      <w:pPr>
        <w:rPr>
          <w:rFonts w:ascii="BaskervilleT" w:hAnsi="BaskervilleT" w:cs="Times New Roman"/>
        </w:rPr>
      </w:pPr>
      <w:r w:rsidRPr="00C5078D">
        <w:rPr>
          <w:rFonts w:ascii="BaskervilleT" w:hAnsi="BaskervilleT" w:cs="Times New Roman"/>
          <w:color w:val="333333"/>
        </w:rPr>
        <w:t>In the old energy this is a gate, or a door, into the old energy temple. More to the point, these are the ideas and archetypes that are invoked as you stand (or more likely kneel) before the entrance into the old energy temple. Not just everybody gets into this temple, you see. If you want to enter here you have to be worthy, strong, chosen, or “special,” in some way.</w:t>
      </w:r>
      <w:r w:rsidR="007441F1" w:rsidRPr="00C5078D">
        <w:rPr>
          <w:rFonts w:ascii="BaskervilleT" w:hAnsi="BaskervilleT" w:cs="Times New Roman"/>
          <w:color w:val="333333"/>
        </w:rPr>
        <w:t xml:space="preserve"> </w:t>
      </w:r>
      <w:r w:rsidRPr="00C5078D">
        <w:rPr>
          <w:rFonts w:ascii="BaskervilleT" w:hAnsi="BaskervilleT" w:cs="Times New Roman"/>
          <w:color w:val="333333"/>
        </w:rPr>
        <w:t>Normal people, the mass population, the “sheeple” of the world, need not apply.</w:t>
      </w:r>
    </w:p>
    <w:p w:rsidR="00504780" w:rsidRPr="00C5078D" w:rsidRDefault="008A13B8" w:rsidP="00D27EA3">
      <w:pPr>
        <w:rPr>
          <w:rFonts w:ascii="BaskervilleT" w:hAnsi="BaskervilleT" w:cs="Times New Roman"/>
        </w:rPr>
      </w:pPr>
      <w:r w:rsidRPr="00C5078D">
        <w:rPr>
          <w:rFonts w:ascii="BaskervilleT" w:hAnsi="BaskervilleT" w:cs="Times New Roman"/>
          <w:i/>
          <w:color w:val="333333"/>
        </w:rPr>
        <w:t>A lot of negative emotions are invoked in the old energies of this nefarious archetype</w:t>
      </w:r>
      <w:r w:rsidRPr="00C5078D">
        <w:rPr>
          <w:rFonts w:ascii="BaskervilleT" w:hAnsi="BaskervilleT" w:cs="Times New Roman"/>
          <w:color w:val="333333"/>
        </w:rPr>
        <w:t>.</w:t>
      </w:r>
      <w:r w:rsidR="00FB4B37" w:rsidRPr="00C5078D">
        <w:rPr>
          <w:rFonts w:ascii="BaskervilleT" w:hAnsi="BaskervilleT" w:cs="Times New Roman"/>
          <w:color w:val="333333"/>
        </w:rPr>
        <w:t xml:space="preserve"> </w:t>
      </w:r>
      <w:r w:rsidRPr="00C5078D">
        <w:rPr>
          <w:rFonts w:ascii="BaskervilleT" w:hAnsi="BaskervilleT" w:cs="Times New Roman"/>
          <w:color w:val="333333"/>
        </w:rPr>
        <w:t>When entrance is blocked, feelings of guilt, shame</w:t>
      </w:r>
      <w:r w:rsidR="00031A62">
        <w:rPr>
          <w:rFonts w:ascii="BaskervilleT" w:hAnsi="BaskervilleT" w:cs="Times New Roman"/>
          <w:color w:val="333333"/>
        </w:rPr>
        <w:fldChar w:fldCharType="begin"/>
      </w:r>
      <w:r w:rsidR="00031A62">
        <w:instrText xml:space="preserve"> XE "</w:instrText>
      </w:r>
      <w:r w:rsidR="00031A62" w:rsidRPr="00524CF0">
        <w:instrText>shame</w:instrText>
      </w:r>
      <w:r w:rsidR="00031A62">
        <w:instrText xml:space="preserve">" </w:instrText>
      </w:r>
      <w:r w:rsidR="00031A62">
        <w:rPr>
          <w:rFonts w:ascii="BaskervilleT" w:hAnsi="BaskervilleT" w:cs="Times New Roman"/>
          <w:color w:val="333333"/>
        </w:rPr>
        <w:fldChar w:fldCharType="end"/>
      </w:r>
      <w:r w:rsidRPr="00C5078D">
        <w:rPr>
          <w:rFonts w:ascii="BaskervilleT" w:hAnsi="BaskervilleT" w:cs="Times New Roman"/>
          <w:color w:val="333333"/>
        </w:rPr>
        <w:t xml:space="preserve">, and unworthiness are invoked to divert attention from </w:t>
      </w:r>
      <w:r w:rsidR="00C0049E">
        <w:rPr>
          <w:rFonts w:ascii="BaskervilleT" w:hAnsi="BaskervilleT" w:cs="Times New Roman"/>
          <w:color w:val="333333"/>
        </w:rPr>
        <w:t>The System</w:t>
      </w:r>
      <w:r w:rsidRPr="00C5078D">
        <w:rPr>
          <w:rFonts w:ascii="BaskervilleT" w:hAnsi="BaskervilleT" w:cs="Times New Roman"/>
          <w:color w:val="333333"/>
        </w:rPr>
        <w:t>.</w:t>
      </w:r>
      <w:r w:rsidR="00FB4B37" w:rsidRPr="00C5078D">
        <w:rPr>
          <w:rFonts w:ascii="BaskervilleT" w:hAnsi="BaskervilleT" w:cs="Times New Roman"/>
          <w:color w:val="333333"/>
        </w:rPr>
        <w:t xml:space="preserve"> </w:t>
      </w:r>
      <w:r w:rsidRPr="00C5078D">
        <w:rPr>
          <w:rFonts w:ascii="BaskervilleT" w:hAnsi="BaskervilleT" w:cs="Times New Roman"/>
          <w:color w:val="333333"/>
        </w:rPr>
        <w:t>The problem is not that the rules are unfair (which they are), or the game is rigged (which it is), or that greed, graft, and corruption rule the day (which they do), the problem is that you are not good enough.</w:t>
      </w:r>
    </w:p>
    <w:p w:rsidR="00504780" w:rsidRPr="00C5078D" w:rsidRDefault="008A13B8" w:rsidP="00D27EA3">
      <w:pPr>
        <w:rPr>
          <w:rFonts w:ascii="BaskervilleT" w:hAnsi="BaskervilleT" w:cs="Times New Roman"/>
        </w:rPr>
      </w:pPr>
      <w:r w:rsidRPr="00C5078D">
        <w:rPr>
          <w:rFonts w:ascii="BaskervilleT" w:hAnsi="BaskervilleT" w:cs="Times New Roman"/>
          <w:color w:val="333333"/>
        </w:rPr>
        <w:t xml:space="preserve">The problem is not with </w:t>
      </w:r>
      <w:r w:rsidR="00C0049E">
        <w:rPr>
          <w:rFonts w:ascii="BaskervilleT" w:hAnsi="BaskervilleT" w:cs="Times New Roman"/>
          <w:color w:val="333333"/>
        </w:rPr>
        <w:t>The System</w:t>
      </w:r>
      <w:r w:rsidRPr="00C5078D">
        <w:rPr>
          <w:rFonts w:ascii="BaskervilleT" w:hAnsi="BaskervilleT" w:cs="Times New Roman"/>
          <w:color w:val="333333"/>
        </w:rPr>
        <w:t>, you see; the problem is you.</w:t>
      </w:r>
      <w:r w:rsidR="00FB4B37" w:rsidRPr="00C5078D">
        <w:rPr>
          <w:rFonts w:ascii="BaskervilleT" w:hAnsi="BaskervilleT" w:cs="Times New Roman"/>
          <w:color w:val="333333"/>
        </w:rPr>
        <w:t xml:space="preserve"> </w:t>
      </w:r>
      <w:r w:rsidRPr="00C5078D">
        <w:rPr>
          <w:rFonts w:ascii="BaskervilleT" w:hAnsi="BaskervilleT" w:cs="Times New Roman"/>
          <w:color w:val="333333"/>
        </w:rPr>
        <w:t xml:space="preserve">You cannot pass through the gate not because you are actively and willfully </w:t>
      </w:r>
      <w:r w:rsidRPr="00C5078D">
        <w:rPr>
          <w:rFonts w:ascii="BaskervilleT" w:hAnsi="BaskervilleT" w:cs="Times New Roman"/>
          <w:i/>
          <w:color w:val="333333"/>
        </w:rPr>
        <w:t xml:space="preserve">excluded, </w:t>
      </w:r>
      <w:r w:rsidRPr="00C5078D">
        <w:rPr>
          <w:rFonts w:ascii="BaskervilleT" w:hAnsi="BaskervilleT" w:cs="Times New Roman"/>
          <w:color w:val="333333"/>
        </w:rPr>
        <w:t>but because you do not deserve to be inside. Once more we find excuses used to justify the world as it is.</w:t>
      </w:r>
    </w:p>
    <w:p w:rsidR="00504780" w:rsidRPr="00C5078D" w:rsidRDefault="008A13B8" w:rsidP="00D27EA3">
      <w:pPr>
        <w:rPr>
          <w:rFonts w:ascii="BaskervilleT" w:hAnsi="BaskervilleT" w:cs="Times New Roman"/>
        </w:rPr>
      </w:pPr>
      <w:r w:rsidRPr="00C5078D">
        <w:rPr>
          <w:rFonts w:ascii="BaskervilleT" w:hAnsi="BaskervilleT" w:cs="Times New Roman"/>
          <w:color w:val="333333"/>
        </w:rPr>
        <w:t xml:space="preserve">In the new energies we will have none of that. In the new energy this card simply represents the emotional and psychological process/outcome of </w:t>
      </w:r>
      <w:r w:rsidRPr="00C5078D">
        <w:rPr>
          <w:rFonts w:ascii="BaskervilleT" w:hAnsi="BaskervilleT" w:cs="Times New Roman"/>
          <w:i/>
          <w:color w:val="333333"/>
        </w:rPr>
        <w:t>initiation</w:t>
      </w:r>
      <w:r w:rsidR="00031A62">
        <w:rPr>
          <w:rFonts w:ascii="BaskervilleT" w:hAnsi="BaskervilleT" w:cs="Times New Roman"/>
          <w:i/>
          <w:color w:val="333333"/>
        </w:rPr>
        <w:fldChar w:fldCharType="begin"/>
      </w:r>
      <w:r w:rsidR="00031A62">
        <w:instrText xml:space="preserve"> XE "</w:instrText>
      </w:r>
      <w:r w:rsidR="00031A62" w:rsidRPr="00524CF0">
        <w:instrText>initiation</w:instrText>
      </w:r>
      <w:r w:rsidR="00031A62">
        <w:instrText xml:space="preserve">" </w:instrText>
      </w:r>
      <w:r w:rsidR="00031A62">
        <w:rPr>
          <w:rFonts w:ascii="BaskervilleT" w:hAnsi="BaskervilleT" w:cs="Times New Roman"/>
          <w:i/>
          <w:color w:val="333333"/>
        </w:rPr>
        <w:fldChar w:fldCharType="end"/>
      </w:r>
      <w:r w:rsidRPr="00C5078D">
        <w:rPr>
          <w:rFonts w:ascii="BaskervilleT" w:hAnsi="BaskervilleT" w:cs="Times New Roman"/>
          <w:i/>
          <w:color w:val="333333"/>
        </w:rPr>
        <w:t xml:space="preserve">. </w:t>
      </w:r>
      <w:r w:rsidRPr="00C5078D">
        <w:rPr>
          <w:rFonts w:ascii="BaskervilleT" w:hAnsi="BaskervilleT" w:cs="Times New Roman"/>
          <w:color w:val="333333"/>
        </w:rPr>
        <w:t xml:space="preserve">In this context this is basically a shift card. The shift represented here may be anything from a little shift, a little realization, or a little enlightenment, to a grand shift, a glorious shift, or even the collective shift of ascension. Little or big, the thing to remember is this </w:t>
      </w:r>
      <w:r w:rsidRPr="00C5078D">
        <w:rPr>
          <w:rFonts w:ascii="BaskervilleT" w:hAnsi="BaskervilleT" w:cs="Times New Roman"/>
          <w:color w:val="333333"/>
        </w:rPr>
        <w:lastRenderedPageBreak/>
        <w:t xml:space="preserve">gate represents the </w:t>
      </w:r>
      <w:r w:rsidRPr="00C5078D">
        <w:rPr>
          <w:rFonts w:ascii="BaskervilleT" w:hAnsi="BaskervilleT" w:cs="Times New Roman"/>
          <w:i/>
          <w:color w:val="333333"/>
        </w:rPr>
        <w:t xml:space="preserve">realization of a truth (or even </w:t>
      </w:r>
      <w:r w:rsidRPr="00C5078D">
        <w:rPr>
          <w:rFonts w:ascii="BaskervilleT" w:hAnsi="BaskervilleT" w:cs="Times New Roman"/>
          <w:color w:val="333333"/>
        </w:rPr>
        <w:t>The Truth)</w:t>
      </w:r>
      <w:r w:rsidRPr="00C5078D">
        <w:rPr>
          <w:rFonts w:ascii="BaskervilleT" w:hAnsi="BaskervilleT" w:cs="Times New Roman"/>
          <w:i/>
          <w:color w:val="333333"/>
        </w:rPr>
        <w:t>.</w:t>
      </w:r>
      <w:r w:rsidR="00FB4B37" w:rsidRPr="00C5078D">
        <w:rPr>
          <w:rFonts w:ascii="BaskervilleT" w:hAnsi="BaskervilleT" w:cs="Times New Roman"/>
          <w:i/>
          <w:color w:val="333333"/>
        </w:rPr>
        <w:t xml:space="preserve"> </w:t>
      </w:r>
      <w:r w:rsidRPr="00C5078D">
        <w:rPr>
          <w:rFonts w:ascii="BaskervilleT" w:hAnsi="BaskervilleT" w:cs="Times New Roman"/>
          <w:color w:val="333333"/>
        </w:rPr>
        <w:t>This is the moment of truth, the sparkle of enlightenment, the glorious (if typically temporary, at least for now) entry into Nirvana. This is recognition of who you are, where you came from, and what you are doing here.</w:t>
      </w:r>
    </w:p>
    <w:p w:rsidR="00504780" w:rsidRPr="00C5078D" w:rsidRDefault="008A13B8" w:rsidP="00D27EA3">
      <w:pPr>
        <w:rPr>
          <w:rFonts w:ascii="BaskervilleT" w:hAnsi="BaskervilleT" w:cs="Times New Roman"/>
        </w:rPr>
      </w:pPr>
      <w:r w:rsidRPr="00C5078D">
        <w:rPr>
          <w:rFonts w:ascii="BaskervilleT" w:hAnsi="BaskervilleT" w:cs="Times New Roman"/>
          <w:color w:val="333333"/>
        </w:rPr>
        <w:t>In both the old and new energy this card relates strongly to temperance.</w:t>
      </w:r>
      <w:r w:rsidR="00FB4B37" w:rsidRPr="00C5078D">
        <w:rPr>
          <w:rFonts w:ascii="BaskervilleT" w:hAnsi="BaskervilleT" w:cs="Times New Roman"/>
          <w:color w:val="333333"/>
        </w:rPr>
        <w:t xml:space="preserve"> </w:t>
      </w:r>
      <w:r w:rsidRPr="00C5078D">
        <w:rPr>
          <w:rFonts w:ascii="BaskervilleT" w:hAnsi="BaskervilleT" w:cs="Times New Roman"/>
          <w:color w:val="333333"/>
        </w:rPr>
        <w:t>In the old energy, Temperance invokes fear, guilt, and shame</w:t>
      </w:r>
      <w:r w:rsidR="00031A62">
        <w:rPr>
          <w:rFonts w:ascii="BaskervilleT" w:hAnsi="BaskervilleT" w:cs="Times New Roman"/>
          <w:color w:val="333333"/>
        </w:rPr>
        <w:fldChar w:fldCharType="begin"/>
      </w:r>
      <w:r w:rsidR="00031A62">
        <w:instrText xml:space="preserve"> XE "</w:instrText>
      </w:r>
      <w:r w:rsidR="00031A62" w:rsidRPr="00524CF0">
        <w:instrText>shame</w:instrText>
      </w:r>
      <w:r w:rsidR="00031A62">
        <w:instrText xml:space="preserve">" </w:instrText>
      </w:r>
      <w:r w:rsidR="00031A62">
        <w:rPr>
          <w:rFonts w:ascii="BaskervilleT" w:hAnsi="BaskervilleT" w:cs="Times New Roman"/>
          <w:color w:val="333333"/>
        </w:rPr>
        <w:fldChar w:fldCharType="end"/>
      </w:r>
      <w:r w:rsidRPr="00C5078D">
        <w:rPr>
          <w:rFonts w:ascii="BaskervilleT" w:hAnsi="BaskervilleT" w:cs="Times New Roman"/>
          <w:color w:val="333333"/>
        </w:rPr>
        <w:t xml:space="preserve"> and prevents us from approaching the gate. In the new energy, Temperance reminds us to do the right thing as we approach this gate.</w:t>
      </w:r>
      <w:r w:rsidR="00FB4B37" w:rsidRPr="00C5078D">
        <w:rPr>
          <w:rFonts w:ascii="BaskervilleT" w:hAnsi="BaskervilleT" w:cs="Times New Roman"/>
          <w:color w:val="333333"/>
        </w:rPr>
        <w:t xml:space="preserve"> </w:t>
      </w:r>
      <w:r w:rsidRPr="00C5078D">
        <w:rPr>
          <w:rFonts w:ascii="BaskervilleT" w:hAnsi="BaskervilleT" w:cs="Times New Roman"/>
          <w:color w:val="333333"/>
        </w:rPr>
        <w:t>The angel that guards this gate is fierce and uncompromising, that is true. Everybody is welcome to return, but old energies may progress no further.</w:t>
      </w:r>
    </w:p>
    <w:p w:rsidR="00504780" w:rsidRPr="00C5078D" w:rsidRDefault="00F93E25" w:rsidP="00F93E25">
      <w:pPr>
        <w:pStyle w:val="Heading2"/>
      </w:pPr>
      <w:r>
        <w:t>Dismissal</w:t>
      </w:r>
    </w:p>
    <w:p w:rsidR="00504780" w:rsidRPr="00C5078D" w:rsidRDefault="008A13B8" w:rsidP="007A645E">
      <w:pPr>
        <w:pStyle w:val="ListParagraph"/>
        <w:numPr>
          <w:ilvl w:val="0"/>
          <w:numId w:val="24"/>
        </w:numPr>
      </w:pPr>
      <w:r w:rsidRPr="00C5078D">
        <w:t>Watch out for compromise. In the old energy, entry into the temple is marked by compromise. To enter the old energy temple we must compromise our independence, compromise what we know to be right, compromise our intimate relationships with our spouse (no women allowed), compromise our morality, compromise our ethics, and compromise the truth of our shared divinity, and we must pretend we are happy doing it (of course, drugs, alcohol, money, power, and sex help distract).</w:t>
      </w:r>
      <w:r w:rsidR="00FB4B37" w:rsidRPr="00C5078D">
        <w:t xml:space="preserve"> </w:t>
      </w:r>
      <w:r w:rsidRPr="00C5078D">
        <w:t>In the old energy we all do it, but we must stop. Moving forward there can be no compromise. We must learn to do what we know to be right and we must quit fooling ourselves into something else.</w:t>
      </w:r>
    </w:p>
    <w:p w:rsidR="00504780" w:rsidRPr="00C5078D" w:rsidRDefault="008A13B8" w:rsidP="007A645E">
      <w:pPr>
        <w:pStyle w:val="ListParagraph"/>
        <w:numPr>
          <w:ilvl w:val="0"/>
          <w:numId w:val="24"/>
        </w:numPr>
      </w:pPr>
      <w:r w:rsidRPr="00C5078D">
        <w:t>Watch out for negative emotions like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Pr="00C5078D">
        <w:t xml:space="preserve">, and the assholes who invoke them. This might sound negative and harsh, but the truth is </w:t>
      </w:r>
      <w:r w:rsidRPr="00C5078D">
        <w:lastRenderedPageBreak/>
        <w:t>many people on this planet, including many innocents, manipulate, exclude, and dismiss by invoking these negative emotions of the physical unit. BE AWARE, be wary, and pay attention. If you experience these emotions, don't pretend, do not shove them away,</w:t>
      </w:r>
      <w:r w:rsidR="00FB4B37" w:rsidRPr="00C5078D">
        <w:t xml:space="preserve"> </w:t>
      </w:r>
      <w:r w:rsidRPr="00C5078D">
        <w:t>and do not give in and</w:t>
      </w:r>
      <w:r w:rsidR="00FB4B37" w:rsidRPr="00C5078D">
        <w:t xml:space="preserve"> </w:t>
      </w:r>
      <w:r w:rsidRPr="00C5078D">
        <w:t>run away. Confront the emotions and deal with them at the source. If you need assistance, mentoring, or even counseling, reach out for help. These emotions are powerful and passing through The Gate requires you properly process, ground, and (finally) dispel them.</w:t>
      </w:r>
    </w:p>
    <w:p w:rsidR="00504780" w:rsidRPr="00C5078D" w:rsidRDefault="008A13B8" w:rsidP="00F93E25">
      <w:pPr>
        <w:pStyle w:val="Heading2"/>
      </w:pPr>
      <w:r w:rsidRPr="00C5078D">
        <w:t>Practice</w:t>
      </w:r>
    </w:p>
    <w:p w:rsidR="00504780" w:rsidRPr="00C5078D" w:rsidRDefault="008A13B8" w:rsidP="00D27EA3">
      <w:r w:rsidRPr="00C5078D">
        <w:rPr>
          <w:rFonts w:eastAsia="Times New Roman"/>
        </w:rPr>
        <w:t>As noted above, entry into the old energy temple is marked by compromise. In the new energy, passage through this gate is, however, accomplished only when right thought</w:t>
      </w:r>
      <w:r w:rsidR="00031A62">
        <w:rPr>
          <w:rFonts w:eastAsia="Times New Roman"/>
        </w:rPr>
        <w:fldChar w:fldCharType="begin"/>
      </w:r>
      <w:r w:rsidR="00031A62">
        <w:instrText xml:space="preserve"> XE "</w:instrText>
      </w:r>
      <w:r w:rsidR="00031A62" w:rsidRPr="00524CF0">
        <w:instrText>right thought</w:instrText>
      </w:r>
      <w:r w:rsidR="00031A62">
        <w:instrText xml:space="preserve">" </w:instrText>
      </w:r>
      <w:r w:rsidR="00031A62">
        <w:rPr>
          <w:rFonts w:eastAsia="Times New Roman"/>
        </w:rPr>
        <w:fldChar w:fldCharType="end"/>
      </w:r>
      <w:r w:rsidRPr="00C5078D">
        <w:rPr>
          <w:rFonts w:eastAsia="Times New Roman"/>
        </w:rPr>
        <w:t>, right environment, and right action</w:t>
      </w:r>
      <w:r w:rsidR="00031A62">
        <w:rPr>
          <w:rFonts w:eastAsia="Times New Roman"/>
        </w:rPr>
        <w:fldChar w:fldCharType="begin"/>
      </w:r>
      <w:r w:rsidR="00031A62">
        <w:instrText xml:space="preserve"> XE "</w:instrText>
      </w:r>
      <w:r w:rsidR="00031A62" w:rsidRPr="00524CF0">
        <w:instrText>right action</w:instrText>
      </w:r>
      <w:r w:rsidR="00031A62">
        <w:instrText xml:space="preserve">" </w:instrText>
      </w:r>
      <w:r w:rsidR="00031A62">
        <w:rPr>
          <w:rFonts w:eastAsia="Times New Roman"/>
        </w:rPr>
        <w:fldChar w:fldCharType="end"/>
      </w:r>
      <w:r w:rsidRPr="00C5078D">
        <w:rPr>
          <w:rFonts w:eastAsia="Times New Roman"/>
        </w:rPr>
        <w:t xml:space="preserve"> have been established.</w:t>
      </w:r>
      <w:r w:rsidR="00FB4B37" w:rsidRPr="00C5078D">
        <w:rPr>
          <w:rFonts w:eastAsia="Times New Roman"/>
        </w:rPr>
        <w:t xml:space="preserve"> </w:t>
      </w:r>
      <w:r w:rsidRPr="00C5078D">
        <w:rPr>
          <w:rFonts w:eastAsia="Times New Roman"/>
        </w:rPr>
        <w:t>Perfection is not expected, but insincerity and deception are transparent. Therefore, affirm your desire to move forward daily, and practice doing what you know to be right. It may not always be easy (though it gets easier as time passes), and it may not always make you popular, but it is the only way forward from here.</w:t>
      </w:r>
      <w:r w:rsidR="00FB4B37" w:rsidRPr="00C5078D">
        <w:rPr>
          <w:rFonts w:eastAsia="Times New Roman"/>
        </w:rPr>
        <w:t xml:space="preserve"> </w:t>
      </w:r>
    </w:p>
    <w:p w:rsidR="00504780" w:rsidRPr="00C5078D" w:rsidRDefault="00F93E25" w:rsidP="00F93E25">
      <w:pPr>
        <w:pStyle w:val="Heading2"/>
      </w:pPr>
      <w:r>
        <w:t>Group study questions</w:t>
      </w:r>
    </w:p>
    <w:p w:rsidR="00504780" w:rsidRPr="00C5078D" w:rsidRDefault="008A13B8" w:rsidP="007A645E">
      <w:pPr>
        <w:pStyle w:val="ListParagraph"/>
        <w:numPr>
          <w:ilvl w:val="0"/>
          <w:numId w:val="23"/>
        </w:numPr>
      </w:pPr>
      <w:r w:rsidRPr="00C5078D">
        <w:t>One of the ways entrance into the old energy temple is controlled is through the use of guilt and shame</w:t>
      </w:r>
      <w:r w:rsidR="00031A62">
        <w:fldChar w:fldCharType="begin"/>
      </w:r>
      <w:r w:rsidR="00031A62">
        <w:instrText xml:space="preserve"> XE "</w:instrText>
      </w:r>
      <w:r w:rsidR="00031A62" w:rsidRPr="00524CF0">
        <w:instrText>shame</w:instrText>
      </w:r>
      <w:r w:rsidR="00031A62">
        <w:instrText xml:space="preserve">" </w:instrText>
      </w:r>
      <w:r w:rsidR="00031A62">
        <w:fldChar w:fldCharType="end"/>
      </w:r>
      <w:r w:rsidRPr="00C5078D">
        <w:t>.</w:t>
      </w:r>
      <w:r w:rsidR="00FB4B37" w:rsidRPr="00C5078D">
        <w:t xml:space="preserve"> </w:t>
      </w:r>
      <w:r w:rsidRPr="00C5078D">
        <w:t xml:space="preserve">One of the ways passage through the new energy gates is blocked is by guilt and shame. The difference in outcome (i.e. whether you end up in an old energy temple, or a new energy reality) is determined by how you </w:t>
      </w:r>
      <w:r w:rsidRPr="00C5078D">
        <w:lastRenderedPageBreak/>
        <w:t>process and resolve the guilt. In the old energy you are told not to worry about it, to ignore it, or to avoid realization. This is to ensure you remain capable of “doing what it takes.” This approach will not “cut it” in the new energy. In the new energy you have to go to the root of the guilt and shame, deal with the source, heal any damage, and fix any wrongs. Anything else leaves you standing outside, blocked by your inability to stand up and shrug off the oppressions of the old energy world.</w:t>
      </w:r>
      <w:r w:rsidR="00FB4B37" w:rsidRPr="00C5078D">
        <w:t xml:space="preserve"> </w:t>
      </w:r>
    </w:p>
    <w:p w:rsidR="00504780" w:rsidRPr="00C5078D" w:rsidRDefault="008A13B8" w:rsidP="007A645E">
      <w:pPr>
        <w:pStyle w:val="ListParagraph"/>
        <w:numPr>
          <w:ilvl w:val="0"/>
          <w:numId w:val="23"/>
        </w:numPr>
      </w:pPr>
      <w:r w:rsidRPr="00C5078D">
        <w:t>Read the entries from The Book of Slavery and The Book of Power. Both speak of barriers and gates, both speak of us coming up to the gate, but in both cases the outcome of approach is different. In one we are discouraged; in the other we are encouraged.</w:t>
      </w:r>
      <w:r w:rsidR="00FB4B37" w:rsidRPr="00C5078D">
        <w:t xml:space="preserve"> </w:t>
      </w:r>
      <w:r w:rsidRPr="00C5078D">
        <w:t>In one we are told explicitly we are unworthy, in the other someone says welcome and come in.</w:t>
      </w:r>
      <w:r w:rsidR="00FB4B37" w:rsidRPr="00C5078D">
        <w:t xml:space="preserve"> </w:t>
      </w:r>
      <w:r w:rsidRPr="00C5078D">
        <w:t>Consider this carefully.</w:t>
      </w:r>
      <w:r w:rsidR="00FB4B37" w:rsidRPr="00C5078D">
        <w:t xml:space="preserve"> </w:t>
      </w:r>
      <w:r w:rsidRPr="00C5078D">
        <w:t>We are programmed to be social beings by the unmet needs of our childhood. How important do you think the external affirmation, or condemnation, might be in this instance?</w:t>
      </w:r>
      <w:r w:rsidR="007441F1" w:rsidRPr="00C5078D">
        <w:t xml:space="preserve"> </w:t>
      </w:r>
    </w:p>
    <w:p w:rsidR="00504780" w:rsidRPr="00C5078D" w:rsidRDefault="008A13B8" w:rsidP="007A645E">
      <w:pPr>
        <w:pStyle w:val="ListParagraph"/>
        <w:numPr>
          <w:ilvl w:val="0"/>
          <w:numId w:val="23"/>
        </w:numPr>
      </w:pPr>
      <w:r w:rsidRPr="00C5078D">
        <w:t>Read the entry from The Book of Keys. In three or four sentences, outline the basic message(s) you find there.</w:t>
      </w:r>
      <w:r w:rsidR="00FB4B37" w:rsidRPr="00C5078D">
        <w:t xml:space="preserve"> </w:t>
      </w:r>
      <w:r w:rsidRPr="00C5078D">
        <w:t>What emotions are referenced in the key? What adjectives pop into your mind to describe the message there?</w:t>
      </w:r>
    </w:p>
    <w:p w:rsidR="00504780" w:rsidRPr="00C5078D" w:rsidRDefault="008A13B8" w:rsidP="00031A62">
      <w:pPr>
        <w:pStyle w:val="Heading1"/>
      </w:pPr>
      <w:bookmarkStart w:id="26" w:name="_Toc518359623"/>
      <w:r w:rsidRPr="00C5078D">
        <w:lastRenderedPageBreak/>
        <w:t>Power</w:t>
      </w:r>
      <w:r w:rsidR="00343288">
        <w:t xml:space="preserve"> (formerly Tower)</w:t>
      </w:r>
      <w:bookmarkEnd w:id="26"/>
    </w:p>
    <w:p w:rsidR="00504780" w:rsidRPr="00C5078D" w:rsidRDefault="008A13B8" w:rsidP="00E3307F">
      <w:r w:rsidRPr="00C5078D">
        <w:t>On the surface, this card is about transformation, change, and sometimes even punishment, but really it is about POWER, the dangers of you having power, the outcome of power in the world, and power externally held. In the old energy not everyone can have power, and so in the old energy the messages encourage the restriction of power. Something dramatic, even scary, has clearly happened to shake the foundations of the people involved, and so caution and even fear may be warranted.</w:t>
      </w:r>
      <w:r w:rsidR="00FB4B37" w:rsidRPr="00C5078D">
        <w:t xml:space="preserve"> </w:t>
      </w:r>
      <w:r w:rsidRPr="00C5078D">
        <w:t>Fear of change, fear of initiation</w:t>
      </w:r>
      <w:r w:rsidR="00031A62">
        <w:fldChar w:fldCharType="begin"/>
      </w:r>
      <w:r w:rsidR="00031A62">
        <w:instrText xml:space="preserve"> XE "</w:instrText>
      </w:r>
      <w:r w:rsidR="00031A62" w:rsidRPr="00524CF0">
        <w:instrText>initiation</w:instrText>
      </w:r>
      <w:r w:rsidR="00031A62">
        <w:instrText xml:space="preserve">" </w:instrText>
      </w:r>
      <w:r w:rsidR="00031A62">
        <w:fldChar w:fldCharType="end"/>
      </w:r>
      <w:r w:rsidRPr="00C5078D">
        <w:t>, and fear of one's own power is invoked to control access and intent. The message is, when augmented with suitable “teachings” from the esoteric corpus, clear. Bad things are possible if you muck around when you are not ready.</w:t>
      </w:r>
      <w:r w:rsidR="00FB4B37" w:rsidRPr="00C5078D">
        <w:t xml:space="preserve"> </w:t>
      </w:r>
      <w:r w:rsidRPr="00C5078D">
        <w:t>Bad things happen as the result of divine intervention. Bad things happen if you play with fire. This archetype carries the message (usually sent loud and clear to initiates in the old energy temple) about the danger of power. The message in the imagery and commentary is clear.</w:t>
      </w:r>
      <w:r w:rsidR="00FB4B37" w:rsidRPr="00C5078D">
        <w:t xml:space="preserve"> </w:t>
      </w:r>
      <w:r w:rsidRPr="00C5078D">
        <w:t>You are not ready for power, you are not aware enough to handle it, and you are not worthy enough to receive it. Giving power to you would be like giving dynamite to a baby.</w:t>
      </w:r>
      <w:r w:rsidR="00FB4B37" w:rsidRPr="00C5078D">
        <w:t xml:space="preserve"> </w:t>
      </w:r>
      <w:r w:rsidRPr="00C5078D">
        <w:t>It would be only a matter of time before you blew yourself, and others, to kingdom come. Better to keep power safe and secure, locked deep inside the (old energy) temple, and given out only to the chosen and worthy few!</w:t>
      </w:r>
    </w:p>
    <w:p w:rsidR="00504780" w:rsidRPr="00C5078D" w:rsidRDefault="008A13B8" w:rsidP="00E3307F">
      <w:r w:rsidRPr="00C5078D">
        <w:t xml:space="preserve">As noted above, this archetype also contains a justification for power externally held. Something dramatic is happening to the people in this card, that is for sure. Their egos have been smashed, their misconceptions have been shattered, their illusions have been pricked, their world has been destroyed, </w:t>
      </w:r>
      <w:r w:rsidRPr="00C5078D">
        <w:lastRenderedPageBreak/>
        <w:t xml:space="preserve">their jobs have been lost, their lives have been shattered, or something. Whatever it is, it has rocked their foundations. But note. Whatever dramatic thing has just happened to these people has happened because of an external power acting </w:t>
      </w:r>
      <w:r w:rsidRPr="00C5078D">
        <w:rPr>
          <w:i/>
        </w:rPr>
        <w:t>on</w:t>
      </w:r>
      <w:r w:rsidRPr="00C5078D">
        <w:t xml:space="preserve"> them. In the old energy this is not you doing something to yourself/the world/the cosmos; this is the world/the universe/God/Gaia, the cosmos, or whatever, </w:t>
      </w:r>
      <w:r w:rsidRPr="00C5078D">
        <w:rPr>
          <w:i/>
        </w:rPr>
        <w:t xml:space="preserve">doing something to you. </w:t>
      </w:r>
      <w:r w:rsidRPr="00C5078D">
        <w:t>In this card you are a victim of externalized power.</w:t>
      </w:r>
      <w:r w:rsidR="00FB4B37" w:rsidRPr="00C5078D">
        <w:t xml:space="preserve"> </w:t>
      </w:r>
      <w:r w:rsidRPr="00C5078D">
        <w:t>You may deny this at an unconscious level, but your belief in karma, universal Judgment and Justice, authority and power, or even the powerful influence of genetics, belie your denial. In the old energy, power is on the outside, and power acts upon us, in ways that we can never understand.</w:t>
      </w:r>
    </w:p>
    <w:p w:rsidR="00504780" w:rsidRPr="00C5078D" w:rsidRDefault="008A13B8" w:rsidP="00E3307F">
      <w:r w:rsidRPr="00C5078D">
        <w:t>And if “the power” does things that shatter your reality or ruin your life?</w:t>
      </w:r>
    </w:p>
    <w:p w:rsidR="00504780" w:rsidRPr="00C5078D" w:rsidRDefault="008A13B8" w:rsidP="00E3307F">
      <w:r w:rsidRPr="00C5078D">
        <w:t>Well, that is probably a good thing. As you can see, bad things always happen for a divine/cosmic/evolutionary reason and, like the lightning bolt that brings necessary change, you should just accept.</w:t>
      </w:r>
    </w:p>
    <w:p w:rsidR="00504780" w:rsidRPr="00C5078D" w:rsidRDefault="008A13B8" w:rsidP="00E3307F">
      <w:r w:rsidRPr="00C5078D">
        <w:t>The new energy version of this card also represents transformation, but the negative and disempowering messages about power are absent, as are the justifications for external power, and the excuses used to divert anger from callous misuse of that power. In the new energy we reject the ideology of external power, embrace our divinity, and move forward into full activation.</w:t>
      </w:r>
      <w:r w:rsidR="00FB4B37" w:rsidRPr="00C5078D">
        <w:t xml:space="preserve"> </w:t>
      </w:r>
      <w:r w:rsidRPr="00C5078D">
        <w:t>In the new energy transformation occurs not as a result of power externally applied, and not in a way that we can “never” understand, but because of our own internal power and divinity.</w:t>
      </w:r>
      <w:r w:rsidR="007441F1" w:rsidRPr="00C5078D">
        <w:t xml:space="preserve"> </w:t>
      </w:r>
      <w:r w:rsidRPr="00C5078D">
        <w:t>In this card we are shown fully embracing the power and light within. At this point we no longer allow ourselves to be diminished.</w:t>
      </w:r>
      <w:r w:rsidR="00FB4B37" w:rsidRPr="00C5078D">
        <w:t xml:space="preserve"> </w:t>
      </w:r>
      <w:r w:rsidRPr="00C5078D">
        <w:t xml:space="preserve">We no </w:t>
      </w:r>
      <w:r w:rsidRPr="00C5078D">
        <w:lastRenderedPageBreak/>
        <w:t>longer allow ourselves to be shut down.</w:t>
      </w:r>
      <w:r w:rsidR="00FB4B37" w:rsidRPr="00C5078D">
        <w:t xml:space="preserve"> </w:t>
      </w:r>
      <w:r w:rsidRPr="00C5078D">
        <w:t>We no longer give in to convention, and no longer accept the limitations of “normal.” At this point we embrace who we really are and begin re-creating the world to more accurately reflect the power, light, and glory that are within.</w:t>
      </w:r>
      <w:r w:rsidR="00FB4B37" w:rsidRPr="00C5078D">
        <w:t xml:space="preserve"> </w:t>
      </w:r>
      <w:r w:rsidRPr="00C5078D">
        <w:t>This re-creation we engage in may (probably will) be dramatic and discombobulating to those who still exist in the dull, gray, lifeless energies of the old world, but it will happen regardless of any fear they may experience, or resistance that they muster. The new realities already exist at the highest levels of consciousness. It is only a matter of time before these burst into 3D existence, and transform the reality that surrounds us. Mitigating the impact of the transformation is critical, but you can only do that by embracing your power and taking back what is yours.</w:t>
      </w:r>
    </w:p>
    <w:p w:rsidR="00504780" w:rsidRPr="00C5078D" w:rsidRDefault="008A13B8" w:rsidP="00E3307F">
      <w:r w:rsidRPr="00C5078D">
        <w:t>In the old energy we are often victims, of corporations, of predators, of violence and abuse, but in the new energy all that nonsense is gone, vibrated into non-existence by the power, the might, and the glory of our shared collective divinity.</w:t>
      </w:r>
      <w:r w:rsidR="00FB4B37" w:rsidRPr="00C5078D">
        <w:t xml:space="preserve"> </w:t>
      </w:r>
      <w:r w:rsidRPr="00C5078D">
        <w:t>This is certainly transformation, and it is certainly dramatic, but it is the dramatic realization of our own power and divinity, the dramatic manifestation of new energies and new paradigms, and the dramatic and collective shift that inevitably unfolds as the true light, the true power, and the true glory emerge into the full light of the soon–to-be-transformed 3D reality of earth.</w:t>
      </w:r>
    </w:p>
    <w:p w:rsidR="00504780" w:rsidRPr="00C5078D" w:rsidRDefault="00F93E25" w:rsidP="00F93E25">
      <w:pPr>
        <w:pStyle w:val="Heading2"/>
      </w:pPr>
      <w:r>
        <w:t>Dismissal</w:t>
      </w:r>
    </w:p>
    <w:p w:rsidR="00504780" w:rsidRPr="00C5078D" w:rsidRDefault="008A13B8" w:rsidP="007A645E">
      <w:pPr>
        <w:pStyle w:val="ListParagraph"/>
        <w:numPr>
          <w:ilvl w:val="0"/>
          <w:numId w:val="22"/>
        </w:numPr>
      </w:pPr>
      <w:r w:rsidRPr="00C5078D">
        <w:t>The messages about your relationship to power in this card are relatively straightforward, once they have been pointed out.</w:t>
      </w:r>
      <w:r w:rsidR="00FB4B37" w:rsidRPr="00C5078D">
        <w:t xml:space="preserve"> </w:t>
      </w:r>
      <w:r w:rsidRPr="00C5078D">
        <w:t xml:space="preserve">Therefore, watch out for statements that discourage you from embracing your own power. In particular, watch </w:t>
      </w:r>
      <w:r w:rsidRPr="00C5078D">
        <w:lastRenderedPageBreak/>
        <w:t>out for those statements, movies resources, etc., that give you the message that you can't handle power. Certainly you don't want to give dynamite to a baby, but any adult can learn to handle explosives if given the proper training. Do not shy away from the power and divinity within you.</w:t>
      </w:r>
    </w:p>
    <w:p w:rsidR="00504780" w:rsidRPr="00C5078D" w:rsidRDefault="008A13B8" w:rsidP="007A645E">
      <w:pPr>
        <w:pStyle w:val="ListParagraph"/>
        <w:numPr>
          <w:ilvl w:val="0"/>
          <w:numId w:val="22"/>
        </w:numPr>
      </w:pPr>
      <w:r w:rsidRPr="00C5078D">
        <w:t xml:space="preserve">Watch out for unspoken ideological statements that frame power as </w:t>
      </w:r>
      <w:r w:rsidRPr="00E3307F">
        <w:rPr>
          <w:i/>
        </w:rPr>
        <w:t xml:space="preserve">externally applied. </w:t>
      </w:r>
      <w:r w:rsidRPr="00C5078D">
        <w:t>It is a fact of old energy life that power is often abused, In the old energy the strong dominate the weak, the rich exploit the poor, and the powerful take what they want without regard for those whom they take it from, however in the new energy this does not occur.</w:t>
      </w:r>
      <w:r w:rsidR="00FB4B37" w:rsidRPr="00C5078D">
        <w:t xml:space="preserve"> </w:t>
      </w:r>
      <w:r w:rsidRPr="00C5078D">
        <w:t>In the new energy we honor and recognize the divinity within all things, and work with all things to so that we might all better empower and express that divinity.</w:t>
      </w:r>
      <w:r w:rsidR="00FB4B37" w:rsidRPr="00C5078D">
        <w:t xml:space="preserve"> </w:t>
      </w:r>
    </w:p>
    <w:p w:rsidR="00504780" w:rsidRPr="00C5078D" w:rsidRDefault="008A13B8" w:rsidP="007A645E">
      <w:pPr>
        <w:pStyle w:val="ListParagraph"/>
        <w:numPr>
          <w:ilvl w:val="0"/>
          <w:numId w:val="22"/>
        </w:numPr>
      </w:pPr>
      <w:r w:rsidRPr="00C5078D">
        <w:t>Watch out for excuses and justifications. We all have power but this is no excuse to use power for selfish reasons, to apply it with callous inconsideration, or to use violent force. Power should be used to uplift and transform.</w:t>
      </w:r>
      <w:r w:rsidR="00FB4B37" w:rsidRPr="00C5078D">
        <w:t xml:space="preserve"> </w:t>
      </w:r>
      <w:r w:rsidRPr="00C5078D">
        <w:t>Reject the tower ideology and instead find ways to use power without the chaotic disruption of old energy application. Stress, despair, and fear do not do the body good. Therefore it is our collective responsibility to reduce fear, avoid despair, and eliminate fear. Only then will the true power and might of God/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Pr="00C5078D">
        <w:t>/Spirit (GCP) come shining through.</w:t>
      </w:r>
    </w:p>
    <w:p w:rsidR="00504780" w:rsidRPr="00C5078D" w:rsidRDefault="008A13B8" w:rsidP="00F93E25">
      <w:pPr>
        <w:pStyle w:val="Heading2"/>
      </w:pPr>
      <w:r w:rsidRPr="00C5078D">
        <w:t>Practice</w:t>
      </w:r>
    </w:p>
    <w:p w:rsidR="00504780" w:rsidRPr="00C5078D" w:rsidRDefault="008A13B8">
      <w:pPr>
        <w:pStyle w:val="Textbody"/>
        <w:spacing w:before="240"/>
        <w:rPr>
          <w:rFonts w:ascii="BaskervilleT" w:hAnsi="BaskervilleT" w:cs="Times New Roman"/>
        </w:rPr>
      </w:pPr>
      <w:r w:rsidRPr="00C5078D">
        <w:rPr>
          <w:rFonts w:ascii="BaskervilleT" w:hAnsi="BaskervilleT" w:cs="Times New Roman"/>
        </w:rPr>
        <w:t>Practice being “in” your power.</w:t>
      </w:r>
      <w:r w:rsidR="00FB4B37" w:rsidRPr="00C5078D">
        <w:rPr>
          <w:rFonts w:ascii="BaskervilleT" w:hAnsi="BaskervilleT" w:cs="Times New Roman"/>
        </w:rPr>
        <w:t xml:space="preserve"> </w:t>
      </w:r>
      <w:r w:rsidRPr="00C5078D">
        <w:rPr>
          <w:rFonts w:ascii="BaskervilleT" w:hAnsi="BaskervilleT" w:cs="Times New Roman"/>
        </w:rPr>
        <w:t>Practice embracing your own power.</w:t>
      </w:r>
      <w:r w:rsidR="00FB4B37" w:rsidRPr="00C5078D">
        <w:rPr>
          <w:rFonts w:ascii="BaskervilleT" w:hAnsi="BaskervilleT" w:cs="Times New Roman"/>
        </w:rPr>
        <w:t xml:space="preserve"> </w:t>
      </w:r>
      <w:r w:rsidRPr="00C5078D">
        <w:rPr>
          <w:rFonts w:ascii="BaskervilleT" w:hAnsi="BaskervilleT" w:cs="Times New Roman"/>
        </w:rPr>
        <w:t>Practice acting powerful.</w:t>
      </w:r>
      <w:r w:rsidR="00FB4B37" w:rsidRPr="00C5078D">
        <w:rPr>
          <w:rFonts w:ascii="BaskervilleT" w:hAnsi="BaskervilleT" w:cs="Times New Roman"/>
        </w:rPr>
        <w:t xml:space="preserve"> </w:t>
      </w:r>
      <w:r w:rsidRPr="00C5078D">
        <w:rPr>
          <w:rFonts w:ascii="BaskervilleT" w:hAnsi="BaskervilleT" w:cs="Times New Roman"/>
        </w:rPr>
        <w:t xml:space="preserve">Practice acting in the world. If you want to complete your awakening and </w:t>
      </w:r>
      <w:r w:rsidRPr="00C5078D">
        <w:rPr>
          <w:rFonts w:ascii="BaskervilleT" w:hAnsi="BaskervilleT" w:cs="Times New Roman"/>
        </w:rPr>
        <w:lastRenderedPageBreak/>
        <w:t xml:space="preserve">activation power, change the world around you. Old energy existence is, for most people, impotent existence. Old energy existence is, for most people, passive existence. New energy existence is </w:t>
      </w:r>
      <w:r w:rsidRPr="00C5078D">
        <w:rPr>
          <w:rFonts w:ascii="BaskervilleT" w:hAnsi="BaskervilleT" w:cs="Times New Roman"/>
          <w:i/>
        </w:rPr>
        <w:t>never</w:t>
      </w:r>
      <w:r w:rsidRPr="00C5078D">
        <w:rPr>
          <w:rFonts w:ascii="BaskervilleT" w:hAnsi="BaskervilleT" w:cs="Times New Roman"/>
        </w:rPr>
        <w:t xml:space="preserve"> that. In the new energy we embrace our divinity, embrace our power, and </w:t>
      </w:r>
      <w:r w:rsidRPr="00C5078D">
        <w:rPr>
          <w:rFonts w:ascii="BaskervilleT" w:hAnsi="BaskervilleT" w:cs="Times New Roman"/>
          <w:i/>
        </w:rPr>
        <w:t xml:space="preserve">transform </w:t>
      </w:r>
      <w:r w:rsidRPr="00C5078D">
        <w:rPr>
          <w:rFonts w:ascii="BaskervilleT" w:hAnsi="BaskervilleT" w:cs="Times New Roman"/>
        </w:rPr>
        <w:t>the world. So get up, stand up, and start doing what you know you came to do. Practice acting in the world. Practice transforming this reality.</w:t>
      </w:r>
    </w:p>
    <w:p w:rsidR="00504780" w:rsidRPr="00C5078D" w:rsidRDefault="00F93E25" w:rsidP="00F93E25">
      <w:pPr>
        <w:pStyle w:val="Heading2"/>
      </w:pPr>
      <w:r>
        <w:t>Group study questions</w:t>
      </w:r>
    </w:p>
    <w:p w:rsidR="00504780" w:rsidRPr="00C5078D" w:rsidRDefault="008A13B8" w:rsidP="007A645E">
      <w:pPr>
        <w:pStyle w:val="ListParagraph"/>
        <w:numPr>
          <w:ilvl w:val="0"/>
          <w:numId w:val="21"/>
        </w:numPr>
      </w:pPr>
      <w:r w:rsidRPr="00C5078D">
        <w:t>Part of the old energy ideology of this card is fear of power. This ideology is embedded in the dramatic imagery of the card, but is also present in print, photo, and film, like for example the “Sphere” movie with Dustin Hoffman. Think over your life and see if you can remember any stories, lessons, or movies where the message is that you should be afraid of your own power. What do you think the impact of these messages has been on your general orientation to power?</w:t>
      </w:r>
    </w:p>
    <w:p w:rsidR="00504780" w:rsidRPr="00C5078D" w:rsidRDefault="008A13B8" w:rsidP="007A645E">
      <w:pPr>
        <w:pStyle w:val="ListParagraph"/>
        <w:numPr>
          <w:ilvl w:val="0"/>
          <w:numId w:val="21"/>
        </w:numPr>
      </w:pPr>
      <w:r w:rsidRPr="00C5078D">
        <w:t>Justification for power figures heavily in this card. The flash of the lightning bolt in the old energy version is external power applied. Because the bolt is linked to the sun, consciousness, and God, the idea is that this external power must be a good thing. Therefore the chaos that results, the loss of jobs, the exploitation, the disregard, the war, the violence, the abuse, should not be questioned, it should be accepted as the gift from above that it is.</w:t>
      </w:r>
      <w:r w:rsidR="00FB4B37" w:rsidRPr="00C5078D">
        <w:t xml:space="preserve"> </w:t>
      </w:r>
      <w:r w:rsidRPr="00C5078D">
        <w:t>This is hogwash. The hand behind the abuse of power is always a human hand, disconnected and unaligned.</w:t>
      </w:r>
      <w:r w:rsidR="00FB4B37" w:rsidRPr="00C5078D">
        <w:t xml:space="preserve"> </w:t>
      </w:r>
      <w:r w:rsidRPr="00C5078D">
        <w:t>However the corruption of this archetype erases that hand from view. Think back over your life to some of the negative movements.</w:t>
      </w:r>
      <w:r w:rsidR="00FB4B37" w:rsidRPr="00C5078D">
        <w:t xml:space="preserve"> </w:t>
      </w:r>
      <w:r w:rsidRPr="00C5078D">
        <w:t>Who caused those bad things, God/Consciousness</w:t>
      </w:r>
      <w:r w:rsidR="00031A62">
        <w:fldChar w:fldCharType="begin"/>
      </w:r>
      <w:r w:rsidR="00031A62">
        <w:instrText xml:space="preserve"> XE "</w:instrText>
      </w:r>
      <w:r w:rsidR="00031A62" w:rsidRPr="00524CF0">
        <w:rPr>
          <w:noProof/>
        </w:rPr>
        <w:instrText>Consciousness</w:instrText>
      </w:r>
      <w:r w:rsidR="00031A62">
        <w:instrText xml:space="preserve">" </w:instrText>
      </w:r>
      <w:r w:rsidR="00031A62">
        <w:fldChar w:fldCharType="end"/>
      </w:r>
      <w:r w:rsidRPr="00C5078D">
        <w:t>/Spirit, or some human hand?</w:t>
      </w:r>
    </w:p>
    <w:p w:rsidR="00504780" w:rsidRPr="00C5078D" w:rsidRDefault="008A13B8" w:rsidP="007A645E">
      <w:pPr>
        <w:pStyle w:val="ListParagraph"/>
        <w:numPr>
          <w:ilvl w:val="0"/>
          <w:numId w:val="21"/>
        </w:numPr>
      </w:pPr>
      <w:r w:rsidRPr="00C5078D">
        <w:lastRenderedPageBreak/>
        <w:t>Read the entries from The Book of Slavery and The Book of Power. Summarize the message of both in a sentence or two.</w:t>
      </w:r>
    </w:p>
    <w:p w:rsidR="00504780" w:rsidRPr="00C5078D" w:rsidRDefault="008A13B8" w:rsidP="007A645E">
      <w:pPr>
        <w:pStyle w:val="ListParagraph"/>
        <w:numPr>
          <w:ilvl w:val="0"/>
          <w:numId w:val="21"/>
        </w:numPr>
      </w:pPr>
      <w:r w:rsidRPr="00C5078D">
        <w:t>Read the entry from The Book of Keys.</w:t>
      </w:r>
      <w:r w:rsidR="00FB4B37" w:rsidRPr="00C5078D">
        <w:t xml:space="preserve"> </w:t>
      </w:r>
      <w:r w:rsidRPr="00C5078D">
        <w:t>What is the basic message about power in the Book of Keys? Why did you give your power away? Why must you now take it back, and what does it mean to “put it all back exactly right?” Think right action</w:t>
      </w:r>
      <w:r w:rsidR="00031A62">
        <w:fldChar w:fldCharType="begin"/>
      </w:r>
      <w:r w:rsidR="00031A62">
        <w:instrText xml:space="preserve"> XE "</w:instrText>
      </w:r>
      <w:r w:rsidR="00031A62" w:rsidRPr="00524CF0">
        <w:instrText>right action</w:instrText>
      </w:r>
      <w:r w:rsidR="00031A62">
        <w:instrText xml:space="preserve">" </w:instrText>
      </w:r>
      <w:r w:rsidR="00031A62">
        <w:fldChar w:fldCharType="end"/>
      </w:r>
      <w:r w:rsidRPr="00C5078D">
        <w:t xml:space="preserve"> and right environment when answering these questions.</w:t>
      </w:r>
      <w:r w:rsidR="00FB4B37" w:rsidRPr="00C5078D">
        <w:t xml:space="preserve"> </w:t>
      </w:r>
    </w:p>
    <w:p w:rsidR="00504780" w:rsidRPr="00C5078D" w:rsidRDefault="00504780">
      <w:pPr>
        <w:pStyle w:val="Textbody"/>
        <w:spacing w:before="240"/>
        <w:rPr>
          <w:rFonts w:ascii="BaskervilleT" w:hAnsi="BaskervilleT" w:cs="Times New Roman"/>
        </w:rPr>
      </w:pPr>
    </w:p>
    <w:p w:rsidR="00504780" w:rsidRPr="00C5078D" w:rsidRDefault="008A13B8" w:rsidP="00031A62">
      <w:pPr>
        <w:pStyle w:val="Heading1"/>
      </w:pPr>
      <w:bookmarkStart w:id="27" w:name="_Toc518359624"/>
      <w:r w:rsidRPr="00C5078D">
        <w:lastRenderedPageBreak/>
        <w:t>Activation</w:t>
      </w:r>
      <w:r w:rsidR="00343288">
        <w:t xml:space="preserve"> (formerly Lovers)</w:t>
      </w:r>
      <w:bookmarkEnd w:id="27"/>
    </w:p>
    <w:p w:rsidR="00504780" w:rsidRPr="00C5078D" w:rsidRDefault="008A13B8" w:rsidP="00E3307F">
      <w:r w:rsidRPr="00C5078D">
        <w:t>In the old energy this card represents fear, confusion, misdirection, and inner circle initiation</w:t>
      </w:r>
      <w:r w:rsidR="00031A62">
        <w:fldChar w:fldCharType="begin"/>
      </w:r>
      <w:r w:rsidR="00031A62">
        <w:instrText xml:space="preserve"> XE "</w:instrText>
      </w:r>
      <w:r w:rsidR="00031A62" w:rsidRPr="00524CF0">
        <w:instrText>initiation</w:instrText>
      </w:r>
      <w:r w:rsidR="00031A62">
        <w:instrText xml:space="preserve">" </w:instrText>
      </w:r>
      <w:r w:rsidR="00031A62">
        <w:fldChar w:fldCharType="end"/>
      </w:r>
      <w:r w:rsidRPr="00C5078D">
        <w:t>, though it might not seem that way at first.</w:t>
      </w:r>
      <w:r w:rsidR="00FB4B37" w:rsidRPr="00C5078D">
        <w:t xml:space="preserve"> </w:t>
      </w:r>
      <w:r w:rsidRPr="00C5078D">
        <w:t>Your way forward is blocked by confusion, fear, and judgment (take a look at the old energy card here), but if you do the right thing, kiss the right rings, ring the right doorbells, and bend over for the right people, you will get the help you need to overcome fear, sort out confusion, and attain power over this world. It will all happen for you, but only if you submit to authority and do what you are told.</w:t>
      </w:r>
      <w:r w:rsidR="00FB4B37" w:rsidRPr="00C5078D">
        <w:t xml:space="preserve"> </w:t>
      </w:r>
      <w:r w:rsidRPr="00C5078D">
        <w:t>Be a good little boy and you will gain entrance. Be anything else and you can stay blocked up and confused like the rest of the sheeple on this planet.</w:t>
      </w:r>
      <w:r w:rsidR="007441F1" w:rsidRPr="00C5078D">
        <w:t xml:space="preserve"> </w:t>
      </w:r>
    </w:p>
    <w:p w:rsidR="00504780" w:rsidRPr="00C5078D" w:rsidRDefault="008A13B8" w:rsidP="00E3307F">
      <w:r w:rsidRPr="00C5078D">
        <w:t>Of course, it is not like that in the new energy.</w:t>
      </w:r>
      <w:r w:rsidR="00FB4B37" w:rsidRPr="00C5078D">
        <w:t xml:space="preserve"> </w:t>
      </w:r>
      <w:r w:rsidRPr="00C5078D">
        <w:t>In the new energy this card simply represents kundalini activation.</w:t>
      </w:r>
      <w:r w:rsidR="00FB4B37" w:rsidRPr="00C5078D">
        <w:t xml:space="preserve"> </w:t>
      </w:r>
      <w:r w:rsidRPr="00C5078D">
        <w:t>As you will know by this point, kundalini activation is the end goal of any serious program of spiritual awakening, empowerment, and ascension. In the Halo/Sharp card, kundalini activation is represented as occurring via the balanced and cooperative flow of yin and yang energies. There is of course more to kundalini activation than this. Kundalini activation only occurs (safely) when you have established right environment, right thought</w:t>
      </w:r>
      <w:r w:rsidR="00031A62">
        <w:fldChar w:fldCharType="begin"/>
      </w:r>
      <w:r w:rsidR="00031A62">
        <w:instrText xml:space="preserve"> XE "</w:instrText>
      </w:r>
      <w:r w:rsidR="00031A62" w:rsidRPr="00524CF0">
        <w:instrText>right thought</w:instrText>
      </w:r>
      <w:r w:rsidR="00031A62">
        <w:instrText xml:space="preserve">" </w:instrText>
      </w:r>
      <w:r w:rsidR="00031A62">
        <w:fldChar w:fldCharType="end"/>
      </w:r>
      <w:r w:rsidRPr="00C5078D">
        <w:t>, and right action</w:t>
      </w:r>
      <w:r w:rsidR="00031A62">
        <w:fldChar w:fldCharType="begin"/>
      </w:r>
      <w:r w:rsidR="00031A62">
        <w:instrText xml:space="preserve"> XE "</w:instrText>
      </w:r>
      <w:r w:rsidR="00031A62" w:rsidRPr="00524CF0">
        <w:instrText>right action</w:instrText>
      </w:r>
      <w:r w:rsidR="00031A62">
        <w:instrText xml:space="preserve">" </w:instrText>
      </w:r>
      <w:r w:rsidR="00031A62">
        <w:fldChar w:fldCharType="end"/>
      </w:r>
      <w:r w:rsidRPr="00C5078D">
        <w:t>. Perfection is not required, but a healthy body, healthy mind, and supportive and safe environment are. Good work can be accomplished in even the most horrid environments (though progress may be slow and painful), but it is never too late to begin to change.</w:t>
      </w:r>
    </w:p>
    <w:p w:rsidR="00504780" w:rsidRPr="00C5078D" w:rsidRDefault="00F93E25" w:rsidP="00E3307F">
      <w:pPr>
        <w:pStyle w:val="Heading2"/>
      </w:pPr>
      <w:r>
        <w:lastRenderedPageBreak/>
        <w:t>Dismissal</w:t>
      </w:r>
    </w:p>
    <w:p w:rsidR="00504780" w:rsidRPr="00C5078D" w:rsidRDefault="008A13B8" w:rsidP="007A645E">
      <w:pPr>
        <w:pStyle w:val="ListParagraph"/>
        <w:numPr>
          <w:ilvl w:val="0"/>
          <w:numId w:val="20"/>
        </w:numPr>
      </w:pPr>
      <w:r w:rsidRPr="00C5078D">
        <w:t>Watch out for fear, confusion, and excuses. Living a spiritual life, activating chakras, and pursuing full kundalini connection is a simple–to-understand and straightforward process and it should always be presented and understood as such.</w:t>
      </w:r>
    </w:p>
    <w:p w:rsidR="00504780" w:rsidRPr="00C5078D" w:rsidRDefault="008A13B8" w:rsidP="007A645E">
      <w:pPr>
        <w:pStyle w:val="ListParagraph"/>
        <w:numPr>
          <w:ilvl w:val="0"/>
          <w:numId w:val="20"/>
        </w:numPr>
      </w:pPr>
      <w:r w:rsidRPr="00C5078D">
        <w:t>Watch out for suggestions that you need to bend over, kneel down, and submit. Even worse, watch out for requests that you actually do submit. You do not have to kneel down before anybody, not God, not the grand high poohbah, not anybody.</w:t>
      </w:r>
      <w:r w:rsidR="00FB4B37" w:rsidRPr="00C5078D">
        <w:t xml:space="preserve"> </w:t>
      </w:r>
      <w:r w:rsidRPr="00C5078D">
        <w:t>If you want to awaken, empower, and activate kundalini, just do what you need to do to create the proper conditions.</w:t>
      </w:r>
      <w:r w:rsidR="00FB4B37" w:rsidRPr="00C5078D">
        <w:t xml:space="preserve"> </w:t>
      </w:r>
      <w:r w:rsidRPr="00C5078D">
        <w:t>Exercise, eat right, reprogram your brain, establish right environment, and engage in right thought</w:t>
      </w:r>
      <w:r w:rsidR="00031A62">
        <w:fldChar w:fldCharType="begin"/>
      </w:r>
      <w:r w:rsidR="00031A62">
        <w:instrText xml:space="preserve"> XE "</w:instrText>
      </w:r>
      <w:r w:rsidR="00031A62" w:rsidRPr="00524CF0">
        <w:instrText>right thought</w:instrText>
      </w:r>
      <w:r w:rsidR="00031A62">
        <w:instrText xml:space="preserve">" </w:instrText>
      </w:r>
      <w:r w:rsidR="00031A62">
        <w:fldChar w:fldCharType="end"/>
      </w:r>
      <w:r w:rsidRPr="00C5078D">
        <w:t>. It is within you to accomplish it.</w:t>
      </w:r>
    </w:p>
    <w:p w:rsidR="00504780" w:rsidRPr="00C5078D" w:rsidRDefault="008A13B8" w:rsidP="007A645E">
      <w:pPr>
        <w:pStyle w:val="ListParagraph"/>
        <w:numPr>
          <w:ilvl w:val="0"/>
          <w:numId w:val="20"/>
        </w:numPr>
      </w:pPr>
      <w:r w:rsidRPr="00C5078D">
        <w:t>Watch out for violence and resistance from others. I say it is within you to do, but if you are running a marathon and somebody jumps out and trips you just before you cross the finish line, you are going down no matter how much “attraction,” positive thinking, and personal empowerment study you've done. We are not the only living things on this earth, and not the only factors in our life's equation. Controlling the influences in your environment is a critical factor for successful attainment of spiritual mastery.</w:t>
      </w:r>
    </w:p>
    <w:p w:rsidR="00504780" w:rsidRPr="00C5078D" w:rsidRDefault="008A13B8" w:rsidP="00F93E25">
      <w:pPr>
        <w:pStyle w:val="Heading2"/>
      </w:pPr>
      <w:r w:rsidRPr="00C5078D">
        <w:t>Practice</w:t>
      </w:r>
    </w:p>
    <w:p w:rsidR="00504780" w:rsidRPr="00C5078D" w:rsidRDefault="008A13B8" w:rsidP="00E3307F">
      <w:pPr>
        <w:rPr>
          <w:rFonts w:ascii="BaskervilleT" w:hAnsi="BaskervilleT" w:cs="Times New Roman"/>
        </w:rPr>
      </w:pPr>
      <w:r w:rsidRPr="00C5078D">
        <w:rPr>
          <w:rFonts w:ascii="BaskervilleT" w:hAnsi="BaskervilleT" w:cs="Times New Roman"/>
        </w:rPr>
        <w:t>The general scope a</w:t>
      </w:r>
      <w:r w:rsidRPr="00E3307F">
        <w:t>nd tone of the LP teachings come into clear focus in this card, since to get here you have to practice right thought</w:t>
      </w:r>
      <w:r w:rsidR="00031A62">
        <w:fldChar w:fldCharType="begin"/>
      </w:r>
      <w:r w:rsidR="00031A62">
        <w:instrText xml:space="preserve"> XE "</w:instrText>
      </w:r>
      <w:r w:rsidR="00031A62" w:rsidRPr="00524CF0">
        <w:instrText>right thought</w:instrText>
      </w:r>
      <w:r w:rsidR="00031A62">
        <w:instrText xml:space="preserve">" </w:instrText>
      </w:r>
      <w:r w:rsidR="00031A62">
        <w:fldChar w:fldCharType="end"/>
      </w:r>
      <w:r w:rsidRPr="00E3307F">
        <w:t xml:space="preserve"> and right action</w:t>
      </w:r>
      <w:r w:rsidR="00031A62">
        <w:fldChar w:fldCharType="begin"/>
      </w:r>
      <w:r w:rsidR="00031A62">
        <w:instrText xml:space="preserve"> XE "</w:instrText>
      </w:r>
      <w:r w:rsidR="00031A62" w:rsidRPr="00524CF0">
        <w:instrText>right action</w:instrText>
      </w:r>
      <w:r w:rsidR="00031A62">
        <w:instrText xml:space="preserve">" </w:instrText>
      </w:r>
      <w:r w:rsidR="00031A62">
        <w:fldChar w:fldCharType="end"/>
      </w:r>
      <w:r w:rsidRPr="00E3307F">
        <w:t xml:space="preserve">, and create </w:t>
      </w:r>
      <w:r w:rsidRPr="00E3307F">
        <w:lastRenderedPageBreak/>
        <w:t>right environment so that your body/mind can heal, awaken, empower, and finally connect.</w:t>
      </w:r>
      <w:r w:rsidR="00FB4B37" w:rsidRPr="00E3307F">
        <w:t xml:space="preserve"> </w:t>
      </w:r>
      <w:r w:rsidRPr="00E3307F">
        <w:t>Therefore, read the LP materials, study the archetypes, apply the principles, practice the technique, exercise, and eat well in preparation for the connection. Kundalini energies are powerful, and if your body/mind is going to be able to handle them, it is going to have to be healthy and strong. All LP teachings and references are designed to help you do what you need to do to “complete the circuit,” so take them seriously and do them regularly.</w:t>
      </w:r>
      <w:r w:rsidR="00FB4B37" w:rsidRPr="00E3307F">
        <w:t xml:space="preserve"> </w:t>
      </w:r>
      <w:r w:rsidRPr="00E3307F">
        <w:t>Awakening, empowerment, and reconnection with the cosmos does not “just” happen on a whim and a prayer, it takes work, effort, and dedication to your own self, and to those around you.</w:t>
      </w:r>
    </w:p>
    <w:p w:rsidR="00504780" w:rsidRPr="00C5078D" w:rsidRDefault="00F93E25" w:rsidP="00F93E25">
      <w:pPr>
        <w:pStyle w:val="Heading2"/>
      </w:pPr>
      <w:r>
        <w:t>Group study questions</w:t>
      </w:r>
    </w:p>
    <w:p w:rsidR="00504780" w:rsidRPr="00C5078D" w:rsidRDefault="008A13B8" w:rsidP="007A645E">
      <w:pPr>
        <w:pStyle w:val="ListParagraph"/>
        <w:numPr>
          <w:ilvl w:val="0"/>
          <w:numId w:val="19"/>
        </w:numPr>
      </w:pPr>
      <w:r w:rsidRPr="00C5078D">
        <w:t>Think back to your own reading prior to The Lightning Path. Did you ever come across information on kundalini activation? What do you remember about that information?</w:t>
      </w:r>
      <w:r w:rsidR="00FB4B37" w:rsidRPr="00C5078D">
        <w:t xml:space="preserve"> </w:t>
      </w:r>
      <w:r w:rsidRPr="00C5078D">
        <w:t>Considering what you know now was the information good information or bad information? Why?</w:t>
      </w:r>
    </w:p>
    <w:p w:rsidR="00504780" w:rsidRPr="00C5078D" w:rsidRDefault="008A13B8" w:rsidP="007A645E">
      <w:pPr>
        <w:pStyle w:val="ListParagraph"/>
        <w:numPr>
          <w:ilvl w:val="0"/>
          <w:numId w:val="19"/>
        </w:numPr>
      </w:pPr>
      <w:r w:rsidRPr="00C5078D">
        <w:t xml:space="preserve">Read the poetic entry from </w:t>
      </w:r>
      <w:r w:rsidRPr="00E3307F">
        <w:rPr>
          <w:i/>
        </w:rPr>
        <w:t>The Book of Slavery</w:t>
      </w:r>
      <w:r w:rsidRPr="00C5078D">
        <w:t xml:space="preserve"> and </w:t>
      </w:r>
      <w:r w:rsidRPr="00E3307F">
        <w:rPr>
          <w:i/>
        </w:rPr>
        <w:t>The Book of Power.</w:t>
      </w:r>
      <w:r w:rsidRPr="00C5078D">
        <w:t xml:space="preserve"> Notice how The Book of Slavery reinforces fear, doubt, and confusion? Give examples from the poem.</w:t>
      </w:r>
      <w:r w:rsidR="00FB4B37" w:rsidRPr="00C5078D">
        <w:t xml:space="preserve"> </w:t>
      </w:r>
      <w:r w:rsidRPr="00C5078D">
        <w:t>Also, note the not–so-subtle difference between The Book of Slavery and The Book of Power. In this case The Book of Power is quite different, telling you what to do (prove yourself worthy, take the tests, learn your lessons, and submit) to gain entrance into “the mysteries.”</w:t>
      </w:r>
      <w:r w:rsidR="00FB4B37" w:rsidRPr="00C5078D">
        <w:t xml:space="preserve"> </w:t>
      </w:r>
      <w:r w:rsidRPr="00C5078D">
        <w:t xml:space="preserve">There are also subtle dismissals of the weak “cattle” outside the temple. Give examples of the above from the poetry and, if you have </w:t>
      </w:r>
      <w:r w:rsidRPr="00C5078D">
        <w:lastRenderedPageBreak/>
        <w:t>them, examples from your own experience where you have read, heard, or participated in things like this.</w:t>
      </w:r>
      <w:r w:rsidR="00FB4B37" w:rsidRPr="00C5078D">
        <w:t xml:space="preserve"> </w:t>
      </w:r>
    </w:p>
    <w:p w:rsidR="00504780" w:rsidRDefault="008A13B8" w:rsidP="007A645E">
      <w:pPr>
        <w:pStyle w:val="ListParagraph"/>
        <w:numPr>
          <w:ilvl w:val="0"/>
          <w:numId w:val="19"/>
        </w:numPr>
      </w:pPr>
      <w:r w:rsidRPr="00C5078D">
        <w:t xml:space="preserve">Read the poetic entry from </w:t>
      </w:r>
      <w:r w:rsidRPr="00E3307F">
        <w:rPr>
          <w:i/>
        </w:rPr>
        <w:t>The Book of Keys.</w:t>
      </w:r>
      <w:r w:rsidRPr="00E3307F">
        <w:rPr>
          <w:b/>
          <w:i/>
        </w:rPr>
        <w:t xml:space="preserve"> </w:t>
      </w:r>
      <w:r w:rsidRPr="00C5078D">
        <w:t>Notice how it contains a simple kundalini activation visualization? It also contains a stipulation about what is required before kundalini activation takes place. (i.e. “When its love rules your day...”). What does that mean, why is it important, and how is that related to other aspects of the Halo/Sharp deck (for example, STRENGTH)?</w:t>
      </w:r>
      <w:r w:rsidR="00FB4B37" w:rsidRPr="00C5078D">
        <w:t xml:space="preserve"> </w:t>
      </w:r>
      <w:r w:rsidRPr="00C5078D">
        <w:t xml:space="preserve">You may want to check out previous answers on </w:t>
      </w:r>
      <w:hyperlink r:id="rId19" w:history="1">
        <w:r w:rsidRPr="00E3307F">
          <w:rPr>
            <w:color w:val="000080"/>
            <w:u w:val="single"/>
          </w:rPr>
          <w:t>the forum</w:t>
        </w:r>
      </w:hyperlink>
      <w:r w:rsidRPr="00C5078D">
        <w:t>, or ask for guidance there.</w:t>
      </w:r>
    </w:p>
    <w:p w:rsidR="00B35932" w:rsidRDefault="00031A62" w:rsidP="00B35932">
      <w:pPr>
        <w:pStyle w:val="Heading1"/>
        <w:rPr>
          <w:noProof/>
        </w:rPr>
        <w:sectPr w:rsidR="00B35932" w:rsidSect="00B35932">
          <w:footerReference w:type="default" r:id="rId20"/>
          <w:pgSz w:w="12240" w:h="15840"/>
          <w:pgMar w:top="1440" w:right="1872" w:bottom="1440" w:left="1728" w:header="720" w:footer="1134" w:gutter="288"/>
          <w:cols w:space="720"/>
          <w:formProt w:val="0"/>
          <w:noEndnote/>
        </w:sectPr>
      </w:pPr>
      <w:bookmarkStart w:id="28" w:name="_Toc518359625"/>
      <w:r>
        <w:lastRenderedPageBreak/>
        <w:t>Index</w:t>
      </w:r>
      <w:bookmarkEnd w:id="28"/>
      <w:r w:rsidR="00B35932">
        <w:fldChar w:fldCharType="begin"/>
      </w:r>
      <w:r w:rsidR="00B35932">
        <w:instrText xml:space="preserve"> INDEX \c "1" \z "1033" </w:instrText>
      </w:r>
      <w:r w:rsidR="00B35932">
        <w:fldChar w:fldCharType="separate"/>
      </w:r>
    </w:p>
    <w:p w:rsidR="00B35932" w:rsidRDefault="00B35932" w:rsidP="00B35932">
      <w:pPr>
        <w:pStyle w:val="Index1"/>
        <w:ind w:right="-18"/>
        <w:rPr>
          <w:noProof/>
        </w:rPr>
      </w:pPr>
      <w:r>
        <w:rPr>
          <w:noProof/>
        </w:rPr>
        <w:t>archetypal cleansing, 13</w:t>
      </w:r>
    </w:p>
    <w:p w:rsidR="00B35932" w:rsidRDefault="00B35932" w:rsidP="00B35932">
      <w:pPr>
        <w:pStyle w:val="Index1"/>
        <w:ind w:right="-18"/>
        <w:rPr>
          <w:noProof/>
        </w:rPr>
      </w:pPr>
      <w:r>
        <w:rPr>
          <w:noProof/>
          <w:lang w:eastAsia="zh-CN" w:bidi="hi-IN"/>
        </w:rPr>
        <w:t>archetypal constellation</w:t>
      </w:r>
      <w:r>
        <w:rPr>
          <w:noProof/>
        </w:rPr>
        <w:t>, 25, 102</w:t>
      </w:r>
    </w:p>
    <w:p w:rsidR="00B35932" w:rsidRDefault="00B35932" w:rsidP="00B35932">
      <w:pPr>
        <w:pStyle w:val="Index1"/>
        <w:ind w:right="-18"/>
        <w:rPr>
          <w:noProof/>
        </w:rPr>
      </w:pPr>
      <w:r>
        <w:rPr>
          <w:noProof/>
        </w:rPr>
        <w:t>archetypal revision, 22</w:t>
      </w:r>
    </w:p>
    <w:p w:rsidR="00B35932" w:rsidRDefault="00B35932" w:rsidP="00B35932">
      <w:pPr>
        <w:pStyle w:val="Index1"/>
        <w:ind w:right="-18"/>
        <w:rPr>
          <w:noProof/>
        </w:rPr>
      </w:pPr>
      <w:r>
        <w:rPr>
          <w:noProof/>
        </w:rPr>
        <w:t>connection event, 13</w:t>
      </w:r>
    </w:p>
    <w:p w:rsidR="00B35932" w:rsidRDefault="00B35932" w:rsidP="00B35932">
      <w:pPr>
        <w:pStyle w:val="Index1"/>
        <w:ind w:right="-18"/>
        <w:rPr>
          <w:noProof/>
        </w:rPr>
      </w:pPr>
      <w:r>
        <w:rPr>
          <w:noProof/>
        </w:rPr>
        <w:t>connection supplements, 10</w:t>
      </w:r>
    </w:p>
    <w:p w:rsidR="00B35932" w:rsidRDefault="00B35932" w:rsidP="00B35932">
      <w:pPr>
        <w:pStyle w:val="Index1"/>
        <w:ind w:right="-18"/>
        <w:rPr>
          <w:noProof/>
        </w:rPr>
      </w:pPr>
      <w:r>
        <w:rPr>
          <w:noProof/>
        </w:rPr>
        <w:t>Consciousness, 9, 12, 13, 16, 17, 18, 25, 29, 30, 35, 36, 43, 46, 49, 51, 58, 60, 61, 67, 69, 73, 77, 78, 84, 88, 125, 141, 142</w:t>
      </w:r>
    </w:p>
    <w:p w:rsidR="00B35932" w:rsidRDefault="00B35932" w:rsidP="00B35932">
      <w:pPr>
        <w:pStyle w:val="Index1"/>
        <w:ind w:right="-18"/>
        <w:rPr>
          <w:noProof/>
        </w:rPr>
      </w:pPr>
      <w:r>
        <w:rPr>
          <w:noProof/>
          <w:lang w:eastAsia="zh-CN" w:bidi="hi-IN"/>
        </w:rPr>
        <w:t>Fool in School</w:t>
      </w:r>
      <w:r>
        <w:rPr>
          <w:noProof/>
        </w:rPr>
        <w:t>, 25, 74, 130</w:t>
      </w:r>
    </w:p>
    <w:p w:rsidR="00B35932" w:rsidRDefault="00B35932" w:rsidP="00B35932">
      <w:pPr>
        <w:pStyle w:val="Index1"/>
        <w:ind w:right="-18"/>
        <w:rPr>
          <w:noProof/>
        </w:rPr>
      </w:pPr>
      <w:r>
        <w:rPr>
          <w:noProof/>
        </w:rPr>
        <w:t>guilt, 16</w:t>
      </w:r>
    </w:p>
    <w:p w:rsidR="00B35932" w:rsidRDefault="00B35932" w:rsidP="00B35932">
      <w:pPr>
        <w:pStyle w:val="Index1"/>
        <w:ind w:right="-18"/>
        <w:rPr>
          <w:noProof/>
        </w:rPr>
      </w:pPr>
      <w:r>
        <w:rPr>
          <w:noProof/>
        </w:rPr>
        <w:t>indoctrination, 15, 18, 34, 61, 108, 116</w:t>
      </w:r>
    </w:p>
    <w:p w:rsidR="00B35932" w:rsidRDefault="00B35932" w:rsidP="00B35932">
      <w:pPr>
        <w:pStyle w:val="Index1"/>
        <w:ind w:right="-18"/>
        <w:rPr>
          <w:noProof/>
        </w:rPr>
      </w:pPr>
      <w:r>
        <w:rPr>
          <w:noProof/>
        </w:rPr>
        <w:t>initiation, 14, 88, 110, 111, 133, 138, 144</w:t>
      </w:r>
    </w:p>
    <w:p w:rsidR="00B35932" w:rsidRDefault="00B35932" w:rsidP="00B35932">
      <w:pPr>
        <w:pStyle w:val="Index1"/>
        <w:ind w:right="-18"/>
        <w:rPr>
          <w:noProof/>
        </w:rPr>
      </w:pPr>
      <w:r>
        <w:rPr>
          <w:noProof/>
        </w:rPr>
        <w:t>new energy archetypes, 8, 11, 12, 15, 17, 22, 28, 99</w:t>
      </w:r>
    </w:p>
    <w:p w:rsidR="00B35932" w:rsidRDefault="00B35932" w:rsidP="00B35932">
      <w:pPr>
        <w:pStyle w:val="Index1"/>
        <w:ind w:right="-18"/>
        <w:rPr>
          <w:noProof/>
        </w:rPr>
      </w:pPr>
      <w:r>
        <w:rPr>
          <w:noProof/>
        </w:rPr>
        <w:t>old energy archetypes, 8, 11, 12, 13, 14, 15, 18, 22, 27, 33, 40, 51, 80, 84, 124, 125</w:t>
      </w:r>
    </w:p>
    <w:p w:rsidR="00B35932" w:rsidRDefault="00B35932" w:rsidP="00B35932">
      <w:pPr>
        <w:pStyle w:val="Index1"/>
        <w:ind w:right="-18"/>
        <w:rPr>
          <w:noProof/>
        </w:rPr>
      </w:pPr>
      <w:r w:rsidRPr="00121FB4">
        <w:rPr>
          <w:noProof/>
        </w:rPr>
        <w:t>Path</w:t>
      </w:r>
      <w:r>
        <w:rPr>
          <w:noProof/>
        </w:rPr>
        <w:t>, 4</w:t>
      </w:r>
    </w:p>
    <w:p w:rsidR="00B35932" w:rsidRDefault="00B35932" w:rsidP="00B35932">
      <w:pPr>
        <w:pStyle w:val="Index1"/>
        <w:ind w:right="-18"/>
        <w:rPr>
          <w:noProof/>
        </w:rPr>
      </w:pPr>
      <w:r>
        <w:rPr>
          <w:noProof/>
        </w:rPr>
        <w:t>resistance, 19, 22</w:t>
      </w:r>
    </w:p>
    <w:p w:rsidR="00B35932" w:rsidRDefault="00B35932" w:rsidP="00B35932">
      <w:pPr>
        <w:pStyle w:val="Index1"/>
        <w:ind w:right="-18"/>
        <w:rPr>
          <w:noProof/>
        </w:rPr>
      </w:pPr>
      <w:r>
        <w:rPr>
          <w:noProof/>
        </w:rPr>
        <w:t>right action, 17, 44, 51, 135, 143, 144, 145</w:t>
      </w:r>
    </w:p>
    <w:p w:rsidR="00B35932" w:rsidRDefault="00B35932" w:rsidP="00B35932">
      <w:pPr>
        <w:pStyle w:val="Index1"/>
        <w:ind w:right="-18"/>
        <w:rPr>
          <w:noProof/>
        </w:rPr>
      </w:pPr>
      <w:r>
        <w:rPr>
          <w:noProof/>
        </w:rPr>
        <w:t>right thought, 12, 44, 50, 124, 135, 144, 145</w:t>
      </w:r>
    </w:p>
    <w:p w:rsidR="00B35932" w:rsidRDefault="00B35932" w:rsidP="00B35932">
      <w:pPr>
        <w:pStyle w:val="Index1"/>
        <w:ind w:right="-18"/>
        <w:rPr>
          <w:noProof/>
        </w:rPr>
      </w:pPr>
      <w:r>
        <w:rPr>
          <w:noProof/>
        </w:rPr>
        <w:t>shame, 10, 15, 16, 17, 18, 30, 40, 75, 119, 129, 130, 133, 134, 135, 136</w:t>
      </w:r>
    </w:p>
    <w:p w:rsidR="00B35932" w:rsidRDefault="00B35932" w:rsidP="00B35932">
      <w:pPr>
        <w:pStyle w:val="Index1"/>
        <w:ind w:right="-18"/>
        <w:rPr>
          <w:noProof/>
        </w:rPr>
      </w:pPr>
      <w:r>
        <w:rPr>
          <w:noProof/>
        </w:rPr>
        <w:t>wrong thought, 12, 13</w:t>
      </w:r>
    </w:p>
    <w:p w:rsidR="00B35932" w:rsidRDefault="00B35932" w:rsidP="00B35932">
      <w:pPr>
        <w:ind w:right="72"/>
        <w:rPr>
          <w:noProof/>
        </w:rPr>
        <w:sectPr w:rsidR="00B35932" w:rsidSect="00B35932">
          <w:type w:val="continuous"/>
          <w:pgSz w:w="12240" w:h="15840"/>
          <w:pgMar w:top="1440" w:right="1872" w:bottom="1440" w:left="1728" w:header="720" w:footer="1134" w:gutter="288"/>
          <w:cols w:space="720"/>
          <w:formProt w:val="0"/>
          <w:noEndnote/>
        </w:sectPr>
      </w:pPr>
    </w:p>
    <w:p w:rsidR="00031A62" w:rsidRDefault="00B35932" w:rsidP="00B35932">
      <w:pPr>
        <w:ind w:right="72"/>
      </w:pPr>
      <w:r>
        <w:fldChar w:fldCharType="end"/>
      </w:r>
    </w:p>
    <w:p w:rsidR="00B35932" w:rsidRDefault="00B35932" w:rsidP="00031A62">
      <w:pPr>
        <w:pStyle w:val="Textbody"/>
      </w:pPr>
    </w:p>
    <w:p w:rsidR="00B35932" w:rsidRDefault="00B35932" w:rsidP="00031A62">
      <w:pPr>
        <w:pStyle w:val="Textbody"/>
      </w:pPr>
    </w:p>
    <w:p w:rsidR="00B35932" w:rsidRPr="00031A62" w:rsidRDefault="00B35932" w:rsidP="00031A62">
      <w:pPr>
        <w:pStyle w:val="Textbody"/>
      </w:pPr>
    </w:p>
    <w:p w:rsidR="00504780" w:rsidRPr="00C5078D" w:rsidRDefault="008A13B8" w:rsidP="00031A62">
      <w:pPr>
        <w:pStyle w:val="Heading1"/>
      </w:pPr>
      <w:bookmarkStart w:id="29" w:name="_Toc518359626"/>
      <w:r w:rsidRPr="00C5078D">
        <w:lastRenderedPageBreak/>
        <w:t>References</w:t>
      </w:r>
      <w:bookmarkEnd w:id="29"/>
    </w:p>
    <w:p w:rsidR="00504780" w:rsidRPr="00C5078D" w:rsidRDefault="008A13B8">
      <w:pPr>
        <w:pStyle w:val="Default"/>
        <w:ind w:left="375" w:hanging="375"/>
        <w:rPr>
          <w:rFonts w:ascii="BaskervilleT" w:hAnsi="BaskervilleT"/>
        </w:rPr>
      </w:pPr>
      <w:r w:rsidRPr="00C5078D">
        <w:rPr>
          <w:rFonts w:ascii="BaskervilleT" w:hAnsi="BaskervilleT"/>
          <w:color w:val="494B3D"/>
        </w:rPr>
        <w:t xml:space="preserve">Dummett, Michael (1980). </w:t>
      </w:r>
      <w:r w:rsidRPr="00C5078D">
        <w:rPr>
          <w:rFonts w:ascii="BaskervilleT" w:hAnsi="BaskervilleT"/>
          <w:i/>
          <w:color w:val="494B3D"/>
        </w:rPr>
        <w:t xml:space="preserve">The Game of Tarot. </w:t>
      </w:r>
      <w:r w:rsidRPr="00C5078D">
        <w:rPr>
          <w:rFonts w:ascii="BaskervilleT" w:hAnsi="BaskervilleT"/>
          <w:color w:val="494B3D"/>
        </w:rPr>
        <w:t>London: Duckworth.</w:t>
      </w:r>
    </w:p>
    <w:p w:rsidR="00504780" w:rsidRPr="00C5078D" w:rsidRDefault="00504780">
      <w:pPr>
        <w:pStyle w:val="Default"/>
        <w:ind w:left="375" w:hanging="375"/>
        <w:rPr>
          <w:rFonts w:ascii="BaskervilleT" w:hAnsi="BaskervilleT"/>
        </w:rPr>
      </w:pPr>
    </w:p>
    <w:p w:rsidR="00532C90" w:rsidRDefault="008A13B8">
      <w:pPr>
        <w:pStyle w:val="Default"/>
        <w:ind w:left="375" w:hanging="375"/>
        <w:rPr>
          <w:rFonts w:ascii="BaskervilleT" w:hAnsi="BaskervilleT"/>
          <w:color w:val="494B3D"/>
        </w:rPr>
      </w:pPr>
      <w:r w:rsidRPr="00C5078D">
        <w:rPr>
          <w:rFonts w:ascii="BaskervilleT" w:hAnsi="BaskervilleT"/>
          <w:color w:val="494B3D"/>
        </w:rPr>
        <w:t>Decker, Ronald and Dummett, Michael .</w:t>
      </w:r>
      <w:r w:rsidR="00FB4B37" w:rsidRPr="00C5078D">
        <w:rPr>
          <w:rFonts w:ascii="BaskervilleT" w:hAnsi="BaskervilleT"/>
          <w:color w:val="494B3D"/>
        </w:rPr>
        <w:t xml:space="preserve"> </w:t>
      </w:r>
      <w:r w:rsidRPr="00C5078D">
        <w:rPr>
          <w:rFonts w:ascii="BaskervilleT" w:hAnsi="BaskervilleT"/>
          <w:color w:val="494B3D"/>
        </w:rPr>
        <w:t>(2002). A</w:t>
      </w:r>
      <w:r w:rsidR="00FB4B37" w:rsidRPr="00C5078D">
        <w:rPr>
          <w:rFonts w:ascii="BaskervilleT" w:hAnsi="BaskervilleT"/>
          <w:color w:val="494B3D"/>
        </w:rPr>
        <w:t xml:space="preserve"> </w:t>
      </w:r>
      <w:r w:rsidRPr="00C5078D">
        <w:rPr>
          <w:rFonts w:ascii="BaskervilleT" w:hAnsi="BaskervilleT"/>
          <w:color w:val="494B3D"/>
        </w:rPr>
        <w:t>history of the occult tarot, 1870-1970. London: Duckworth.</w:t>
      </w:r>
    </w:p>
    <w:p w:rsidR="00202E3C" w:rsidRDefault="00202E3C">
      <w:pPr>
        <w:pStyle w:val="Default"/>
        <w:ind w:left="375" w:hanging="375"/>
        <w:rPr>
          <w:rFonts w:ascii="BaskervilleT" w:hAnsi="BaskervilleT"/>
          <w:color w:val="494B3D"/>
        </w:rPr>
      </w:pPr>
    </w:p>
    <w:p w:rsidR="00202E3C" w:rsidRDefault="00202E3C">
      <w:pPr>
        <w:pStyle w:val="Default"/>
        <w:ind w:left="375" w:hanging="375"/>
        <w:rPr>
          <w:rFonts w:ascii="BaskervilleT" w:hAnsi="BaskervilleT"/>
          <w:color w:val="494B3D"/>
        </w:rPr>
      </w:pPr>
    </w:p>
    <w:p w:rsidR="00F31E0C" w:rsidRPr="00F31E0C" w:rsidRDefault="00202E3C" w:rsidP="00F31E0C">
      <w:pPr>
        <w:pStyle w:val="EndNoteBibliography"/>
        <w:spacing w:after="0"/>
        <w:ind w:left="720" w:hanging="720"/>
      </w:pPr>
      <w:r>
        <w:rPr>
          <w:rFonts w:ascii="BaskervilleT" w:hAnsi="BaskervilleT"/>
          <w:color w:val="494B3D"/>
        </w:rPr>
        <w:fldChar w:fldCharType="begin"/>
      </w:r>
      <w:r>
        <w:rPr>
          <w:rFonts w:ascii="BaskervilleT" w:hAnsi="BaskervilleT"/>
          <w:color w:val="494B3D"/>
        </w:rPr>
        <w:instrText xml:space="preserve"> ADDIN EN.REFLIST </w:instrText>
      </w:r>
      <w:r>
        <w:rPr>
          <w:rFonts w:ascii="BaskervilleT" w:hAnsi="BaskervilleT"/>
          <w:color w:val="494B3D"/>
        </w:rPr>
        <w:fldChar w:fldCharType="separate"/>
      </w:r>
      <w:bookmarkStart w:id="30" w:name="_ENREF_1"/>
      <w:r w:rsidR="00F31E0C" w:rsidRPr="00F31E0C">
        <w:t xml:space="preserve">Ehrman BD. (2007) </w:t>
      </w:r>
      <w:r w:rsidR="00F31E0C" w:rsidRPr="00F31E0C">
        <w:rPr>
          <w:i/>
        </w:rPr>
        <w:t>Misquoting Jesus: The Story Behind Who Changed the Bible and Why</w:t>
      </w:r>
      <w:r w:rsidR="00F31E0C" w:rsidRPr="00F31E0C">
        <w:t>: Harper One.</w:t>
      </w:r>
      <w:bookmarkEnd w:id="30"/>
    </w:p>
    <w:p w:rsidR="00F31E0C" w:rsidRPr="00F31E0C" w:rsidRDefault="00F31E0C" w:rsidP="00F31E0C">
      <w:pPr>
        <w:pStyle w:val="EndNoteBibliography"/>
        <w:spacing w:after="0"/>
        <w:ind w:left="720" w:hanging="720"/>
      </w:pPr>
      <w:bookmarkStart w:id="31" w:name="_ENREF_2"/>
      <w:r w:rsidRPr="00F31E0C">
        <w:t xml:space="preserve">Express M. (2010) </w:t>
      </w:r>
      <w:r w:rsidRPr="00F31E0C">
        <w:rPr>
          <w:i/>
        </w:rPr>
        <w:t>Brain is not fully mature until 30s and 40s</w:t>
      </w:r>
      <w:r w:rsidRPr="00F31E0C">
        <w:t>. Available at: https://medicalxpress.com/news/2010-12-brain-fully-mature-30s-40s.html.</w:t>
      </w:r>
      <w:bookmarkEnd w:id="31"/>
    </w:p>
    <w:p w:rsidR="00F31E0C" w:rsidRPr="00F31E0C" w:rsidRDefault="00F31E0C" w:rsidP="00F31E0C">
      <w:pPr>
        <w:pStyle w:val="EndNoteBibliography"/>
        <w:spacing w:after="0"/>
        <w:ind w:left="720" w:hanging="720"/>
      </w:pPr>
      <w:bookmarkStart w:id="32" w:name="_ENREF_3"/>
      <w:r w:rsidRPr="00F31E0C">
        <w:t xml:space="preserve">Kurlander E. (2012) Hitler’s Monsters: The Occult Roots of Nazism and the Emergence of the Nazi ‘Supernatural Imaginary’*. </w:t>
      </w:r>
      <w:r w:rsidRPr="00F31E0C">
        <w:rPr>
          <w:i/>
        </w:rPr>
        <w:t>German History</w:t>
      </w:r>
      <w:r w:rsidRPr="00F31E0C">
        <w:t xml:space="preserve"> 30: 528-549.</w:t>
      </w:r>
      <w:bookmarkEnd w:id="32"/>
    </w:p>
    <w:p w:rsidR="00F31E0C" w:rsidRPr="00F31E0C" w:rsidRDefault="00F31E0C" w:rsidP="00F31E0C">
      <w:pPr>
        <w:pStyle w:val="EndNoteBibliography"/>
        <w:spacing w:after="0"/>
        <w:ind w:left="720" w:hanging="720"/>
      </w:pPr>
      <w:bookmarkStart w:id="33" w:name="_ENREF_4"/>
      <w:r w:rsidRPr="00F31E0C">
        <w:t xml:space="preserve">Sharp M. (2011) </w:t>
      </w:r>
      <w:r w:rsidRPr="00F31E0C">
        <w:rPr>
          <w:i/>
        </w:rPr>
        <w:t xml:space="preserve">Rocket Scientists' Guide to Spiritual Discernment, </w:t>
      </w:r>
      <w:r w:rsidRPr="00F31E0C">
        <w:t>St. Albert, Alberta: Lightning Path Press.</w:t>
      </w:r>
      <w:bookmarkEnd w:id="33"/>
    </w:p>
    <w:p w:rsidR="00F31E0C" w:rsidRPr="00F31E0C" w:rsidRDefault="00F31E0C" w:rsidP="00F31E0C">
      <w:pPr>
        <w:pStyle w:val="EndNoteBibliography"/>
        <w:spacing w:after="0"/>
        <w:ind w:left="720" w:hanging="720"/>
      </w:pPr>
      <w:bookmarkStart w:id="34" w:name="_ENREF_5"/>
      <w:r w:rsidRPr="00F31E0C">
        <w:t xml:space="preserve">Sharp M. (2013) </w:t>
      </w:r>
      <w:r w:rsidRPr="00F31E0C">
        <w:rPr>
          <w:i/>
        </w:rPr>
        <w:t xml:space="preserve">The Triumph of Spirit Book One: Healing and Activating with the Triumph of Spirit, </w:t>
      </w:r>
      <w:r w:rsidRPr="00F31E0C">
        <w:t>St. Albert: Lightning Path Press.</w:t>
      </w:r>
      <w:bookmarkEnd w:id="34"/>
    </w:p>
    <w:p w:rsidR="00F31E0C" w:rsidRPr="00F31E0C" w:rsidRDefault="00F31E0C" w:rsidP="00F31E0C">
      <w:pPr>
        <w:pStyle w:val="EndNoteBibliography"/>
        <w:spacing w:after="0"/>
        <w:ind w:left="720" w:hanging="720"/>
      </w:pPr>
      <w:bookmarkStart w:id="35" w:name="_ENREF_6"/>
      <w:r w:rsidRPr="00F31E0C">
        <w:t xml:space="preserve">Sharp M. (2017) </w:t>
      </w:r>
      <w:r w:rsidRPr="00F31E0C">
        <w:rPr>
          <w:i/>
        </w:rPr>
        <w:t xml:space="preserve">The Triumph of Spirit Book Two: Old and New Energy Archetypes, </w:t>
      </w:r>
      <w:r w:rsidRPr="00F31E0C">
        <w:t>St. Albert: Lightning Path Press.</w:t>
      </w:r>
      <w:bookmarkEnd w:id="35"/>
    </w:p>
    <w:p w:rsidR="00F31E0C" w:rsidRPr="00F31E0C" w:rsidRDefault="00F31E0C" w:rsidP="00F31E0C">
      <w:pPr>
        <w:pStyle w:val="EndNoteBibliography"/>
        <w:spacing w:after="0"/>
        <w:ind w:left="720" w:hanging="720"/>
      </w:pPr>
      <w:bookmarkStart w:id="36" w:name="_ENREF_7"/>
      <w:r w:rsidRPr="00F31E0C">
        <w:t xml:space="preserve">Sharp M. (Unpublished) </w:t>
      </w:r>
      <w:r w:rsidRPr="00F31E0C">
        <w:rPr>
          <w:i/>
        </w:rPr>
        <w:t xml:space="preserve">The Triumph of Spirit  Book Three: Master's Key, </w:t>
      </w:r>
      <w:r w:rsidRPr="00F31E0C">
        <w:t>St Albert, Alberta: Lightning Path Press.</w:t>
      </w:r>
      <w:bookmarkEnd w:id="36"/>
    </w:p>
    <w:p w:rsidR="00F31E0C" w:rsidRPr="00F31E0C" w:rsidRDefault="00F31E0C" w:rsidP="00F31E0C">
      <w:pPr>
        <w:pStyle w:val="EndNoteBibliography"/>
        <w:spacing w:after="0"/>
        <w:ind w:left="720" w:hanging="720"/>
      </w:pPr>
      <w:bookmarkStart w:id="37" w:name="_ENREF_8"/>
      <w:r w:rsidRPr="00F31E0C">
        <w:t xml:space="preserve">Sosteric M. (2016a) </w:t>
      </w:r>
      <w:r w:rsidRPr="00F31E0C">
        <w:rPr>
          <w:i/>
        </w:rPr>
        <w:t xml:space="preserve">Rocket Scientists' Guide to Money and the Economy: Accumulation and Debt., </w:t>
      </w:r>
      <w:r w:rsidRPr="00F31E0C">
        <w:t>St Albert, Alberta: Lightning Path Press.</w:t>
      </w:r>
      <w:bookmarkEnd w:id="37"/>
    </w:p>
    <w:p w:rsidR="00F31E0C" w:rsidRPr="00F31E0C" w:rsidRDefault="00F31E0C" w:rsidP="00F31E0C">
      <w:pPr>
        <w:pStyle w:val="EndNoteBibliography"/>
        <w:spacing w:after="0"/>
        <w:ind w:left="720" w:hanging="720"/>
      </w:pPr>
      <w:bookmarkStart w:id="38" w:name="_ENREF_9"/>
      <w:r w:rsidRPr="00F31E0C">
        <w:t xml:space="preserve">Sosteric M. (2016b) Toxic Socialization. </w:t>
      </w:r>
      <w:r w:rsidRPr="00F31E0C">
        <w:rPr>
          <w:i/>
        </w:rPr>
        <w:t>Socjourn</w:t>
      </w:r>
      <w:r w:rsidRPr="00F31E0C">
        <w:t>.</w:t>
      </w:r>
      <w:bookmarkEnd w:id="38"/>
    </w:p>
    <w:p w:rsidR="00F31E0C" w:rsidRPr="00F31E0C" w:rsidRDefault="00F31E0C" w:rsidP="00F31E0C">
      <w:pPr>
        <w:pStyle w:val="EndNoteBibliography"/>
        <w:spacing w:after="0"/>
        <w:ind w:left="720" w:hanging="720"/>
      </w:pPr>
      <w:bookmarkStart w:id="39" w:name="_ENREF_10"/>
      <w:r w:rsidRPr="00F31E0C">
        <w:lastRenderedPageBreak/>
        <w:t xml:space="preserve">Sosteric M. (2018a) Are bullies alpha males or sick puppies. </w:t>
      </w:r>
      <w:r w:rsidRPr="00F31E0C">
        <w:rPr>
          <w:i/>
        </w:rPr>
        <w:t>The Conversation</w:t>
      </w:r>
      <w:r w:rsidRPr="00F31E0C">
        <w:t>.</w:t>
      </w:r>
      <w:bookmarkEnd w:id="39"/>
    </w:p>
    <w:p w:rsidR="00F31E0C" w:rsidRPr="00F31E0C" w:rsidRDefault="00F31E0C" w:rsidP="00F31E0C">
      <w:pPr>
        <w:pStyle w:val="EndNoteBibliography"/>
        <w:spacing w:after="0"/>
        <w:ind w:left="720" w:hanging="720"/>
      </w:pPr>
      <w:bookmarkStart w:id="40" w:name="_ENREF_11"/>
      <w:r w:rsidRPr="00F31E0C">
        <w:t xml:space="preserve">Sosteric M. (2018b) The damage we’re doing to our children and ourselves. </w:t>
      </w:r>
      <w:r w:rsidRPr="00F31E0C">
        <w:rPr>
          <w:i/>
        </w:rPr>
        <w:t>The Conversatoin</w:t>
      </w:r>
      <w:r w:rsidRPr="00F31E0C">
        <w:t>.</w:t>
      </w:r>
      <w:bookmarkEnd w:id="40"/>
    </w:p>
    <w:p w:rsidR="00F31E0C" w:rsidRPr="00F31E0C" w:rsidRDefault="00F31E0C" w:rsidP="00F31E0C">
      <w:pPr>
        <w:pStyle w:val="EndNoteBibliography"/>
        <w:spacing w:after="0"/>
        <w:ind w:left="720" w:hanging="720"/>
      </w:pPr>
      <w:bookmarkStart w:id="41" w:name="_ENREF_12"/>
      <w:r w:rsidRPr="00F31E0C">
        <w:t>Sosteric M. (2018c) From Zoroaster to Star Wars, Jesus to Marx: The Science and Technology of Mass Human Behaviour.</w:t>
      </w:r>
      <w:bookmarkEnd w:id="41"/>
    </w:p>
    <w:p w:rsidR="00F31E0C" w:rsidRPr="00F31E0C" w:rsidRDefault="00F31E0C" w:rsidP="00F31E0C">
      <w:pPr>
        <w:pStyle w:val="EndNoteBibliography"/>
        <w:spacing w:after="0"/>
        <w:ind w:left="720" w:hanging="720"/>
      </w:pPr>
      <w:bookmarkStart w:id="42" w:name="_ENREF_13"/>
      <w:r w:rsidRPr="00F31E0C">
        <w:t xml:space="preserve">Sosteric M. (2018d) Mystical experience and global revolution. </w:t>
      </w:r>
      <w:r w:rsidRPr="00F31E0C">
        <w:rPr>
          <w:i/>
        </w:rPr>
        <w:t>Athens Journal of Social Sciences</w:t>
      </w:r>
      <w:r w:rsidRPr="00F31E0C">
        <w:t>.</w:t>
      </w:r>
      <w:bookmarkEnd w:id="42"/>
    </w:p>
    <w:p w:rsidR="00F31E0C" w:rsidRPr="00F31E0C" w:rsidRDefault="00F31E0C" w:rsidP="00F31E0C">
      <w:pPr>
        <w:pStyle w:val="EndNoteBibliography"/>
        <w:spacing w:after="0"/>
        <w:ind w:left="720" w:hanging="720"/>
      </w:pPr>
      <w:bookmarkStart w:id="43" w:name="_ENREF_14"/>
      <w:r w:rsidRPr="00F31E0C">
        <w:t xml:space="preserve">Sosteric M and Ratkovic G. (2018) </w:t>
      </w:r>
      <w:r w:rsidRPr="00F31E0C">
        <w:rPr>
          <w:i/>
        </w:rPr>
        <w:t>What does it mean to be human: Abraham Maslow and his hierarchies of need</w:t>
      </w:r>
      <w:r w:rsidRPr="00F31E0C">
        <w:t>. Available at: https://</w:t>
      </w:r>
      <w:hyperlink r:id="rId21" w:history="1">
        <w:r w:rsidRPr="00F31E0C">
          <w:rPr>
            <w:rStyle w:val="Hyperlink"/>
            <w:lang w:bidi="ar-SA"/>
          </w:rPr>
          <w:t>www.academia.edu/35635479/What_does_it_mean_to_be_human_Maslows_hierarchies_of_need</w:t>
        </w:r>
      </w:hyperlink>
      <w:r w:rsidRPr="00F31E0C">
        <w:t>.</w:t>
      </w:r>
      <w:bookmarkEnd w:id="43"/>
    </w:p>
    <w:p w:rsidR="00F31E0C" w:rsidRPr="00F31E0C" w:rsidRDefault="00F31E0C" w:rsidP="00F31E0C">
      <w:pPr>
        <w:pStyle w:val="EndNoteBibliography"/>
        <w:ind w:left="720" w:hanging="720"/>
        <w:rPr>
          <w:i/>
        </w:rPr>
      </w:pPr>
      <w:bookmarkStart w:id="44" w:name="_ENREF_15"/>
      <w:r w:rsidRPr="00F31E0C">
        <w:t xml:space="preserve">Starr B. (2013) Why Christians Were Denied Access to Their Bible for 1,000 Years. </w:t>
      </w:r>
      <w:r w:rsidRPr="00F31E0C">
        <w:rPr>
          <w:i/>
        </w:rPr>
        <w:t>Huffpost Religion.</w:t>
      </w:r>
      <w:bookmarkEnd w:id="44"/>
    </w:p>
    <w:p w:rsidR="00136681" w:rsidRDefault="00202E3C">
      <w:pPr>
        <w:pStyle w:val="Default"/>
        <w:ind w:left="375" w:hanging="375"/>
        <w:rPr>
          <w:rFonts w:ascii="BaskervilleT" w:hAnsi="BaskervilleT"/>
          <w:color w:val="494B3D"/>
        </w:rPr>
      </w:pPr>
      <w:r>
        <w:rPr>
          <w:rFonts w:ascii="BaskervilleT" w:hAnsi="BaskervilleT"/>
          <w:color w:val="494B3D"/>
        </w:rPr>
        <w:fldChar w:fldCharType="end"/>
      </w:r>
    </w:p>
    <w:sectPr w:rsidR="00136681" w:rsidSect="00BE05B0">
      <w:type w:val="continuous"/>
      <w:pgSz w:w="12240" w:h="15840"/>
      <w:pgMar w:top="1440" w:right="1872" w:bottom="1440" w:left="1728" w:header="720" w:footer="1134" w:gutter="288"/>
      <w:cols w:space="720"/>
      <w:formProt w:val="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6C36" w:rsidRDefault="00906C36">
      <w:pPr>
        <w:spacing w:after="0"/>
      </w:pPr>
      <w:r>
        <w:separator/>
      </w:r>
    </w:p>
  </w:endnote>
  <w:endnote w:type="continuationSeparator" w:id="0">
    <w:p w:rsidR="00906C36" w:rsidRDefault="00906C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Baskerville Old Face">
    <w:panose1 w:val="020206020805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dobe Caslon Pro">
    <w:panose1 w:val="00000000000000000000"/>
    <w:charset w:val="00"/>
    <w:family w:val="roman"/>
    <w:notTrueType/>
    <w:pitch w:val="variable"/>
    <w:sig w:usb0="00000007" w:usb1="00000001" w:usb2="00000000" w:usb3="00000000" w:csb0="00000093" w:csb1="00000000"/>
  </w:font>
  <w:font w:name="Cambria">
    <w:panose1 w:val="02040503050406030204"/>
    <w:charset w:val="00"/>
    <w:family w:val="roman"/>
    <w:pitch w:val="variable"/>
    <w:sig w:usb0="E00006FF" w:usb1="400004FF" w:usb2="00000000" w:usb3="00000000" w:csb0="0000019F" w:csb1="00000000"/>
  </w:font>
  <w:font w:name="Microsoft YaHei">
    <w:panose1 w:val="020B0503020204020204"/>
    <w:charset w:val="86"/>
    <w:family w:val="swiss"/>
    <w:pitch w:val="variable"/>
    <w:sig w:usb0="80000287" w:usb1="2ACF3C50" w:usb2="00000016" w:usb3="00000000" w:csb0="0004001F" w:csb1="00000000"/>
  </w:font>
  <w:font w:name="OpenSymbol">
    <w:altName w:val="Courier New"/>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BaskervilleT">
    <w:altName w:val="Baskerville Old Face"/>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532493"/>
      <w:docPartObj>
        <w:docPartGallery w:val="Page Numbers (Bottom of Page)"/>
        <w:docPartUnique/>
      </w:docPartObj>
    </w:sdtPr>
    <w:sdtEndPr>
      <w:rPr>
        <w:noProof/>
      </w:rPr>
    </w:sdtEndPr>
    <w:sdtContent>
      <w:p w:rsidR="002F032F" w:rsidRDefault="00906C36">
        <w:pPr>
          <w:pStyle w:val="Footer"/>
          <w:jc w:val="center"/>
        </w:pPr>
      </w:p>
    </w:sdtContent>
  </w:sdt>
  <w:p w:rsidR="002F032F" w:rsidRDefault="002F03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032F" w:rsidRDefault="002F03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6C36" w:rsidRDefault="00906C36">
      <w:pPr>
        <w:spacing w:after="0"/>
      </w:pPr>
      <w:r>
        <w:separator/>
      </w:r>
    </w:p>
  </w:footnote>
  <w:footnote w:type="continuationSeparator" w:id="0">
    <w:p w:rsidR="00906C36" w:rsidRDefault="00906C36">
      <w:pPr>
        <w:spacing w:after="0"/>
      </w:pPr>
      <w:r>
        <w:continuationSeparator/>
      </w:r>
    </w:p>
  </w:footnote>
  <w:footnote w:id="1">
    <w:p w:rsidR="002F032F" w:rsidRDefault="002F032F" w:rsidP="00DC56D8">
      <w:pPr>
        <w:pStyle w:val="FootnoteText"/>
      </w:pPr>
      <w:r>
        <w:rPr>
          <w:rStyle w:val="FootnoteReference"/>
        </w:rPr>
        <w:footnoteRef/>
      </w:r>
      <w:r>
        <w:t xml:space="preserve"> </w:t>
      </w:r>
      <w:r w:rsidRPr="00BD1812">
        <w:t>https://spiritwiki.lightningpath.org/Connection_Supplement</w:t>
      </w:r>
    </w:p>
  </w:footnote>
  <w:footnote w:id="2">
    <w:p w:rsidR="002F032F" w:rsidRDefault="002F032F" w:rsidP="003169B4">
      <w:pPr>
        <w:pStyle w:val="FootnoteText"/>
      </w:pPr>
      <w:r>
        <w:rPr>
          <w:rStyle w:val="FootnoteReference"/>
        </w:rPr>
        <w:footnoteRef/>
      </w:r>
      <w:r>
        <w:t xml:space="preserve"> If you do choose to explore the TOSAS with a connection supplement, we initially recommend, because of its short duration and the ability to control dosage, smoking medical grade cannabis. When you smoke, onset is quick and duration short, only an hour or so. The short duration prevents lengthy “bad trips,” should you uncover something negative and disturbing. Increase your dosage and move to longer lasting supplements (which have a longer effect) only as you gain mental control and are comfortable. If you experience negative emotions (like guilt and shame</w:t>
      </w:r>
      <w:r>
        <w:fldChar w:fldCharType="begin"/>
      </w:r>
      <w:r>
        <w:instrText xml:space="preserve"> XE "</w:instrText>
      </w:r>
      <w:r w:rsidRPr="00524CF0">
        <w:instrText>shame</w:instrText>
      </w:r>
      <w:r>
        <w:instrText xml:space="preserve">" </w:instrText>
      </w:r>
      <w:r>
        <w:fldChar w:fldCharType="end"/>
      </w:r>
      <w:r>
        <w:t xml:space="preserve">) and negative thought patterns, desist immediately. Visit the LP forums for help, or seek connection guidance from Michael Sharp. </w:t>
      </w:r>
      <w:hyperlink r:id="rId1" w:history="1">
        <w:r>
          <w:rPr>
            <w:rStyle w:val="Hyperlink"/>
            <w:rFonts w:ascii="Segoe UI" w:hAnsi="Segoe UI" w:cs="Segoe UI"/>
            <w:color w:val="0073AA"/>
            <w:szCs w:val="20"/>
            <w:shd w:val="clear" w:color="auto" w:fill="F1F1F1"/>
          </w:rPr>
          <w:t>https://www.lightningpath.org/service/</w:t>
        </w:r>
        <w:r>
          <w:rPr>
            <w:rStyle w:val="Hyperlink"/>
            <w:rFonts w:ascii="Segoe UI" w:hAnsi="Segoe UI" w:cs="Segoe UI"/>
            <w:b/>
            <w:bCs/>
            <w:color w:val="0073AA"/>
            <w:szCs w:val="20"/>
            <w:shd w:val="clear" w:color="auto" w:fill="F1F1F1"/>
          </w:rPr>
          <w:t>connection-guidance</w:t>
        </w:r>
        <w:r>
          <w:rPr>
            <w:rStyle w:val="Hyperlink"/>
            <w:rFonts w:ascii="Segoe UI" w:hAnsi="Segoe UI" w:cs="Segoe UI"/>
            <w:color w:val="0073AA"/>
            <w:szCs w:val="20"/>
            <w:shd w:val="clear" w:color="auto" w:fill="F1F1F1"/>
          </w:rPr>
          <w:t>/</w:t>
        </w:r>
      </w:hyperlink>
    </w:p>
    <w:p w:rsidR="002F032F" w:rsidRDefault="002F032F" w:rsidP="003169B4">
      <w:pPr>
        <w:pStyle w:val="FootnoteText"/>
      </w:pPr>
    </w:p>
  </w:footnote>
  <w:footnote w:id="3">
    <w:p w:rsidR="002F032F" w:rsidRDefault="002F032F" w:rsidP="00D148F2">
      <w:pPr>
        <w:pStyle w:val="FootnoteText"/>
      </w:pPr>
      <w:r>
        <w:rPr>
          <w:rStyle w:val="FootnoteReference"/>
        </w:rPr>
        <w:footnoteRef/>
      </w:r>
      <w:r>
        <w:t xml:space="preserve"> </w:t>
      </w:r>
      <w:r>
        <w:fldChar w:fldCharType="begin"/>
      </w:r>
      <w:r>
        <w:instrText xml:space="preserve"> ADDIN EN.CITE &lt;EndNote&gt;&lt;Cite&gt;&lt;Author&gt;Sharp&lt;/Author&gt;&lt;Year&gt;2017&lt;/Year&gt;&lt;RecNum&gt;311&lt;/RecNum&gt;&lt;DisplayText&gt;Sharp M. (2017) &lt;style face="italic"&gt;The Triumph of Spirit Book Two: Old and New Energy Archetypes, &lt;/style&gt;St. Albert: Lightning Path Press, Sharp M. (2013) &lt;style face="italic"&gt;The Triumph of Spirit Book One: Healing and Activating with the Triumph of Spirit, &lt;/style&gt;St. Albert: Lightning Path Press.&lt;/DisplayText&gt;&lt;record&gt;&lt;rec-number&gt;311&lt;/rec-number&gt;&lt;foreign-keys&gt;&lt;key app="EN" db-id="ffzzx2xp45pfvbeepzbx5fzn0xv2zarf0efe"&gt;311&lt;/key&gt;&lt;/foreign-keys&gt;&lt;ref-type name="Book"&gt;6&lt;/ref-type&gt;&lt;contributors&gt;&lt;authors&gt;&lt;author&gt;Sharp, Michael&lt;/author&gt;&lt;/authors&gt;&lt;/contributors&gt;&lt;titles&gt;&lt;title&gt;The Triumph of Spirit Book Two: Old and New Energy Archetypes&lt;/title&gt;&lt;secondary-title&gt;Triumph of Spirit&lt;/secondary-title&gt;&lt;/titles&gt;&lt;dates&gt;&lt;year&gt;2017&lt;/year&gt;&lt;/dates&gt;&lt;pub-location&gt;St. Albert&lt;/pub-location&gt;&lt;publisher&gt;Lightning Path Press&lt;/publisher&gt;&lt;urls&gt;&lt;/urls&gt;&lt;/record&gt;&lt;/Cite&gt;&lt;Cite&gt;&lt;Author&gt;Sharp&lt;/Author&gt;&lt;Year&gt;2013&lt;/Year&gt;&lt;RecNum&gt;312&lt;/RecNum&gt;&lt;record&gt;&lt;rec-number&gt;312&lt;/rec-number&gt;&lt;foreign-keys&gt;&lt;key app="EN" db-id="ffzzx2xp45pfvbeepzbx5fzn0xv2zarf0efe"&gt;312&lt;/key&gt;&lt;/foreign-keys&gt;&lt;ref-type name="Book"&gt;6&lt;/ref-type&gt;&lt;contributors&gt;&lt;authors&gt;&lt;author&gt;Sharp, Michael&lt;/author&gt;&lt;/authors&gt;&lt;/contributors&gt;&lt;titles&gt;&lt;title&gt;The Triumph of Spirit Book One: Healing and Activating with the Triumph of Spirit&lt;/title&gt;&lt;/titles&gt;&lt;dates&gt;&lt;year&gt;2013&lt;/year&gt;&lt;/dates&gt;&lt;pub-location&gt;St. Albert&lt;/pub-location&gt;&lt;publisher&gt;Lightning Path Press&lt;/publisher&gt;&lt;urls&gt;&lt;/urls&gt;&lt;/record&gt;&lt;/Cite&gt;&lt;/EndNote&gt;</w:instrText>
      </w:r>
      <w:r>
        <w:fldChar w:fldCharType="separate"/>
      </w:r>
      <w:r>
        <w:rPr>
          <w:noProof/>
        </w:rPr>
        <w:t xml:space="preserve">Sharp M. (2017) </w:t>
      </w:r>
      <w:r w:rsidRPr="00F44842">
        <w:rPr>
          <w:i/>
          <w:noProof/>
        </w:rPr>
        <w:t xml:space="preserve">The Triumph of Spirit Book Two: Old and New Energy Archetypes, </w:t>
      </w:r>
      <w:r>
        <w:rPr>
          <w:noProof/>
        </w:rPr>
        <w:t xml:space="preserve">St. Albert: Lightning Path Press, Sharp M. (2013) </w:t>
      </w:r>
      <w:r w:rsidRPr="00F44842">
        <w:rPr>
          <w:i/>
          <w:noProof/>
        </w:rPr>
        <w:t xml:space="preserve">The Triumph of Spirit Book One: Healing and Activating with the Triumph of Spirit, </w:t>
      </w:r>
      <w:r>
        <w:rPr>
          <w:noProof/>
        </w:rPr>
        <w:t>St. Albert: Lightning Path Press.</w:t>
      </w:r>
      <w:r>
        <w:fldChar w:fldCharType="end"/>
      </w:r>
    </w:p>
  </w:footnote>
  <w:footnote w:id="4">
    <w:p w:rsidR="002F032F" w:rsidRDefault="002F032F" w:rsidP="00D148F2">
      <w:pPr>
        <w:pStyle w:val="FootnoteText"/>
      </w:pPr>
      <w:r>
        <w:rPr>
          <w:rStyle w:val="FootnoteReference"/>
        </w:rPr>
        <w:footnoteRef/>
      </w:r>
      <w:r>
        <w:t xml:space="preserve"> A c</w:t>
      </w:r>
      <w:r w:rsidRPr="00F64E57">
        <w:t>onnection</w:t>
      </w:r>
      <w:r>
        <w:t xml:space="preserve"> event</w:t>
      </w:r>
      <w:r>
        <w:fldChar w:fldCharType="begin"/>
      </w:r>
      <w:r>
        <w:instrText xml:space="preserve"> XE "</w:instrText>
      </w:r>
      <w:r w:rsidRPr="00524CF0">
        <w:instrText>connection event</w:instrText>
      </w:r>
      <w:r>
        <w:instrText xml:space="preserve">" </w:instrText>
      </w:r>
      <w:r>
        <w:fldChar w:fldCharType="end"/>
      </w:r>
      <w:r>
        <w:t xml:space="preserve"> </w:t>
      </w:r>
      <w:r w:rsidRPr="00F64E57">
        <w:t xml:space="preserve">(a.k.a. </w:t>
      </w:r>
      <w:r>
        <w:t>experience</w:t>
      </w:r>
      <w:r w:rsidRPr="00F64E57">
        <w:t>) is a temporary, sometimes abrupt and dramatic, increase of</w:t>
      </w:r>
      <w:r>
        <w:t xml:space="preserve"> consciousness in the physical unit. </w:t>
      </w:r>
      <w:r w:rsidRPr="00F64E57">
        <w:t>https://spiritwiki.lightningpath.org/</w:t>
      </w:r>
      <w:r>
        <w:t>C</w:t>
      </w:r>
      <w:r w:rsidRPr="00F64E57">
        <w:t>onnection_Experience</w:t>
      </w:r>
    </w:p>
  </w:footnote>
  <w:footnote w:id="5">
    <w:p w:rsidR="002F032F" w:rsidRDefault="002F032F">
      <w:pPr>
        <w:pStyle w:val="FootnoteText"/>
      </w:pPr>
      <w:r>
        <w:rPr>
          <w:rStyle w:val="FootnoteReference"/>
        </w:rPr>
        <w:footnoteRef/>
      </w:r>
      <w:r>
        <w:t xml:space="preserve"> </w:t>
      </w:r>
      <w:r w:rsidRPr="001A0A8C">
        <w:t>https://spiritwiki.lightningpath.org/Archetypal_Cleansing</w:t>
      </w:r>
      <w:r>
        <w:t>.</w:t>
      </w:r>
    </w:p>
  </w:footnote>
  <w:footnote w:id="6">
    <w:p w:rsidR="002F032F" w:rsidRDefault="002F032F" w:rsidP="00D148F2">
      <w:pPr>
        <w:pStyle w:val="FootnoteText"/>
      </w:pPr>
      <w:r>
        <w:rPr>
          <w:rStyle w:val="FootnoteReference"/>
        </w:rPr>
        <w:footnoteRef/>
      </w:r>
      <w:r>
        <w:t xml:space="preserve"> </w:t>
      </w:r>
      <w:r>
        <w:rPr>
          <w:b/>
          <w:bCs/>
        </w:rPr>
        <w:t>Right Action</w:t>
      </w:r>
      <w:r>
        <w:t> is action/behavior that supports connection. Right action leads towards alignment, the reduction of disjuncture, and the expansion of Consciousness</w:t>
      </w:r>
      <w:r>
        <w:fldChar w:fldCharType="begin"/>
      </w:r>
      <w:r>
        <w:instrText xml:space="preserve"> XE "</w:instrText>
      </w:r>
      <w:r w:rsidRPr="00524CF0">
        <w:rPr>
          <w:noProof/>
        </w:rPr>
        <w:instrText>Consciousness</w:instrText>
      </w:r>
      <w:r>
        <w:instrText xml:space="preserve">" </w:instrText>
      </w:r>
      <w:r>
        <w:fldChar w:fldCharType="end"/>
      </w:r>
      <w:r>
        <w:t xml:space="preserve"> into the physical unit.</w:t>
      </w:r>
      <w:r w:rsidRPr="00CD10E8">
        <w:t xml:space="preserve"> https://spiritwiki.lightningpath.org/</w:t>
      </w:r>
      <w:r>
        <w:t>R</w:t>
      </w:r>
      <w:r w:rsidRPr="00CD10E8">
        <w:t>ight_Action</w:t>
      </w:r>
      <w:r>
        <w:t>.</w:t>
      </w:r>
    </w:p>
  </w:footnote>
  <w:footnote w:id="7">
    <w:p w:rsidR="002F032F" w:rsidRDefault="002F032F" w:rsidP="00D148F2">
      <w:pPr>
        <w:pStyle w:val="FootnoteText"/>
      </w:pPr>
      <w:r>
        <w:rPr>
          <w:rStyle w:val="FootnoteReference"/>
        </w:rPr>
        <w:footnoteRef/>
      </w:r>
      <w:r>
        <w:t xml:space="preserve"> Note, the importance of boundaries and safe places, what we call creating Right Environment, is discussed at the “healing” level of the LP curriculum, in particular the first three LP Workbooks. See </w:t>
      </w:r>
      <w:r w:rsidRPr="00581EF1">
        <w:t>https://www.lightningpath.org/heal/</w:t>
      </w:r>
      <w:r>
        <w:t>.</w:t>
      </w:r>
    </w:p>
  </w:footnote>
  <w:footnote w:id="8">
    <w:p w:rsidR="002F032F" w:rsidRDefault="002F032F" w:rsidP="00D148F2">
      <w:pPr>
        <w:pStyle w:val="FootnoteText"/>
      </w:pPr>
      <w:r>
        <w:rPr>
          <w:rStyle w:val="FootnoteReference"/>
        </w:rPr>
        <w:footnoteRef/>
      </w:r>
      <w:r>
        <w:t xml:space="preserve"> An </w:t>
      </w:r>
      <w:r w:rsidRPr="00A057ED">
        <w:rPr>
          <w:b/>
          <w:bCs/>
        </w:rPr>
        <w:t>archetypal constellation</w:t>
      </w:r>
      <w:r>
        <w:rPr>
          <w:b/>
          <w:bCs/>
        </w:rPr>
        <w:fldChar w:fldCharType="begin"/>
      </w:r>
      <w:r>
        <w:instrText xml:space="preserve"> XE "</w:instrText>
      </w:r>
      <w:r w:rsidRPr="00524CF0">
        <w:rPr>
          <w:lang w:eastAsia="zh-CN"/>
        </w:rPr>
        <w:instrText>archetypal constellation</w:instrText>
      </w:r>
      <w:r>
        <w:instrText xml:space="preserve">" </w:instrText>
      </w:r>
      <w:r>
        <w:rPr>
          <w:b/>
          <w:bCs/>
        </w:rPr>
        <w:fldChar w:fldCharType="end"/>
      </w:r>
      <w:r w:rsidRPr="00A057ED">
        <w:rPr>
          <w:b/>
          <w:bCs/>
        </w:rPr>
        <w:t> </w:t>
      </w:r>
      <w:r>
        <w:t xml:space="preserve">is a group of individual archetypes that “fit together” in order to provide additional meaning and messages. More information on archetypal constellations is provided in </w:t>
      </w:r>
      <w:r>
        <w:fldChar w:fldCharType="begin"/>
      </w:r>
      <w:r>
        <w:instrText xml:space="preserve"> ADDIN EN.CITE &lt;EndNote&gt;&lt;Cite&gt;&lt;Author&gt;Sharp&lt;/Author&gt;&lt;Year&gt;2017&lt;/Year&gt;&lt;RecNum&gt;311&lt;/RecNum&gt;&lt;DisplayText&gt;Sharp M. (2017) &lt;style face="italic"&gt;The Triumph of Spirit Book Two: Old and New Energy Archetypes, &lt;/style&gt;St. Albert: Lightning Path Press.&lt;/DisplayText&gt;&lt;record&gt;&lt;rec-number&gt;311&lt;/rec-number&gt;&lt;foreign-keys&gt;&lt;key app="EN" db-id="ffzzx2xp45pfvbeepzbx5fzn0xv2zarf0efe"&gt;311&lt;/key&gt;&lt;/foreign-keys&gt;&lt;ref-type name="Book"&gt;6&lt;/ref-type&gt;&lt;contributors&gt;&lt;authors&gt;&lt;author&gt;Sharp, Michael&lt;/author&gt;&lt;/authors&gt;&lt;/contributors&gt;&lt;titles&gt;&lt;title&gt;The Triumph of Spirit Book Two: Old and New Energy Archetypes&lt;/title&gt;&lt;secondary-title&gt;Triumph of Spirit&lt;/secondary-title&gt;&lt;/titles&gt;&lt;dates&gt;&lt;year&gt;2017&lt;/year&gt;&lt;/dates&gt;&lt;pub-location&gt;St. Albert&lt;/pub-location&gt;&lt;publisher&gt;Lightning Path Press&lt;/publisher&gt;&lt;urls&gt;&lt;/urls&gt;&lt;/record&gt;&lt;/Cite&gt;&lt;/EndNote&gt;</w:instrText>
      </w:r>
      <w:r>
        <w:fldChar w:fldCharType="separate"/>
      </w:r>
      <w:r>
        <w:rPr>
          <w:noProof/>
        </w:rPr>
        <w:t xml:space="preserve">Sharp M. (2017) </w:t>
      </w:r>
      <w:r w:rsidRPr="00F44842">
        <w:rPr>
          <w:i/>
          <w:noProof/>
        </w:rPr>
        <w:t xml:space="preserve">The Triumph of Spirit Book Two: Old and New Energy Archetypes, </w:t>
      </w:r>
      <w:r>
        <w:rPr>
          <w:noProof/>
        </w:rPr>
        <w:t>St. Albert: Lightning Path Press.</w:t>
      </w:r>
      <w:r>
        <w:fldChar w:fldCharType="end"/>
      </w:r>
      <w:r>
        <w:t xml:space="preserve"> </w:t>
      </w:r>
    </w:p>
  </w:footnote>
  <w:footnote w:id="9">
    <w:p w:rsidR="002F032F" w:rsidRDefault="002F032F">
      <w:pPr>
        <w:pStyle w:val="FootnoteText"/>
      </w:pPr>
      <w:r>
        <w:rPr>
          <w:rStyle w:val="FootnoteReference"/>
        </w:rPr>
        <w:footnoteRef/>
      </w:r>
      <w:r>
        <w:t xml:space="preserve"> For more on the psychology of the old energy archetypes</w:t>
      </w:r>
      <w:r>
        <w:fldChar w:fldCharType="begin"/>
      </w:r>
      <w:r>
        <w:instrText xml:space="preserve"> XE "</w:instrText>
      </w:r>
      <w:r w:rsidRPr="00524CF0">
        <w:instrText>old energy archetypes</w:instrText>
      </w:r>
      <w:r>
        <w:instrText xml:space="preserve">" </w:instrText>
      </w:r>
      <w:r>
        <w:fldChar w:fldCharType="end"/>
      </w:r>
      <w:r>
        <w:t xml:space="preserve">, see </w:t>
      </w:r>
      <w:r>
        <w:fldChar w:fldCharType="begin"/>
      </w:r>
      <w:r>
        <w:instrText xml:space="preserve"> ADDIN EN.CITE &lt;EndNote&gt;&lt;Cite&gt;&lt;Author&gt;Sharp&lt;/Author&gt;&lt;Year&gt;Unpublished&lt;/Year&gt;&lt;RecNum&gt;314&lt;/RecNum&gt;&lt;DisplayText&gt;Sharp M. (Unpublished) &lt;style face="italic"&gt;The Triumph of Spirit  Book Three: Master&amp;apos;s Key, &lt;/style&gt;St Albert, Alberta: Lightning Path Press.&lt;/DisplayText&gt;&lt;record&gt;&lt;rec-number&gt;314&lt;/rec-number&gt;&lt;foreign-keys&gt;&lt;key app="EN" db-id="ffzzx2xp45pfvbeepzbx5fzn0xv2zarf0efe"&gt;314&lt;/key&gt;&lt;/foreign-keys&gt;&lt;ref-type name="Book"&gt;6&lt;/ref-type&gt;&lt;contributors&gt;&lt;authors&gt;&lt;author&gt;Sharp, Michael&lt;/author&gt;&lt;/authors&gt;&lt;/contributors&gt;&lt;titles&gt;&lt;title&gt;The Triumph of Spirit  Book Three: Master&amp;apos;s Key&lt;/title&gt;&lt;/titles&gt;&lt;dates&gt;&lt;year&gt;Unpublished&lt;/year&gt;&lt;/dates&gt;&lt;pub-location&gt;St Albert, Alberta&lt;/pub-location&gt;&lt;publisher&gt;Lightning Path Press&lt;/publisher&gt;&lt;urls&gt;&lt;/urls&gt;&lt;/record&gt;&lt;/Cite&gt;&lt;/EndNote&gt;</w:instrText>
      </w:r>
      <w:r>
        <w:fldChar w:fldCharType="separate"/>
      </w:r>
      <w:r>
        <w:rPr>
          <w:noProof/>
        </w:rPr>
        <w:t xml:space="preserve">Sharp M. (Unpublished) </w:t>
      </w:r>
      <w:r w:rsidRPr="00162BC9">
        <w:rPr>
          <w:i/>
          <w:noProof/>
        </w:rPr>
        <w:t xml:space="preserve">The Triumph of Spirit  Book Three: Master's Key, </w:t>
      </w:r>
      <w:r>
        <w:rPr>
          <w:noProof/>
        </w:rPr>
        <w:t>St Albert, Alberta: Lightning Path Press.</w:t>
      </w:r>
      <w:r>
        <w:fldChar w:fldCharType="end"/>
      </w:r>
    </w:p>
  </w:footnote>
  <w:footnote w:id="10">
    <w:p w:rsidR="002F032F" w:rsidRDefault="002F032F">
      <w:pPr>
        <w:pStyle w:val="FootnoteText"/>
      </w:pPr>
      <w:r>
        <w:rPr>
          <w:rStyle w:val="FootnoteReference"/>
        </w:rPr>
        <w:footnoteRef/>
      </w:r>
      <w:r>
        <w:t xml:space="preserve"> FYI, emotions provides important </w:t>
      </w:r>
      <w:r>
        <w:rPr>
          <w:b/>
          <w:bCs/>
        </w:rPr>
        <w:t>s</w:t>
      </w:r>
      <w:r w:rsidRPr="00FF437B">
        <w:rPr>
          <w:b/>
          <w:bCs/>
        </w:rPr>
        <w:t>urvival</w:t>
      </w:r>
      <w:r>
        <w:rPr>
          <w:b/>
          <w:bCs/>
        </w:rPr>
        <w:t>, e</w:t>
      </w:r>
      <w:r w:rsidRPr="00FF437B">
        <w:rPr>
          <w:b/>
          <w:bCs/>
        </w:rPr>
        <w:t>xpression</w:t>
      </w:r>
      <w:r>
        <w:rPr>
          <w:b/>
          <w:bCs/>
        </w:rPr>
        <w:t xml:space="preserve">, </w:t>
      </w:r>
      <w:r w:rsidRPr="00FF437B">
        <w:t>and</w:t>
      </w:r>
      <w:r>
        <w:rPr>
          <w:b/>
          <w:bCs/>
        </w:rPr>
        <w:t xml:space="preserve"> connection</w:t>
      </w:r>
      <w:r w:rsidRPr="00FF437B">
        <w:rPr>
          <w:b/>
          <w:bCs/>
        </w:rPr>
        <w:t xml:space="preserve"> </w:t>
      </w:r>
      <w:r w:rsidRPr="00F763AE">
        <w:t>s</w:t>
      </w:r>
      <w:r w:rsidRPr="00FF437B">
        <w:t>ervices</w:t>
      </w:r>
      <w:r>
        <w:t xml:space="preserve">, like anger/arousal which provides defense, and </w:t>
      </w:r>
      <w:r>
        <w:rPr>
          <w:b/>
          <w:bCs/>
        </w:rPr>
        <w:t>e</w:t>
      </w:r>
      <w:r w:rsidRPr="00760CBF">
        <w:rPr>
          <w:b/>
          <w:bCs/>
        </w:rPr>
        <w:t xml:space="preserve">motional </w:t>
      </w:r>
      <w:r>
        <w:rPr>
          <w:b/>
          <w:bCs/>
        </w:rPr>
        <w:t>s</w:t>
      </w:r>
      <w:r w:rsidRPr="00760CBF">
        <w:rPr>
          <w:b/>
          <w:bCs/>
        </w:rPr>
        <w:t>emaphore</w:t>
      </w:r>
      <w:r>
        <w:rPr>
          <w:b/>
          <w:bCs/>
        </w:rPr>
        <w:t xml:space="preserve"> </w:t>
      </w:r>
      <w:r>
        <w:t>which guides alignment and prevents disjuncture. See https://spiritwiki.lightningpath.org/Physical_Unit.</w:t>
      </w:r>
    </w:p>
  </w:footnote>
  <w:footnote w:id="11">
    <w:p w:rsidR="002F032F" w:rsidRDefault="002F032F">
      <w:pPr>
        <w:pStyle w:val="FootnoteText"/>
      </w:pPr>
      <w:r>
        <w:rPr>
          <w:rStyle w:val="FootnoteReference"/>
        </w:rPr>
        <w:footnoteRef/>
      </w:r>
      <w:r>
        <w:t xml:space="preserve"> </w:t>
      </w:r>
      <w:hyperlink r:id="rId2" w:history="1">
        <w:r w:rsidRPr="00D37F5A">
          <w:rPr>
            <w:rStyle w:val="Hyperlink"/>
            <w:rFonts w:cs="Arial"/>
            <w:noProof w:val="0"/>
          </w:rPr>
          <w:t>https://www.youtube.com/watch?v=XFK61ByLjNk</w:t>
        </w:r>
      </w:hyperlink>
      <w:r>
        <w:t xml:space="preserve"> or </w:t>
      </w:r>
      <w:hyperlink r:id="rId3" w:history="1">
        <w:r w:rsidRPr="00D37F5A">
          <w:rPr>
            <w:rStyle w:val="Hyperlink"/>
            <w:rFonts w:cs="Arial"/>
            <w:noProof w:val="0"/>
          </w:rPr>
          <w:t>https://is.gd/GreatInvocation</w:t>
        </w:r>
      </w:hyperlink>
      <w:r>
        <w:t>.</w:t>
      </w:r>
    </w:p>
  </w:footnote>
  <w:footnote w:id="12">
    <w:p w:rsidR="002F032F" w:rsidRDefault="002F032F">
      <w:pPr>
        <w:pStyle w:val="FootnoteText"/>
      </w:pPr>
      <w:r>
        <w:rPr>
          <w:rStyle w:val="FootnoteReference"/>
        </w:rPr>
        <w:footnoteRef/>
      </w:r>
      <w:r>
        <w:t xml:space="preserve"> See </w:t>
      </w:r>
      <w:r w:rsidRPr="00876EC9">
        <w:t>https://spiritwiki.lightningpath.org/Stages_of_Planetary_Evolution</w:t>
      </w:r>
    </w:p>
  </w:footnote>
  <w:footnote w:id="13">
    <w:p w:rsidR="002F032F" w:rsidRDefault="002F032F">
      <w:pPr>
        <w:pStyle w:val="FootnoteText"/>
      </w:pPr>
      <w:r>
        <w:rPr>
          <w:rStyle w:val="FootnoteReference"/>
        </w:rPr>
        <w:footnoteRef/>
      </w:r>
      <w:r>
        <w:t xml:space="preserve"> For a look at some of the ideology and archetypes behind the exaltation of force, see </w:t>
      </w:r>
      <w:r>
        <w:fldChar w:fldCharType="begin"/>
      </w:r>
      <w:r>
        <w:instrText xml:space="preserve"> ADDIN EN.CITE &lt;EndNote&gt;&lt;Cite&gt;&lt;Author&gt;Sosteric&lt;/Author&gt;&lt;Year&gt;2018&lt;/Year&gt;&lt;RecNum&gt;1388&lt;/RecNum&gt;&lt;DisplayText&gt;Sosteric M. (2018c) From Zoroaster to Star Wars, Jesus to Marx: The Science and Technology of Mass Human Behaviour.&lt;/DisplayText&gt;&lt;record&gt;&lt;rec-number&gt;1388&lt;/rec-number&gt;&lt;foreign-keys&gt;&lt;key app="EN" db-id="ffzzx2xp45pfvbeepzbx5fzn0xv2zarf0efe"&gt;1388&lt;/key&gt;&lt;/foreign-keys&gt;&lt;ref-type name="Journal Article"&gt;17&lt;/ref-type&gt;&lt;contributors&gt;&lt;authors&gt;&lt;author&gt;Sosteric, Mike&lt;/author&gt;&lt;/authors&gt;&lt;/contributors&gt;&lt;titles&gt;&lt;title&gt;From Zoroaster to Star Wars, Jesus to Marx: The Science and Technology of Mass Human Behaviour&lt;/title&gt;&lt;/titles&gt;&lt;dates&gt;&lt;year&gt;2018&lt;/year&gt;&lt;/dates&gt;&lt;urls&gt;&lt;related-urls&gt;&lt;url&gt;https://www.academia.edu/34504691&lt;/url&gt;&lt;/related-urls&gt;&lt;/urls&gt;&lt;electronic-resource-num&gt;https://www.academia.edu/34504691&lt;/electronic-resource-num&gt;&lt;/record&gt;&lt;/Cite&gt;&lt;/EndNote&gt;</w:instrText>
      </w:r>
      <w:r>
        <w:fldChar w:fldCharType="separate"/>
      </w:r>
      <w:r>
        <w:rPr>
          <w:noProof/>
        </w:rPr>
        <w:t>Sosteric M. (2018c) From Zoroaster to Star Wars, Jesus to Marx: The Science and Technology of Mass Human Behaviour.</w:t>
      </w:r>
      <w:r>
        <w:fldChar w:fldCharType="end"/>
      </w:r>
    </w:p>
  </w:footnote>
  <w:footnote w:id="14">
    <w:p w:rsidR="002F032F" w:rsidRDefault="002F032F">
      <w:pPr>
        <w:pStyle w:val="FootnoteText"/>
      </w:pPr>
      <w:r>
        <w:rPr>
          <w:rStyle w:val="FootnoteReference"/>
        </w:rPr>
        <w:footnoteRef/>
      </w:r>
      <w:r>
        <w:t xml:space="preserve"> </w:t>
      </w:r>
      <w:r w:rsidRPr="00B85CFD">
        <w:t>http://spiritwiki.lightningpath.org/Stage_Three:_Integration</w:t>
      </w:r>
      <w:r>
        <w:t>.</w:t>
      </w:r>
    </w:p>
  </w:footnote>
  <w:footnote w:id="15">
    <w:p w:rsidR="002F032F" w:rsidRDefault="002F032F" w:rsidP="006C3C2A">
      <w:pPr>
        <w:pStyle w:val="FootnoteText"/>
      </w:pPr>
      <w:r>
        <w:rPr>
          <w:rStyle w:val="FootnoteReference"/>
        </w:rPr>
        <w:footnoteRef/>
      </w:r>
      <w:r>
        <w:t xml:space="preserve"> </w:t>
      </w:r>
      <w:r>
        <w:fldChar w:fldCharType="begin"/>
      </w:r>
      <w:r>
        <w:instrText xml:space="preserve"> ADDIN EN.CITE &lt;EndNote&gt;&lt;Cite&gt;&lt;Author&gt;Sosteric&lt;/Author&gt;&lt;Year&gt;2016&lt;/Year&gt;&lt;RecNum&gt;967&lt;/RecNum&gt;&lt;DisplayText&gt;Sosteric M. (2016b) Toxic Socialization. &lt;style face="italic"&gt;Socjourn&lt;/style&gt;.&lt;/DisplayText&gt;&lt;record&gt;&lt;rec-number&gt;967&lt;/rec-number&gt;&lt;foreign-keys&gt;&lt;key app="EN" db-id="ffzzx2xp45pfvbeepzbx5fzn0xv2zarf0efe"&gt;967&lt;/key&gt;&lt;/foreign-keys&gt;&lt;ref-type name="Journal Article"&gt;17&lt;/ref-type&gt;&lt;contributors&gt;&lt;authors&gt;&lt;author&gt;Sosteric, Mike&lt;/author&gt;&lt;/authors&gt;&lt;/contributors&gt;&lt;titles&gt;&lt;title&gt;Toxic Socialization&lt;/title&gt;&lt;secondary-title&gt;Socjourn&lt;/secondary-title&gt;&lt;/titles&gt;&lt;periodical&gt;&lt;full-title&gt;Socjourn&lt;/full-title&gt;&lt;/periodical&gt;&lt;dates&gt;&lt;year&gt;2016&lt;/year&gt;&lt;/dates&gt;&lt;urls&gt;&lt;related-urls&gt;&lt;url&gt;https://www.academia.edu/25275338/Toxic_Socialization&lt;/url&gt;&lt;/related-urls&gt;&lt;/urls&gt;&lt;/record&gt;&lt;/Cite&gt;&lt;/EndNote&gt;</w:instrText>
      </w:r>
      <w:r>
        <w:fldChar w:fldCharType="separate"/>
      </w:r>
      <w:r>
        <w:rPr>
          <w:noProof/>
        </w:rPr>
        <w:t xml:space="preserve">Sosteric M. (2016b) Toxic Socialization. </w:t>
      </w:r>
      <w:r w:rsidRPr="00162BC9">
        <w:rPr>
          <w:i/>
          <w:noProof/>
        </w:rPr>
        <w:t>Socjourn</w:t>
      </w:r>
      <w:r>
        <w:rPr>
          <w:noProof/>
        </w:rPr>
        <w:t>.</w:t>
      </w:r>
      <w:r>
        <w:fldChar w:fldCharType="end"/>
      </w:r>
    </w:p>
  </w:footnote>
  <w:footnote w:id="16">
    <w:p w:rsidR="002F032F" w:rsidRPr="00762BC5" w:rsidRDefault="002F032F">
      <w:pPr>
        <w:pStyle w:val="FootnoteText"/>
      </w:pPr>
      <w:r>
        <w:rPr>
          <w:rStyle w:val="FootnoteReference"/>
        </w:rPr>
        <w:footnoteRef/>
      </w:r>
      <w:r>
        <w:t xml:space="preserve"> Which is, as discussed in </w:t>
      </w:r>
      <w:r>
        <w:rPr>
          <w:i/>
          <w:iCs/>
        </w:rPr>
        <w:t>The Book of Light: The Nature of God, the Structure of Consciousness</w:t>
      </w:r>
      <w:r>
        <w:rPr>
          <w:i/>
          <w:iCs/>
        </w:rPr>
        <w:fldChar w:fldCharType="begin"/>
      </w:r>
      <w:r>
        <w:instrText xml:space="preserve"> XE "</w:instrText>
      </w:r>
      <w:r w:rsidRPr="00524CF0">
        <w:rPr>
          <w:noProof/>
        </w:rPr>
        <w:instrText>Consciousness</w:instrText>
      </w:r>
      <w:r>
        <w:instrText xml:space="preserve">" </w:instrText>
      </w:r>
      <w:r>
        <w:rPr>
          <w:i/>
          <w:iCs/>
        </w:rPr>
        <w:fldChar w:fldCharType="end"/>
      </w:r>
      <w:r>
        <w:rPr>
          <w:i/>
          <w:iCs/>
        </w:rPr>
        <w:t xml:space="preserve">, and the Universe Within You, </w:t>
      </w:r>
      <w:r>
        <w:t xml:space="preserve">an emanation of the Divine Logos. </w:t>
      </w:r>
    </w:p>
  </w:footnote>
  <w:footnote w:id="17">
    <w:p w:rsidR="002F032F" w:rsidRDefault="002F032F">
      <w:pPr>
        <w:pStyle w:val="FootnoteText"/>
      </w:pPr>
      <w:r>
        <w:rPr>
          <w:rStyle w:val="FootnoteReference"/>
        </w:rPr>
        <w:footnoteRef/>
      </w:r>
      <w:r>
        <w:t xml:space="preserve"> See </w:t>
      </w:r>
      <w:r>
        <w:fldChar w:fldCharType="begin"/>
      </w:r>
      <w:r>
        <w:instrText xml:space="preserve"> ADDIN EN.CITE &lt;EndNote&gt;&lt;Cite&gt;&lt;Author&gt;Sosteric&lt;/Author&gt;&lt;Year&gt;2016&lt;/Year&gt;&lt;RecNum&gt;967&lt;/RecNum&gt;&lt;DisplayText&gt;Sosteric M. (2016b) Toxic Socialization. &lt;style face="italic"&gt;Socjourn&lt;/style&gt;.&lt;/DisplayText&gt;&lt;record&gt;&lt;rec-number&gt;967&lt;/rec-number&gt;&lt;foreign-keys&gt;&lt;key app="EN" db-id="ffzzx2xp45pfvbeepzbx5fzn0xv2zarf0efe"&gt;967&lt;/key&gt;&lt;/foreign-keys&gt;&lt;ref-type name="Journal Article"&gt;17&lt;/ref-type&gt;&lt;contributors&gt;&lt;authors&gt;&lt;author&gt;Sosteric, Mike&lt;/author&gt;&lt;/authors&gt;&lt;/contributors&gt;&lt;titles&gt;&lt;title&gt;Toxic Socialization&lt;/title&gt;&lt;secondary-title&gt;Socjourn&lt;/secondary-title&gt;&lt;/titles&gt;&lt;periodical&gt;&lt;full-title&gt;Socjourn&lt;/full-title&gt;&lt;/periodical&gt;&lt;dates&gt;&lt;year&gt;2016&lt;/year&gt;&lt;/dates&gt;&lt;urls&gt;&lt;related-urls&gt;&lt;url&gt;https://www.academia.edu/25275338/Toxic_Socialization&lt;/url&gt;&lt;/related-urls&gt;&lt;/urls&gt;&lt;/record&gt;&lt;/Cite&gt;&lt;/EndNote&gt;</w:instrText>
      </w:r>
      <w:r>
        <w:fldChar w:fldCharType="separate"/>
      </w:r>
      <w:r>
        <w:rPr>
          <w:noProof/>
        </w:rPr>
        <w:t xml:space="preserve">Sosteric M. (2016b) Toxic Socialization. </w:t>
      </w:r>
      <w:r w:rsidRPr="00162BC9">
        <w:rPr>
          <w:i/>
          <w:noProof/>
        </w:rPr>
        <w:t>Socjourn</w:t>
      </w:r>
      <w:r>
        <w:rPr>
          <w:noProof/>
        </w:rPr>
        <w:t>.</w:t>
      </w:r>
      <w:r>
        <w:fldChar w:fldCharType="end"/>
      </w:r>
      <w:r>
        <w:t xml:space="preserve"> Also </w:t>
      </w:r>
      <w:r>
        <w:fldChar w:fldCharType="begin"/>
      </w:r>
      <w:r>
        <w:instrText xml:space="preserve"> ADDIN EN.CITE &lt;EndNote&gt;&lt;Cite&gt;&lt;Author&gt;Sosteric&lt;/Author&gt;&lt;Year&gt;2018&lt;/Year&gt;&lt;RecNum&gt;1515&lt;/RecNum&gt;&lt;DisplayText&gt;Sosteric M. (2018b) The damage we’re doing to our children and ourselves. &lt;style face="italic"&gt;The Conversatoin&lt;/style&gt;.&lt;/DisplayText&gt;&lt;record&gt;&lt;rec-number&gt;1515&lt;/rec-number&gt;&lt;foreign-keys&gt;&lt;key app="EN" db-id="ffzzx2xp45pfvbeepzbx5fzn0xv2zarf0efe"&gt;1515&lt;/key&gt;&lt;/foreign-keys&gt;&lt;ref-type name="Journal Article"&gt;17&lt;/ref-type&gt;&lt;contributors&gt;&lt;authors&gt;&lt;author&gt;Sosteric, Mike&lt;/author&gt;&lt;/authors&gt;&lt;/contributors&gt;&lt;titles&gt;&lt;title&gt;The damage we’re doing to our children and ourselves&lt;/title&gt;&lt;secondary-title&gt;The Conversatoin&lt;/secondary-title&gt;&lt;/titles&gt;&lt;periodical&gt;&lt;full-title&gt;The Conversatoin&lt;/full-title&gt;&lt;/periodical&gt;&lt;dates&gt;&lt;year&gt;2018&lt;/year&gt;&lt;/dates&gt;&lt;urls&gt;&lt;related-urls&gt;&lt;url&gt;https://theconversation.com/the-damage-were-doing-to-our-children-and-ourselves-97894&lt;/url&gt;&lt;/related-urls&gt;&lt;/urls&gt;&lt;/record&gt;&lt;/Cite&gt;&lt;/EndNote&gt;</w:instrText>
      </w:r>
      <w:r>
        <w:fldChar w:fldCharType="separate"/>
      </w:r>
      <w:r>
        <w:rPr>
          <w:noProof/>
        </w:rPr>
        <w:t xml:space="preserve">Sosteric M. (2018b) The damage we’re doing to our children and ourselves. </w:t>
      </w:r>
      <w:r w:rsidRPr="00C92A55">
        <w:rPr>
          <w:i/>
          <w:noProof/>
        </w:rPr>
        <w:t>The Conversatoin</w:t>
      </w:r>
      <w:r>
        <w:rPr>
          <w:noProof/>
        </w:rPr>
        <w:t>.</w:t>
      </w:r>
      <w:r>
        <w:fldChar w:fldCharType="end"/>
      </w:r>
    </w:p>
  </w:footnote>
  <w:footnote w:id="18">
    <w:p w:rsidR="002F032F" w:rsidRDefault="002F032F">
      <w:pPr>
        <w:pStyle w:val="FootnoteText"/>
      </w:pPr>
      <w:r>
        <w:rPr>
          <w:rStyle w:val="FootnoteReference"/>
        </w:rPr>
        <w:footnoteRef/>
      </w:r>
      <w:r>
        <w:t xml:space="preserve"> </w:t>
      </w:r>
      <w:r>
        <w:fldChar w:fldCharType="begin"/>
      </w:r>
      <w:r>
        <w:instrText xml:space="preserve"> ADDIN EN.CITE &lt;EndNote&gt;&lt;Cite&gt;&lt;Author&gt;Sosteric&lt;/Author&gt;&lt;Year&gt;2016&lt;/Year&gt;&lt;RecNum&gt;967&lt;/RecNum&gt;&lt;DisplayText&gt;Sosteric M. (2016b) Toxic Socialization. &lt;style face="italic"&gt;Socjourn&lt;/style&gt;.&lt;/DisplayText&gt;&lt;record&gt;&lt;rec-number&gt;967&lt;/rec-number&gt;&lt;foreign-keys&gt;&lt;key app="EN" db-id="ffzzx2xp45pfvbeepzbx5fzn0xv2zarf0efe"&gt;967&lt;/key&gt;&lt;/foreign-keys&gt;&lt;ref-type name="Journal Article"&gt;17&lt;/ref-type&gt;&lt;contributors&gt;&lt;authors&gt;&lt;author&gt;Sosteric, Mike&lt;/author&gt;&lt;/authors&gt;&lt;/contributors&gt;&lt;titles&gt;&lt;title&gt;Toxic Socialization&lt;/title&gt;&lt;secondary-title&gt;Socjourn&lt;/secondary-title&gt;&lt;/titles&gt;&lt;periodical&gt;&lt;full-title&gt;Socjourn&lt;/full-title&gt;&lt;/periodical&gt;&lt;dates&gt;&lt;year&gt;2016&lt;/year&gt;&lt;/dates&gt;&lt;urls&gt;&lt;related-urls&gt;&lt;url&gt;https://www.academia.edu/25275338/Toxic_Socialization&lt;/url&gt;&lt;/related-urls&gt;&lt;/urls&gt;&lt;/record&gt;&lt;/Cite&gt;&lt;/EndNote&gt;</w:instrText>
      </w:r>
      <w:r>
        <w:fldChar w:fldCharType="separate"/>
      </w:r>
      <w:r>
        <w:rPr>
          <w:noProof/>
        </w:rPr>
        <w:t xml:space="preserve">Sosteric M. (2016b) Toxic Socialization. </w:t>
      </w:r>
      <w:r w:rsidRPr="00C92A55">
        <w:rPr>
          <w:i/>
          <w:noProof/>
        </w:rPr>
        <w:t>Socjourn</w:t>
      </w:r>
      <w:r>
        <w:rPr>
          <w:noProof/>
        </w:rPr>
        <w:t>.</w:t>
      </w:r>
      <w:r>
        <w:fldChar w:fldCharType="end"/>
      </w:r>
      <w:r>
        <w:t xml:space="preserve"> Xxx add conversation article</w:t>
      </w:r>
    </w:p>
  </w:footnote>
  <w:footnote w:id="19">
    <w:p w:rsidR="002F032F" w:rsidRDefault="002F032F" w:rsidP="00665883">
      <w:pPr>
        <w:pStyle w:val="FootnoteText"/>
      </w:pPr>
      <w:r>
        <w:rPr>
          <w:rStyle w:val="FootnoteReference"/>
        </w:rPr>
        <w:footnoteRef/>
      </w:r>
      <w:r>
        <w:t xml:space="preserve"> Recent research suggests that it takes thirty or forty years for the brain to fully mature. See </w:t>
      </w:r>
      <w:r>
        <w:fldChar w:fldCharType="begin"/>
      </w:r>
      <w:r>
        <w:instrText xml:space="preserve"> ADDIN EN.CITE &lt;EndNote&gt;&lt;Cite&gt;&lt;Author&gt;Express&lt;/Author&gt;&lt;Year&gt;2010&lt;/Year&gt;&lt;RecNum&gt;1477&lt;/RecNum&gt;&lt;DisplayText&gt;Express M. (2010) &lt;style face="italic"&gt;Brain is not fully mature until 30s and 40s&lt;/style&gt;. Available at: https://medicalxpress.com/news/2010-12-brain-fully-mature-30s-40s.html.&lt;/DisplayText&gt;&lt;record&gt;&lt;rec-number&gt;1477&lt;/rec-number&gt;&lt;foreign-keys&gt;&lt;key app="EN" db-id="ffzzx2xp45pfvbeepzbx5fzn0xv2zarf0efe"&gt;1477&lt;/key&gt;&lt;/foreign-keys&gt;&lt;ref-type name="Web Page"&gt;12&lt;/ref-type&gt;&lt;contributors&gt;&lt;authors&gt;&lt;author&gt;Medical Express&lt;/author&gt;&lt;/authors&gt;&lt;/contributors&gt;&lt;titles&gt;&lt;title&gt;Brain is not fully mature until 30s and 40s&lt;/title&gt;&lt;/titles&gt;&lt;volume&gt;2018&lt;/volume&gt;&lt;number&gt;May 4&lt;/number&gt;&lt;dates&gt;&lt;year&gt;2010&lt;/year&gt;&lt;/dates&gt;&lt;publisher&gt;Medical Express&lt;/publisher&gt;&lt;urls&gt;&lt;related-urls&gt;&lt;url&gt;https://medicalxpress.com/news/2010-12-brain-fully-mature-30s-40s.html&lt;/url&gt;&lt;/related-urls&gt;&lt;/urls&gt;&lt;/record&gt;&lt;/Cite&gt;&lt;/EndNote&gt;</w:instrText>
      </w:r>
      <w:r>
        <w:fldChar w:fldCharType="separate"/>
      </w:r>
      <w:r>
        <w:rPr>
          <w:noProof/>
        </w:rPr>
        <w:t xml:space="preserve">Express M. (2010) </w:t>
      </w:r>
      <w:r w:rsidRPr="00F44842">
        <w:rPr>
          <w:i/>
          <w:noProof/>
        </w:rPr>
        <w:t>Brain is not fully mature until 30s and 40s</w:t>
      </w:r>
      <w:r>
        <w:rPr>
          <w:noProof/>
        </w:rPr>
        <w:t>. Available at: https://medicalxpress.com/news/2010-12-brain-fully-mature-30s-40s.html.</w:t>
      </w:r>
      <w:r>
        <w:fldChar w:fldCharType="end"/>
      </w:r>
    </w:p>
  </w:footnote>
  <w:footnote w:id="20">
    <w:p w:rsidR="002F032F" w:rsidRDefault="002F032F">
      <w:pPr>
        <w:pStyle w:val="FootnoteText"/>
      </w:pPr>
      <w:r>
        <w:rPr>
          <w:rStyle w:val="FootnoteReference"/>
        </w:rPr>
        <w:footnoteRef/>
      </w:r>
      <w:r>
        <w:t xml:space="preserve"> </w:t>
      </w:r>
      <w:r>
        <w:fldChar w:fldCharType="begin"/>
      </w:r>
      <w:r>
        <w:instrText xml:space="preserve"> ADDIN EN.CITE &lt;EndNote&gt;&lt;Cite&gt;&lt;Author&gt;Sosteric&lt;/Author&gt;&lt;Year&gt;2018&lt;/Year&gt;&lt;RecNum&gt;1424&lt;/RecNum&gt;&lt;DisplayText&gt;Sosteric M and Ratkovic G. (2018) &lt;style face="italic"&gt;What does it mean to be human: Abraham Maslow and his hierarchies of need&lt;/style&gt;. Available at: https://www.academia.edu/35635479/What_does_it_mean_to_be_human_Maslows_hierarchies_of_need.&lt;/DisplayText&gt;&lt;record&gt;&lt;rec-number&gt;1424&lt;/rec-number&gt;&lt;foreign-keys&gt;&lt;key app="EN" db-id="ffzzx2xp45pfvbeepzbx5fzn0xv2zarf0efe"&gt;1424&lt;/key&gt;&lt;/foreign-keys&gt;&lt;ref-type name="Web Page"&gt;12&lt;/ref-type&gt;&lt;contributors&gt;&lt;authors&gt;&lt;author&gt;Sosteric, Mike&lt;/author&gt;&lt;author&gt;Ratkovic, Gina&lt;/author&gt;&lt;/authors&gt;&lt;/contributors&gt;&lt;titles&gt;&lt;title&gt;What does it mean to be human: Abraham Maslow and his hierarchies of need&lt;/title&gt;&lt;/titles&gt;&lt;dates&gt;&lt;year&gt;2018&lt;/year&gt;&lt;/dates&gt;&lt;publisher&gt;Academia.edu&lt;/publisher&gt;&lt;urls&gt;&lt;related-urls&gt;&lt;url&gt;https://www.academia.edu/35635479/What_does_it_mean_to_be_human_Maslows_hierarchies_of_need&lt;/url&gt;&lt;/related-urls&gt;&lt;/urls&gt;&lt;/record&gt;&lt;/Cite&gt;&lt;/EndNote&gt;</w:instrText>
      </w:r>
      <w:r>
        <w:fldChar w:fldCharType="separate"/>
      </w:r>
      <w:r>
        <w:rPr>
          <w:noProof/>
        </w:rPr>
        <w:t xml:space="preserve">Sosteric M and Ratkovic G. (2018) </w:t>
      </w:r>
      <w:r w:rsidRPr="00940566">
        <w:rPr>
          <w:i/>
          <w:noProof/>
        </w:rPr>
        <w:t>What does it mean to be human: Abraham Maslow and his hierarchies of need</w:t>
      </w:r>
      <w:r>
        <w:rPr>
          <w:noProof/>
        </w:rPr>
        <w:t>. Available at: https://www.academia.edu/35635479/What_does_it_mean_to_be_human_Maslows_hierarchies_of_need.</w:t>
      </w:r>
      <w:r>
        <w:fldChar w:fldCharType="end"/>
      </w:r>
    </w:p>
  </w:footnote>
  <w:footnote w:id="21">
    <w:p w:rsidR="002F032F" w:rsidRDefault="002F032F" w:rsidP="00B60A8C">
      <w:pPr>
        <w:pStyle w:val="FootnoteText"/>
      </w:pPr>
      <w:r>
        <w:rPr>
          <w:rStyle w:val="FootnoteReference"/>
        </w:rPr>
        <w:footnoteRef/>
      </w:r>
      <w:r>
        <w:t xml:space="preserve"> See for example the story of the Spanish colonial murdered Las Scalas, who after a brief connection completely turned his life around. </w:t>
      </w:r>
      <w:r>
        <w:fldChar w:fldCharType="begin"/>
      </w:r>
      <w:r>
        <w:instrText xml:space="preserve"> ADDIN EN.CITE &lt;EndNote&gt;&lt;Cite&gt;&lt;Author&gt;Sosteric&lt;/Author&gt;&lt;Year&gt;2018&lt;/Year&gt;&lt;RecNum&gt;601&lt;/RecNum&gt;&lt;DisplayText&gt;Sosteric M. (2018d) Mystical experience and global revolution. &lt;style face="italic"&gt;Athens Journal of Social Sciences&lt;/style&gt;.&lt;/DisplayText&gt;&lt;record&gt;&lt;rec-number&gt;601&lt;/rec-number&gt;&lt;foreign-keys&gt;&lt;key app="EN" db-id="ffzzx2xp45pfvbeepzbx5fzn0xv2zarf0efe"&gt;601&lt;/key&gt;&lt;/foreign-keys&gt;&lt;ref-type name="Journal Article"&gt;17&lt;/ref-type&gt;&lt;contributors&gt;&lt;authors&gt;&lt;author&gt;Sosteric, Mike&lt;/author&gt;&lt;/authors&gt;&lt;/contributors&gt;&lt;titles&gt;&lt;title&gt;Mystical experience and global revolution&lt;/title&gt;&lt;secondary-title&gt;Athens Journal of Social Sciences&lt;/secondary-title&gt;&lt;/titles&gt;&lt;periodical&gt;&lt;full-title&gt;Athens Journal of Social Sciences&lt;/full-title&gt;&lt;/periodical&gt;&lt;dates&gt;&lt;year&gt;2018&lt;/year&gt;&lt;/dates&gt;&lt;urls&gt;&lt;related-urls&gt;&lt;url&gt;www.academia.edu/25031557&lt;/url&gt;&lt;/related-urls&gt;&lt;/urls&gt;&lt;language&gt;en&lt;/language&gt;&lt;/record&gt;&lt;/Cite&gt;&lt;/EndNote&gt;</w:instrText>
      </w:r>
      <w:r>
        <w:fldChar w:fldCharType="separate"/>
      </w:r>
      <w:r>
        <w:rPr>
          <w:noProof/>
        </w:rPr>
        <w:t xml:space="preserve">Sosteric M. (2018d) Mystical experience and global revolution. </w:t>
      </w:r>
      <w:r w:rsidRPr="00C92A55">
        <w:rPr>
          <w:i/>
          <w:noProof/>
        </w:rPr>
        <w:t>Athens Journal of Social Sciences</w:t>
      </w:r>
      <w:r>
        <w:rPr>
          <w:noProof/>
        </w:rPr>
        <w:t>.</w:t>
      </w:r>
      <w:r>
        <w:fldChar w:fldCharType="end"/>
      </w:r>
    </w:p>
  </w:footnote>
  <w:footnote w:id="22">
    <w:p w:rsidR="002F032F" w:rsidRDefault="002F032F">
      <w:pPr>
        <w:pStyle w:val="FootnoteText"/>
      </w:pPr>
      <w:r>
        <w:rPr>
          <w:rStyle w:val="FootnoteReference"/>
        </w:rPr>
        <w:footnoteRef/>
      </w:r>
      <w:r>
        <w:t xml:space="preserve"> </w:t>
      </w:r>
      <w:r>
        <w:fldChar w:fldCharType="begin"/>
      </w:r>
      <w:r>
        <w:instrText xml:space="preserve"> ADDIN EN.CITE &lt;EndNote&gt;&lt;Cite&gt;&lt;Author&gt;Ehrman&lt;/Author&gt;&lt;Year&gt;2007&lt;/Year&gt;&lt;RecNum&gt;1194&lt;/RecNum&gt;&lt;DisplayText&gt;Ehrman BD. (2007) &lt;style face="italic"&gt;Misquoting Jesus: The Story Behind Who Changed the Bible and Why&lt;/style&gt;: Harper One, Starr B. (2013) Why Christians Were Denied Access to Their Bible for 1,000 Years. &lt;style face="italic"&gt;Huffpost Religion.&lt;/style&gt;&lt;/DisplayText&gt;&lt;record&gt;&lt;rec-number&gt;1194&lt;/rec-number&gt;&lt;foreign-keys&gt;&lt;key app="EN" db-id="ffzzx2xp45pfvbeepzbx5fzn0xv2zarf0efe"&gt;1194&lt;/key&gt;&lt;/foreign-keys&gt;&lt;ref-type name="Book"&gt;6&lt;/ref-type&gt;&lt;contributors&gt;&lt;authors&gt;&lt;author&gt;Ehrman, Bart D.&lt;/author&gt;&lt;/authors&gt;&lt;/contributors&gt;&lt;titles&gt;&lt;title&gt;Misquoting Jesus: The Story Behind Who Changed the Bible and Why&lt;/title&gt;&lt;/titles&gt;&lt;dates&gt;&lt;year&gt;2007&lt;/year&gt;&lt;/dates&gt;&lt;publisher&gt;Harper One&lt;/publisher&gt;&lt;urls&gt;&lt;/urls&gt;&lt;/record&gt;&lt;/Cite&gt;&lt;Cite&gt;&lt;Author&gt;Starr&lt;/Author&gt;&lt;Year&gt;2013&lt;/Year&gt;&lt;RecNum&gt;1189&lt;/RecNum&gt;&lt;record&gt;&lt;rec-number&gt;1189&lt;/rec-number&gt;&lt;foreign-keys&gt;&lt;key app="EN" db-id="ffzzx2xp45pfvbeepzbx5fzn0xv2zarf0efe"&gt;1189&lt;/key&gt;&lt;/foreign-keys&gt;&lt;ref-type name="Magazine Article"&gt;19&lt;/ref-type&gt;&lt;contributors&gt;&lt;authors&gt;&lt;author&gt;Bernard Starr&lt;/author&gt;&lt;/authors&gt;&lt;/contributors&gt;&lt;titles&gt;&lt;title&gt;Why Christians Were Denied Access to Their Bible for 1,000 Years&lt;/title&gt;&lt;secondary-title&gt;Huffpost Religion&lt;/secondary-title&gt;&lt;/titles&gt;&lt;dates&gt;&lt;year&gt;2013&lt;/year&gt;&lt;pub-dates&gt;&lt;date&gt;July 20&lt;/date&gt;&lt;/pub-dates&gt;&lt;/dates&gt;&lt;urls&gt;&lt;/urls&gt;&lt;/record&gt;&lt;/Cite&gt;&lt;/EndNote&gt;</w:instrText>
      </w:r>
      <w:r>
        <w:fldChar w:fldCharType="separate"/>
      </w:r>
      <w:r>
        <w:rPr>
          <w:noProof/>
        </w:rPr>
        <w:t xml:space="preserve">Ehrman BD. (2007) </w:t>
      </w:r>
      <w:r w:rsidRPr="00C0049E">
        <w:rPr>
          <w:i/>
          <w:noProof/>
        </w:rPr>
        <w:t>Misquoting Jesus: The Story Behind Who Changed the Bible and Why</w:t>
      </w:r>
      <w:r>
        <w:rPr>
          <w:noProof/>
        </w:rPr>
        <w:t xml:space="preserve">: Harper One, Starr B. (2013) Why Christians Were Denied Access to Their Bible for 1,000 Years. </w:t>
      </w:r>
      <w:r w:rsidRPr="00C0049E">
        <w:rPr>
          <w:i/>
          <w:noProof/>
        </w:rPr>
        <w:t>Huffpost Religion.</w:t>
      </w:r>
      <w:r>
        <w:fldChar w:fldCharType="end"/>
      </w:r>
    </w:p>
  </w:footnote>
  <w:footnote w:id="23">
    <w:p w:rsidR="002F032F" w:rsidRDefault="002F032F">
      <w:pPr>
        <w:pStyle w:val="FootnoteText"/>
      </w:pPr>
      <w:r>
        <w:rPr>
          <w:rStyle w:val="FootnoteReference"/>
        </w:rPr>
        <w:footnoteRef/>
      </w:r>
      <w:r>
        <w:t xml:space="preserve"> For some thoughts on how chronic fear and anxiety alters the brain’s neurology, see </w:t>
      </w:r>
      <w:r>
        <w:fldChar w:fldCharType="begin"/>
      </w:r>
      <w:r>
        <w:instrText xml:space="preserve"> ADDIN EN.CITE &lt;EndNote&gt;&lt;Cite&gt;&lt;Author&gt;Sosteric&lt;/Author&gt;&lt;Year&gt;2016&lt;/Year&gt;&lt;RecNum&gt;967&lt;/RecNum&gt;&lt;DisplayText&gt;Sosteric M. (2016b) Toxic Socialization. &lt;style face="italic"&gt;Socjourn&lt;/style&gt;.&lt;/DisplayText&gt;&lt;record&gt;&lt;rec-number&gt;967&lt;/rec-number&gt;&lt;foreign-keys&gt;&lt;key app="EN" db-id="ffzzx2xp45pfvbeepzbx5fzn0xv2zarf0efe"&gt;967&lt;/key&gt;&lt;/foreign-keys&gt;&lt;ref-type name="Journal Article"&gt;17&lt;/ref-type&gt;&lt;contributors&gt;&lt;authors&gt;&lt;author&gt;Sosteric, Mike&lt;/author&gt;&lt;/authors&gt;&lt;/contributors&gt;&lt;titles&gt;&lt;title&gt;Toxic Socialization&lt;/title&gt;&lt;secondary-title&gt;Socjourn&lt;/secondary-title&gt;&lt;/titles&gt;&lt;periodical&gt;&lt;full-title&gt;Socjourn&lt;/full-title&gt;&lt;/periodical&gt;&lt;dates&gt;&lt;year&gt;2016&lt;/year&gt;&lt;/dates&gt;&lt;urls&gt;&lt;related-urls&gt;&lt;url&gt;https://www.academia.edu/25275338/Toxic_Socialization&lt;/url&gt;&lt;/related-urls&gt;&lt;/urls&gt;&lt;/record&gt;&lt;/Cite&gt;&lt;/EndNote&gt;</w:instrText>
      </w:r>
      <w:r>
        <w:fldChar w:fldCharType="separate"/>
      </w:r>
      <w:r>
        <w:rPr>
          <w:noProof/>
        </w:rPr>
        <w:t xml:space="preserve">Sosteric M. (2016b) Toxic Socialization. </w:t>
      </w:r>
      <w:r w:rsidRPr="00162BC9">
        <w:rPr>
          <w:i/>
          <w:noProof/>
        </w:rPr>
        <w:t>Socjourn</w:t>
      </w:r>
      <w:r>
        <w:rPr>
          <w:noProof/>
        </w:rPr>
        <w:t>.</w:t>
      </w:r>
      <w:r>
        <w:fldChar w:fldCharType="end"/>
      </w:r>
    </w:p>
  </w:footnote>
  <w:footnote w:id="24">
    <w:p w:rsidR="002F032F" w:rsidRDefault="002F032F">
      <w:pPr>
        <w:pStyle w:val="FootnoteText"/>
      </w:pPr>
      <w:r>
        <w:rPr>
          <w:rStyle w:val="FootnoteReference"/>
        </w:rPr>
        <w:footnoteRef/>
      </w:r>
      <w:r>
        <w:t xml:space="preserve"> </w:t>
      </w:r>
      <w:r>
        <w:fldChar w:fldCharType="begin"/>
      </w:r>
      <w:r>
        <w:instrText xml:space="preserve"> ADDIN EN.CITE &lt;EndNote&gt;&lt;Cite&gt;&lt;Author&gt;Sosteric&lt;/Author&gt;&lt;Year&gt;2018&lt;/Year&gt;&lt;RecNum&gt;1515&lt;/RecNum&gt;&lt;DisplayText&gt;Sosteric M. (2018b) The damage we’re doing to our children and ourselves. &lt;style face="italic"&gt;The Conversatoin&lt;/style&gt;.&lt;/DisplayText&gt;&lt;record&gt;&lt;rec-number&gt;1515&lt;/rec-number&gt;&lt;foreign-keys&gt;&lt;key app="EN" db-id="ffzzx2xp45pfvbeepzbx5fzn0xv2zarf0efe"&gt;1515&lt;/key&gt;&lt;/foreign-keys&gt;&lt;ref-type name="Journal Article"&gt;17&lt;/ref-type&gt;&lt;contributors&gt;&lt;authors&gt;&lt;author&gt;Sosteric, Mike&lt;/author&gt;&lt;/authors&gt;&lt;/contributors&gt;&lt;titles&gt;&lt;title&gt;The damage we’re doing to our children and ourselves&lt;/title&gt;&lt;secondary-title&gt;The Conversatoin&lt;/secondary-title&gt;&lt;/titles&gt;&lt;periodical&gt;&lt;full-title&gt;The Conversatoin&lt;/full-title&gt;&lt;/periodical&gt;&lt;dates&gt;&lt;year&gt;2018&lt;/year&gt;&lt;/dates&gt;&lt;urls&gt;&lt;related-urls&gt;&lt;url&gt;https://theconversation.com/the-damage-were-doing-to-our-children-and-ourselves-97894&lt;/url&gt;&lt;/related-urls&gt;&lt;/urls&gt;&lt;/record&gt;&lt;/Cite&gt;&lt;/EndNote&gt;</w:instrText>
      </w:r>
      <w:r>
        <w:fldChar w:fldCharType="separate"/>
      </w:r>
      <w:r>
        <w:rPr>
          <w:noProof/>
        </w:rPr>
        <w:t xml:space="preserve">Sosteric M. (2018b) The damage we’re doing to our children and ourselves. </w:t>
      </w:r>
      <w:r w:rsidRPr="00C92A55">
        <w:rPr>
          <w:i/>
          <w:noProof/>
        </w:rPr>
        <w:t>The Conversatoin</w:t>
      </w:r>
      <w:r>
        <w:rPr>
          <w:noProof/>
        </w:rPr>
        <w:t>.</w:t>
      </w:r>
      <w:r>
        <w:fldChar w:fldCharType="end"/>
      </w:r>
    </w:p>
  </w:footnote>
  <w:footnote w:id="25">
    <w:p w:rsidR="002F032F" w:rsidRDefault="002F032F">
      <w:pPr>
        <w:pStyle w:val="FootnoteText"/>
      </w:pPr>
      <w:r>
        <w:rPr>
          <w:rStyle w:val="FootnoteReference"/>
        </w:rPr>
        <w:footnoteRef/>
      </w:r>
      <w:r>
        <w:t xml:space="preserve"> </w:t>
      </w:r>
      <w:r>
        <w:fldChar w:fldCharType="begin"/>
      </w:r>
      <w:r>
        <w:instrText xml:space="preserve"> ADDIN EN.CITE &lt;EndNote&gt;&lt;Cite&gt;&lt;Author&gt;Sharp&lt;/Author&gt;&lt;Year&gt;2011&lt;/Year&gt;&lt;RecNum&gt;513&lt;/RecNum&gt;&lt;DisplayText&gt;Sharp M. (2011) &lt;style face="italic"&gt;Rocket Scientists&amp;apos; Guide to Spiritual Discernment, &lt;/style&gt;St. Albert, Alberta: Lightning Path Press.&lt;/DisplayText&gt;&lt;record&gt;&lt;rec-number&gt;513&lt;/rec-number&gt;&lt;foreign-keys&gt;&lt;key app="EN" db-id="ffzzx2xp45pfvbeepzbx5fzn0xv2zarf0efe"&gt;513&lt;/key&gt;&lt;/foreign-keys&gt;&lt;ref-type name="Book"&gt;6&lt;/ref-type&gt;&lt;contributors&gt;&lt;authors&gt;&lt;author&gt;Sharp, Michael&lt;/author&gt;&lt;/authors&gt;&lt;/contributors&gt;&lt;titles&gt;&lt;title&gt;Rocket Scientists&amp;apos; Guide to Spiritual Discernment&lt;/title&gt;&lt;/titles&gt;&lt;dates&gt;&lt;year&gt;2011&lt;/year&gt;&lt;/dates&gt;&lt;pub-location&gt;St. Albert, Alberta&lt;/pub-location&gt;&lt;publisher&gt;Lightning Path Press&lt;/publisher&gt;&lt;urls&gt;&lt;/urls&gt;&lt;/record&gt;&lt;/Cite&gt;&lt;/EndNote&gt;</w:instrText>
      </w:r>
      <w:r>
        <w:fldChar w:fldCharType="separate"/>
      </w:r>
      <w:r>
        <w:rPr>
          <w:noProof/>
        </w:rPr>
        <w:t xml:space="preserve">Sharp M. (2011) </w:t>
      </w:r>
      <w:r w:rsidRPr="00162BC9">
        <w:rPr>
          <w:i/>
          <w:noProof/>
        </w:rPr>
        <w:t xml:space="preserve">Rocket Scientists' Guide to Spiritual Discernment, </w:t>
      </w:r>
      <w:r>
        <w:rPr>
          <w:noProof/>
        </w:rPr>
        <w:t>St. Albert, Alberta: Lightning Path Press.</w:t>
      </w:r>
      <w:r>
        <w:fldChar w:fldCharType="end"/>
      </w:r>
    </w:p>
  </w:footnote>
  <w:footnote w:id="26">
    <w:p w:rsidR="002F032F" w:rsidRDefault="002F032F">
      <w:pPr>
        <w:pStyle w:val="FootnoteText"/>
      </w:pPr>
      <w:r>
        <w:rPr>
          <w:rStyle w:val="FootnoteReference"/>
        </w:rPr>
        <w:footnoteRef/>
      </w:r>
      <w:r>
        <w:t xml:space="preserve"> Xxx add two conversation articles </w:t>
      </w:r>
      <w:r>
        <w:fldChar w:fldCharType="begin"/>
      </w:r>
      <w:r>
        <w:instrText xml:space="preserve"> ADDIN EN.CITE &lt;EndNote&gt;&lt;Cite&gt;&lt;Author&gt;Sosteric&lt;/Author&gt;&lt;Year&gt;2018&lt;/Year&gt;&lt;RecNum&gt;1474&lt;/RecNum&gt;&lt;DisplayText&gt;Sosteric M. (2018a) Are bullies alpha males or sick puppies. &lt;style face="italic"&gt;The Conversation&lt;/style&gt;.&lt;/DisplayText&gt;&lt;record&gt;&lt;rec-number&gt;1474&lt;/rec-number&gt;&lt;foreign-keys&gt;&lt;key app="EN" db-id="ffzzx2xp45pfvbeepzbx5fzn0xv2zarf0efe"&gt;1474&lt;/key&gt;&lt;/foreign-keys&gt;&lt;ref-type name="Journal Article"&gt;17&lt;/ref-type&gt;&lt;contributors&gt;&lt;authors&gt;&lt;author&gt;Sosteric, Mike&lt;/author&gt;&lt;/authors&gt;&lt;/contributors&gt;&lt;titles&gt;&lt;title&gt;Are bullies alpha males or sick puppies&lt;/title&gt;&lt;secondary-title&gt;The Conversation&lt;/secondary-title&gt;&lt;/titles&gt;&lt;periodical&gt;&lt;full-title&gt;The Conversation&lt;/full-title&gt;&lt;/periodical&gt;&lt;dates&gt;&lt;year&gt;2018&lt;/year&gt;&lt;/dates&gt;&lt;urls&gt;&lt;related-urls&gt;&lt;url&gt;https://theconversation.com/are-bullies-alpha-males-or-sick-puppies-93524&lt;/url&gt;&lt;/related-urls&gt;&lt;/urls&gt;&lt;/record&gt;&lt;/Cite&gt;&lt;/EndNote&gt;</w:instrText>
      </w:r>
      <w:r>
        <w:fldChar w:fldCharType="separate"/>
      </w:r>
      <w:r>
        <w:rPr>
          <w:noProof/>
        </w:rPr>
        <w:t xml:space="preserve">Sosteric M. (2018a) Are bullies alpha males or sick puppies. </w:t>
      </w:r>
      <w:r w:rsidRPr="00932DE7">
        <w:rPr>
          <w:i/>
          <w:noProof/>
        </w:rPr>
        <w:t>The Conversation</w:t>
      </w:r>
      <w:r>
        <w:rPr>
          <w:noProof/>
        </w:rPr>
        <w:t>.</w:t>
      </w:r>
      <w:r>
        <w:fldChar w:fldCharType="end"/>
      </w:r>
    </w:p>
  </w:footnote>
  <w:footnote w:id="27">
    <w:p w:rsidR="002F032F" w:rsidRDefault="002F032F">
      <w:pPr>
        <w:pStyle w:val="FootnoteText"/>
      </w:pPr>
      <w:r>
        <w:rPr>
          <w:rStyle w:val="FootnoteReference"/>
        </w:rPr>
        <w:footnoteRef/>
      </w:r>
      <w:r>
        <w:t xml:space="preserve"> Which, despite the little details, is always to uplift and connect yourself </w:t>
      </w:r>
      <w:r w:rsidRPr="00206A15">
        <w:rPr>
          <w:i/>
          <w:iCs/>
        </w:rPr>
        <w:t>and</w:t>
      </w:r>
      <w:r>
        <w:t xml:space="preserve"> those around you.</w:t>
      </w:r>
    </w:p>
  </w:footnote>
  <w:footnote w:id="28">
    <w:p w:rsidR="002F032F" w:rsidRDefault="002F032F" w:rsidP="00971D0E">
      <w:pPr>
        <w:pStyle w:val="FootnoteText"/>
      </w:pPr>
      <w:r>
        <w:rPr>
          <w:rStyle w:val="FootnoteReference"/>
        </w:rPr>
        <w:footnoteRef/>
      </w:r>
      <w:r>
        <w:t xml:space="preserve"> And note, despite what some say, attending a “soul retrieval” service does nothing. Real retrieval requires the real, and often challenging, work of healing, awakening, activating, and ascending. If you are not doing that work, you are not retrieving your soul.</w:t>
      </w:r>
    </w:p>
    <w:p w:rsidR="002F032F" w:rsidRDefault="002F032F">
      <w:pPr>
        <w:pStyle w:val="FootnoteText"/>
      </w:pPr>
    </w:p>
  </w:footnote>
  <w:footnote w:id="29">
    <w:p w:rsidR="002F032F" w:rsidRPr="00C5078D" w:rsidRDefault="002F032F" w:rsidP="00B13323">
      <w:pPr>
        <w:ind w:right="72"/>
        <w:jc w:val="left"/>
        <w:rPr>
          <w:rFonts w:cs="Times New Roman"/>
          <w:szCs w:val="24"/>
        </w:rPr>
      </w:pPr>
      <w:r w:rsidRPr="00C5078D">
        <w:rPr>
          <w:rStyle w:val="FootnoteReference"/>
          <w:rFonts w:ascii="BaskervilleT" w:hAnsi="BaskervilleT"/>
        </w:rPr>
        <w:footnoteRef/>
      </w:r>
      <w:r w:rsidRPr="005D15C0">
        <w:rPr>
          <w:rFonts w:cs="Times New Roman"/>
          <w:szCs w:val="24"/>
        </w:rPr>
        <w:t xml:space="preserve"> </w:t>
      </w:r>
      <w:hyperlink r:id="rId4" w:history="1">
        <w:r w:rsidRPr="00B13323">
          <w:rPr>
            <w:rStyle w:val="FootnoteTextChar"/>
            <w:lang w:bidi="ar-SA"/>
          </w:rPr>
          <w:t>http://sociology.about.com/od/Works/a/Asch-Conformity-Experiments.htm</w:t>
        </w:r>
      </w:hyperlink>
      <w:r>
        <w:rPr>
          <w:rStyle w:val="FootnoteTextChar"/>
        </w:rPr>
        <w:t>.</w:t>
      </w:r>
    </w:p>
  </w:footnote>
  <w:footnote w:id="30">
    <w:p w:rsidR="002F032F" w:rsidRDefault="002F032F" w:rsidP="00E26CD4">
      <w:pPr>
        <w:pStyle w:val="FootnoteText"/>
      </w:pPr>
      <w:r>
        <w:rPr>
          <w:rStyle w:val="FootnoteReference"/>
        </w:rPr>
        <w:footnoteRef/>
      </w:r>
      <w:r>
        <w:t xml:space="preserve"> Arthur C. Clarke’s classic science fiction book </w:t>
      </w:r>
      <w:r>
        <w:rPr>
          <w:i/>
          <w:iCs/>
        </w:rPr>
        <w:t xml:space="preserve">A Childhood’s End </w:t>
      </w:r>
      <w:r>
        <w:t xml:space="preserve">expresses the notion in science </w:t>
      </w:r>
      <w:r w:rsidRPr="004947DE">
        <w:rPr>
          <w:noProof/>
        </w:rPr>
        <w:t>fiction,</w:t>
      </w:r>
      <w:r>
        <w:t xml:space="preserve"> when the children are “taken up” while the planet and its people </w:t>
      </w:r>
      <w:r w:rsidRPr="004947DE">
        <w:rPr>
          <w:noProof/>
        </w:rPr>
        <w:t>horribly</w:t>
      </w:r>
      <w:r>
        <w:t xml:space="preserve"> die.</w:t>
      </w:r>
    </w:p>
  </w:footnote>
  <w:footnote w:id="31">
    <w:p w:rsidR="002F032F" w:rsidRDefault="002F032F" w:rsidP="00E26CD4">
      <w:pPr>
        <w:pStyle w:val="FootnoteText"/>
      </w:pPr>
      <w:r>
        <w:rPr>
          <w:rStyle w:val="FootnoteReference"/>
        </w:rPr>
        <w:footnoteRef/>
      </w:r>
      <w:r>
        <w:t xml:space="preserve"> The classic example that comes to mind here is Neil Young’s “After the Gold Rush.”</w:t>
      </w:r>
    </w:p>
  </w:footnote>
  <w:footnote w:id="32">
    <w:p w:rsidR="002F032F" w:rsidRDefault="002F032F" w:rsidP="008E4424">
      <w:pPr>
        <w:pStyle w:val="FootnoteText"/>
      </w:pPr>
      <w:r>
        <w:rPr>
          <w:rStyle w:val="FootnoteReference"/>
        </w:rPr>
        <w:footnoteRef/>
      </w:r>
      <w:r>
        <w:t xml:space="preserve"> </w:t>
      </w:r>
      <w:r>
        <w:fldChar w:fldCharType="begin"/>
      </w:r>
      <w:r>
        <w:instrText xml:space="preserve"> ADDIN EN.CITE &lt;EndNote&gt;&lt;Cite&gt;&lt;Author&gt;Kurlander&lt;/Author&gt;&lt;Year&gt;2012&lt;/Year&gt;&lt;RecNum&gt;1326&lt;/RecNum&gt;&lt;DisplayText&gt;Kurlander E. (2012) Hitler’s Monsters: The Occult Roots of Nazism and the Emergence of the Nazi ‘Supernatural Imaginary’*. &lt;style face="italic"&gt;German History&lt;/style&gt; 30: 528-549.&lt;/DisplayText&gt;&lt;record&gt;&lt;rec-number&gt;1326&lt;/rec-number&gt;&lt;foreign-keys&gt;&lt;key app="EN" db-id="ffzzx2xp45pfvbeepzbx5fzn0xv2zarf0efe"&gt;1326&lt;/key&gt;&lt;/foreign-keys&gt;&lt;ref-type name="Journal Article"&gt;17&lt;/ref-type&gt;&lt;contributors&gt;&lt;authors&gt;&lt;author&gt;Kurlander, Eric&lt;/author&gt;&lt;/authors&gt;&lt;/contributors&gt;&lt;titles&gt;&lt;title&gt;Hitler’s Monsters: The Occult Roots of Nazism and the Emergence of the Nazi ‘Supernatural Imaginary’*&lt;/title&gt;&lt;secondary-title&gt;German History&lt;/secondary-title&gt;&lt;/titles&gt;&lt;periodical&gt;&lt;full-title&gt;German History&lt;/full-title&gt;&lt;/periodical&gt;&lt;pages&gt;528-549&lt;/pages&gt;&lt;volume&gt;30&lt;/volume&gt;&lt;number&gt;4&lt;/number&gt;&lt;keywords&gt;&lt;keyword&gt;National socialism &amp;amp; occultism&lt;/keyword&gt;&lt;keyword&gt;Ariosophy&lt;/keyword&gt;&lt;keyword&gt;National socialism -- Religious aspects&lt;/keyword&gt;&lt;keyword&gt;National socialism &amp;amp; religion&lt;/keyword&gt;&lt;keyword&gt;Supernatural -- Social aspects&lt;/keyword&gt;&lt;keyword&gt;ideology&lt;/keyword&gt;&lt;keyword&gt;imaginary&lt;/keyword&gt;&lt;keyword&gt;myth&lt;/keyword&gt;&lt;keyword&gt;occultism&lt;/keyword&gt;&lt;keyword&gt;supernatural&lt;/keyword&gt;&lt;keyword&gt;superstition&lt;/keyword&gt;&lt;keyword&gt;Nationalsozialistische Deutsche Arbeiter-Partei -- History&lt;/keyword&gt;&lt;keyword&gt;Von Sebottendorf, Rudolf&lt;/keyword&gt;&lt;keyword&gt;Hitler, Adolf, 1889-1945&lt;/keyword&gt;&lt;keyword&gt;Rosenberg, Alfred, 1893-1946&lt;/keyword&gt;&lt;keyword&gt;Nauhaus, Walter&lt;/keyword&gt;&lt;/keywords&gt;&lt;dates&gt;&lt;year&gt;2012&lt;/year&gt;&lt;/dates&gt;&lt;publisher&gt;Oxford University Press / USA&lt;/publisher&gt;&lt;isbn&gt;02663554&lt;/isbn&gt;&lt;accession-num&gt;82975419&lt;/accession-num&gt;&lt;work-type&gt;Article&lt;/work-type&gt;&lt;urls&gt;&lt;related-urls&gt;&lt;url&gt;http://0-search.ebscohost.com.aupac.lib.athabascau.ca/login.aspx?direct=true&amp;amp;db=a9h&amp;amp;AN=82975419&amp;amp;site=eds-live&lt;/url&gt;&lt;/related-urls&gt;&lt;/urls&gt;&lt;remote-database-name&gt;a9h&lt;/remote-database-name&gt;&lt;remote-database-provider&gt;EBSCOhost&lt;/remote-database-provider&gt;&lt;/record&gt;&lt;/Cite&gt;&lt;/EndNote&gt;</w:instrText>
      </w:r>
      <w:r>
        <w:fldChar w:fldCharType="separate"/>
      </w:r>
      <w:r>
        <w:rPr>
          <w:noProof/>
        </w:rPr>
        <w:t xml:space="preserve">Kurlander E. (2012) Hitler’s Monsters: The Occult Roots of Nazism and the Emergence of the Nazi ‘Supernatural Imaginary’*. </w:t>
      </w:r>
      <w:r w:rsidRPr="00F44842">
        <w:rPr>
          <w:i/>
          <w:noProof/>
        </w:rPr>
        <w:t>German History</w:t>
      </w:r>
      <w:r>
        <w:rPr>
          <w:noProof/>
        </w:rPr>
        <w:t xml:space="preserve"> 30: 528-549.</w:t>
      </w:r>
      <w:r>
        <w:fldChar w:fldCharType="end"/>
      </w:r>
    </w:p>
  </w:footnote>
  <w:footnote w:id="33">
    <w:p w:rsidR="002F032F" w:rsidRDefault="002F032F">
      <w:pPr>
        <w:pStyle w:val="FootnoteText"/>
      </w:pPr>
      <w:r>
        <w:rPr>
          <w:rStyle w:val="FootnoteReference"/>
        </w:rPr>
        <w:footnoteRef/>
      </w:r>
      <w:r>
        <w:t xml:space="preserve"> For the ancient roots of this archetype, see my paper </w:t>
      </w:r>
      <w:r>
        <w:fldChar w:fldCharType="begin"/>
      </w:r>
      <w:r>
        <w:instrText xml:space="preserve"> ADDIN EN.CITE &lt;EndNote&gt;&lt;Cite&gt;&lt;Author&gt;Sosteric&lt;/Author&gt;&lt;Year&gt;2018&lt;/Year&gt;&lt;RecNum&gt;1388&lt;/RecNum&gt;&lt;DisplayText&gt;Sosteric M. (2018c) From Zoroaster to Star Wars, Jesus to Marx: The Science and Technology of Mass Human Behaviour.&lt;/DisplayText&gt;&lt;record&gt;&lt;rec-number&gt;1388&lt;/rec-number&gt;&lt;foreign-keys&gt;&lt;key app="EN" db-id="ffzzx2xp45pfvbeepzbx5fzn0xv2zarf0efe"&gt;1388&lt;/key&gt;&lt;/foreign-keys&gt;&lt;ref-type name="Journal Article"&gt;17&lt;/ref-type&gt;&lt;contributors&gt;&lt;authors&gt;&lt;author&gt;Sosteric, Mike&lt;/author&gt;&lt;/authors&gt;&lt;/contributors&gt;&lt;titles&gt;&lt;title&gt;From Zoroaster to Star Wars, Jesus to Marx: The Science and Technology of Mass Human Behaviour&lt;/title&gt;&lt;/titles&gt;&lt;dates&gt;&lt;year&gt;2018&lt;/year&gt;&lt;/dates&gt;&lt;urls&gt;&lt;related-urls&gt;&lt;url&gt;https://www.academia.edu/34504691&lt;/url&gt;&lt;/related-urls&gt;&lt;/urls&gt;&lt;electronic-resource-num&gt;https://www.academia.edu/34504691&lt;/electronic-resource-num&gt;&lt;/record&gt;&lt;/Cite&gt;&lt;/EndNote&gt;</w:instrText>
      </w:r>
      <w:r>
        <w:fldChar w:fldCharType="separate"/>
      </w:r>
      <w:r>
        <w:rPr>
          <w:noProof/>
        </w:rPr>
        <w:t>Sosteric M. (2018c) From Zoroaster to Star Wars, Jesus to Marx: The Science and Technology of Mass Human Behaviour.</w:t>
      </w:r>
      <w:r>
        <w:fldChar w:fldCharType="end"/>
      </w:r>
    </w:p>
  </w:footnote>
  <w:footnote w:id="34">
    <w:p w:rsidR="002F032F" w:rsidRDefault="002F032F">
      <w:pPr>
        <w:pStyle w:val="FootnoteText"/>
      </w:pPr>
      <w:r>
        <w:rPr>
          <w:rStyle w:val="FootnoteReference"/>
        </w:rPr>
        <w:footnoteRef/>
      </w:r>
      <w:r>
        <w:t xml:space="preserve"> Recall the imagery of the Golden Dawn Wheel card here. Also, watch the </w:t>
      </w:r>
      <w:r w:rsidRPr="007C10F5">
        <w:rPr>
          <w:i/>
          <w:iCs/>
        </w:rPr>
        <w:t>Sphere</w:t>
      </w:r>
      <w:r>
        <w:t xml:space="preserve"> movie, with Dustin Hoffman. It perfectly reflects the old energy hermit ideologies being discussed here. See this thread on the LP forums </w:t>
      </w:r>
      <w:r w:rsidRPr="007C10F5">
        <w:t>https://is.gd/thesphere</w:t>
      </w:r>
      <w:r>
        <w:t xml:space="preserve"> </w:t>
      </w:r>
    </w:p>
  </w:footnote>
  <w:footnote w:id="35">
    <w:p w:rsidR="002F032F" w:rsidRDefault="002F032F">
      <w:pPr>
        <w:pStyle w:val="FootnoteText"/>
      </w:pPr>
      <w:r>
        <w:rPr>
          <w:rStyle w:val="FootnoteReference"/>
        </w:rPr>
        <w:footnoteRef/>
      </w:r>
      <w:r>
        <w:t xml:space="preserve"> </w:t>
      </w:r>
      <w:r w:rsidRPr="00104964">
        <w:t>https://spiritwiki.lightningpath.org/Evolutionary_Theory</w:t>
      </w:r>
      <w:r>
        <w:t>.</w:t>
      </w:r>
    </w:p>
  </w:footnote>
  <w:footnote w:id="36">
    <w:p w:rsidR="002F032F" w:rsidRDefault="002F032F">
      <w:pPr>
        <w:pStyle w:val="FootnoteText"/>
      </w:pPr>
      <w:r>
        <w:rPr>
          <w:rStyle w:val="FootnoteReference"/>
        </w:rPr>
        <w:footnoteRef/>
      </w:r>
      <w:r>
        <w:t xml:space="preserve"> A Divine World Order is a world order characterized by high CQ amongst a sizeable majority of the population, with work underway to heal and connect all beings. For more, see </w:t>
      </w:r>
      <w:r w:rsidRPr="00C62B98">
        <w:t>https://spiritwiki.lightningpath.org/Divine_World_Order</w:t>
      </w:r>
      <w:r>
        <w:t xml:space="preserve">. </w:t>
      </w:r>
    </w:p>
  </w:footnote>
  <w:footnote w:id="37">
    <w:p w:rsidR="002F032F" w:rsidRDefault="002F032F">
      <w:pPr>
        <w:pStyle w:val="FootnoteText"/>
      </w:pPr>
      <w:r>
        <w:rPr>
          <w:rStyle w:val="FootnoteReference"/>
        </w:rPr>
        <w:footnoteRef/>
      </w:r>
      <w:r>
        <w:t xml:space="preserve"> </w:t>
      </w:r>
      <w:r w:rsidRPr="00B80E9A">
        <w:t>https://spiritwiki.lightningpath.org/Great_Invocation</w:t>
      </w:r>
      <w:r>
        <w:t>.</w:t>
      </w:r>
    </w:p>
  </w:footnote>
  <w:footnote w:id="38">
    <w:p w:rsidR="002F032F" w:rsidRDefault="002F032F">
      <w:pPr>
        <w:pStyle w:val="FootnoteText"/>
      </w:pPr>
      <w:r>
        <w:rPr>
          <w:rStyle w:val="FootnoteReference"/>
        </w:rPr>
        <w:footnoteRef/>
      </w:r>
      <w:r>
        <w:t xml:space="preserve"> As a note for future iterations of this card, there should be some diversity in the hands breaking the chains. </w:t>
      </w:r>
    </w:p>
  </w:footnote>
  <w:footnote w:id="39">
    <w:p w:rsidR="002F032F" w:rsidRDefault="002F032F">
      <w:pPr>
        <w:pStyle w:val="FootnoteText"/>
      </w:pPr>
      <w:r>
        <w:rPr>
          <w:rStyle w:val="FootnoteReference"/>
        </w:rPr>
        <w:footnoteRef/>
      </w:r>
      <w:r>
        <w:t xml:space="preserve"> See </w:t>
      </w:r>
      <w:r>
        <w:fldChar w:fldCharType="begin"/>
      </w:r>
      <w:r>
        <w:instrText xml:space="preserve"> ADDIN EN.CITE &lt;EndNote&gt;&lt;Cite&gt;&lt;Author&gt;Sosteric&lt;/Author&gt;&lt;Year&gt;2016&lt;/Year&gt;&lt;RecNum&gt;247&lt;/RecNum&gt;&lt;DisplayText&gt;Sosteric M. (2016a) &lt;style face="italic"&gt;Rocket Scientists&amp;apos; Guide to Money and the Economy: Accumulation and Debt., &lt;/style&gt;St Albert, Alberta: Lightning Path Press.&lt;/DisplayText&gt;&lt;record&gt;&lt;rec-number&gt;247&lt;/rec-number&gt;&lt;foreign-keys&gt;&lt;key app="EN" db-id="ffzzx2xp45pfvbeepzbx5fzn0xv2zarf0efe"&gt;247&lt;/key&gt;&lt;/foreign-keys&gt;&lt;ref-type name="Book"&gt;6&lt;/ref-type&gt;&lt;contributors&gt;&lt;authors&gt;&lt;author&gt;Sosteric, Mike&lt;/author&gt;&lt;/authors&gt;&lt;/contributors&gt;&lt;titles&gt;&lt;title&gt;Rocket Scientists&amp;apos; Guide to Money and the Economy: Accumulation and Debt.&lt;/title&gt;&lt;/titles&gt;&lt;dates&gt;&lt;year&gt;2016&lt;/year&gt;&lt;/dates&gt;&lt;pub-location&gt;St Albert, Alberta&lt;/pub-location&gt;&lt;publisher&gt;Lightning Path Press.&lt;/publisher&gt;&lt;urls&gt;&lt;/urls&gt;&lt;/record&gt;&lt;/Cite&gt;&lt;/EndNote&gt;</w:instrText>
      </w:r>
      <w:r>
        <w:fldChar w:fldCharType="separate"/>
      </w:r>
      <w:r>
        <w:rPr>
          <w:noProof/>
        </w:rPr>
        <w:t xml:space="preserve">Sosteric M. (2016a) </w:t>
      </w:r>
      <w:r w:rsidRPr="00162BC9">
        <w:rPr>
          <w:i/>
          <w:noProof/>
        </w:rPr>
        <w:t xml:space="preserve">Rocket Scientists' Guide to Money and the Economy: Accumulation and Debt., </w:t>
      </w:r>
      <w:r>
        <w:rPr>
          <w:noProof/>
        </w:rPr>
        <w:t>St Albert, Alberta: Lightning Path Press.</w:t>
      </w:r>
      <w:r>
        <w:fldChar w:fldCharType="end"/>
      </w:r>
    </w:p>
  </w:footnote>
  <w:footnote w:id="40">
    <w:p w:rsidR="002F032F" w:rsidRDefault="002F032F">
      <w:pPr>
        <w:pStyle w:val="FootnoteText"/>
      </w:pPr>
      <w:r>
        <w:rPr>
          <w:rStyle w:val="FootnoteReference"/>
        </w:rPr>
        <w:footnoteRef/>
      </w:r>
      <w:r>
        <w:t xml:space="preserve"> Smartphones, electronics, clothing, and many products are made cheap by exploiting others, sometimes even children. </w:t>
      </w:r>
    </w:p>
  </w:footnote>
  <w:footnote w:id="41">
    <w:p w:rsidR="002F032F" w:rsidRDefault="002F032F">
      <w:pPr>
        <w:pStyle w:val="FootnoteText"/>
      </w:pPr>
      <w:r>
        <w:rPr>
          <w:rStyle w:val="FootnoteReference"/>
        </w:rPr>
        <w:footnoteRef/>
      </w:r>
      <w:r>
        <w:t xml:space="preserve"> For an overview of LP evolutionary theory, see </w:t>
      </w:r>
      <w:r w:rsidRPr="009A7478">
        <w:t>https://spiritwiki.lightningpath.org/Evolutionary_Theory</w:t>
      </w:r>
    </w:p>
  </w:footnote>
  <w:footnote w:id="42">
    <w:p w:rsidR="00C51992" w:rsidRDefault="00C51992">
      <w:pPr>
        <w:pStyle w:val="FootnoteText"/>
      </w:pPr>
      <w:r>
        <w:rPr>
          <w:rStyle w:val="FootnoteReference"/>
        </w:rPr>
        <w:footnoteRef/>
      </w:r>
      <w:r>
        <w:t xml:space="preserve"> Lots of sites online teach you how to get rid of negative self-talk.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ind w:left="720" w:hanging="360"/>
      </w:pPr>
      <w:rPr>
        <w:rFonts w:eastAsia="Times New Roman"/>
      </w:rPr>
    </w:lvl>
    <w:lvl w:ilvl="1">
      <w:start w:val="1"/>
      <w:numFmt w:val="decimal"/>
      <w:lvlText w:val="%2."/>
      <w:lvlJc w:val="left"/>
      <w:pPr>
        <w:ind w:left="1080" w:hanging="360"/>
      </w:pPr>
      <w:rPr>
        <w:rFonts w:eastAsia="Times New Roman"/>
      </w:rPr>
    </w:lvl>
    <w:lvl w:ilvl="2">
      <w:start w:val="1"/>
      <w:numFmt w:val="decimal"/>
      <w:lvlText w:val="%2.%3."/>
      <w:lvlJc w:val="left"/>
      <w:pPr>
        <w:ind w:left="1440" w:hanging="360"/>
      </w:pPr>
      <w:rPr>
        <w:rFonts w:eastAsia="Times New Roman"/>
      </w:rPr>
    </w:lvl>
    <w:lvl w:ilvl="3">
      <w:start w:val="1"/>
      <w:numFmt w:val="decimal"/>
      <w:lvlText w:val="%2.%3.%4."/>
      <w:lvlJc w:val="left"/>
      <w:pPr>
        <w:ind w:left="1800" w:hanging="360"/>
      </w:pPr>
      <w:rPr>
        <w:rFonts w:eastAsia="Times New Roman"/>
      </w:rPr>
    </w:lvl>
    <w:lvl w:ilvl="4">
      <w:start w:val="1"/>
      <w:numFmt w:val="decimal"/>
      <w:lvlText w:val="%2.%3.%4.%5."/>
      <w:lvlJc w:val="left"/>
      <w:pPr>
        <w:ind w:left="2160" w:hanging="360"/>
      </w:pPr>
      <w:rPr>
        <w:rFonts w:eastAsia="Times New Roman"/>
      </w:rPr>
    </w:lvl>
    <w:lvl w:ilvl="5">
      <w:start w:val="1"/>
      <w:numFmt w:val="decimal"/>
      <w:lvlText w:val="%2.%3.%4.%5.%6."/>
      <w:lvlJc w:val="left"/>
      <w:pPr>
        <w:ind w:left="2520" w:hanging="360"/>
      </w:pPr>
      <w:rPr>
        <w:rFonts w:eastAsia="Times New Roman"/>
      </w:rPr>
    </w:lvl>
    <w:lvl w:ilvl="6">
      <w:start w:val="1"/>
      <w:numFmt w:val="decimal"/>
      <w:lvlText w:val="%2.%3.%4.%5.%6.%7."/>
      <w:lvlJc w:val="left"/>
      <w:pPr>
        <w:ind w:left="2880" w:hanging="360"/>
      </w:pPr>
      <w:rPr>
        <w:rFonts w:eastAsia="Times New Roman"/>
      </w:rPr>
    </w:lvl>
    <w:lvl w:ilvl="7">
      <w:start w:val="1"/>
      <w:numFmt w:val="decimal"/>
      <w:lvlText w:val="%2.%3.%4.%5.%6.%7.%8."/>
      <w:lvlJc w:val="left"/>
      <w:pPr>
        <w:ind w:left="3240" w:hanging="360"/>
      </w:pPr>
      <w:rPr>
        <w:rFonts w:eastAsia="Times New Roman"/>
      </w:rPr>
    </w:lvl>
    <w:lvl w:ilvl="8">
      <w:start w:val="1"/>
      <w:numFmt w:val="decimal"/>
      <w:lvlText w:val="%2.%3.%4.%5.%6.%7.%8.%9."/>
      <w:lvlJc w:val="left"/>
      <w:pPr>
        <w:ind w:left="3600" w:hanging="360"/>
      </w:pPr>
      <w:rPr>
        <w:rFonts w:eastAsia="Times New Roman"/>
      </w:rPr>
    </w:lvl>
  </w:abstractNum>
  <w:abstractNum w:abstractNumId="1" w15:restartNumberingAfterBreak="0">
    <w:nsid w:val="0000000D"/>
    <w:multiLevelType w:val="multilevel"/>
    <w:tmpl w:val="0000000D"/>
    <w:lvl w:ilvl="0">
      <w:start w:val="1"/>
      <w:numFmt w:val="decimal"/>
      <w:lvlText w:val="%1."/>
      <w:lvlJc w:val="left"/>
      <w:pPr>
        <w:ind w:left="720" w:hanging="360"/>
      </w:pPr>
      <w:rPr>
        <w:rFonts w:eastAsia="Times New Roman"/>
      </w:rPr>
    </w:lvl>
    <w:lvl w:ilvl="1">
      <w:start w:val="1"/>
      <w:numFmt w:val="decimal"/>
      <w:lvlText w:val="%2."/>
      <w:lvlJc w:val="left"/>
      <w:pPr>
        <w:ind w:left="1080" w:hanging="360"/>
      </w:pPr>
      <w:rPr>
        <w:rFonts w:eastAsia="Times New Roman"/>
      </w:rPr>
    </w:lvl>
    <w:lvl w:ilvl="2">
      <w:start w:val="1"/>
      <w:numFmt w:val="decimal"/>
      <w:lvlText w:val="%2.%3."/>
      <w:lvlJc w:val="left"/>
      <w:pPr>
        <w:ind w:left="1440" w:hanging="360"/>
      </w:pPr>
      <w:rPr>
        <w:rFonts w:eastAsia="Times New Roman"/>
      </w:rPr>
    </w:lvl>
    <w:lvl w:ilvl="3">
      <w:start w:val="1"/>
      <w:numFmt w:val="decimal"/>
      <w:lvlText w:val="%2.%3.%4."/>
      <w:lvlJc w:val="left"/>
      <w:pPr>
        <w:ind w:left="1800" w:hanging="360"/>
      </w:pPr>
      <w:rPr>
        <w:rFonts w:eastAsia="Times New Roman"/>
      </w:rPr>
    </w:lvl>
    <w:lvl w:ilvl="4">
      <w:start w:val="1"/>
      <w:numFmt w:val="decimal"/>
      <w:lvlText w:val="%2.%3.%4.%5."/>
      <w:lvlJc w:val="left"/>
      <w:pPr>
        <w:ind w:left="2160" w:hanging="360"/>
      </w:pPr>
      <w:rPr>
        <w:rFonts w:eastAsia="Times New Roman"/>
      </w:rPr>
    </w:lvl>
    <w:lvl w:ilvl="5">
      <w:start w:val="1"/>
      <w:numFmt w:val="decimal"/>
      <w:lvlText w:val="%2.%3.%4.%5.%6."/>
      <w:lvlJc w:val="left"/>
      <w:pPr>
        <w:ind w:left="2520" w:hanging="360"/>
      </w:pPr>
      <w:rPr>
        <w:rFonts w:eastAsia="Times New Roman"/>
      </w:rPr>
    </w:lvl>
    <w:lvl w:ilvl="6">
      <w:start w:val="1"/>
      <w:numFmt w:val="decimal"/>
      <w:lvlText w:val="%2.%3.%4.%5.%6.%7."/>
      <w:lvlJc w:val="left"/>
      <w:pPr>
        <w:ind w:left="2880" w:hanging="360"/>
      </w:pPr>
      <w:rPr>
        <w:rFonts w:eastAsia="Times New Roman"/>
      </w:rPr>
    </w:lvl>
    <w:lvl w:ilvl="7">
      <w:start w:val="1"/>
      <w:numFmt w:val="decimal"/>
      <w:lvlText w:val="%2.%3.%4.%5.%6.%7.%8."/>
      <w:lvlJc w:val="left"/>
      <w:pPr>
        <w:ind w:left="3240" w:hanging="360"/>
      </w:pPr>
      <w:rPr>
        <w:rFonts w:eastAsia="Times New Roman"/>
      </w:rPr>
    </w:lvl>
    <w:lvl w:ilvl="8">
      <w:start w:val="1"/>
      <w:numFmt w:val="decimal"/>
      <w:lvlText w:val="%2.%3.%4.%5.%6.%7.%8.%9."/>
      <w:lvlJc w:val="left"/>
      <w:pPr>
        <w:ind w:left="3600" w:hanging="360"/>
      </w:pPr>
      <w:rPr>
        <w:rFonts w:eastAsia="Times New Roman"/>
      </w:rPr>
    </w:lvl>
  </w:abstractNum>
  <w:abstractNum w:abstractNumId="2" w15:restartNumberingAfterBreak="0">
    <w:nsid w:val="01A25D59"/>
    <w:multiLevelType w:val="hybridMultilevel"/>
    <w:tmpl w:val="C096B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6F7C8A"/>
    <w:multiLevelType w:val="multilevel"/>
    <w:tmpl w:val="00000012"/>
    <w:lvl w:ilvl="0">
      <w:start w:val="1"/>
      <w:numFmt w:val="bullet"/>
      <w:lvlText w:val="•"/>
      <w:lvlJc w:val="left"/>
      <w:pPr>
        <w:ind w:left="720" w:hanging="360"/>
      </w:pPr>
      <w:rPr>
        <w:rFonts w:ascii="Times New Roman" w:hAnsi="Times New Roman" w:cs="Times New Roman"/>
      </w:rPr>
    </w:lvl>
    <w:lvl w:ilvl="1">
      <w:start w:val="1"/>
      <w:numFmt w:val="bullet"/>
      <w:lvlText w:val="◦"/>
      <w:lvlJc w:val="left"/>
      <w:pPr>
        <w:ind w:left="1080" w:hanging="360"/>
      </w:pPr>
      <w:rPr>
        <w:rFonts w:ascii="Times New Roman" w:hAnsi="Times New Roman" w:cs="Times New Roman"/>
      </w:rPr>
    </w:lvl>
    <w:lvl w:ilvl="2">
      <w:start w:val="1"/>
      <w:numFmt w:val="bullet"/>
      <w:lvlText w:val="▪"/>
      <w:lvlJc w:val="left"/>
      <w:pPr>
        <w:ind w:left="1440" w:hanging="360"/>
      </w:pPr>
      <w:rPr>
        <w:rFonts w:ascii="Times New Roman" w:hAnsi="Times New Roman" w:cs="Times New Roman"/>
      </w:rPr>
    </w:lvl>
    <w:lvl w:ilvl="3">
      <w:start w:val="1"/>
      <w:numFmt w:val="bullet"/>
      <w:lvlText w:val="•"/>
      <w:lvlJc w:val="left"/>
      <w:pPr>
        <w:ind w:left="1800" w:hanging="360"/>
      </w:pPr>
      <w:rPr>
        <w:rFonts w:ascii="Times New Roman" w:hAnsi="Times New Roman" w:cs="Times New Roman"/>
      </w:rPr>
    </w:lvl>
    <w:lvl w:ilvl="4">
      <w:start w:val="1"/>
      <w:numFmt w:val="bullet"/>
      <w:lvlText w:val="◦"/>
      <w:lvlJc w:val="left"/>
      <w:pPr>
        <w:ind w:left="2160" w:hanging="360"/>
      </w:pPr>
      <w:rPr>
        <w:rFonts w:ascii="Times New Roman" w:hAnsi="Times New Roman" w:cs="Times New Roman"/>
      </w:rPr>
    </w:lvl>
    <w:lvl w:ilvl="5">
      <w:start w:val="1"/>
      <w:numFmt w:val="bullet"/>
      <w:lvlText w:val="▪"/>
      <w:lvlJc w:val="left"/>
      <w:pPr>
        <w:ind w:left="2520" w:hanging="360"/>
      </w:pPr>
      <w:rPr>
        <w:rFonts w:ascii="Times New Roman" w:hAnsi="Times New Roman" w:cs="Times New Roman"/>
      </w:rPr>
    </w:lvl>
    <w:lvl w:ilvl="6">
      <w:start w:val="1"/>
      <w:numFmt w:val="bullet"/>
      <w:lvlText w:val="•"/>
      <w:lvlJc w:val="left"/>
      <w:pPr>
        <w:ind w:left="2880" w:hanging="360"/>
      </w:pPr>
      <w:rPr>
        <w:rFonts w:ascii="Times New Roman" w:hAnsi="Times New Roman" w:cs="Times New Roman"/>
      </w:rPr>
    </w:lvl>
    <w:lvl w:ilvl="7">
      <w:start w:val="1"/>
      <w:numFmt w:val="bullet"/>
      <w:lvlText w:val="◦"/>
      <w:lvlJc w:val="left"/>
      <w:pPr>
        <w:ind w:left="3240" w:hanging="360"/>
      </w:pPr>
      <w:rPr>
        <w:rFonts w:ascii="Times New Roman" w:hAnsi="Times New Roman" w:cs="Times New Roman"/>
      </w:rPr>
    </w:lvl>
    <w:lvl w:ilvl="8">
      <w:start w:val="1"/>
      <w:numFmt w:val="bullet"/>
      <w:lvlText w:val="▪"/>
      <w:lvlJc w:val="left"/>
      <w:pPr>
        <w:ind w:left="3600" w:hanging="360"/>
      </w:pPr>
      <w:rPr>
        <w:rFonts w:ascii="Times New Roman" w:hAnsi="Times New Roman" w:cs="Times New Roman"/>
      </w:rPr>
    </w:lvl>
  </w:abstractNum>
  <w:abstractNum w:abstractNumId="4" w15:restartNumberingAfterBreak="0">
    <w:nsid w:val="03272439"/>
    <w:multiLevelType w:val="hybridMultilevel"/>
    <w:tmpl w:val="98349F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9E0662"/>
    <w:multiLevelType w:val="hybridMultilevel"/>
    <w:tmpl w:val="3314D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E34D3B"/>
    <w:multiLevelType w:val="hybridMultilevel"/>
    <w:tmpl w:val="3F284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F941BC"/>
    <w:multiLevelType w:val="hybridMultilevel"/>
    <w:tmpl w:val="0E120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B848A6"/>
    <w:multiLevelType w:val="hybridMultilevel"/>
    <w:tmpl w:val="1DEC7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251B63"/>
    <w:multiLevelType w:val="hybridMultilevel"/>
    <w:tmpl w:val="B72CB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A96D3A"/>
    <w:multiLevelType w:val="hybridMultilevel"/>
    <w:tmpl w:val="18164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B52EB4"/>
    <w:multiLevelType w:val="hybridMultilevel"/>
    <w:tmpl w:val="38A47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DB299D"/>
    <w:multiLevelType w:val="hybridMultilevel"/>
    <w:tmpl w:val="65201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C10A91"/>
    <w:multiLevelType w:val="hybridMultilevel"/>
    <w:tmpl w:val="2EBC2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131A9D"/>
    <w:multiLevelType w:val="hybridMultilevel"/>
    <w:tmpl w:val="69069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6D2C9D"/>
    <w:multiLevelType w:val="hybridMultilevel"/>
    <w:tmpl w:val="8C60D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009536D"/>
    <w:multiLevelType w:val="hybridMultilevel"/>
    <w:tmpl w:val="9DD80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00A7DDD"/>
    <w:multiLevelType w:val="hybridMultilevel"/>
    <w:tmpl w:val="AF5AB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39D1C95"/>
    <w:multiLevelType w:val="hybridMultilevel"/>
    <w:tmpl w:val="6A48B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3856E2"/>
    <w:multiLevelType w:val="hybridMultilevel"/>
    <w:tmpl w:val="E2FEC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51579B2"/>
    <w:multiLevelType w:val="hybridMultilevel"/>
    <w:tmpl w:val="F7A40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6AB43AF"/>
    <w:multiLevelType w:val="hybridMultilevel"/>
    <w:tmpl w:val="B9440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F90B6C"/>
    <w:multiLevelType w:val="hybridMultilevel"/>
    <w:tmpl w:val="E154D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97F432B"/>
    <w:multiLevelType w:val="hybridMultilevel"/>
    <w:tmpl w:val="F4063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A9D3A8D"/>
    <w:multiLevelType w:val="hybridMultilevel"/>
    <w:tmpl w:val="D8CA5D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CF53D1"/>
    <w:multiLevelType w:val="hybridMultilevel"/>
    <w:tmpl w:val="61DA6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387E43"/>
    <w:multiLevelType w:val="hybridMultilevel"/>
    <w:tmpl w:val="5C62A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29C05A4"/>
    <w:multiLevelType w:val="hybridMultilevel"/>
    <w:tmpl w:val="365496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5777CEF"/>
    <w:multiLevelType w:val="hybridMultilevel"/>
    <w:tmpl w:val="6D582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5FD13EC"/>
    <w:multiLevelType w:val="hybridMultilevel"/>
    <w:tmpl w:val="4F68C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D21F7F"/>
    <w:multiLevelType w:val="hybridMultilevel"/>
    <w:tmpl w:val="1C26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E830954"/>
    <w:multiLevelType w:val="hybridMultilevel"/>
    <w:tmpl w:val="071052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603417B"/>
    <w:multiLevelType w:val="hybridMultilevel"/>
    <w:tmpl w:val="BEB6C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A57100"/>
    <w:multiLevelType w:val="hybridMultilevel"/>
    <w:tmpl w:val="A5FA0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FD2130"/>
    <w:multiLevelType w:val="hybridMultilevel"/>
    <w:tmpl w:val="E33886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4471899"/>
    <w:multiLevelType w:val="hybridMultilevel"/>
    <w:tmpl w:val="D632C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D02FBE"/>
    <w:multiLevelType w:val="hybridMultilevel"/>
    <w:tmpl w:val="A39E7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52C7859"/>
    <w:multiLevelType w:val="hybridMultilevel"/>
    <w:tmpl w:val="A51A8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7D1267"/>
    <w:multiLevelType w:val="hybridMultilevel"/>
    <w:tmpl w:val="50C61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7D6A3D"/>
    <w:multiLevelType w:val="hybridMultilevel"/>
    <w:tmpl w:val="C4BCD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493B2F"/>
    <w:multiLevelType w:val="hybridMultilevel"/>
    <w:tmpl w:val="6BC02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5C0873"/>
    <w:multiLevelType w:val="hybridMultilevel"/>
    <w:tmpl w:val="87544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78A18FA"/>
    <w:multiLevelType w:val="hybridMultilevel"/>
    <w:tmpl w:val="D25ED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525B6D"/>
    <w:multiLevelType w:val="hybridMultilevel"/>
    <w:tmpl w:val="5B180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CD45FD"/>
    <w:multiLevelType w:val="hybridMultilevel"/>
    <w:tmpl w:val="72687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642129"/>
    <w:multiLevelType w:val="hybridMultilevel"/>
    <w:tmpl w:val="D4CC1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A17ECF"/>
    <w:multiLevelType w:val="hybridMultilevel"/>
    <w:tmpl w:val="4CCEC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3457C7A"/>
    <w:multiLevelType w:val="hybridMultilevel"/>
    <w:tmpl w:val="55CA8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1E7DBE"/>
    <w:multiLevelType w:val="hybridMultilevel"/>
    <w:tmpl w:val="8F32D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B95D6A"/>
    <w:multiLevelType w:val="hybridMultilevel"/>
    <w:tmpl w:val="E2E2B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7CFB0044"/>
    <w:multiLevelType w:val="hybridMultilevel"/>
    <w:tmpl w:val="DD4E9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1"/>
  </w:num>
  <w:num w:numId="4">
    <w:abstractNumId w:val="29"/>
  </w:num>
  <w:num w:numId="5">
    <w:abstractNumId w:val="24"/>
  </w:num>
  <w:num w:numId="6">
    <w:abstractNumId w:val="16"/>
  </w:num>
  <w:num w:numId="7">
    <w:abstractNumId w:val="45"/>
  </w:num>
  <w:num w:numId="8">
    <w:abstractNumId w:val="33"/>
  </w:num>
  <w:num w:numId="9">
    <w:abstractNumId w:val="13"/>
  </w:num>
  <w:num w:numId="10">
    <w:abstractNumId w:val="3"/>
  </w:num>
  <w:num w:numId="11">
    <w:abstractNumId w:val="8"/>
  </w:num>
  <w:num w:numId="12">
    <w:abstractNumId w:val="43"/>
  </w:num>
  <w:num w:numId="13">
    <w:abstractNumId w:val="17"/>
  </w:num>
  <w:num w:numId="14">
    <w:abstractNumId w:val="49"/>
  </w:num>
  <w:num w:numId="15">
    <w:abstractNumId w:val="48"/>
  </w:num>
  <w:num w:numId="16">
    <w:abstractNumId w:val="21"/>
  </w:num>
  <w:num w:numId="17">
    <w:abstractNumId w:val="36"/>
  </w:num>
  <w:num w:numId="18">
    <w:abstractNumId w:val="26"/>
  </w:num>
  <w:num w:numId="19">
    <w:abstractNumId w:val="28"/>
  </w:num>
  <w:num w:numId="20">
    <w:abstractNumId w:val="2"/>
  </w:num>
  <w:num w:numId="21">
    <w:abstractNumId w:val="12"/>
  </w:num>
  <w:num w:numId="22">
    <w:abstractNumId w:val="23"/>
  </w:num>
  <w:num w:numId="23">
    <w:abstractNumId w:val="10"/>
  </w:num>
  <w:num w:numId="24">
    <w:abstractNumId w:val="18"/>
  </w:num>
  <w:num w:numId="25">
    <w:abstractNumId w:val="35"/>
  </w:num>
  <w:num w:numId="26">
    <w:abstractNumId w:val="37"/>
  </w:num>
  <w:num w:numId="27">
    <w:abstractNumId w:val="19"/>
  </w:num>
  <w:num w:numId="28">
    <w:abstractNumId w:val="20"/>
  </w:num>
  <w:num w:numId="29">
    <w:abstractNumId w:val="40"/>
  </w:num>
  <w:num w:numId="30">
    <w:abstractNumId w:val="44"/>
  </w:num>
  <w:num w:numId="31">
    <w:abstractNumId w:val="22"/>
  </w:num>
  <w:num w:numId="32">
    <w:abstractNumId w:val="15"/>
  </w:num>
  <w:num w:numId="33">
    <w:abstractNumId w:val="46"/>
  </w:num>
  <w:num w:numId="34">
    <w:abstractNumId w:val="47"/>
  </w:num>
  <w:num w:numId="35">
    <w:abstractNumId w:val="42"/>
  </w:num>
  <w:num w:numId="36">
    <w:abstractNumId w:val="41"/>
  </w:num>
  <w:num w:numId="37">
    <w:abstractNumId w:val="39"/>
  </w:num>
  <w:num w:numId="38">
    <w:abstractNumId w:val="50"/>
  </w:num>
  <w:num w:numId="39">
    <w:abstractNumId w:val="38"/>
  </w:num>
  <w:num w:numId="40">
    <w:abstractNumId w:val="6"/>
  </w:num>
  <w:num w:numId="41">
    <w:abstractNumId w:val="32"/>
  </w:num>
  <w:num w:numId="42">
    <w:abstractNumId w:val="14"/>
  </w:num>
  <w:num w:numId="43">
    <w:abstractNumId w:val="25"/>
  </w:num>
  <w:num w:numId="44">
    <w:abstractNumId w:val="5"/>
  </w:num>
  <w:num w:numId="45">
    <w:abstractNumId w:val="30"/>
  </w:num>
  <w:num w:numId="46">
    <w:abstractNumId w:val="4"/>
  </w:num>
  <w:num w:numId="47">
    <w:abstractNumId w:val="9"/>
  </w:num>
  <w:num w:numId="48">
    <w:abstractNumId w:val="27"/>
  </w:num>
  <w:num w:numId="49">
    <w:abstractNumId w:val="31"/>
  </w:num>
  <w:num w:numId="50">
    <w:abstractNumId w:val="34"/>
  </w:num>
  <w:num w:numId="51">
    <w:abstractNumId w:val="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embedSystemFonts/>
  <w:mirrorMargins/>
  <w:bordersDoNotSurroundHeader/>
  <w:bordersDoNotSurroundFooter/>
  <w:defaultTabStop w:val="709"/>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3NzYxMTU2NbUwNDdS0lEKTi0uzszPAykwNDKvBQB/B7bWLgAAAA=="/>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zzx2xp45pfvbeepzbx5fzn0xv2zarf0efe&quot;&gt;occult-Saved&lt;record-ids&gt;&lt;item&gt;247&lt;/item&gt;&lt;item&gt;311&lt;/item&gt;&lt;item&gt;312&lt;/item&gt;&lt;item&gt;314&lt;/item&gt;&lt;item&gt;513&lt;/item&gt;&lt;item&gt;601&lt;/item&gt;&lt;item&gt;967&lt;/item&gt;&lt;item&gt;1189&lt;/item&gt;&lt;item&gt;1194&lt;/item&gt;&lt;item&gt;1326&lt;/item&gt;&lt;item&gt;1388&lt;/item&gt;&lt;item&gt;1424&lt;/item&gt;&lt;item&gt;1474&lt;/item&gt;&lt;item&gt;1477&lt;/item&gt;&lt;item&gt;1515&lt;/item&gt;&lt;/record-ids&gt;&lt;/item&gt;&lt;/Libraries&gt;"/>
  </w:docVars>
  <w:rsids>
    <w:rsidRoot w:val="006D7431"/>
    <w:rsid w:val="00000E41"/>
    <w:rsid w:val="00003D73"/>
    <w:rsid w:val="000040CD"/>
    <w:rsid w:val="00004B40"/>
    <w:rsid w:val="000066F7"/>
    <w:rsid w:val="00006753"/>
    <w:rsid w:val="00006D57"/>
    <w:rsid w:val="00011FCB"/>
    <w:rsid w:val="0001209B"/>
    <w:rsid w:val="00014339"/>
    <w:rsid w:val="000162AE"/>
    <w:rsid w:val="00020942"/>
    <w:rsid w:val="00020A74"/>
    <w:rsid w:val="000210B4"/>
    <w:rsid w:val="0002167A"/>
    <w:rsid w:val="0002267D"/>
    <w:rsid w:val="000228F0"/>
    <w:rsid w:val="00022A5C"/>
    <w:rsid w:val="0002385A"/>
    <w:rsid w:val="00025433"/>
    <w:rsid w:val="0002577E"/>
    <w:rsid w:val="00026899"/>
    <w:rsid w:val="00026966"/>
    <w:rsid w:val="00030217"/>
    <w:rsid w:val="00031000"/>
    <w:rsid w:val="00031A62"/>
    <w:rsid w:val="000326BC"/>
    <w:rsid w:val="0003386B"/>
    <w:rsid w:val="00033A7D"/>
    <w:rsid w:val="00033FEB"/>
    <w:rsid w:val="0003625B"/>
    <w:rsid w:val="00037110"/>
    <w:rsid w:val="0004102A"/>
    <w:rsid w:val="00042C1C"/>
    <w:rsid w:val="00043088"/>
    <w:rsid w:val="00043C2B"/>
    <w:rsid w:val="00046E8C"/>
    <w:rsid w:val="00047119"/>
    <w:rsid w:val="00051930"/>
    <w:rsid w:val="0005404E"/>
    <w:rsid w:val="00054DE3"/>
    <w:rsid w:val="00055254"/>
    <w:rsid w:val="000555A9"/>
    <w:rsid w:val="00056FD3"/>
    <w:rsid w:val="00057EF0"/>
    <w:rsid w:val="00060BEE"/>
    <w:rsid w:val="00060EDA"/>
    <w:rsid w:val="00061DA5"/>
    <w:rsid w:val="0006218C"/>
    <w:rsid w:val="0006399B"/>
    <w:rsid w:val="00063DF9"/>
    <w:rsid w:val="00063F1F"/>
    <w:rsid w:val="00065E18"/>
    <w:rsid w:val="00067290"/>
    <w:rsid w:val="00067DF5"/>
    <w:rsid w:val="00071CE2"/>
    <w:rsid w:val="0007535B"/>
    <w:rsid w:val="00075DD5"/>
    <w:rsid w:val="00077CC0"/>
    <w:rsid w:val="00077D3F"/>
    <w:rsid w:val="0008037E"/>
    <w:rsid w:val="00080D5C"/>
    <w:rsid w:val="00081B34"/>
    <w:rsid w:val="0008247E"/>
    <w:rsid w:val="00082ED7"/>
    <w:rsid w:val="000835A2"/>
    <w:rsid w:val="000837C5"/>
    <w:rsid w:val="00083AB1"/>
    <w:rsid w:val="00085595"/>
    <w:rsid w:val="00085AF9"/>
    <w:rsid w:val="00086910"/>
    <w:rsid w:val="00087CF4"/>
    <w:rsid w:val="00087F2D"/>
    <w:rsid w:val="00091202"/>
    <w:rsid w:val="00092178"/>
    <w:rsid w:val="0009237A"/>
    <w:rsid w:val="0009371D"/>
    <w:rsid w:val="00095803"/>
    <w:rsid w:val="000962D5"/>
    <w:rsid w:val="000963F7"/>
    <w:rsid w:val="00096B27"/>
    <w:rsid w:val="000972D8"/>
    <w:rsid w:val="000A013F"/>
    <w:rsid w:val="000A04F6"/>
    <w:rsid w:val="000A0850"/>
    <w:rsid w:val="000A348B"/>
    <w:rsid w:val="000A4B54"/>
    <w:rsid w:val="000A53E0"/>
    <w:rsid w:val="000A5C01"/>
    <w:rsid w:val="000A5FF2"/>
    <w:rsid w:val="000A64A8"/>
    <w:rsid w:val="000A78A5"/>
    <w:rsid w:val="000A7F91"/>
    <w:rsid w:val="000B0979"/>
    <w:rsid w:val="000B192C"/>
    <w:rsid w:val="000B2974"/>
    <w:rsid w:val="000B411A"/>
    <w:rsid w:val="000B47D8"/>
    <w:rsid w:val="000B549C"/>
    <w:rsid w:val="000B59E3"/>
    <w:rsid w:val="000B7017"/>
    <w:rsid w:val="000C3114"/>
    <w:rsid w:val="000C3250"/>
    <w:rsid w:val="000C48A2"/>
    <w:rsid w:val="000D1592"/>
    <w:rsid w:val="000D3DE3"/>
    <w:rsid w:val="000D5799"/>
    <w:rsid w:val="000D786A"/>
    <w:rsid w:val="000D7C70"/>
    <w:rsid w:val="000E01FE"/>
    <w:rsid w:val="000E0DB9"/>
    <w:rsid w:val="000E73F9"/>
    <w:rsid w:val="000F0A36"/>
    <w:rsid w:val="000F0C49"/>
    <w:rsid w:val="000F193C"/>
    <w:rsid w:val="000F2675"/>
    <w:rsid w:val="000F26FD"/>
    <w:rsid w:val="000F3FC5"/>
    <w:rsid w:val="000F4738"/>
    <w:rsid w:val="000F5D65"/>
    <w:rsid w:val="001003F5"/>
    <w:rsid w:val="001004E5"/>
    <w:rsid w:val="001008FB"/>
    <w:rsid w:val="00100A96"/>
    <w:rsid w:val="00100C24"/>
    <w:rsid w:val="00100DAA"/>
    <w:rsid w:val="0010338E"/>
    <w:rsid w:val="001044EA"/>
    <w:rsid w:val="00104622"/>
    <w:rsid w:val="00104964"/>
    <w:rsid w:val="00104C88"/>
    <w:rsid w:val="00105252"/>
    <w:rsid w:val="00106CDD"/>
    <w:rsid w:val="00107BB4"/>
    <w:rsid w:val="00107E0B"/>
    <w:rsid w:val="00110126"/>
    <w:rsid w:val="00110345"/>
    <w:rsid w:val="00112AA2"/>
    <w:rsid w:val="00113204"/>
    <w:rsid w:val="001134B2"/>
    <w:rsid w:val="0011351D"/>
    <w:rsid w:val="0011367B"/>
    <w:rsid w:val="00114651"/>
    <w:rsid w:val="001149D8"/>
    <w:rsid w:val="001174A9"/>
    <w:rsid w:val="001178BB"/>
    <w:rsid w:val="0012075D"/>
    <w:rsid w:val="001216F9"/>
    <w:rsid w:val="00121C69"/>
    <w:rsid w:val="0012254C"/>
    <w:rsid w:val="00122927"/>
    <w:rsid w:val="00122EC3"/>
    <w:rsid w:val="00123D36"/>
    <w:rsid w:val="00123F12"/>
    <w:rsid w:val="001241B1"/>
    <w:rsid w:val="001245CF"/>
    <w:rsid w:val="00124AE9"/>
    <w:rsid w:val="00124C70"/>
    <w:rsid w:val="00125D22"/>
    <w:rsid w:val="0012637F"/>
    <w:rsid w:val="00131A9B"/>
    <w:rsid w:val="00132213"/>
    <w:rsid w:val="00132992"/>
    <w:rsid w:val="00134BB3"/>
    <w:rsid w:val="001360D1"/>
    <w:rsid w:val="00136681"/>
    <w:rsid w:val="0014023F"/>
    <w:rsid w:val="0014124E"/>
    <w:rsid w:val="001429E1"/>
    <w:rsid w:val="00142DE4"/>
    <w:rsid w:val="0014318A"/>
    <w:rsid w:val="0014357C"/>
    <w:rsid w:val="00145EE7"/>
    <w:rsid w:val="00147CBD"/>
    <w:rsid w:val="0015034D"/>
    <w:rsid w:val="0015158E"/>
    <w:rsid w:val="00151EE2"/>
    <w:rsid w:val="0015268F"/>
    <w:rsid w:val="00152FEC"/>
    <w:rsid w:val="00153F07"/>
    <w:rsid w:val="00154464"/>
    <w:rsid w:val="001545BB"/>
    <w:rsid w:val="0015561C"/>
    <w:rsid w:val="00156A13"/>
    <w:rsid w:val="00157DDF"/>
    <w:rsid w:val="00162BC9"/>
    <w:rsid w:val="00163E56"/>
    <w:rsid w:val="00164269"/>
    <w:rsid w:val="001650AF"/>
    <w:rsid w:val="001656FA"/>
    <w:rsid w:val="00166FDA"/>
    <w:rsid w:val="00170DED"/>
    <w:rsid w:val="001727AC"/>
    <w:rsid w:val="00173EBF"/>
    <w:rsid w:val="00174475"/>
    <w:rsid w:val="00176A2C"/>
    <w:rsid w:val="00177769"/>
    <w:rsid w:val="00180501"/>
    <w:rsid w:val="0018084A"/>
    <w:rsid w:val="001817CB"/>
    <w:rsid w:val="001839FF"/>
    <w:rsid w:val="00184A12"/>
    <w:rsid w:val="00184AAF"/>
    <w:rsid w:val="00185891"/>
    <w:rsid w:val="00185C84"/>
    <w:rsid w:val="00185FE4"/>
    <w:rsid w:val="0018770E"/>
    <w:rsid w:val="00187F21"/>
    <w:rsid w:val="00191007"/>
    <w:rsid w:val="0019266D"/>
    <w:rsid w:val="0019267A"/>
    <w:rsid w:val="00193B1C"/>
    <w:rsid w:val="001942D6"/>
    <w:rsid w:val="00194744"/>
    <w:rsid w:val="00196A04"/>
    <w:rsid w:val="001A0A8C"/>
    <w:rsid w:val="001A0F10"/>
    <w:rsid w:val="001A13CA"/>
    <w:rsid w:val="001A30E3"/>
    <w:rsid w:val="001A5BC2"/>
    <w:rsid w:val="001A5F15"/>
    <w:rsid w:val="001B0667"/>
    <w:rsid w:val="001B1244"/>
    <w:rsid w:val="001B164A"/>
    <w:rsid w:val="001B26E1"/>
    <w:rsid w:val="001B28AA"/>
    <w:rsid w:val="001B4459"/>
    <w:rsid w:val="001C1945"/>
    <w:rsid w:val="001C24DB"/>
    <w:rsid w:val="001C2A41"/>
    <w:rsid w:val="001C2B54"/>
    <w:rsid w:val="001C3DC4"/>
    <w:rsid w:val="001C4D2F"/>
    <w:rsid w:val="001C553B"/>
    <w:rsid w:val="001C5CB9"/>
    <w:rsid w:val="001C7E5B"/>
    <w:rsid w:val="001D28E7"/>
    <w:rsid w:val="001D2E43"/>
    <w:rsid w:val="001D395C"/>
    <w:rsid w:val="001D47AF"/>
    <w:rsid w:val="001E0BE9"/>
    <w:rsid w:val="001E1DAB"/>
    <w:rsid w:val="001E2CE7"/>
    <w:rsid w:val="001E338D"/>
    <w:rsid w:val="001E3C6A"/>
    <w:rsid w:val="001E6561"/>
    <w:rsid w:val="001E6EAE"/>
    <w:rsid w:val="001E71B1"/>
    <w:rsid w:val="001F058D"/>
    <w:rsid w:val="001F18E9"/>
    <w:rsid w:val="001F2818"/>
    <w:rsid w:val="001F2A9C"/>
    <w:rsid w:val="001F4A1C"/>
    <w:rsid w:val="001F54DB"/>
    <w:rsid w:val="002004A7"/>
    <w:rsid w:val="00200DA0"/>
    <w:rsid w:val="00202E3C"/>
    <w:rsid w:val="0020377C"/>
    <w:rsid w:val="002039BF"/>
    <w:rsid w:val="002047F1"/>
    <w:rsid w:val="00206994"/>
    <w:rsid w:val="00206A15"/>
    <w:rsid w:val="00206C7C"/>
    <w:rsid w:val="00210152"/>
    <w:rsid w:val="00210AF7"/>
    <w:rsid w:val="00211459"/>
    <w:rsid w:val="00212107"/>
    <w:rsid w:val="002131EB"/>
    <w:rsid w:val="00213E12"/>
    <w:rsid w:val="00215BA5"/>
    <w:rsid w:val="00216C76"/>
    <w:rsid w:val="00220D96"/>
    <w:rsid w:val="00221D03"/>
    <w:rsid w:val="002224E6"/>
    <w:rsid w:val="00222E4F"/>
    <w:rsid w:val="00224B71"/>
    <w:rsid w:val="002250DF"/>
    <w:rsid w:val="00225361"/>
    <w:rsid w:val="002258CE"/>
    <w:rsid w:val="002268CC"/>
    <w:rsid w:val="00230AD4"/>
    <w:rsid w:val="00230DEE"/>
    <w:rsid w:val="00233AFC"/>
    <w:rsid w:val="00234E1B"/>
    <w:rsid w:val="00234F62"/>
    <w:rsid w:val="002355B6"/>
    <w:rsid w:val="00236808"/>
    <w:rsid w:val="00236ACC"/>
    <w:rsid w:val="00241AD3"/>
    <w:rsid w:val="00242E6D"/>
    <w:rsid w:val="002430D2"/>
    <w:rsid w:val="002433D8"/>
    <w:rsid w:val="00244029"/>
    <w:rsid w:val="00245671"/>
    <w:rsid w:val="00247BBC"/>
    <w:rsid w:val="00252822"/>
    <w:rsid w:val="002530D8"/>
    <w:rsid w:val="00253BBF"/>
    <w:rsid w:val="00254F5B"/>
    <w:rsid w:val="002562A8"/>
    <w:rsid w:val="0025640B"/>
    <w:rsid w:val="002566CE"/>
    <w:rsid w:val="00257174"/>
    <w:rsid w:val="00261C90"/>
    <w:rsid w:val="002624C0"/>
    <w:rsid w:val="002627DE"/>
    <w:rsid w:val="002633ED"/>
    <w:rsid w:val="00263604"/>
    <w:rsid w:val="0026394A"/>
    <w:rsid w:val="00263DAC"/>
    <w:rsid w:val="00266386"/>
    <w:rsid w:val="00266D64"/>
    <w:rsid w:val="00267666"/>
    <w:rsid w:val="002676A6"/>
    <w:rsid w:val="00270710"/>
    <w:rsid w:val="00271458"/>
    <w:rsid w:val="00273017"/>
    <w:rsid w:val="0027337B"/>
    <w:rsid w:val="00273380"/>
    <w:rsid w:val="00273F75"/>
    <w:rsid w:val="00274293"/>
    <w:rsid w:val="002744B7"/>
    <w:rsid w:val="0027465E"/>
    <w:rsid w:val="00277527"/>
    <w:rsid w:val="00277C86"/>
    <w:rsid w:val="002803F0"/>
    <w:rsid w:val="00280C0F"/>
    <w:rsid w:val="0028131C"/>
    <w:rsid w:val="00281B7F"/>
    <w:rsid w:val="00281B86"/>
    <w:rsid w:val="00282A99"/>
    <w:rsid w:val="00283638"/>
    <w:rsid w:val="00285E59"/>
    <w:rsid w:val="002907B3"/>
    <w:rsid w:val="002929FB"/>
    <w:rsid w:val="00292CD0"/>
    <w:rsid w:val="00292D6B"/>
    <w:rsid w:val="00292EFD"/>
    <w:rsid w:val="00293B8C"/>
    <w:rsid w:val="0029411E"/>
    <w:rsid w:val="002956DB"/>
    <w:rsid w:val="002A0273"/>
    <w:rsid w:val="002A0701"/>
    <w:rsid w:val="002A0A96"/>
    <w:rsid w:val="002A262A"/>
    <w:rsid w:val="002A3EF5"/>
    <w:rsid w:val="002A4F9D"/>
    <w:rsid w:val="002A4FC2"/>
    <w:rsid w:val="002B0F2B"/>
    <w:rsid w:val="002B15BD"/>
    <w:rsid w:val="002B1984"/>
    <w:rsid w:val="002B2DBA"/>
    <w:rsid w:val="002B36A0"/>
    <w:rsid w:val="002B3902"/>
    <w:rsid w:val="002B42CD"/>
    <w:rsid w:val="002B4CF5"/>
    <w:rsid w:val="002B4FAF"/>
    <w:rsid w:val="002B5049"/>
    <w:rsid w:val="002B71AD"/>
    <w:rsid w:val="002C020B"/>
    <w:rsid w:val="002C1FA7"/>
    <w:rsid w:val="002C36FA"/>
    <w:rsid w:val="002C4AE4"/>
    <w:rsid w:val="002C520F"/>
    <w:rsid w:val="002C6AE5"/>
    <w:rsid w:val="002C6E9C"/>
    <w:rsid w:val="002C7CD1"/>
    <w:rsid w:val="002D059F"/>
    <w:rsid w:val="002D05C0"/>
    <w:rsid w:val="002D0787"/>
    <w:rsid w:val="002D291E"/>
    <w:rsid w:val="002E07BC"/>
    <w:rsid w:val="002E26B4"/>
    <w:rsid w:val="002E5244"/>
    <w:rsid w:val="002E56DA"/>
    <w:rsid w:val="002F032F"/>
    <w:rsid w:val="002F0592"/>
    <w:rsid w:val="002F0836"/>
    <w:rsid w:val="002F1087"/>
    <w:rsid w:val="002F46C6"/>
    <w:rsid w:val="002F4805"/>
    <w:rsid w:val="002F4BA2"/>
    <w:rsid w:val="002F5C74"/>
    <w:rsid w:val="002F76EF"/>
    <w:rsid w:val="00300508"/>
    <w:rsid w:val="0030148D"/>
    <w:rsid w:val="003023EF"/>
    <w:rsid w:val="003024B5"/>
    <w:rsid w:val="00302C2C"/>
    <w:rsid w:val="00307723"/>
    <w:rsid w:val="00307A73"/>
    <w:rsid w:val="003120AF"/>
    <w:rsid w:val="0031237F"/>
    <w:rsid w:val="0031326B"/>
    <w:rsid w:val="003168BA"/>
    <w:rsid w:val="003169B4"/>
    <w:rsid w:val="003173B0"/>
    <w:rsid w:val="00321C4D"/>
    <w:rsid w:val="0032282C"/>
    <w:rsid w:val="00323CA4"/>
    <w:rsid w:val="003271BC"/>
    <w:rsid w:val="00327314"/>
    <w:rsid w:val="00333D5F"/>
    <w:rsid w:val="003408CA"/>
    <w:rsid w:val="00340FFD"/>
    <w:rsid w:val="00342A8D"/>
    <w:rsid w:val="00342B06"/>
    <w:rsid w:val="00343288"/>
    <w:rsid w:val="00345997"/>
    <w:rsid w:val="003468C4"/>
    <w:rsid w:val="0034699B"/>
    <w:rsid w:val="00346F90"/>
    <w:rsid w:val="0035065D"/>
    <w:rsid w:val="00350780"/>
    <w:rsid w:val="003519A1"/>
    <w:rsid w:val="00352786"/>
    <w:rsid w:val="00352E0B"/>
    <w:rsid w:val="003531BD"/>
    <w:rsid w:val="00353B05"/>
    <w:rsid w:val="00354982"/>
    <w:rsid w:val="00354CF8"/>
    <w:rsid w:val="00355B08"/>
    <w:rsid w:val="00355D6D"/>
    <w:rsid w:val="00356982"/>
    <w:rsid w:val="0035753C"/>
    <w:rsid w:val="00357C66"/>
    <w:rsid w:val="003633C6"/>
    <w:rsid w:val="003644DF"/>
    <w:rsid w:val="00367885"/>
    <w:rsid w:val="00373051"/>
    <w:rsid w:val="00375AAC"/>
    <w:rsid w:val="00376C2D"/>
    <w:rsid w:val="00380191"/>
    <w:rsid w:val="00380772"/>
    <w:rsid w:val="00380874"/>
    <w:rsid w:val="003817B3"/>
    <w:rsid w:val="00382028"/>
    <w:rsid w:val="00382FF0"/>
    <w:rsid w:val="00383D4A"/>
    <w:rsid w:val="00384205"/>
    <w:rsid w:val="00384248"/>
    <w:rsid w:val="003846D7"/>
    <w:rsid w:val="0038536A"/>
    <w:rsid w:val="00386A7F"/>
    <w:rsid w:val="00387F70"/>
    <w:rsid w:val="003905E9"/>
    <w:rsid w:val="003905EC"/>
    <w:rsid w:val="00394D0D"/>
    <w:rsid w:val="003958A6"/>
    <w:rsid w:val="00396FBA"/>
    <w:rsid w:val="003977D0"/>
    <w:rsid w:val="003A26DE"/>
    <w:rsid w:val="003A39E9"/>
    <w:rsid w:val="003A715A"/>
    <w:rsid w:val="003A726C"/>
    <w:rsid w:val="003B0591"/>
    <w:rsid w:val="003B455D"/>
    <w:rsid w:val="003B68BA"/>
    <w:rsid w:val="003B7C9E"/>
    <w:rsid w:val="003C1513"/>
    <w:rsid w:val="003C29E2"/>
    <w:rsid w:val="003C2E2B"/>
    <w:rsid w:val="003C4EBA"/>
    <w:rsid w:val="003C53E1"/>
    <w:rsid w:val="003C549D"/>
    <w:rsid w:val="003C60C8"/>
    <w:rsid w:val="003C658A"/>
    <w:rsid w:val="003D0011"/>
    <w:rsid w:val="003D0A7F"/>
    <w:rsid w:val="003D0F00"/>
    <w:rsid w:val="003D126A"/>
    <w:rsid w:val="003D24A2"/>
    <w:rsid w:val="003D2582"/>
    <w:rsid w:val="003D3EE1"/>
    <w:rsid w:val="003D6571"/>
    <w:rsid w:val="003D680D"/>
    <w:rsid w:val="003D7944"/>
    <w:rsid w:val="003E15CE"/>
    <w:rsid w:val="003E256B"/>
    <w:rsid w:val="003E264A"/>
    <w:rsid w:val="003E2C34"/>
    <w:rsid w:val="003E4037"/>
    <w:rsid w:val="003E4C67"/>
    <w:rsid w:val="003E4EA7"/>
    <w:rsid w:val="003E7EE3"/>
    <w:rsid w:val="003E7FF2"/>
    <w:rsid w:val="003F0F0B"/>
    <w:rsid w:val="003F1B02"/>
    <w:rsid w:val="003F23AC"/>
    <w:rsid w:val="003F3937"/>
    <w:rsid w:val="003F41F5"/>
    <w:rsid w:val="003F49F7"/>
    <w:rsid w:val="003F656E"/>
    <w:rsid w:val="004017FE"/>
    <w:rsid w:val="00404DF6"/>
    <w:rsid w:val="00405E6C"/>
    <w:rsid w:val="00406E7B"/>
    <w:rsid w:val="00407C86"/>
    <w:rsid w:val="0041175C"/>
    <w:rsid w:val="00411E3C"/>
    <w:rsid w:val="00412293"/>
    <w:rsid w:val="004122C9"/>
    <w:rsid w:val="00412978"/>
    <w:rsid w:val="00413684"/>
    <w:rsid w:val="00413809"/>
    <w:rsid w:val="004178E0"/>
    <w:rsid w:val="0042083F"/>
    <w:rsid w:val="0042317C"/>
    <w:rsid w:val="00424E1B"/>
    <w:rsid w:val="00424E8E"/>
    <w:rsid w:val="004310D9"/>
    <w:rsid w:val="00431922"/>
    <w:rsid w:val="00433E72"/>
    <w:rsid w:val="0043480B"/>
    <w:rsid w:val="00434AC2"/>
    <w:rsid w:val="00435E8F"/>
    <w:rsid w:val="0043639C"/>
    <w:rsid w:val="0043709B"/>
    <w:rsid w:val="00440C06"/>
    <w:rsid w:val="00441482"/>
    <w:rsid w:val="0044278A"/>
    <w:rsid w:val="004440BE"/>
    <w:rsid w:val="00445CF5"/>
    <w:rsid w:val="0044643F"/>
    <w:rsid w:val="00447512"/>
    <w:rsid w:val="00447EA1"/>
    <w:rsid w:val="0045212A"/>
    <w:rsid w:val="00452EB2"/>
    <w:rsid w:val="0045345A"/>
    <w:rsid w:val="00453A2D"/>
    <w:rsid w:val="00455543"/>
    <w:rsid w:val="0045644C"/>
    <w:rsid w:val="00456718"/>
    <w:rsid w:val="0045693C"/>
    <w:rsid w:val="0046039C"/>
    <w:rsid w:val="00460E14"/>
    <w:rsid w:val="004622E2"/>
    <w:rsid w:val="0046238B"/>
    <w:rsid w:val="00462D8C"/>
    <w:rsid w:val="004642FF"/>
    <w:rsid w:val="00464862"/>
    <w:rsid w:val="00464B82"/>
    <w:rsid w:val="00465DD1"/>
    <w:rsid w:val="00465F79"/>
    <w:rsid w:val="004663F7"/>
    <w:rsid w:val="00466AB4"/>
    <w:rsid w:val="00467121"/>
    <w:rsid w:val="0046715C"/>
    <w:rsid w:val="004672B5"/>
    <w:rsid w:val="00467BBA"/>
    <w:rsid w:val="00470DF0"/>
    <w:rsid w:val="00471503"/>
    <w:rsid w:val="00471DF0"/>
    <w:rsid w:val="00473A26"/>
    <w:rsid w:val="00476C0F"/>
    <w:rsid w:val="0047751E"/>
    <w:rsid w:val="00477C26"/>
    <w:rsid w:val="00480C4F"/>
    <w:rsid w:val="00480D19"/>
    <w:rsid w:val="0048123C"/>
    <w:rsid w:val="00481945"/>
    <w:rsid w:val="004819A6"/>
    <w:rsid w:val="00481DD7"/>
    <w:rsid w:val="0048275E"/>
    <w:rsid w:val="00482C67"/>
    <w:rsid w:val="004857A7"/>
    <w:rsid w:val="00485D55"/>
    <w:rsid w:val="00486628"/>
    <w:rsid w:val="00486B0F"/>
    <w:rsid w:val="004915D6"/>
    <w:rsid w:val="004928EE"/>
    <w:rsid w:val="0049429A"/>
    <w:rsid w:val="004947DE"/>
    <w:rsid w:val="00496954"/>
    <w:rsid w:val="004A06B1"/>
    <w:rsid w:val="004A3962"/>
    <w:rsid w:val="004A43B0"/>
    <w:rsid w:val="004A5644"/>
    <w:rsid w:val="004A6D80"/>
    <w:rsid w:val="004B0617"/>
    <w:rsid w:val="004B119C"/>
    <w:rsid w:val="004B159B"/>
    <w:rsid w:val="004B2112"/>
    <w:rsid w:val="004B4E5E"/>
    <w:rsid w:val="004B5B22"/>
    <w:rsid w:val="004B5C10"/>
    <w:rsid w:val="004B6A08"/>
    <w:rsid w:val="004B6FBE"/>
    <w:rsid w:val="004B7E6B"/>
    <w:rsid w:val="004C0F46"/>
    <w:rsid w:val="004C1A40"/>
    <w:rsid w:val="004C1E4F"/>
    <w:rsid w:val="004C1EB0"/>
    <w:rsid w:val="004C2248"/>
    <w:rsid w:val="004C27E6"/>
    <w:rsid w:val="004C2C5A"/>
    <w:rsid w:val="004C4D8D"/>
    <w:rsid w:val="004C5C62"/>
    <w:rsid w:val="004C67D8"/>
    <w:rsid w:val="004C6BAB"/>
    <w:rsid w:val="004D079D"/>
    <w:rsid w:val="004D0EB2"/>
    <w:rsid w:val="004D1EA0"/>
    <w:rsid w:val="004D2670"/>
    <w:rsid w:val="004D2B87"/>
    <w:rsid w:val="004D4A1A"/>
    <w:rsid w:val="004D4EEA"/>
    <w:rsid w:val="004D5AD1"/>
    <w:rsid w:val="004D6F1F"/>
    <w:rsid w:val="004D7199"/>
    <w:rsid w:val="004D7630"/>
    <w:rsid w:val="004D7DB6"/>
    <w:rsid w:val="004E02AB"/>
    <w:rsid w:val="004E1C32"/>
    <w:rsid w:val="004E2835"/>
    <w:rsid w:val="004E4689"/>
    <w:rsid w:val="004E50A0"/>
    <w:rsid w:val="004E6F22"/>
    <w:rsid w:val="004E7C96"/>
    <w:rsid w:val="004F0B58"/>
    <w:rsid w:val="004F0BD2"/>
    <w:rsid w:val="004F1458"/>
    <w:rsid w:val="004F1C76"/>
    <w:rsid w:val="004F2A0D"/>
    <w:rsid w:val="004F4AC4"/>
    <w:rsid w:val="004F4E67"/>
    <w:rsid w:val="004F61B9"/>
    <w:rsid w:val="00501843"/>
    <w:rsid w:val="00501A5F"/>
    <w:rsid w:val="0050204A"/>
    <w:rsid w:val="005042A6"/>
    <w:rsid w:val="00504780"/>
    <w:rsid w:val="0050642B"/>
    <w:rsid w:val="00507D3A"/>
    <w:rsid w:val="00510419"/>
    <w:rsid w:val="00510891"/>
    <w:rsid w:val="005114B3"/>
    <w:rsid w:val="00511856"/>
    <w:rsid w:val="0051266C"/>
    <w:rsid w:val="00512EFD"/>
    <w:rsid w:val="005134FB"/>
    <w:rsid w:val="00514291"/>
    <w:rsid w:val="0051753A"/>
    <w:rsid w:val="00520F5D"/>
    <w:rsid w:val="0052123B"/>
    <w:rsid w:val="00523006"/>
    <w:rsid w:val="005231B1"/>
    <w:rsid w:val="00523904"/>
    <w:rsid w:val="00523A44"/>
    <w:rsid w:val="0053031B"/>
    <w:rsid w:val="005315B3"/>
    <w:rsid w:val="00532C90"/>
    <w:rsid w:val="00532EE6"/>
    <w:rsid w:val="00534DDA"/>
    <w:rsid w:val="005366E9"/>
    <w:rsid w:val="00537522"/>
    <w:rsid w:val="0053770F"/>
    <w:rsid w:val="00542C54"/>
    <w:rsid w:val="00543434"/>
    <w:rsid w:val="00545510"/>
    <w:rsid w:val="005461C3"/>
    <w:rsid w:val="0055064F"/>
    <w:rsid w:val="005511E5"/>
    <w:rsid w:val="005521D0"/>
    <w:rsid w:val="00553BB7"/>
    <w:rsid w:val="005548FF"/>
    <w:rsid w:val="00555CBF"/>
    <w:rsid w:val="005565D9"/>
    <w:rsid w:val="00557769"/>
    <w:rsid w:val="005603C4"/>
    <w:rsid w:val="00560882"/>
    <w:rsid w:val="00562335"/>
    <w:rsid w:val="00564127"/>
    <w:rsid w:val="0056477B"/>
    <w:rsid w:val="00566B42"/>
    <w:rsid w:val="00567D2C"/>
    <w:rsid w:val="00570A25"/>
    <w:rsid w:val="00570AE8"/>
    <w:rsid w:val="0057224C"/>
    <w:rsid w:val="00575C9A"/>
    <w:rsid w:val="00576E5C"/>
    <w:rsid w:val="00577CB1"/>
    <w:rsid w:val="0058091E"/>
    <w:rsid w:val="00580FFD"/>
    <w:rsid w:val="00581EF1"/>
    <w:rsid w:val="00582D5D"/>
    <w:rsid w:val="00585E9D"/>
    <w:rsid w:val="00586BAC"/>
    <w:rsid w:val="00587E77"/>
    <w:rsid w:val="005908B1"/>
    <w:rsid w:val="005919B8"/>
    <w:rsid w:val="00592F6A"/>
    <w:rsid w:val="0059411A"/>
    <w:rsid w:val="005945E9"/>
    <w:rsid w:val="005956B5"/>
    <w:rsid w:val="005A0B09"/>
    <w:rsid w:val="005A0DA2"/>
    <w:rsid w:val="005A2117"/>
    <w:rsid w:val="005A6226"/>
    <w:rsid w:val="005A64F8"/>
    <w:rsid w:val="005B0ADA"/>
    <w:rsid w:val="005B0F5B"/>
    <w:rsid w:val="005B1753"/>
    <w:rsid w:val="005B1EBB"/>
    <w:rsid w:val="005B2C36"/>
    <w:rsid w:val="005B4542"/>
    <w:rsid w:val="005B5CB5"/>
    <w:rsid w:val="005B684C"/>
    <w:rsid w:val="005B71E4"/>
    <w:rsid w:val="005B7D43"/>
    <w:rsid w:val="005C04BB"/>
    <w:rsid w:val="005C1AD4"/>
    <w:rsid w:val="005C3E46"/>
    <w:rsid w:val="005C48B4"/>
    <w:rsid w:val="005C5E1B"/>
    <w:rsid w:val="005C6647"/>
    <w:rsid w:val="005C7667"/>
    <w:rsid w:val="005D0446"/>
    <w:rsid w:val="005D0507"/>
    <w:rsid w:val="005D05FB"/>
    <w:rsid w:val="005D15C0"/>
    <w:rsid w:val="005D1E04"/>
    <w:rsid w:val="005D3EA4"/>
    <w:rsid w:val="005D5203"/>
    <w:rsid w:val="005D53C9"/>
    <w:rsid w:val="005D733E"/>
    <w:rsid w:val="005E0D47"/>
    <w:rsid w:val="005E1087"/>
    <w:rsid w:val="005E1108"/>
    <w:rsid w:val="005E24CA"/>
    <w:rsid w:val="005E3BBF"/>
    <w:rsid w:val="005E408C"/>
    <w:rsid w:val="005E413C"/>
    <w:rsid w:val="005E4251"/>
    <w:rsid w:val="005E55D5"/>
    <w:rsid w:val="005E610A"/>
    <w:rsid w:val="005E63D0"/>
    <w:rsid w:val="005E6E68"/>
    <w:rsid w:val="005F03F8"/>
    <w:rsid w:val="005F0F5E"/>
    <w:rsid w:val="005F1586"/>
    <w:rsid w:val="005F1B91"/>
    <w:rsid w:val="005F2FA5"/>
    <w:rsid w:val="005F3EA8"/>
    <w:rsid w:val="005F5B92"/>
    <w:rsid w:val="005F6688"/>
    <w:rsid w:val="005F68A2"/>
    <w:rsid w:val="00601DA3"/>
    <w:rsid w:val="00603633"/>
    <w:rsid w:val="00603DF3"/>
    <w:rsid w:val="00605239"/>
    <w:rsid w:val="00605281"/>
    <w:rsid w:val="00605706"/>
    <w:rsid w:val="00611280"/>
    <w:rsid w:val="00612FDF"/>
    <w:rsid w:val="006156EC"/>
    <w:rsid w:val="0062084B"/>
    <w:rsid w:val="00621BDD"/>
    <w:rsid w:val="006227E5"/>
    <w:rsid w:val="00622BAE"/>
    <w:rsid w:val="006232AD"/>
    <w:rsid w:val="00623980"/>
    <w:rsid w:val="00623EC8"/>
    <w:rsid w:val="006241C4"/>
    <w:rsid w:val="00624402"/>
    <w:rsid w:val="00624761"/>
    <w:rsid w:val="00625D4E"/>
    <w:rsid w:val="00627468"/>
    <w:rsid w:val="0063008E"/>
    <w:rsid w:val="00630B87"/>
    <w:rsid w:val="00630D34"/>
    <w:rsid w:val="006329A6"/>
    <w:rsid w:val="00636376"/>
    <w:rsid w:val="006379E6"/>
    <w:rsid w:val="00637B88"/>
    <w:rsid w:val="00637BBC"/>
    <w:rsid w:val="00640D4A"/>
    <w:rsid w:val="00642E98"/>
    <w:rsid w:val="0064421F"/>
    <w:rsid w:val="006450B8"/>
    <w:rsid w:val="00645A1A"/>
    <w:rsid w:val="00650024"/>
    <w:rsid w:val="00653D8E"/>
    <w:rsid w:val="00654622"/>
    <w:rsid w:val="006558B0"/>
    <w:rsid w:val="006570DB"/>
    <w:rsid w:val="006603BD"/>
    <w:rsid w:val="00660EEF"/>
    <w:rsid w:val="0066185F"/>
    <w:rsid w:val="006621F8"/>
    <w:rsid w:val="0066372E"/>
    <w:rsid w:val="00665883"/>
    <w:rsid w:val="00666804"/>
    <w:rsid w:val="00667937"/>
    <w:rsid w:val="00667BDB"/>
    <w:rsid w:val="00670649"/>
    <w:rsid w:val="0067065D"/>
    <w:rsid w:val="00672462"/>
    <w:rsid w:val="006725D7"/>
    <w:rsid w:val="0067266E"/>
    <w:rsid w:val="006732A8"/>
    <w:rsid w:val="00673B91"/>
    <w:rsid w:val="00674E1A"/>
    <w:rsid w:val="00675A59"/>
    <w:rsid w:val="00675E83"/>
    <w:rsid w:val="006773C4"/>
    <w:rsid w:val="006774A8"/>
    <w:rsid w:val="006776F4"/>
    <w:rsid w:val="00680367"/>
    <w:rsid w:val="006805B4"/>
    <w:rsid w:val="00680C2C"/>
    <w:rsid w:val="006816C1"/>
    <w:rsid w:val="00681B7C"/>
    <w:rsid w:val="00684A34"/>
    <w:rsid w:val="00685FA0"/>
    <w:rsid w:val="006861A2"/>
    <w:rsid w:val="00686AD8"/>
    <w:rsid w:val="00686F3A"/>
    <w:rsid w:val="006907E0"/>
    <w:rsid w:val="00691D45"/>
    <w:rsid w:val="006921B1"/>
    <w:rsid w:val="00693606"/>
    <w:rsid w:val="00694EF4"/>
    <w:rsid w:val="006A0403"/>
    <w:rsid w:val="006A1095"/>
    <w:rsid w:val="006A2C17"/>
    <w:rsid w:val="006A40EC"/>
    <w:rsid w:val="006A428C"/>
    <w:rsid w:val="006A49FC"/>
    <w:rsid w:val="006A58FA"/>
    <w:rsid w:val="006A5CC2"/>
    <w:rsid w:val="006A678C"/>
    <w:rsid w:val="006A7612"/>
    <w:rsid w:val="006B21BE"/>
    <w:rsid w:val="006B2CCD"/>
    <w:rsid w:val="006B32CD"/>
    <w:rsid w:val="006B4F25"/>
    <w:rsid w:val="006B56EC"/>
    <w:rsid w:val="006B6572"/>
    <w:rsid w:val="006B71F8"/>
    <w:rsid w:val="006B7F8B"/>
    <w:rsid w:val="006C00A6"/>
    <w:rsid w:val="006C07FA"/>
    <w:rsid w:val="006C2DA0"/>
    <w:rsid w:val="006C3C2A"/>
    <w:rsid w:val="006C5FAC"/>
    <w:rsid w:val="006C5FFB"/>
    <w:rsid w:val="006C67D2"/>
    <w:rsid w:val="006C72AE"/>
    <w:rsid w:val="006D23C0"/>
    <w:rsid w:val="006D3683"/>
    <w:rsid w:val="006D38A8"/>
    <w:rsid w:val="006D6C7B"/>
    <w:rsid w:val="006D6F99"/>
    <w:rsid w:val="006D7431"/>
    <w:rsid w:val="006E0160"/>
    <w:rsid w:val="006E0FFF"/>
    <w:rsid w:val="006E2853"/>
    <w:rsid w:val="006E2CC8"/>
    <w:rsid w:val="006E36D2"/>
    <w:rsid w:val="006E391B"/>
    <w:rsid w:val="006E3B15"/>
    <w:rsid w:val="006E7B52"/>
    <w:rsid w:val="006F1C86"/>
    <w:rsid w:val="006F2FC8"/>
    <w:rsid w:val="006F3926"/>
    <w:rsid w:val="006F5616"/>
    <w:rsid w:val="006F6863"/>
    <w:rsid w:val="007003C9"/>
    <w:rsid w:val="00704FEA"/>
    <w:rsid w:val="00706523"/>
    <w:rsid w:val="0071157A"/>
    <w:rsid w:val="00712009"/>
    <w:rsid w:val="00713843"/>
    <w:rsid w:val="00713E37"/>
    <w:rsid w:val="0071653F"/>
    <w:rsid w:val="00720EF6"/>
    <w:rsid w:val="00720FBC"/>
    <w:rsid w:val="00723845"/>
    <w:rsid w:val="0072489E"/>
    <w:rsid w:val="00724BDD"/>
    <w:rsid w:val="00727367"/>
    <w:rsid w:val="0073617C"/>
    <w:rsid w:val="00737172"/>
    <w:rsid w:val="0073763B"/>
    <w:rsid w:val="007415D2"/>
    <w:rsid w:val="00741F97"/>
    <w:rsid w:val="0074369D"/>
    <w:rsid w:val="007441F1"/>
    <w:rsid w:val="00746FC5"/>
    <w:rsid w:val="00751AC9"/>
    <w:rsid w:val="00752D6F"/>
    <w:rsid w:val="007530F5"/>
    <w:rsid w:val="00755A9F"/>
    <w:rsid w:val="00757417"/>
    <w:rsid w:val="007578FD"/>
    <w:rsid w:val="00760328"/>
    <w:rsid w:val="00760CBF"/>
    <w:rsid w:val="00761AA1"/>
    <w:rsid w:val="00762400"/>
    <w:rsid w:val="00762BC5"/>
    <w:rsid w:val="00763285"/>
    <w:rsid w:val="00763452"/>
    <w:rsid w:val="007648C4"/>
    <w:rsid w:val="00767B57"/>
    <w:rsid w:val="00770BAD"/>
    <w:rsid w:val="00771490"/>
    <w:rsid w:val="00772964"/>
    <w:rsid w:val="0077421C"/>
    <w:rsid w:val="0077489D"/>
    <w:rsid w:val="0077689D"/>
    <w:rsid w:val="00776930"/>
    <w:rsid w:val="007771B3"/>
    <w:rsid w:val="007771FC"/>
    <w:rsid w:val="00780989"/>
    <w:rsid w:val="00780C4F"/>
    <w:rsid w:val="00782E93"/>
    <w:rsid w:val="007831D8"/>
    <w:rsid w:val="00787B90"/>
    <w:rsid w:val="00790F45"/>
    <w:rsid w:val="00793DEA"/>
    <w:rsid w:val="0079422D"/>
    <w:rsid w:val="00794478"/>
    <w:rsid w:val="007960FA"/>
    <w:rsid w:val="007A038F"/>
    <w:rsid w:val="007A0ED3"/>
    <w:rsid w:val="007A1648"/>
    <w:rsid w:val="007A4158"/>
    <w:rsid w:val="007A645E"/>
    <w:rsid w:val="007A74C5"/>
    <w:rsid w:val="007A7FFD"/>
    <w:rsid w:val="007B2CAC"/>
    <w:rsid w:val="007B4373"/>
    <w:rsid w:val="007B5560"/>
    <w:rsid w:val="007B76C2"/>
    <w:rsid w:val="007B7F6F"/>
    <w:rsid w:val="007C0048"/>
    <w:rsid w:val="007C10F5"/>
    <w:rsid w:val="007C372C"/>
    <w:rsid w:val="007C52B1"/>
    <w:rsid w:val="007C5CC0"/>
    <w:rsid w:val="007C65F1"/>
    <w:rsid w:val="007C6DCA"/>
    <w:rsid w:val="007C714C"/>
    <w:rsid w:val="007D0102"/>
    <w:rsid w:val="007D0D9A"/>
    <w:rsid w:val="007D1384"/>
    <w:rsid w:val="007D1437"/>
    <w:rsid w:val="007D25F8"/>
    <w:rsid w:val="007D2995"/>
    <w:rsid w:val="007D2A12"/>
    <w:rsid w:val="007D2BC7"/>
    <w:rsid w:val="007D3B62"/>
    <w:rsid w:val="007D47E4"/>
    <w:rsid w:val="007D6181"/>
    <w:rsid w:val="007D66B9"/>
    <w:rsid w:val="007D67F7"/>
    <w:rsid w:val="007E0408"/>
    <w:rsid w:val="007E1F9A"/>
    <w:rsid w:val="007E28D2"/>
    <w:rsid w:val="007E4EC5"/>
    <w:rsid w:val="007E69C7"/>
    <w:rsid w:val="007E6B84"/>
    <w:rsid w:val="007E706F"/>
    <w:rsid w:val="007E72D2"/>
    <w:rsid w:val="007E77D0"/>
    <w:rsid w:val="007F1C7A"/>
    <w:rsid w:val="007F349A"/>
    <w:rsid w:val="007F3E48"/>
    <w:rsid w:val="007F426B"/>
    <w:rsid w:val="007F4648"/>
    <w:rsid w:val="007F49B5"/>
    <w:rsid w:val="007F50C0"/>
    <w:rsid w:val="007F649F"/>
    <w:rsid w:val="007F7FF0"/>
    <w:rsid w:val="0080212C"/>
    <w:rsid w:val="00802D73"/>
    <w:rsid w:val="00805864"/>
    <w:rsid w:val="00806182"/>
    <w:rsid w:val="008068F3"/>
    <w:rsid w:val="008074F9"/>
    <w:rsid w:val="008077E7"/>
    <w:rsid w:val="008114E2"/>
    <w:rsid w:val="00811999"/>
    <w:rsid w:val="00813CFA"/>
    <w:rsid w:val="0081417E"/>
    <w:rsid w:val="008149F8"/>
    <w:rsid w:val="00816E7C"/>
    <w:rsid w:val="00820073"/>
    <w:rsid w:val="008202F4"/>
    <w:rsid w:val="00821301"/>
    <w:rsid w:val="00821626"/>
    <w:rsid w:val="00821A91"/>
    <w:rsid w:val="008228DD"/>
    <w:rsid w:val="00823051"/>
    <w:rsid w:val="008238EC"/>
    <w:rsid w:val="00823D3F"/>
    <w:rsid w:val="00823F0D"/>
    <w:rsid w:val="00825A54"/>
    <w:rsid w:val="00825F80"/>
    <w:rsid w:val="00830E03"/>
    <w:rsid w:val="00831D7A"/>
    <w:rsid w:val="00832891"/>
    <w:rsid w:val="00833FCB"/>
    <w:rsid w:val="00834BC5"/>
    <w:rsid w:val="00834D99"/>
    <w:rsid w:val="00834E6A"/>
    <w:rsid w:val="00841FD9"/>
    <w:rsid w:val="00846351"/>
    <w:rsid w:val="0085008D"/>
    <w:rsid w:val="0085010D"/>
    <w:rsid w:val="00850320"/>
    <w:rsid w:val="008504C7"/>
    <w:rsid w:val="00855436"/>
    <w:rsid w:val="0085666D"/>
    <w:rsid w:val="00860127"/>
    <w:rsid w:val="008629F7"/>
    <w:rsid w:val="0086379E"/>
    <w:rsid w:val="00863943"/>
    <w:rsid w:val="00865121"/>
    <w:rsid w:val="008654D3"/>
    <w:rsid w:val="00865512"/>
    <w:rsid w:val="0086582F"/>
    <w:rsid w:val="00866D66"/>
    <w:rsid w:val="00871139"/>
    <w:rsid w:val="008720D5"/>
    <w:rsid w:val="0087291C"/>
    <w:rsid w:val="00873041"/>
    <w:rsid w:val="00873893"/>
    <w:rsid w:val="00874778"/>
    <w:rsid w:val="008756A9"/>
    <w:rsid w:val="00876EC9"/>
    <w:rsid w:val="0088089D"/>
    <w:rsid w:val="00881EC1"/>
    <w:rsid w:val="00882901"/>
    <w:rsid w:val="0088320F"/>
    <w:rsid w:val="00883613"/>
    <w:rsid w:val="00886992"/>
    <w:rsid w:val="00887798"/>
    <w:rsid w:val="00887C9D"/>
    <w:rsid w:val="00887D9A"/>
    <w:rsid w:val="00887F02"/>
    <w:rsid w:val="0089243A"/>
    <w:rsid w:val="00892D56"/>
    <w:rsid w:val="00893AAA"/>
    <w:rsid w:val="008954AD"/>
    <w:rsid w:val="008A13B8"/>
    <w:rsid w:val="008A1AE4"/>
    <w:rsid w:val="008A25C1"/>
    <w:rsid w:val="008A2644"/>
    <w:rsid w:val="008A34EA"/>
    <w:rsid w:val="008A578B"/>
    <w:rsid w:val="008B0064"/>
    <w:rsid w:val="008B02D2"/>
    <w:rsid w:val="008B0536"/>
    <w:rsid w:val="008B0B58"/>
    <w:rsid w:val="008B1B66"/>
    <w:rsid w:val="008B634F"/>
    <w:rsid w:val="008B796D"/>
    <w:rsid w:val="008C13C5"/>
    <w:rsid w:val="008C145D"/>
    <w:rsid w:val="008C176F"/>
    <w:rsid w:val="008C17D5"/>
    <w:rsid w:val="008C2293"/>
    <w:rsid w:val="008C2C2F"/>
    <w:rsid w:val="008C2C8F"/>
    <w:rsid w:val="008C314A"/>
    <w:rsid w:val="008C4AD3"/>
    <w:rsid w:val="008C5354"/>
    <w:rsid w:val="008C6A01"/>
    <w:rsid w:val="008D02CF"/>
    <w:rsid w:val="008D0D1F"/>
    <w:rsid w:val="008D2D92"/>
    <w:rsid w:val="008D2E8B"/>
    <w:rsid w:val="008D316A"/>
    <w:rsid w:val="008D39DF"/>
    <w:rsid w:val="008D4E47"/>
    <w:rsid w:val="008E14A3"/>
    <w:rsid w:val="008E37E8"/>
    <w:rsid w:val="008E4424"/>
    <w:rsid w:val="008E519F"/>
    <w:rsid w:val="008E6AB3"/>
    <w:rsid w:val="008E7450"/>
    <w:rsid w:val="008E7611"/>
    <w:rsid w:val="008F1114"/>
    <w:rsid w:val="008F23A7"/>
    <w:rsid w:val="008F3490"/>
    <w:rsid w:val="008F49E2"/>
    <w:rsid w:val="008F7884"/>
    <w:rsid w:val="0090015D"/>
    <w:rsid w:val="00900778"/>
    <w:rsid w:val="0090238F"/>
    <w:rsid w:val="0090317E"/>
    <w:rsid w:val="009062FC"/>
    <w:rsid w:val="00906C36"/>
    <w:rsid w:val="00907A0E"/>
    <w:rsid w:val="00912234"/>
    <w:rsid w:val="00912B27"/>
    <w:rsid w:val="00914262"/>
    <w:rsid w:val="0091431D"/>
    <w:rsid w:val="009145C2"/>
    <w:rsid w:val="009151BF"/>
    <w:rsid w:val="0091625B"/>
    <w:rsid w:val="009163CE"/>
    <w:rsid w:val="00916FE6"/>
    <w:rsid w:val="0092099F"/>
    <w:rsid w:val="009219C3"/>
    <w:rsid w:val="0092255B"/>
    <w:rsid w:val="00922CFF"/>
    <w:rsid w:val="00922D65"/>
    <w:rsid w:val="00923001"/>
    <w:rsid w:val="0092353E"/>
    <w:rsid w:val="00924362"/>
    <w:rsid w:val="009251DE"/>
    <w:rsid w:val="0093059D"/>
    <w:rsid w:val="00932DE7"/>
    <w:rsid w:val="00933D45"/>
    <w:rsid w:val="00934425"/>
    <w:rsid w:val="009366B5"/>
    <w:rsid w:val="00936DDC"/>
    <w:rsid w:val="00936FC1"/>
    <w:rsid w:val="0093747F"/>
    <w:rsid w:val="00940566"/>
    <w:rsid w:val="009416AD"/>
    <w:rsid w:val="00942114"/>
    <w:rsid w:val="0094326C"/>
    <w:rsid w:val="009435CB"/>
    <w:rsid w:val="009442BD"/>
    <w:rsid w:val="00944FD6"/>
    <w:rsid w:val="009458AD"/>
    <w:rsid w:val="00947759"/>
    <w:rsid w:val="009508A4"/>
    <w:rsid w:val="00950E9F"/>
    <w:rsid w:val="00951891"/>
    <w:rsid w:val="00951BF3"/>
    <w:rsid w:val="00953535"/>
    <w:rsid w:val="00953E39"/>
    <w:rsid w:val="00955DB5"/>
    <w:rsid w:val="00956333"/>
    <w:rsid w:val="0096155C"/>
    <w:rsid w:val="00962275"/>
    <w:rsid w:val="0096342F"/>
    <w:rsid w:val="009642D0"/>
    <w:rsid w:val="00964736"/>
    <w:rsid w:val="00964839"/>
    <w:rsid w:val="00965310"/>
    <w:rsid w:val="009664E7"/>
    <w:rsid w:val="0096687F"/>
    <w:rsid w:val="00966BA5"/>
    <w:rsid w:val="00966CF6"/>
    <w:rsid w:val="009718E7"/>
    <w:rsid w:val="00971D0E"/>
    <w:rsid w:val="00972916"/>
    <w:rsid w:val="00974F23"/>
    <w:rsid w:val="009750FA"/>
    <w:rsid w:val="00975161"/>
    <w:rsid w:val="00977277"/>
    <w:rsid w:val="00977C3C"/>
    <w:rsid w:val="00980441"/>
    <w:rsid w:val="00980698"/>
    <w:rsid w:val="00980E04"/>
    <w:rsid w:val="009830A2"/>
    <w:rsid w:val="00983A8D"/>
    <w:rsid w:val="00985364"/>
    <w:rsid w:val="009858A2"/>
    <w:rsid w:val="00986446"/>
    <w:rsid w:val="00990E2C"/>
    <w:rsid w:val="00990FEB"/>
    <w:rsid w:val="00991446"/>
    <w:rsid w:val="00991F95"/>
    <w:rsid w:val="009927B4"/>
    <w:rsid w:val="0099296A"/>
    <w:rsid w:val="00992CBE"/>
    <w:rsid w:val="00992F25"/>
    <w:rsid w:val="009950A1"/>
    <w:rsid w:val="00996E8A"/>
    <w:rsid w:val="009973F3"/>
    <w:rsid w:val="00997FCD"/>
    <w:rsid w:val="009A0F9D"/>
    <w:rsid w:val="009A18E9"/>
    <w:rsid w:val="009A1B9A"/>
    <w:rsid w:val="009A2206"/>
    <w:rsid w:val="009A29DD"/>
    <w:rsid w:val="009A369B"/>
    <w:rsid w:val="009A45AF"/>
    <w:rsid w:val="009A4ACA"/>
    <w:rsid w:val="009A4EC7"/>
    <w:rsid w:val="009A6DFF"/>
    <w:rsid w:val="009A7478"/>
    <w:rsid w:val="009A7DDC"/>
    <w:rsid w:val="009B0EB6"/>
    <w:rsid w:val="009B2964"/>
    <w:rsid w:val="009B4C59"/>
    <w:rsid w:val="009C1DBB"/>
    <w:rsid w:val="009C324D"/>
    <w:rsid w:val="009C32B9"/>
    <w:rsid w:val="009C3395"/>
    <w:rsid w:val="009C69EA"/>
    <w:rsid w:val="009D047A"/>
    <w:rsid w:val="009D04D0"/>
    <w:rsid w:val="009D35B8"/>
    <w:rsid w:val="009D367D"/>
    <w:rsid w:val="009D38AC"/>
    <w:rsid w:val="009D3D88"/>
    <w:rsid w:val="009D4C32"/>
    <w:rsid w:val="009D78F3"/>
    <w:rsid w:val="009D7A0C"/>
    <w:rsid w:val="009E14A3"/>
    <w:rsid w:val="009E3AAB"/>
    <w:rsid w:val="009E558B"/>
    <w:rsid w:val="009E5F01"/>
    <w:rsid w:val="009E63D2"/>
    <w:rsid w:val="009E749C"/>
    <w:rsid w:val="009F0437"/>
    <w:rsid w:val="009F0523"/>
    <w:rsid w:val="009F09EB"/>
    <w:rsid w:val="009F100F"/>
    <w:rsid w:val="009F1A78"/>
    <w:rsid w:val="009F5A9C"/>
    <w:rsid w:val="00A01B1C"/>
    <w:rsid w:val="00A01D98"/>
    <w:rsid w:val="00A03D27"/>
    <w:rsid w:val="00A04458"/>
    <w:rsid w:val="00A04F43"/>
    <w:rsid w:val="00A057ED"/>
    <w:rsid w:val="00A0626A"/>
    <w:rsid w:val="00A06923"/>
    <w:rsid w:val="00A1052F"/>
    <w:rsid w:val="00A107BB"/>
    <w:rsid w:val="00A10A7E"/>
    <w:rsid w:val="00A10F8C"/>
    <w:rsid w:val="00A117DE"/>
    <w:rsid w:val="00A12885"/>
    <w:rsid w:val="00A12A37"/>
    <w:rsid w:val="00A147FC"/>
    <w:rsid w:val="00A14CB3"/>
    <w:rsid w:val="00A15F37"/>
    <w:rsid w:val="00A16815"/>
    <w:rsid w:val="00A1702C"/>
    <w:rsid w:val="00A17301"/>
    <w:rsid w:val="00A20158"/>
    <w:rsid w:val="00A20DEB"/>
    <w:rsid w:val="00A216D5"/>
    <w:rsid w:val="00A23CAF"/>
    <w:rsid w:val="00A249BD"/>
    <w:rsid w:val="00A24B52"/>
    <w:rsid w:val="00A25127"/>
    <w:rsid w:val="00A251A5"/>
    <w:rsid w:val="00A26957"/>
    <w:rsid w:val="00A2789D"/>
    <w:rsid w:val="00A27A93"/>
    <w:rsid w:val="00A27FD1"/>
    <w:rsid w:val="00A3030C"/>
    <w:rsid w:val="00A310FA"/>
    <w:rsid w:val="00A322BD"/>
    <w:rsid w:val="00A34A5D"/>
    <w:rsid w:val="00A34FAF"/>
    <w:rsid w:val="00A3606F"/>
    <w:rsid w:val="00A4149F"/>
    <w:rsid w:val="00A41930"/>
    <w:rsid w:val="00A428FD"/>
    <w:rsid w:val="00A42D58"/>
    <w:rsid w:val="00A42F68"/>
    <w:rsid w:val="00A44065"/>
    <w:rsid w:val="00A441CD"/>
    <w:rsid w:val="00A446B8"/>
    <w:rsid w:val="00A44A2C"/>
    <w:rsid w:val="00A44E11"/>
    <w:rsid w:val="00A47210"/>
    <w:rsid w:val="00A47A2E"/>
    <w:rsid w:val="00A47EAB"/>
    <w:rsid w:val="00A549FB"/>
    <w:rsid w:val="00A61DBE"/>
    <w:rsid w:val="00A64A1F"/>
    <w:rsid w:val="00A64B93"/>
    <w:rsid w:val="00A66ABF"/>
    <w:rsid w:val="00A6749A"/>
    <w:rsid w:val="00A677C2"/>
    <w:rsid w:val="00A70461"/>
    <w:rsid w:val="00A7128D"/>
    <w:rsid w:val="00A72EBF"/>
    <w:rsid w:val="00A73158"/>
    <w:rsid w:val="00A75324"/>
    <w:rsid w:val="00A77F2D"/>
    <w:rsid w:val="00A809D2"/>
    <w:rsid w:val="00A810AF"/>
    <w:rsid w:val="00A86370"/>
    <w:rsid w:val="00A86F87"/>
    <w:rsid w:val="00A91807"/>
    <w:rsid w:val="00A91D04"/>
    <w:rsid w:val="00A91ED1"/>
    <w:rsid w:val="00A92319"/>
    <w:rsid w:val="00A92FA9"/>
    <w:rsid w:val="00A97D3C"/>
    <w:rsid w:val="00AA0D97"/>
    <w:rsid w:val="00AA3D27"/>
    <w:rsid w:val="00AA47E3"/>
    <w:rsid w:val="00AA5912"/>
    <w:rsid w:val="00AA5F3A"/>
    <w:rsid w:val="00AA6EB9"/>
    <w:rsid w:val="00AB1A6F"/>
    <w:rsid w:val="00AB3B71"/>
    <w:rsid w:val="00AB7E78"/>
    <w:rsid w:val="00AC1EFE"/>
    <w:rsid w:val="00AC210C"/>
    <w:rsid w:val="00AC35CD"/>
    <w:rsid w:val="00AC6950"/>
    <w:rsid w:val="00AD040F"/>
    <w:rsid w:val="00AD425D"/>
    <w:rsid w:val="00AD461A"/>
    <w:rsid w:val="00AD72F6"/>
    <w:rsid w:val="00AD7336"/>
    <w:rsid w:val="00AD783D"/>
    <w:rsid w:val="00AD7B6C"/>
    <w:rsid w:val="00AE1D4C"/>
    <w:rsid w:val="00AE2BCB"/>
    <w:rsid w:val="00AE34BA"/>
    <w:rsid w:val="00AE6DED"/>
    <w:rsid w:val="00AE77A7"/>
    <w:rsid w:val="00AF0A55"/>
    <w:rsid w:val="00AF1220"/>
    <w:rsid w:val="00AF24E6"/>
    <w:rsid w:val="00AF367C"/>
    <w:rsid w:val="00AF5DB1"/>
    <w:rsid w:val="00AF66EF"/>
    <w:rsid w:val="00AF66FC"/>
    <w:rsid w:val="00AF7B02"/>
    <w:rsid w:val="00B014F0"/>
    <w:rsid w:val="00B02235"/>
    <w:rsid w:val="00B027DA"/>
    <w:rsid w:val="00B02FAF"/>
    <w:rsid w:val="00B030D1"/>
    <w:rsid w:val="00B033AD"/>
    <w:rsid w:val="00B040A3"/>
    <w:rsid w:val="00B04178"/>
    <w:rsid w:val="00B05B89"/>
    <w:rsid w:val="00B10625"/>
    <w:rsid w:val="00B11112"/>
    <w:rsid w:val="00B1290C"/>
    <w:rsid w:val="00B13323"/>
    <w:rsid w:val="00B13ED7"/>
    <w:rsid w:val="00B15685"/>
    <w:rsid w:val="00B16341"/>
    <w:rsid w:val="00B16AB0"/>
    <w:rsid w:val="00B20597"/>
    <w:rsid w:val="00B21F45"/>
    <w:rsid w:val="00B24CE3"/>
    <w:rsid w:val="00B2534C"/>
    <w:rsid w:val="00B266B2"/>
    <w:rsid w:val="00B2789A"/>
    <w:rsid w:val="00B303D8"/>
    <w:rsid w:val="00B30434"/>
    <w:rsid w:val="00B310BF"/>
    <w:rsid w:val="00B31B82"/>
    <w:rsid w:val="00B33904"/>
    <w:rsid w:val="00B33A39"/>
    <w:rsid w:val="00B34B48"/>
    <w:rsid w:val="00B35932"/>
    <w:rsid w:val="00B37DE7"/>
    <w:rsid w:val="00B40535"/>
    <w:rsid w:val="00B40B19"/>
    <w:rsid w:val="00B42C50"/>
    <w:rsid w:val="00B442B4"/>
    <w:rsid w:val="00B45E30"/>
    <w:rsid w:val="00B52A65"/>
    <w:rsid w:val="00B52FF4"/>
    <w:rsid w:val="00B53A8C"/>
    <w:rsid w:val="00B5483F"/>
    <w:rsid w:val="00B558E7"/>
    <w:rsid w:val="00B5613F"/>
    <w:rsid w:val="00B56246"/>
    <w:rsid w:val="00B60A8C"/>
    <w:rsid w:val="00B61833"/>
    <w:rsid w:val="00B61CEB"/>
    <w:rsid w:val="00B620C5"/>
    <w:rsid w:val="00B6396C"/>
    <w:rsid w:val="00B657C3"/>
    <w:rsid w:val="00B669DA"/>
    <w:rsid w:val="00B66AAF"/>
    <w:rsid w:val="00B66ABA"/>
    <w:rsid w:val="00B673E0"/>
    <w:rsid w:val="00B703BE"/>
    <w:rsid w:val="00B718F0"/>
    <w:rsid w:val="00B724E3"/>
    <w:rsid w:val="00B72C43"/>
    <w:rsid w:val="00B7409B"/>
    <w:rsid w:val="00B74B72"/>
    <w:rsid w:val="00B74FBB"/>
    <w:rsid w:val="00B75005"/>
    <w:rsid w:val="00B8081A"/>
    <w:rsid w:val="00B809B6"/>
    <w:rsid w:val="00B80E9A"/>
    <w:rsid w:val="00B8365D"/>
    <w:rsid w:val="00B83C5D"/>
    <w:rsid w:val="00B85449"/>
    <w:rsid w:val="00B85CFD"/>
    <w:rsid w:val="00B8716F"/>
    <w:rsid w:val="00B879E5"/>
    <w:rsid w:val="00B87A07"/>
    <w:rsid w:val="00B93A59"/>
    <w:rsid w:val="00BA0825"/>
    <w:rsid w:val="00BA2014"/>
    <w:rsid w:val="00BA2BCF"/>
    <w:rsid w:val="00BA2DB2"/>
    <w:rsid w:val="00BA347D"/>
    <w:rsid w:val="00BA3F8E"/>
    <w:rsid w:val="00BA41B9"/>
    <w:rsid w:val="00BA5324"/>
    <w:rsid w:val="00BA743A"/>
    <w:rsid w:val="00BB07F0"/>
    <w:rsid w:val="00BB153F"/>
    <w:rsid w:val="00BB34C1"/>
    <w:rsid w:val="00BB42B0"/>
    <w:rsid w:val="00BB51C2"/>
    <w:rsid w:val="00BB6B8E"/>
    <w:rsid w:val="00BB7A42"/>
    <w:rsid w:val="00BC0565"/>
    <w:rsid w:val="00BC0C62"/>
    <w:rsid w:val="00BC190B"/>
    <w:rsid w:val="00BC2189"/>
    <w:rsid w:val="00BC3056"/>
    <w:rsid w:val="00BC311C"/>
    <w:rsid w:val="00BC3F8E"/>
    <w:rsid w:val="00BC58D6"/>
    <w:rsid w:val="00BC6934"/>
    <w:rsid w:val="00BD029D"/>
    <w:rsid w:val="00BD1244"/>
    <w:rsid w:val="00BD1812"/>
    <w:rsid w:val="00BD35B4"/>
    <w:rsid w:val="00BD41A3"/>
    <w:rsid w:val="00BD5263"/>
    <w:rsid w:val="00BD792A"/>
    <w:rsid w:val="00BE05B0"/>
    <w:rsid w:val="00BE157A"/>
    <w:rsid w:val="00BE1D6B"/>
    <w:rsid w:val="00BE2638"/>
    <w:rsid w:val="00BE2670"/>
    <w:rsid w:val="00BE2AE3"/>
    <w:rsid w:val="00BE39FB"/>
    <w:rsid w:val="00BF0973"/>
    <w:rsid w:val="00BF1207"/>
    <w:rsid w:val="00BF1593"/>
    <w:rsid w:val="00BF2EC8"/>
    <w:rsid w:val="00BF33A7"/>
    <w:rsid w:val="00BF409A"/>
    <w:rsid w:val="00BF48D5"/>
    <w:rsid w:val="00BF4BA4"/>
    <w:rsid w:val="00BF659B"/>
    <w:rsid w:val="00BF66BF"/>
    <w:rsid w:val="00BF75CA"/>
    <w:rsid w:val="00C0049E"/>
    <w:rsid w:val="00C016AE"/>
    <w:rsid w:val="00C01D94"/>
    <w:rsid w:val="00C029C9"/>
    <w:rsid w:val="00C04DC5"/>
    <w:rsid w:val="00C078F7"/>
    <w:rsid w:val="00C10C04"/>
    <w:rsid w:val="00C14033"/>
    <w:rsid w:val="00C1433D"/>
    <w:rsid w:val="00C157CC"/>
    <w:rsid w:val="00C15F43"/>
    <w:rsid w:val="00C1693F"/>
    <w:rsid w:val="00C16A01"/>
    <w:rsid w:val="00C2046A"/>
    <w:rsid w:val="00C20789"/>
    <w:rsid w:val="00C22A9E"/>
    <w:rsid w:val="00C253D3"/>
    <w:rsid w:val="00C259E2"/>
    <w:rsid w:val="00C260EA"/>
    <w:rsid w:val="00C276D4"/>
    <w:rsid w:val="00C333C3"/>
    <w:rsid w:val="00C33DE4"/>
    <w:rsid w:val="00C34CD7"/>
    <w:rsid w:val="00C35983"/>
    <w:rsid w:val="00C36577"/>
    <w:rsid w:val="00C366F0"/>
    <w:rsid w:val="00C37E2D"/>
    <w:rsid w:val="00C424E9"/>
    <w:rsid w:val="00C427A9"/>
    <w:rsid w:val="00C42F2D"/>
    <w:rsid w:val="00C43BEE"/>
    <w:rsid w:val="00C45BE7"/>
    <w:rsid w:val="00C46F03"/>
    <w:rsid w:val="00C478DA"/>
    <w:rsid w:val="00C47CA4"/>
    <w:rsid w:val="00C504F3"/>
    <w:rsid w:val="00C5078D"/>
    <w:rsid w:val="00C51992"/>
    <w:rsid w:val="00C52426"/>
    <w:rsid w:val="00C54551"/>
    <w:rsid w:val="00C54F6A"/>
    <w:rsid w:val="00C55329"/>
    <w:rsid w:val="00C55677"/>
    <w:rsid w:val="00C56211"/>
    <w:rsid w:val="00C607F2"/>
    <w:rsid w:val="00C60810"/>
    <w:rsid w:val="00C6088C"/>
    <w:rsid w:val="00C60A95"/>
    <w:rsid w:val="00C6185C"/>
    <w:rsid w:val="00C62214"/>
    <w:rsid w:val="00C62B98"/>
    <w:rsid w:val="00C62FC4"/>
    <w:rsid w:val="00C64491"/>
    <w:rsid w:val="00C6463B"/>
    <w:rsid w:val="00C64EA8"/>
    <w:rsid w:val="00C65764"/>
    <w:rsid w:val="00C658F1"/>
    <w:rsid w:val="00C65D42"/>
    <w:rsid w:val="00C66042"/>
    <w:rsid w:val="00C706ED"/>
    <w:rsid w:val="00C713BB"/>
    <w:rsid w:val="00C72B3F"/>
    <w:rsid w:val="00C72CE7"/>
    <w:rsid w:val="00C7322D"/>
    <w:rsid w:val="00C742AB"/>
    <w:rsid w:val="00C74DD7"/>
    <w:rsid w:val="00C75813"/>
    <w:rsid w:val="00C77746"/>
    <w:rsid w:val="00C77987"/>
    <w:rsid w:val="00C779BC"/>
    <w:rsid w:val="00C82058"/>
    <w:rsid w:val="00C8265D"/>
    <w:rsid w:val="00C83032"/>
    <w:rsid w:val="00C8378F"/>
    <w:rsid w:val="00C854BA"/>
    <w:rsid w:val="00C855DE"/>
    <w:rsid w:val="00C859EA"/>
    <w:rsid w:val="00C86A73"/>
    <w:rsid w:val="00C86F8C"/>
    <w:rsid w:val="00C87B92"/>
    <w:rsid w:val="00C900F7"/>
    <w:rsid w:val="00C91189"/>
    <w:rsid w:val="00C91E56"/>
    <w:rsid w:val="00C92211"/>
    <w:rsid w:val="00C92417"/>
    <w:rsid w:val="00C92A55"/>
    <w:rsid w:val="00C9413F"/>
    <w:rsid w:val="00C95384"/>
    <w:rsid w:val="00C958D6"/>
    <w:rsid w:val="00C95A59"/>
    <w:rsid w:val="00CA1185"/>
    <w:rsid w:val="00CA1879"/>
    <w:rsid w:val="00CA25EB"/>
    <w:rsid w:val="00CA3BCB"/>
    <w:rsid w:val="00CA46B9"/>
    <w:rsid w:val="00CA4B88"/>
    <w:rsid w:val="00CA57AD"/>
    <w:rsid w:val="00CA5ED6"/>
    <w:rsid w:val="00CA7AC8"/>
    <w:rsid w:val="00CB0121"/>
    <w:rsid w:val="00CB15DA"/>
    <w:rsid w:val="00CB3513"/>
    <w:rsid w:val="00CB53CD"/>
    <w:rsid w:val="00CB5A8C"/>
    <w:rsid w:val="00CB624E"/>
    <w:rsid w:val="00CB6C48"/>
    <w:rsid w:val="00CB6FF5"/>
    <w:rsid w:val="00CB71D6"/>
    <w:rsid w:val="00CB7E14"/>
    <w:rsid w:val="00CC244D"/>
    <w:rsid w:val="00CC24B6"/>
    <w:rsid w:val="00CC25AB"/>
    <w:rsid w:val="00CC3B73"/>
    <w:rsid w:val="00CC4A1B"/>
    <w:rsid w:val="00CC4DF3"/>
    <w:rsid w:val="00CC64A5"/>
    <w:rsid w:val="00CC6833"/>
    <w:rsid w:val="00CC6D6A"/>
    <w:rsid w:val="00CC76C0"/>
    <w:rsid w:val="00CD10E8"/>
    <w:rsid w:val="00CD1282"/>
    <w:rsid w:val="00CD15F1"/>
    <w:rsid w:val="00CD2269"/>
    <w:rsid w:val="00CD2B11"/>
    <w:rsid w:val="00CD4B90"/>
    <w:rsid w:val="00CD6150"/>
    <w:rsid w:val="00CD6C8B"/>
    <w:rsid w:val="00CD714A"/>
    <w:rsid w:val="00CE1048"/>
    <w:rsid w:val="00CE3869"/>
    <w:rsid w:val="00CE6569"/>
    <w:rsid w:val="00CF0610"/>
    <w:rsid w:val="00CF1345"/>
    <w:rsid w:val="00CF1535"/>
    <w:rsid w:val="00CF1C8D"/>
    <w:rsid w:val="00CF2412"/>
    <w:rsid w:val="00CF27F3"/>
    <w:rsid w:val="00CF3A45"/>
    <w:rsid w:val="00CF4EA6"/>
    <w:rsid w:val="00CF5414"/>
    <w:rsid w:val="00CF5CEA"/>
    <w:rsid w:val="00CF6435"/>
    <w:rsid w:val="00CF798A"/>
    <w:rsid w:val="00D03058"/>
    <w:rsid w:val="00D03E5B"/>
    <w:rsid w:val="00D064EE"/>
    <w:rsid w:val="00D070F4"/>
    <w:rsid w:val="00D071F3"/>
    <w:rsid w:val="00D11F2E"/>
    <w:rsid w:val="00D12280"/>
    <w:rsid w:val="00D13BB4"/>
    <w:rsid w:val="00D14282"/>
    <w:rsid w:val="00D148F2"/>
    <w:rsid w:val="00D150F7"/>
    <w:rsid w:val="00D15827"/>
    <w:rsid w:val="00D15B76"/>
    <w:rsid w:val="00D161B1"/>
    <w:rsid w:val="00D21AE2"/>
    <w:rsid w:val="00D21FAF"/>
    <w:rsid w:val="00D228E4"/>
    <w:rsid w:val="00D241DE"/>
    <w:rsid w:val="00D2503A"/>
    <w:rsid w:val="00D2505B"/>
    <w:rsid w:val="00D25F28"/>
    <w:rsid w:val="00D27EA3"/>
    <w:rsid w:val="00D30167"/>
    <w:rsid w:val="00D3018E"/>
    <w:rsid w:val="00D3064E"/>
    <w:rsid w:val="00D30D71"/>
    <w:rsid w:val="00D319D1"/>
    <w:rsid w:val="00D32648"/>
    <w:rsid w:val="00D353DD"/>
    <w:rsid w:val="00D35F43"/>
    <w:rsid w:val="00D37D8F"/>
    <w:rsid w:val="00D37FA6"/>
    <w:rsid w:val="00D40139"/>
    <w:rsid w:val="00D4095B"/>
    <w:rsid w:val="00D424AF"/>
    <w:rsid w:val="00D425EF"/>
    <w:rsid w:val="00D44871"/>
    <w:rsid w:val="00D4544C"/>
    <w:rsid w:val="00D45DD4"/>
    <w:rsid w:val="00D463ED"/>
    <w:rsid w:val="00D46C8C"/>
    <w:rsid w:val="00D4744E"/>
    <w:rsid w:val="00D526E2"/>
    <w:rsid w:val="00D537DD"/>
    <w:rsid w:val="00D54CB4"/>
    <w:rsid w:val="00D550C1"/>
    <w:rsid w:val="00D55AB5"/>
    <w:rsid w:val="00D55E36"/>
    <w:rsid w:val="00D56DE5"/>
    <w:rsid w:val="00D612BD"/>
    <w:rsid w:val="00D6160F"/>
    <w:rsid w:val="00D61C11"/>
    <w:rsid w:val="00D62115"/>
    <w:rsid w:val="00D640B9"/>
    <w:rsid w:val="00D6453A"/>
    <w:rsid w:val="00D64589"/>
    <w:rsid w:val="00D67632"/>
    <w:rsid w:val="00D6789F"/>
    <w:rsid w:val="00D7029D"/>
    <w:rsid w:val="00D71DAE"/>
    <w:rsid w:val="00D73E83"/>
    <w:rsid w:val="00D76D99"/>
    <w:rsid w:val="00D8152A"/>
    <w:rsid w:val="00D8173E"/>
    <w:rsid w:val="00D836B6"/>
    <w:rsid w:val="00D83E11"/>
    <w:rsid w:val="00D8411E"/>
    <w:rsid w:val="00D84E4F"/>
    <w:rsid w:val="00D84E90"/>
    <w:rsid w:val="00D84ECC"/>
    <w:rsid w:val="00D85DB4"/>
    <w:rsid w:val="00D85EBB"/>
    <w:rsid w:val="00D862E7"/>
    <w:rsid w:val="00D86D93"/>
    <w:rsid w:val="00D87796"/>
    <w:rsid w:val="00D87A75"/>
    <w:rsid w:val="00D87B71"/>
    <w:rsid w:val="00D87BE6"/>
    <w:rsid w:val="00D905B8"/>
    <w:rsid w:val="00D92914"/>
    <w:rsid w:val="00D95235"/>
    <w:rsid w:val="00D96708"/>
    <w:rsid w:val="00D96884"/>
    <w:rsid w:val="00DA1386"/>
    <w:rsid w:val="00DA3673"/>
    <w:rsid w:val="00DA37EB"/>
    <w:rsid w:val="00DA5439"/>
    <w:rsid w:val="00DA67DA"/>
    <w:rsid w:val="00DB45CE"/>
    <w:rsid w:val="00DB5996"/>
    <w:rsid w:val="00DB5ECC"/>
    <w:rsid w:val="00DB5F99"/>
    <w:rsid w:val="00DB70F3"/>
    <w:rsid w:val="00DB732F"/>
    <w:rsid w:val="00DC2250"/>
    <w:rsid w:val="00DC24AD"/>
    <w:rsid w:val="00DC27C5"/>
    <w:rsid w:val="00DC29F6"/>
    <w:rsid w:val="00DC3FF8"/>
    <w:rsid w:val="00DC4A5B"/>
    <w:rsid w:val="00DC4F4E"/>
    <w:rsid w:val="00DC54FE"/>
    <w:rsid w:val="00DC56D8"/>
    <w:rsid w:val="00DC5ED5"/>
    <w:rsid w:val="00DC6C27"/>
    <w:rsid w:val="00DD092A"/>
    <w:rsid w:val="00DD1F6D"/>
    <w:rsid w:val="00DD2647"/>
    <w:rsid w:val="00DD321F"/>
    <w:rsid w:val="00DD3F67"/>
    <w:rsid w:val="00DD52EF"/>
    <w:rsid w:val="00DE02BC"/>
    <w:rsid w:val="00DE165F"/>
    <w:rsid w:val="00DE1882"/>
    <w:rsid w:val="00DE446E"/>
    <w:rsid w:val="00DE4598"/>
    <w:rsid w:val="00DE4AC6"/>
    <w:rsid w:val="00DE4AFF"/>
    <w:rsid w:val="00DE5248"/>
    <w:rsid w:val="00DE6F1B"/>
    <w:rsid w:val="00DF04E5"/>
    <w:rsid w:val="00DF0BC0"/>
    <w:rsid w:val="00DF1CE5"/>
    <w:rsid w:val="00DF2769"/>
    <w:rsid w:val="00DF2A13"/>
    <w:rsid w:val="00DF37C3"/>
    <w:rsid w:val="00DF3A7D"/>
    <w:rsid w:val="00DF659D"/>
    <w:rsid w:val="00DF6CCA"/>
    <w:rsid w:val="00DF7F9C"/>
    <w:rsid w:val="00E0066A"/>
    <w:rsid w:val="00E009AA"/>
    <w:rsid w:val="00E023AA"/>
    <w:rsid w:val="00E03238"/>
    <w:rsid w:val="00E037EE"/>
    <w:rsid w:val="00E053CE"/>
    <w:rsid w:val="00E05ED1"/>
    <w:rsid w:val="00E060C8"/>
    <w:rsid w:val="00E06E53"/>
    <w:rsid w:val="00E06F5C"/>
    <w:rsid w:val="00E12803"/>
    <w:rsid w:val="00E12D38"/>
    <w:rsid w:val="00E13C32"/>
    <w:rsid w:val="00E14B77"/>
    <w:rsid w:val="00E16555"/>
    <w:rsid w:val="00E17188"/>
    <w:rsid w:val="00E20E5A"/>
    <w:rsid w:val="00E211D9"/>
    <w:rsid w:val="00E2159E"/>
    <w:rsid w:val="00E24071"/>
    <w:rsid w:val="00E252DC"/>
    <w:rsid w:val="00E25C88"/>
    <w:rsid w:val="00E265B7"/>
    <w:rsid w:val="00E265CD"/>
    <w:rsid w:val="00E26CD4"/>
    <w:rsid w:val="00E305E4"/>
    <w:rsid w:val="00E3092C"/>
    <w:rsid w:val="00E3294D"/>
    <w:rsid w:val="00E3307F"/>
    <w:rsid w:val="00E3336B"/>
    <w:rsid w:val="00E33602"/>
    <w:rsid w:val="00E33B72"/>
    <w:rsid w:val="00E346EA"/>
    <w:rsid w:val="00E36593"/>
    <w:rsid w:val="00E40215"/>
    <w:rsid w:val="00E4067C"/>
    <w:rsid w:val="00E4094F"/>
    <w:rsid w:val="00E40A15"/>
    <w:rsid w:val="00E4209F"/>
    <w:rsid w:val="00E4306E"/>
    <w:rsid w:val="00E44C50"/>
    <w:rsid w:val="00E456A5"/>
    <w:rsid w:val="00E45E24"/>
    <w:rsid w:val="00E474A2"/>
    <w:rsid w:val="00E478DB"/>
    <w:rsid w:val="00E504EE"/>
    <w:rsid w:val="00E50794"/>
    <w:rsid w:val="00E509CB"/>
    <w:rsid w:val="00E5300A"/>
    <w:rsid w:val="00E53953"/>
    <w:rsid w:val="00E60C04"/>
    <w:rsid w:val="00E623A9"/>
    <w:rsid w:val="00E627D7"/>
    <w:rsid w:val="00E62F85"/>
    <w:rsid w:val="00E636C2"/>
    <w:rsid w:val="00E63F51"/>
    <w:rsid w:val="00E6580E"/>
    <w:rsid w:val="00E6618A"/>
    <w:rsid w:val="00E6742F"/>
    <w:rsid w:val="00E70F60"/>
    <w:rsid w:val="00E70F7A"/>
    <w:rsid w:val="00E72BA7"/>
    <w:rsid w:val="00E74C75"/>
    <w:rsid w:val="00E7549B"/>
    <w:rsid w:val="00E76910"/>
    <w:rsid w:val="00E773FE"/>
    <w:rsid w:val="00E80FBD"/>
    <w:rsid w:val="00E81BDB"/>
    <w:rsid w:val="00E82CD0"/>
    <w:rsid w:val="00E858A1"/>
    <w:rsid w:val="00E85F83"/>
    <w:rsid w:val="00E86428"/>
    <w:rsid w:val="00E873E2"/>
    <w:rsid w:val="00E87984"/>
    <w:rsid w:val="00E90109"/>
    <w:rsid w:val="00E91116"/>
    <w:rsid w:val="00E9114B"/>
    <w:rsid w:val="00E930D5"/>
    <w:rsid w:val="00E934E6"/>
    <w:rsid w:val="00E9402F"/>
    <w:rsid w:val="00E943BB"/>
    <w:rsid w:val="00E954B2"/>
    <w:rsid w:val="00E967B9"/>
    <w:rsid w:val="00E97395"/>
    <w:rsid w:val="00E97B3A"/>
    <w:rsid w:val="00EA034B"/>
    <w:rsid w:val="00EA1058"/>
    <w:rsid w:val="00EA22CE"/>
    <w:rsid w:val="00EA2F60"/>
    <w:rsid w:val="00EA709E"/>
    <w:rsid w:val="00EB039E"/>
    <w:rsid w:val="00EB3170"/>
    <w:rsid w:val="00EB4F8E"/>
    <w:rsid w:val="00EB63F8"/>
    <w:rsid w:val="00EB6B1A"/>
    <w:rsid w:val="00EC1157"/>
    <w:rsid w:val="00EC1F9D"/>
    <w:rsid w:val="00EC2619"/>
    <w:rsid w:val="00EC282C"/>
    <w:rsid w:val="00EC35B3"/>
    <w:rsid w:val="00EC3B97"/>
    <w:rsid w:val="00EC4940"/>
    <w:rsid w:val="00EC71DA"/>
    <w:rsid w:val="00EC7B6D"/>
    <w:rsid w:val="00ED08EA"/>
    <w:rsid w:val="00ED14F9"/>
    <w:rsid w:val="00ED2554"/>
    <w:rsid w:val="00ED2738"/>
    <w:rsid w:val="00ED6F65"/>
    <w:rsid w:val="00EE05C4"/>
    <w:rsid w:val="00EE2547"/>
    <w:rsid w:val="00EE25A0"/>
    <w:rsid w:val="00EE339D"/>
    <w:rsid w:val="00EF04F9"/>
    <w:rsid w:val="00EF0DED"/>
    <w:rsid w:val="00EF155A"/>
    <w:rsid w:val="00EF1DBF"/>
    <w:rsid w:val="00EF2B1E"/>
    <w:rsid w:val="00EF3800"/>
    <w:rsid w:val="00EF3BE2"/>
    <w:rsid w:val="00EF505C"/>
    <w:rsid w:val="00F00506"/>
    <w:rsid w:val="00F0166D"/>
    <w:rsid w:val="00F02071"/>
    <w:rsid w:val="00F037E1"/>
    <w:rsid w:val="00F0449B"/>
    <w:rsid w:val="00F05EF2"/>
    <w:rsid w:val="00F062C4"/>
    <w:rsid w:val="00F068FD"/>
    <w:rsid w:val="00F07942"/>
    <w:rsid w:val="00F079DD"/>
    <w:rsid w:val="00F12FCF"/>
    <w:rsid w:val="00F13255"/>
    <w:rsid w:val="00F15469"/>
    <w:rsid w:val="00F15E9C"/>
    <w:rsid w:val="00F16798"/>
    <w:rsid w:val="00F16E2A"/>
    <w:rsid w:val="00F16F17"/>
    <w:rsid w:val="00F178F5"/>
    <w:rsid w:val="00F179FB"/>
    <w:rsid w:val="00F21D15"/>
    <w:rsid w:val="00F23C6F"/>
    <w:rsid w:val="00F24AA7"/>
    <w:rsid w:val="00F2562B"/>
    <w:rsid w:val="00F25857"/>
    <w:rsid w:val="00F26B79"/>
    <w:rsid w:val="00F30275"/>
    <w:rsid w:val="00F31E0C"/>
    <w:rsid w:val="00F32700"/>
    <w:rsid w:val="00F3323D"/>
    <w:rsid w:val="00F35B7A"/>
    <w:rsid w:val="00F35ED8"/>
    <w:rsid w:val="00F4010D"/>
    <w:rsid w:val="00F41450"/>
    <w:rsid w:val="00F41F93"/>
    <w:rsid w:val="00F42232"/>
    <w:rsid w:val="00F43B90"/>
    <w:rsid w:val="00F44842"/>
    <w:rsid w:val="00F47306"/>
    <w:rsid w:val="00F474B5"/>
    <w:rsid w:val="00F476D6"/>
    <w:rsid w:val="00F47F4E"/>
    <w:rsid w:val="00F50794"/>
    <w:rsid w:val="00F54086"/>
    <w:rsid w:val="00F5458D"/>
    <w:rsid w:val="00F55267"/>
    <w:rsid w:val="00F5534C"/>
    <w:rsid w:val="00F55624"/>
    <w:rsid w:val="00F60299"/>
    <w:rsid w:val="00F619BF"/>
    <w:rsid w:val="00F61A18"/>
    <w:rsid w:val="00F63B82"/>
    <w:rsid w:val="00F63EBE"/>
    <w:rsid w:val="00F64362"/>
    <w:rsid w:val="00F64836"/>
    <w:rsid w:val="00F64E57"/>
    <w:rsid w:val="00F6534B"/>
    <w:rsid w:val="00F669C3"/>
    <w:rsid w:val="00F7076D"/>
    <w:rsid w:val="00F70A58"/>
    <w:rsid w:val="00F7134F"/>
    <w:rsid w:val="00F73BA7"/>
    <w:rsid w:val="00F741D5"/>
    <w:rsid w:val="00F7538D"/>
    <w:rsid w:val="00F763AE"/>
    <w:rsid w:val="00F77CB8"/>
    <w:rsid w:val="00F824DB"/>
    <w:rsid w:val="00F82857"/>
    <w:rsid w:val="00F832D4"/>
    <w:rsid w:val="00F832F4"/>
    <w:rsid w:val="00F83D32"/>
    <w:rsid w:val="00F85669"/>
    <w:rsid w:val="00F876EE"/>
    <w:rsid w:val="00F9150A"/>
    <w:rsid w:val="00F91FE4"/>
    <w:rsid w:val="00F926E0"/>
    <w:rsid w:val="00F93E25"/>
    <w:rsid w:val="00F950C0"/>
    <w:rsid w:val="00F95AA7"/>
    <w:rsid w:val="00F96A5F"/>
    <w:rsid w:val="00F96C09"/>
    <w:rsid w:val="00F9710F"/>
    <w:rsid w:val="00F973CB"/>
    <w:rsid w:val="00FA05AB"/>
    <w:rsid w:val="00FA08F4"/>
    <w:rsid w:val="00FA09DB"/>
    <w:rsid w:val="00FA0E0F"/>
    <w:rsid w:val="00FA0E90"/>
    <w:rsid w:val="00FA165B"/>
    <w:rsid w:val="00FA2B0E"/>
    <w:rsid w:val="00FA59BF"/>
    <w:rsid w:val="00FA5C50"/>
    <w:rsid w:val="00FA60EB"/>
    <w:rsid w:val="00FB08B1"/>
    <w:rsid w:val="00FB143E"/>
    <w:rsid w:val="00FB1C6C"/>
    <w:rsid w:val="00FB1FE9"/>
    <w:rsid w:val="00FB3225"/>
    <w:rsid w:val="00FB3318"/>
    <w:rsid w:val="00FB33DD"/>
    <w:rsid w:val="00FB3D09"/>
    <w:rsid w:val="00FB4B37"/>
    <w:rsid w:val="00FB6F98"/>
    <w:rsid w:val="00FB79DB"/>
    <w:rsid w:val="00FC1F3C"/>
    <w:rsid w:val="00FC29A2"/>
    <w:rsid w:val="00FC29BE"/>
    <w:rsid w:val="00FC2B8D"/>
    <w:rsid w:val="00FC392F"/>
    <w:rsid w:val="00FC3DFF"/>
    <w:rsid w:val="00FC42A7"/>
    <w:rsid w:val="00FC57A8"/>
    <w:rsid w:val="00FC6994"/>
    <w:rsid w:val="00FC6FC2"/>
    <w:rsid w:val="00FC7142"/>
    <w:rsid w:val="00FD42D0"/>
    <w:rsid w:val="00FD714C"/>
    <w:rsid w:val="00FD7FF9"/>
    <w:rsid w:val="00FE1C44"/>
    <w:rsid w:val="00FE351D"/>
    <w:rsid w:val="00FE3E96"/>
    <w:rsid w:val="00FE4527"/>
    <w:rsid w:val="00FF1E10"/>
    <w:rsid w:val="00FF1F24"/>
    <w:rsid w:val="00FF3831"/>
    <w:rsid w:val="00FF437B"/>
    <w:rsid w:val="00FF4C80"/>
    <w:rsid w:val="00FF50D4"/>
    <w:rsid w:val="00FF5229"/>
    <w:rsid w:val="00FF58ED"/>
    <w:rsid w:val="00FF62FF"/>
    <w:rsid w:val="00FF66AF"/>
    <w:rsid w:val="00FF746B"/>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15:docId w15:val="{EE357886-E06C-4932-8582-6109D7B52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lsdException w:name="header" w:semiHidden="1" w:unhideWhenUsed="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E0B"/>
    <w:pPr>
      <w:spacing w:before="240" w:after="240" w:line="312" w:lineRule="auto"/>
      <w:ind w:right="3168"/>
      <w:mirrorIndents/>
      <w:jc w:val="both"/>
    </w:pPr>
    <w:rPr>
      <w:rFonts w:ascii="Baskerville Old Face" w:hAnsi="Baskerville Old Face"/>
      <w:sz w:val="24"/>
      <w:lang w:val="en-CA"/>
    </w:rPr>
  </w:style>
  <w:style w:type="paragraph" w:styleId="Heading1">
    <w:name w:val="heading 1"/>
    <w:basedOn w:val="Heading"/>
    <w:next w:val="Textbody"/>
    <w:link w:val="Heading1Char"/>
    <w:autoRedefine/>
    <w:uiPriority w:val="99"/>
    <w:qFormat/>
    <w:rsid w:val="00031A62"/>
    <w:pPr>
      <w:pageBreakBefore/>
      <w:spacing w:before="120" w:after="360"/>
      <w:ind w:right="-18"/>
      <w:mirrorIndents/>
      <w:jc w:val="center"/>
      <w:outlineLvl w:val="0"/>
    </w:pPr>
    <w:rPr>
      <w:rFonts w:ascii="Baskerville Old Face" w:hAnsi="Baskerville Old Face"/>
      <w:b/>
      <w:bCs/>
      <w:sz w:val="46"/>
      <w:szCs w:val="24"/>
    </w:rPr>
  </w:style>
  <w:style w:type="paragraph" w:styleId="Heading2">
    <w:name w:val="heading 2"/>
    <w:basedOn w:val="Heading"/>
    <w:next w:val="Textbody"/>
    <w:link w:val="Heading2Char"/>
    <w:autoRedefine/>
    <w:uiPriority w:val="99"/>
    <w:qFormat/>
    <w:rsid w:val="00E3307F"/>
    <w:pPr>
      <w:spacing w:before="360" w:after="240"/>
      <w:ind w:right="3168"/>
      <w:mirrorIndents/>
      <w:outlineLvl w:val="1"/>
    </w:pPr>
    <w:rPr>
      <w:rFonts w:ascii="Baskerville Old Face" w:hAnsi="Baskerville Old Face"/>
      <w:b/>
      <w:kern w:val="40"/>
    </w:rPr>
  </w:style>
  <w:style w:type="paragraph" w:styleId="Heading3">
    <w:name w:val="heading 3"/>
    <w:basedOn w:val="Heading"/>
    <w:next w:val="Textbody"/>
    <w:link w:val="Heading3Char"/>
    <w:autoRedefine/>
    <w:uiPriority w:val="99"/>
    <w:qFormat/>
    <w:rsid w:val="00B40535"/>
    <w:pPr>
      <w:numPr>
        <w:ilvl w:val="2"/>
      </w:numPr>
      <w:spacing w:before="480" w:after="240"/>
      <w:ind w:right="3168"/>
      <w:mirrorIndents/>
      <w:outlineLvl w:val="2"/>
    </w:pPr>
    <w:rPr>
      <w:rFonts w:ascii="Baskerville Old Face" w:hAnsi="Baskerville Old Face" w:cs="Adobe Caslon Pro"/>
      <w:bCs/>
      <w:i/>
      <w:iCs/>
      <w:sz w:val="24"/>
    </w:rPr>
  </w:style>
  <w:style w:type="paragraph" w:styleId="Heading4">
    <w:name w:val="heading 4"/>
    <w:basedOn w:val="Normal"/>
    <w:next w:val="Normal"/>
    <w:link w:val="Heading4Char"/>
    <w:uiPriority w:val="9"/>
    <w:unhideWhenUsed/>
    <w:qFormat/>
    <w:rsid w:val="00A057E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Default"/>
    <w:next w:val="Textbody"/>
    <w:uiPriority w:val="99"/>
    <w:pPr>
      <w:keepNext/>
      <w:autoSpaceDE w:val="0"/>
      <w:spacing w:before="240" w:after="120"/>
    </w:pPr>
    <w:rPr>
      <w:rFonts w:ascii="Arial" w:hAnsi="Microsoft YaHei" w:cs="Arial"/>
      <w:sz w:val="28"/>
      <w:szCs w:val="28"/>
    </w:rPr>
  </w:style>
  <w:style w:type="paragraph" w:customStyle="1" w:styleId="Default">
    <w:name w:val="Default"/>
    <w:pPr>
      <w:widowControl w:val="0"/>
      <w:autoSpaceDN w:val="0"/>
      <w:adjustRightInd w:val="0"/>
      <w:spacing w:after="0" w:line="240" w:lineRule="auto"/>
    </w:pPr>
    <w:rPr>
      <w:rFonts w:ascii="Times New Roman" w:eastAsia="Times New Roman" w:hAnsi="Times New Roman" w:cs="Times New Roman"/>
      <w:kern w:val="1"/>
      <w:sz w:val="24"/>
      <w:szCs w:val="24"/>
      <w:lang w:eastAsia="zh-CN" w:bidi="hi-IN"/>
    </w:rPr>
  </w:style>
  <w:style w:type="paragraph" w:customStyle="1" w:styleId="Textbody">
    <w:name w:val="Text body"/>
    <w:basedOn w:val="Default"/>
    <w:uiPriority w:val="99"/>
    <w:pPr>
      <w:autoSpaceDE w:val="0"/>
      <w:spacing w:after="120"/>
    </w:pPr>
    <w:rPr>
      <w:rFonts w:ascii="Adobe Caslon Pro" w:eastAsiaTheme="minorEastAsia" w:cs="Adobe Caslon Pro"/>
    </w:rPr>
  </w:style>
  <w:style w:type="character" w:customStyle="1" w:styleId="Heading1Char">
    <w:name w:val="Heading 1 Char"/>
    <w:basedOn w:val="DefaultParagraphFont"/>
    <w:link w:val="Heading1"/>
    <w:uiPriority w:val="99"/>
    <w:rsid w:val="00031A62"/>
    <w:rPr>
      <w:rFonts w:ascii="Baskerville Old Face" w:eastAsia="Times New Roman" w:hAnsi="Baskerville Old Face" w:cs="Arial"/>
      <w:b/>
      <w:bCs/>
      <w:kern w:val="1"/>
      <w:sz w:val="46"/>
      <w:szCs w:val="24"/>
      <w:lang w:eastAsia="zh-CN" w:bidi="hi-IN"/>
    </w:rPr>
  </w:style>
  <w:style w:type="paragraph" w:styleId="NormalWeb">
    <w:name w:val="Normal (Web)"/>
    <w:basedOn w:val="Normal"/>
    <w:uiPriority w:val="99"/>
    <w:semiHidden/>
    <w:unhideWhenUsed/>
    <w:rsid w:val="00FB4B37"/>
    <w:rPr>
      <w:rFonts w:ascii="Times New Roman" w:hAnsi="Times New Roman" w:cs="Times New Roman"/>
      <w:szCs w:val="24"/>
    </w:rPr>
  </w:style>
  <w:style w:type="character" w:customStyle="1" w:styleId="Heading2Char">
    <w:name w:val="Heading 2 Char"/>
    <w:basedOn w:val="DefaultParagraphFont"/>
    <w:link w:val="Heading2"/>
    <w:uiPriority w:val="99"/>
    <w:rsid w:val="00E3307F"/>
    <w:rPr>
      <w:rFonts w:ascii="Baskerville Old Face" w:eastAsia="Times New Roman" w:hAnsi="Baskerville Old Face" w:cs="Arial"/>
      <w:b/>
      <w:kern w:val="40"/>
      <w:sz w:val="28"/>
      <w:szCs w:val="28"/>
      <w:lang w:eastAsia="zh-CN" w:bidi="hi-IN"/>
    </w:rPr>
  </w:style>
  <w:style w:type="character" w:customStyle="1" w:styleId="Heading3Char">
    <w:name w:val="Heading 3 Char"/>
    <w:basedOn w:val="DefaultParagraphFont"/>
    <w:link w:val="Heading3"/>
    <w:uiPriority w:val="99"/>
    <w:rsid w:val="00B40535"/>
    <w:rPr>
      <w:rFonts w:ascii="Baskerville Old Face" w:eastAsia="Times New Roman" w:hAnsi="Baskerville Old Face" w:cs="Adobe Caslon Pro"/>
      <w:bCs/>
      <w:i/>
      <w:iCs/>
      <w:kern w:val="1"/>
      <w:sz w:val="24"/>
      <w:szCs w:val="28"/>
      <w:lang w:eastAsia="zh-CN" w:bidi="hi-IN"/>
    </w:rPr>
  </w:style>
  <w:style w:type="character" w:customStyle="1" w:styleId="FooterChar">
    <w:name w:val="Footer Char"/>
    <w:basedOn w:val="DefaultParagraphFont"/>
    <w:uiPriority w:val="99"/>
    <w:rPr>
      <w:kern w:val="1"/>
      <w:lang w:eastAsia="zh-CN" w:bidi="hi-IN"/>
    </w:rPr>
  </w:style>
  <w:style w:type="character" w:customStyle="1" w:styleId="InternetLink">
    <w:name w:val="Internet Link"/>
    <w:uiPriority w:val="99"/>
    <w:rPr>
      <w:color w:val="000080"/>
      <w:u w:val="single"/>
    </w:rPr>
  </w:style>
  <w:style w:type="character" w:customStyle="1" w:styleId="StrongEmphasis">
    <w:name w:val="Strong Emphasis"/>
    <w:uiPriority w:val="99"/>
    <w:rPr>
      <w:b/>
      <w:bCs/>
    </w:rPr>
  </w:style>
  <w:style w:type="character" w:customStyle="1" w:styleId="Bullets">
    <w:name w:val="Bullets"/>
    <w:uiPriority w:val="99"/>
    <w:rPr>
      <w:rFonts w:ascii="OpenSymbol" w:eastAsia="Times New Roman" w:cs="OpenSymbol"/>
    </w:rPr>
  </w:style>
  <w:style w:type="character" w:customStyle="1" w:styleId="VisitedInternetLink">
    <w:name w:val="Visited Internet Link"/>
    <w:uiPriority w:val="99"/>
    <w:rPr>
      <w:color w:val="800000"/>
      <w:u w:val="single"/>
    </w:rPr>
  </w:style>
  <w:style w:type="character" w:customStyle="1" w:styleId="Footnoteanchor">
    <w:name w:val="Footnote anchor"/>
    <w:uiPriority w:val="99"/>
    <w:rPr>
      <w:position w:val="9"/>
    </w:rPr>
  </w:style>
  <w:style w:type="character" w:styleId="FootnoteReference">
    <w:name w:val="footnote reference"/>
    <w:basedOn w:val="DefaultParagraphFont"/>
    <w:rsid w:val="007441F1"/>
    <w:rPr>
      <w:rFonts w:ascii="Times New Roman" w:hAnsi="Times New Roman" w:cs="Times New Roman"/>
      <w:kern w:val="24"/>
      <w:vertAlign w:val="superscript"/>
    </w:rPr>
  </w:style>
  <w:style w:type="character" w:customStyle="1" w:styleId="BalloonTextChar">
    <w:name w:val="Balloon Text Char"/>
    <w:basedOn w:val="DefaultParagraphFont"/>
    <w:uiPriority w:val="99"/>
    <w:rPr>
      <w:rFonts w:ascii="Tahoma" w:eastAsia="Times New Roman" w:cs="Tahoma"/>
      <w:sz w:val="14"/>
      <w:szCs w:val="14"/>
    </w:rPr>
  </w:style>
  <w:style w:type="character" w:styleId="CommentReference">
    <w:name w:val="annotation reference"/>
    <w:basedOn w:val="DefaultParagraphFont"/>
    <w:uiPriority w:val="99"/>
    <w:rPr>
      <w:rFonts w:eastAsia="Times New Roman"/>
      <w:sz w:val="16"/>
      <w:szCs w:val="16"/>
    </w:rPr>
  </w:style>
  <w:style w:type="character" w:customStyle="1" w:styleId="CommentTextChar">
    <w:name w:val="Comment Text Char"/>
    <w:basedOn w:val="DefaultParagraphFont"/>
    <w:uiPriority w:val="99"/>
    <w:rPr>
      <w:rFonts w:eastAsia="Times New Roman"/>
      <w:sz w:val="18"/>
      <w:szCs w:val="18"/>
    </w:rPr>
  </w:style>
  <w:style w:type="character" w:customStyle="1" w:styleId="CommentSubjectChar">
    <w:name w:val="Comment Subject Char"/>
    <w:basedOn w:val="CommentTextChar"/>
    <w:uiPriority w:val="99"/>
    <w:rPr>
      <w:rFonts w:eastAsia="Times New Roman"/>
      <w:b/>
      <w:bCs/>
      <w:sz w:val="18"/>
      <w:szCs w:val="18"/>
    </w:rPr>
  </w:style>
  <w:style w:type="character" w:customStyle="1" w:styleId="ListLabel1">
    <w:name w:val="ListLabel 1"/>
    <w:uiPriority w:val="99"/>
  </w:style>
  <w:style w:type="character" w:customStyle="1" w:styleId="ListLabel2">
    <w:name w:val="ListLabel 2"/>
    <w:uiPriority w:val="99"/>
    <w:rPr>
      <w:rFonts w:eastAsia="Times New Roman"/>
    </w:rPr>
  </w:style>
  <w:style w:type="character" w:customStyle="1" w:styleId="ListLabel3">
    <w:name w:val="ListLabel 3"/>
    <w:uiPriority w:val="99"/>
    <w:rPr>
      <w:rFonts w:eastAsia="Times New Roman"/>
    </w:rPr>
  </w:style>
  <w:style w:type="character" w:customStyle="1" w:styleId="FootnoteCharacters">
    <w:name w:val="Footnote Characters"/>
    <w:uiPriority w:val="99"/>
  </w:style>
  <w:style w:type="character" w:customStyle="1" w:styleId="Endnoteanchor">
    <w:name w:val="Endnote anchor"/>
    <w:uiPriority w:val="99"/>
    <w:rPr>
      <w:position w:val="9"/>
    </w:rPr>
  </w:style>
  <w:style w:type="character" w:customStyle="1" w:styleId="EndnoteCharacters">
    <w:name w:val="Endnote Characters"/>
    <w:uiPriority w:val="99"/>
  </w:style>
  <w:style w:type="paragraph" w:styleId="List">
    <w:name w:val="List"/>
    <w:basedOn w:val="Textbody"/>
    <w:uiPriority w:val="99"/>
    <w:rPr>
      <w:rFonts w:eastAsia="Times New Roman"/>
    </w:rPr>
  </w:style>
  <w:style w:type="paragraph" w:styleId="Caption">
    <w:name w:val="caption"/>
    <w:basedOn w:val="Default"/>
    <w:uiPriority w:val="99"/>
    <w:qFormat/>
    <w:pPr>
      <w:suppressLineNumbers/>
      <w:autoSpaceDE w:val="0"/>
      <w:spacing w:before="120" w:after="120"/>
    </w:pPr>
    <w:rPr>
      <w:rFonts w:eastAsiaTheme="minorEastAsia"/>
      <w:i/>
      <w:iCs/>
    </w:rPr>
  </w:style>
  <w:style w:type="paragraph" w:customStyle="1" w:styleId="Index">
    <w:name w:val="Index"/>
    <w:basedOn w:val="Default"/>
    <w:uiPriority w:val="99"/>
    <w:pPr>
      <w:suppressLineNumbers/>
      <w:autoSpaceDE w:val="0"/>
    </w:pPr>
  </w:style>
  <w:style w:type="paragraph" w:customStyle="1" w:styleId="centered">
    <w:name w:val="centered"/>
    <w:basedOn w:val="Default"/>
    <w:pPr>
      <w:keepNext/>
      <w:keepLines/>
      <w:autoSpaceDE w:val="0"/>
      <w:spacing w:before="120" w:after="120" w:line="280" w:lineRule="exact"/>
      <w:ind w:right="-24"/>
      <w:jc w:val="both"/>
    </w:pPr>
    <w:rPr>
      <w:rFonts w:ascii="Garamond" w:eastAsiaTheme="minorEastAsia" w:cs="Garamond"/>
      <w:b/>
      <w:bCs/>
      <w:i/>
      <w:iCs/>
      <w:smallCaps/>
      <w:color w:val="000000"/>
      <w:spacing w:val="5"/>
      <w:position w:val="9"/>
      <w:sz w:val="21"/>
      <w:szCs w:val="21"/>
      <w:u w:val="single"/>
    </w:rPr>
  </w:style>
  <w:style w:type="paragraph" w:customStyle="1" w:styleId="Text">
    <w:name w:val="Text"/>
    <w:basedOn w:val="Caption"/>
    <w:uiPriority w:val="99"/>
  </w:style>
  <w:style w:type="paragraph" w:customStyle="1" w:styleId="Standard">
    <w:name w:val="Standard"/>
    <w:uiPriority w:val="99"/>
    <w:pPr>
      <w:autoSpaceDN w:val="0"/>
      <w:adjustRightInd w:val="0"/>
      <w:spacing w:after="0" w:line="240" w:lineRule="auto"/>
    </w:pPr>
    <w:rPr>
      <w:rFonts w:ascii="Times" w:eastAsia="Times New Roman" w:hAnsi="Times New Roman" w:cs="Times"/>
      <w:kern w:val="1"/>
      <w:sz w:val="20"/>
      <w:szCs w:val="20"/>
      <w:lang w:eastAsia="zh-CN"/>
    </w:rPr>
  </w:style>
  <w:style w:type="paragraph" w:styleId="Footer">
    <w:name w:val="footer"/>
    <w:basedOn w:val="Default"/>
    <w:link w:val="FooterChar1"/>
    <w:uiPriority w:val="99"/>
    <w:pPr>
      <w:suppressLineNumbers/>
      <w:tabs>
        <w:tab w:val="center" w:pos="4986"/>
        <w:tab w:val="right" w:pos="9972"/>
      </w:tabs>
      <w:autoSpaceDE w:val="0"/>
    </w:pPr>
    <w:rPr>
      <w:rFonts w:eastAsiaTheme="minorEastAsia"/>
    </w:rPr>
  </w:style>
  <w:style w:type="character" w:customStyle="1" w:styleId="FooterChar1">
    <w:name w:val="Footer Char1"/>
    <w:basedOn w:val="DefaultParagraphFont"/>
    <w:link w:val="Footer"/>
    <w:uiPriority w:val="99"/>
    <w:semiHidden/>
  </w:style>
  <w:style w:type="paragraph" w:customStyle="1" w:styleId="ContentsHeading">
    <w:name w:val="Contents Heading"/>
    <w:basedOn w:val="Heading"/>
    <w:uiPriority w:val="99"/>
    <w:pPr>
      <w:suppressLineNumbers/>
      <w:spacing w:before="0" w:after="0"/>
    </w:pPr>
    <w:rPr>
      <w:b/>
      <w:bCs/>
      <w:sz w:val="32"/>
      <w:szCs w:val="32"/>
    </w:rPr>
  </w:style>
  <w:style w:type="paragraph" w:customStyle="1" w:styleId="Contents1">
    <w:name w:val="Contents 1"/>
    <w:basedOn w:val="Index"/>
    <w:uiPriority w:val="99"/>
    <w:pPr>
      <w:tabs>
        <w:tab w:val="right" w:leader="dot" w:pos="9972"/>
      </w:tabs>
    </w:pPr>
  </w:style>
  <w:style w:type="paragraph" w:customStyle="1" w:styleId="Contents2">
    <w:name w:val="Contents 2"/>
    <w:basedOn w:val="Index"/>
    <w:uiPriority w:val="99"/>
    <w:pPr>
      <w:tabs>
        <w:tab w:val="right" w:leader="dot" w:pos="10255"/>
      </w:tabs>
      <w:ind w:left="283"/>
    </w:pPr>
  </w:style>
  <w:style w:type="paragraph" w:customStyle="1" w:styleId="Footnote">
    <w:name w:val="Footnote"/>
    <w:basedOn w:val="Default"/>
    <w:uiPriority w:val="99"/>
    <w:pPr>
      <w:suppressLineNumbers/>
      <w:autoSpaceDE w:val="0"/>
      <w:ind w:left="283" w:hanging="283"/>
    </w:pPr>
    <w:rPr>
      <w:rFonts w:eastAsiaTheme="minorEastAsia"/>
      <w:sz w:val="20"/>
      <w:szCs w:val="20"/>
    </w:rPr>
  </w:style>
  <w:style w:type="paragraph" w:styleId="BalloonText">
    <w:name w:val="Balloon Text"/>
    <w:basedOn w:val="Default"/>
    <w:link w:val="BalloonTextChar1"/>
    <w:uiPriority w:val="99"/>
    <w:pPr>
      <w:autoSpaceDE w:val="0"/>
    </w:pPr>
    <w:rPr>
      <w:rFonts w:ascii="Tahoma" w:eastAsiaTheme="minorEastAsia" w:cs="Tahoma"/>
      <w:sz w:val="16"/>
      <w:szCs w:val="16"/>
    </w:rPr>
  </w:style>
  <w:style w:type="character" w:customStyle="1" w:styleId="BalloonTextChar1">
    <w:name w:val="Balloon Text Char1"/>
    <w:basedOn w:val="DefaultParagraphFont"/>
    <w:link w:val="BalloonText"/>
    <w:uiPriority w:val="99"/>
    <w:semiHidden/>
    <w:rPr>
      <w:rFonts w:ascii="Tahoma" w:hAnsi="Tahoma" w:cs="Tahoma"/>
      <w:sz w:val="16"/>
      <w:szCs w:val="16"/>
    </w:rPr>
  </w:style>
  <w:style w:type="paragraph" w:styleId="CommentText">
    <w:name w:val="annotation text"/>
    <w:basedOn w:val="Default"/>
    <w:link w:val="CommentTextChar1"/>
    <w:uiPriority w:val="99"/>
    <w:pPr>
      <w:autoSpaceDE w:val="0"/>
    </w:pPr>
    <w:rPr>
      <w:rFonts w:eastAsiaTheme="minorEastAsia"/>
      <w:sz w:val="20"/>
      <w:szCs w:val="20"/>
    </w:rPr>
  </w:style>
  <w:style w:type="character" w:customStyle="1" w:styleId="CommentTextChar1">
    <w:name w:val="Comment Text Char1"/>
    <w:basedOn w:val="DefaultParagraphFont"/>
    <w:link w:val="CommentText"/>
    <w:uiPriority w:val="99"/>
    <w:semiHidden/>
    <w:rPr>
      <w:sz w:val="20"/>
      <w:szCs w:val="20"/>
    </w:rPr>
  </w:style>
  <w:style w:type="paragraph" w:styleId="CommentSubject">
    <w:name w:val="annotation subject"/>
    <w:basedOn w:val="CommentText"/>
    <w:link w:val="CommentSubjectChar1"/>
    <w:uiPriority w:val="99"/>
    <w:rPr>
      <w:b/>
      <w:bCs/>
    </w:rPr>
  </w:style>
  <w:style w:type="character" w:customStyle="1" w:styleId="CommentSubjectChar1">
    <w:name w:val="Comment Subject Char1"/>
    <w:basedOn w:val="CommentTextChar1"/>
    <w:link w:val="CommentSubject"/>
    <w:uiPriority w:val="99"/>
    <w:semiHidden/>
    <w:rPr>
      <w:b/>
      <w:bCs/>
      <w:sz w:val="20"/>
      <w:szCs w:val="20"/>
    </w:rPr>
  </w:style>
  <w:style w:type="character" w:styleId="EndnoteReference">
    <w:name w:val="endnote reference"/>
    <w:basedOn w:val="DefaultParagraphFont"/>
    <w:uiPriority w:val="99"/>
    <w:semiHidden/>
    <w:unhideWhenUsed/>
    <w:rsid w:val="006D7431"/>
    <w:rPr>
      <w:vertAlign w:val="superscript"/>
    </w:rPr>
  </w:style>
  <w:style w:type="paragraph" w:styleId="Header">
    <w:name w:val="header"/>
    <w:basedOn w:val="Normal"/>
    <w:link w:val="HeaderChar"/>
    <w:uiPriority w:val="99"/>
    <w:unhideWhenUsed/>
    <w:rsid w:val="00BB51C2"/>
    <w:pPr>
      <w:tabs>
        <w:tab w:val="center" w:pos="4680"/>
        <w:tab w:val="right" w:pos="9360"/>
      </w:tabs>
      <w:spacing w:after="0"/>
    </w:pPr>
  </w:style>
  <w:style w:type="character" w:customStyle="1" w:styleId="HeaderChar">
    <w:name w:val="Header Char"/>
    <w:basedOn w:val="DefaultParagraphFont"/>
    <w:link w:val="Header"/>
    <w:uiPriority w:val="99"/>
    <w:rsid w:val="00BB51C2"/>
  </w:style>
  <w:style w:type="paragraph" w:styleId="TOCHeading">
    <w:name w:val="TOC Heading"/>
    <w:basedOn w:val="Heading1"/>
    <w:next w:val="Normal"/>
    <w:uiPriority w:val="39"/>
    <w:unhideWhenUsed/>
    <w:qFormat/>
    <w:rsid w:val="00BB51C2"/>
    <w:pPr>
      <w:keepLines/>
      <w:widowControl/>
      <w:autoSpaceDE/>
      <w:autoSpaceDN/>
      <w:adjustRightInd/>
      <w:spacing w:before="480" w:after="0" w:line="276" w:lineRule="auto"/>
      <w:outlineLvl w:val="9"/>
    </w:pPr>
    <w:rPr>
      <w:rFonts w:asciiTheme="majorHAnsi" w:eastAsiaTheme="majorEastAsia" w:hAnsiTheme="majorHAnsi" w:cstheme="majorBidi"/>
      <w:color w:val="365F91" w:themeColor="accent1" w:themeShade="BF"/>
      <w:kern w:val="0"/>
      <w:lang w:eastAsia="ja-JP" w:bidi="ar-SA"/>
    </w:rPr>
  </w:style>
  <w:style w:type="paragraph" w:styleId="TOC1">
    <w:name w:val="toc 1"/>
    <w:basedOn w:val="Normal"/>
    <w:next w:val="Normal"/>
    <w:autoRedefine/>
    <w:uiPriority w:val="39"/>
    <w:unhideWhenUsed/>
    <w:rsid w:val="00242E6D"/>
    <w:pPr>
      <w:tabs>
        <w:tab w:val="right" w:leader="dot" w:pos="7920"/>
      </w:tabs>
      <w:spacing w:before="0" w:after="100" w:line="120" w:lineRule="atLeast"/>
    </w:pPr>
  </w:style>
  <w:style w:type="paragraph" w:styleId="TOC2">
    <w:name w:val="toc 2"/>
    <w:basedOn w:val="Normal"/>
    <w:next w:val="Normal"/>
    <w:autoRedefine/>
    <w:uiPriority w:val="39"/>
    <w:unhideWhenUsed/>
    <w:rsid w:val="00FB4B37"/>
    <w:pPr>
      <w:tabs>
        <w:tab w:val="right" w:leader="dot" w:pos="9350"/>
      </w:tabs>
      <w:spacing w:after="0"/>
      <w:ind w:left="216"/>
    </w:pPr>
  </w:style>
  <w:style w:type="character" w:styleId="Hyperlink">
    <w:name w:val="Hyperlink"/>
    <w:basedOn w:val="DefaultParagraphFont"/>
    <w:uiPriority w:val="99"/>
    <w:unhideWhenUsed/>
    <w:rsid w:val="00FB4B37"/>
    <w:rPr>
      <w:rFonts w:cs="Times New Roman"/>
      <w:noProof/>
      <w:color w:val="0000FF" w:themeColor="hyperlink"/>
      <w:u w:val="single"/>
      <w:lang w:bidi="hi-IN"/>
    </w:rPr>
  </w:style>
  <w:style w:type="paragraph" w:styleId="TOC3">
    <w:name w:val="toc 3"/>
    <w:basedOn w:val="Normal"/>
    <w:next w:val="Normal"/>
    <w:autoRedefine/>
    <w:uiPriority w:val="39"/>
    <w:unhideWhenUsed/>
    <w:rsid w:val="00DC5ED5"/>
    <w:pPr>
      <w:spacing w:after="100" w:line="276" w:lineRule="auto"/>
      <w:ind w:left="440"/>
    </w:pPr>
    <w:rPr>
      <w:rFonts w:asciiTheme="minorHAnsi" w:hAnsiTheme="minorHAnsi"/>
      <w:sz w:val="22"/>
    </w:rPr>
  </w:style>
  <w:style w:type="paragraph" w:styleId="TOC4">
    <w:name w:val="toc 4"/>
    <w:basedOn w:val="Normal"/>
    <w:next w:val="Normal"/>
    <w:autoRedefine/>
    <w:uiPriority w:val="39"/>
    <w:unhideWhenUsed/>
    <w:rsid w:val="00DC5ED5"/>
    <w:pPr>
      <w:spacing w:after="100" w:line="276" w:lineRule="auto"/>
      <w:ind w:left="660"/>
    </w:pPr>
    <w:rPr>
      <w:rFonts w:asciiTheme="minorHAnsi" w:hAnsiTheme="minorHAnsi"/>
      <w:sz w:val="22"/>
    </w:rPr>
  </w:style>
  <w:style w:type="paragraph" w:styleId="TOC5">
    <w:name w:val="toc 5"/>
    <w:basedOn w:val="Normal"/>
    <w:next w:val="Normal"/>
    <w:autoRedefine/>
    <w:uiPriority w:val="39"/>
    <w:unhideWhenUsed/>
    <w:rsid w:val="00DC5ED5"/>
    <w:pPr>
      <w:spacing w:after="100" w:line="276" w:lineRule="auto"/>
      <w:ind w:left="880"/>
    </w:pPr>
    <w:rPr>
      <w:rFonts w:asciiTheme="minorHAnsi" w:hAnsiTheme="minorHAnsi"/>
      <w:sz w:val="22"/>
    </w:rPr>
  </w:style>
  <w:style w:type="paragraph" w:styleId="TOC6">
    <w:name w:val="toc 6"/>
    <w:basedOn w:val="Normal"/>
    <w:next w:val="Normal"/>
    <w:autoRedefine/>
    <w:uiPriority w:val="39"/>
    <w:unhideWhenUsed/>
    <w:rsid w:val="00DC5ED5"/>
    <w:pPr>
      <w:spacing w:after="100" w:line="276" w:lineRule="auto"/>
      <w:ind w:left="1100"/>
    </w:pPr>
    <w:rPr>
      <w:rFonts w:asciiTheme="minorHAnsi" w:hAnsiTheme="minorHAnsi"/>
      <w:sz w:val="22"/>
    </w:rPr>
  </w:style>
  <w:style w:type="paragraph" w:styleId="TOC7">
    <w:name w:val="toc 7"/>
    <w:basedOn w:val="Normal"/>
    <w:next w:val="Normal"/>
    <w:autoRedefine/>
    <w:uiPriority w:val="39"/>
    <w:unhideWhenUsed/>
    <w:rsid w:val="00DC5ED5"/>
    <w:pPr>
      <w:spacing w:after="100" w:line="276" w:lineRule="auto"/>
      <w:ind w:left="1320"/>
    </w:pPr>
    <w:rPr>
      <w:rFonts w:asciiTheme="minorHAnsi" w:hAnsiTheme="minorHAnsi"/>
      <w:sz w:val="22"/>
    </w:rPr>
  </w:style>
  <w:style w:type="paragraph" w:styleId="TOC8">
    <w:name w:val="toc 8"/>
    <w:basedOn w:val="Normal"/>
    <w:next w:val="Normal"/>
    <w:autoRedefine/>
    <w:uiPriority w:val="39"/>
    <w:unhideWhenUsed/>
    <w:rsid w:val="00DC5ED5"/>
    <w:pPr>
      <w:spacing w:after="100" w:line="276" w:lineRule="auto"/>
      <w:ind w:left="1540"/>
    </w:pPr>
    <w:rPr>
      <w:rFonts w:asciiTheme="minorHAnsi" w:hAnsiTheme="minorHAnsi"/>
      <w:sz w:val="22"/>
    </w:rPr>
  </w:style>
  <w:style w:type="paragraph" w:styleId="TOC9">
    <w:name w:val="toc 9"/>
    <w:basedOn w:val="Normal"/>
    <w:next w:val="Normal"/>
    <w:autoRedefine/>
    <w:uiPriority w:val="39"/>
    <w:unhideWhenUsed/>
    <w:rsid w:val="00DC5ED5"/>
    <w:pPr>
      <w:spacing w:after="100" w:line="276" w:lineRule="auto"/>
      <w:ind w:left="1760"/>
    </w:pPr>
    <w:rPr>
      <w:rFonts w:asciiTheme="minorHAnsi" w:hAnsiTheme="minorHAnsi"/>
      <w:sz w:val="22"/>
    </w:rPr>
  </w:style>
  <w:style w:type="paragraph" w:styleId="BodyText">
    <w:name w:val="Body Text"/>
    <w:basedOn w:val="Standard"/>
    <w:link w:val="BodyTextChar"/>
    <w:rsid w:val="007D67F7"/>
    <w:pPr>
      <w:widowControl w:val="0"/>
      <w:suppressAutoHyphens/>
      <w:autoSpaceDN/>
      <w:adjustRightInd/>
      <w:spacing w:after="120" w:line="312" w:lineRule="auto"/>
      <w:jc w:val="both"/>
      <w:textAlignment w:val="baseline"/>
    </w:pPr>
    <w:rPr>
      <w:rFonts w:ascii="BaskervilleT" w:eastAsia="SimSun" w:hAnsi="BaskervilleT" w:cs="Adobe Caslon Pro"/>
      <w:color w:val="000000"/>
      <w:sz w:val="24"/>
      <w:szCs w:val="24"/>
      <w:lang w:eastAsia="hi-IN" w:bidi="hi-IN"/>
    </w:rPr>
  </w:style>
  <w:style w:type="character" w:customStyle="1" w:styleId="BodyTextChar">
    <w:name w:val="Body Text Char"/>
    <w:basedOn w:val="DefaultParagraphFont"/>
    <w:link w:val="BodyText"/>
    <w:rsid w:val="007D67F7"/>
    <w:rPr>
      <w:rFonts w:ascii="BaskervilleT" w:eastAsia="SimSun" w:hAnsi="BaskervilleT" w:cs="Adobe Caslon Pro"/>
      <w:color w:val="000000"/>
      <w:kern w:val="1"/>
      <w:sz w:val="24"/>
      <w:szCs w:val="24"/>
      <w:lang w:eastAsia="hi-IN" w:bidi="hi-IN"/>
    </w:rPr>
  </w:style>
  <w:style w:type="paragraph" w:styleId="FootnoteText">
    <w:name w:val="footnote text"/>
    <w:basedOn w:val="Standard"/>
    <w:link w:val="FootnoteTextChar"/>
    <w:autoRedefine/>
    <w:qFormat/>
    <w:rsid w:val="00D148F2"/>
    <w:pPr>
      <w:widowControl w:val="0"/>
      <w:suppressLineNumbers/>
      <w:suppressAutoHyphens/>
      <w:autoSpaceDN/>
      <w:adjustRightInd/>
      <w:spacing w:before="120"/>
      <w:textAlignment w:val="baseline"/>
    </w:pPr>
    <w:rPr>
      <w:rFonts w:ascii="Baskerville Old Face" w:eastAsia="SimSun" w:hAnsi="Baskerville Old Face" w:cs="Arial"/>
      <w:color w:val="252525"/>
      <w:kern w:val="20"/>
      <w:szCs w:val="21"/>
      <w:shd w:val="clear" w:color="auto" w:fill="FFFFFF"/>
      <w:lang w:eastAsia="hi-IN" w:bidi="hi-IN"/>
    </w:rPr>
  </w:style>
  <w:style w:type="character" w:customStyle="1" w:styleId="FootnoteTextChar">
    <w:name w:val="Footnote Text Char"/>
    <w:basedOn w:val="DefaultParagraphFont"/>
    <w:link w:val="FootnoteText"/>
    <w:rsid w:val="00D148F2"/>
    <w:rPr>
      <w:rFonts w:ascii="Baskerville Old Face" w:eastAsia="SimSun" w:hAnsi="Baskerville Old Face" w:cs="Arial"/>
      <w:color w:val="252525"/>
      <w:kern w:val="20"/>
      <w:sz w:val="20"/>
      <w:szCs w:val="21"/>
      <w:lang w:eastAsia="hi-IN" w:bidi="hi-IN"/>
    </w:rPr>
  </w:style>
  <w:style w:type="paragraph" w:styleId="ListParagraph">
    <w:name w:val="List Paragraph"/>
    <w:basedOn w:val="Normal"/>
    <w:uiPriority w:val="34"/>
    <w:qFormat/>
    <w:rsid w:val="00104C88"/>
    <w:pPr>
      <w:ind w:left="720"/>
      <w:contextualSpacing/>
    </w:pPr>
  </w:style>
  <w:style w:type="character" w:styleId="FollowedHyperlink">
    <w:name w:val="FollowedHyperlink"/>
    <w:basedOn w:val="DefaultParagraphFont"/>
    <w:uiPriority w:val="99"/>
    <w:semiHidden/>
    <w:unhideWhenUsed/>
    <w:rsid w:val="00D353DD"/>
    <w:rPr>
      <w:color w:val="800080" w:themeColor="followedHyperlink"/>
      <w:u w:val="single"/>
    </w:rPr>
  </w:style>
  <w:style w:type="character" w:customStyle="1" w:styleId="FrontMaterials">
    <w:name w:val="FrontMaterials"/>
    <w:rsid w:val="00C65D42"/>
  </w:style>
  <w:style w:type="paragraph" w:customStyle="1" w:styleId="EndNoteBibliographyTitle">
    <w:name w:val="EndNote Bibliography Title"/>
    <w:basedOn w:val="Normal"/>
    <w:link w:val="EndNoteBibliographyTitleChar"/>
    <w:rsid w:val="0090015D"/>
    <w:pPr>
      <w:spacing w:after="0"/>
      <w:jc w:val="center"/>
    </w:pPr>
    <w:rPr>
      <w:rFonts w:ascii="Times New Roman" w:hAnsi="Times New Roman" w:cs="Times New Roman"/>
      <w:noProof/>
    </w:rPr>
  </w:style>
  <w:style w:type="character" w:customStyle="1" w:styleId="EndNoteBibliographyTitleChar">
    <w:name w:val="EndNote Bibliography Title Char"/>
    <w:basedOn w:val="FootnoteTextChar"/>
    <w:link w:val="EndNoteBibliographyTitle"/>
    <w:rsid w:val="0090015D"/>
    <w:rPr>
      <w:rFonts w:ascii="Times New Roman" w:eastAsia="SimSun" w:hAnsi="Times New Roman" w:cs="Times New Roman"/>
      <w:noProof/>
      <w:color w:val="252525"/>
      <w:kern w:val="20"/>
      <w:sz w:val="24"/>
      <w:szCs w:val="21"/>
      <w:lang w:val="en-CA" w:eastAsia="hi-IN" w:bidi="hi-IN"/>
    </w:rPr>
  </w:style>
  <w:style w:type="paragraph" w:customStyle="1" w:styleId="EndNoteBibliography">
    <w:name w:val="EndNote Bibliography"/>
    <w:basedOn w:val="Normal"/>
    <w:link w:val="EndNoteBibliographyChar"/>
    <w:rsid w:val="0090015D"/>
    <w:pPr>
      <w:spacing w:line="240" w:lineRule="auto"/>
      <w:jc w:val="left"/>
    </w:pPr>
    <w:rPr>
      <w:rFonts w:ascii="Times New Roman" w:hAnsi="Times New Roman" w:cs="Times New Roman"/>
      <w:noProof/>
    </w:rPr>
  </w:style>
  <w:style w:type="character" w:customStyle="1" w:styleId="EndNoteBibliographyChar">
    <w:name w:val="EndNote Bibliography Char"/>
    <w:basedOn w:val="FootnoteTextChar"/>
    <w:link w:val="EndNoteBibliography"/>
    <w:rsid w:val="0090015D"/>
    <w:rPr>
      <w:rFonts w:ascii="Times New Roman" w:eastAsia="SimSun" w:hAnsi="Times New Roman" w:cs="Times New Roman"/>
      <w:noProof/>
      <w:color w:val="252525"/>
      <w:kern w:val="20"/>
      <w:sz w:val="24"/>
      <w:szCs w:val="21"/>
      <w:lang w:val="en-CA" w:eastAsia="hi-IN" w:bidi="hi-IN"/>
    </w:rPr>
  </w:style>
  <w:style w:type="character" w:customStyle="1" w:styleId="Heading4Char">
    <w:name w:val="Heading 4 Char"/>
    <w:basedOn w:val="DefaultParagraphFont"/>
    <w:link w:val="Heading4"/>
    <w:uiPriority w:val="9"/>
    <w:rsid w:val="00A057ED"/>
    <w:rPr>
      <w:rFonts w:asciiTheme="majorHAnsi" w:eastAsiaTheme="majorEastAsia" w:hAnsiTheme="majorHAnsi" w:cstheme="majorBidi"/>
      <w:i/>
      <w:iCs/>
      <w:color w:val="365F91" w:themeColor="accent1" w:themeShade="BF"/>
      <w:sz w:val="24"/>
    </w:rPr>
  </w:style>
  <w:style w:type="paragraph" w:styleId="NoSpacing">
    <w:name w:val="No Spacing"/>
    <w:uiPriority w:val="1"/>
    <w:qFormat/>
    <w:rsid w:val="00F93E25"/>
    <w:pPr>
      <w:spacing w:after="0" w:line="240" w:lineRule="auto"/>
      <w:ind w:right="3168"/>
      <w:mirrorIndents/>
      <w:jc w:val="both"/>
    </w:pPr>
    <w:rPr>
      <w:rFonts w:ascii="Baskerville Old Face" w:hAnsi="Baskerville Old Face"/>
      <w:sz w:val="24"/>
    </w:rPr>
  </w:style>
  <w:style w:type="character" w:styleId="Emphasis">
    <w:name w:val="Emphasis"/>
    <w:basedOn w:val="DefaultParagraphFont"/>
    <w:uiPriority w:val="20"/>
    <w:qFormat/>
    <w:rsid w:val="00375AAC"/>
    <w:rPr>
      <w:i/>
      <w:iCs/>
    </w:rPr>
  </w:style>
  <w:style w:type="character" w:styleId="Strong">
    <w:name w:val="Strong"/>
    <w:basedOn w:val="DefaultParagraphFont"/>
    <w:uiPriority w:val="22"/>
    <w:qFormat/>
    <w:rsid w:val="00375AAC"/>
    <w:rPr>
      <w:b/>
      <w:bCs/>
    </w:rPr>
  </w:style>
  <w:style w:type="paragraph" w:styleId="Subtitle">
    <w:name w:val="Subtitle"/>
    <w:basedOn w:val="Normal"/>
    <w:next w:val="Normal"/>
    <w:link w:val="SubtitleChar"/>
    <w:uiPriority w:val="11"/>
    <w:qFormat/>
    <w:rsid w:val="00EA1058"/>
    <w:pPr>
      <w:numPr>
        <w:ilvl w:val="1"/>
      </w:numPr>
      <w:spacing w:after="16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EA1058"/>
    <w:rPr>
      <w:color w:val="5A5A5A" w:themeColor="text1" w:themeTint="A5"/>
      <w:spacing w:val="15"/>
    </w:rPr>
  </w:style>
  <w:style w:type="paragraph" w:styleId="Index1">
    <w:name w:val="index 1"/>
    <w:basedOn w:val="Normal"/>
    <w:next w:val="Normal"/>
    <w:autoRedefine/>
    <w:uiPriority w:val="99"/>
    <w:unhideWhenUsed/>
    <w:rsid w:val="00B35932"/>
    <w:pPr>
      <w:tabs>
        <w:tab w:val="right" w:leader="dot" w:pos="8342"/>
      </w:tabs>
      <w:spacing w:before="0" w:after="0" w:line="240" w:lineRule="auto"/>
      <w:ind w:left="240" w:right="2592"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5560181">
      <w:bodyDiv w:val="1"/>
      <w:marLeft w:val="0"/>
      <w:marRight w:val="0"/>
      <w:marTop w:val="0"/>
      <w:marBottom w:val="0"/>
      <w:divBdr>
        <w:top w:val="none" w:sz="0" w:space="0" w:color="auto"/>
        <w:left w:val="none" w:sz="0" w:space="0" w:color="auto"/>
        <w:bottom w:val="none" w:sz="0" w:space="0" w:color="auto"/>
        <w:right w:val="none" w:sz="0" w:space="0" w:color="auto"/>
      </w:divBdr>
    </w:div>
    <w:div w:id="213054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www.academia.edu/35635479/What_does_it_mean_to_be_human_Maslows_hierarchies_of_need" TargetMode="External"/><Relationship Id="rId7" Type="http://schemas.openxmlformats.org/officeDocument/2006/relationships/endnotes" Target="endnotes.xml"/><Relationship Id="rId12" Type="http://schemas.openxmlformats.org/officeDocument/2006/relationships/hyperlink" Target="https://tosas.lightningpath.org" TargetMode="External"/><Relationship Id="rId17" Type="http://schemas.openxmlformats.org/officeDocument/2006/relationships/image" Target="media/image4.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ightningpath.org/"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press.lightningpath.org/triumph-of-spirit/" TargetMode="External"/><Relationship Id="rId19" Type="http://schemas.openxmlformats.org/officeDocument/2006/relationships/hyperlink" Target="http://www.michaelsharp.org/forum/kundalini-activation-formerly-the-lovers/" TargetMode="External"/><Relationship Id="rId4" Type="http://schemas.openxmlformats.org/officeDocument/2006/relationships/settings" Target="settings.xml"/><Relationship Id="rId9" Type="http://schemas.openxmlformats.org/officeDocument/2006/relationships/hyperlink" Target="http://tosas.lightningpath.org/" TargetMode="External"/><Relationship Id="rId14" Type="http://schemas.openxmlformats.org/officeDocument/2006/relationships/image" Target="media/image2.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is.gd/GreatInvocation" TargetMode="External"/><Relationship Id="rId2" Type="http://schemas.openxmlformats.org/officeDocument/2006/relationships/hyperlink" Target="https://www.youtube.com/watch?v=XFK61ByLjNk" TargetMode="External"/><Relationship Id="rId1" Type="http://schemas.openxmlformats.org/officeDocument/2006/relationships/hyperlink" Target="https://www.lightningpath.org/service/connection-guidance-michael-sharp/" TargetMode="External"/><Relationship Id="rId4" Type="http://schemas.openxmlformats.org/officeDocument/2006/relationships/hyperlink" Target="http://sociology.about.com/od/Works/a/Asch-Conformity-Experimen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14D6FB-CDB5-45DE-AFBB-469F43C05EA2}">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67F21-284C-4188-B1B7-9C7B101B5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9</TotalTime>
  <Pages>162</Pages>
  <Words>33862</Words>
  <Characters>193020</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harp</dc:creator>
  <cp:keywords/>
  <dc:description/>
  <cp:lastModifiedBy>Mike S.</cp:lastModifiedBy>
  <cp:revision>414</cp:revision>
  <cp:lastPrinted>2018-02-05T14:54:00Z</cp:lastPrinted>
  <dcterms:created xsi:type="dcterms:W3CDTF">2013-07-15T13:55:00Z</dcterms:created>
  <dcterms:modified xsi:type="dcterms:W3CDTF">2018-09-06T18:29:00Z</dcterms:modified>
</cp:coreProperties>
</file>